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Default="00BF609B" w:rsidP="00B4743B">
      <w:pPr>
        <w:pStyle w:val="Default"/>
        <w:spacing w:line="276" w:lineRule="auto"/>
        <w:rPr>
          <w:rFonts w:asciiTheme="minorHAnsi" w:hAnsiTheme="minorHAnsi" w:cstheme="minorBidi"/>
          <w:color w:val="auto"/>
          <w:sz w:val="40"/>
          <w:szCs w:val="40"/>
        </w:rPr>
      </w:pPr>
    </w:p>
    <w:p w:rsidR="00B4743B" w:rsidRPr="00E51EF3" w:rsidRDefault="00B4743B" w:rsidP="00B4743B">
      <w:pPr>
        <w:pStyle w:val="Default"/>
        <w:spacing w:line="276" w:lineRule="auto"/>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FE7516"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5387356" w:history="1">
        <w:r w:rsidR="00FE7516" w:rsidRPr="00FC33FE">
          <w:rPr>
            <w:rStyle w:val="Hyperlink"/>
            <w:noProof/>
            <w14:scene3d>
              <w14:camera w14:prst="orthographicFront"/>
              <w14:lightRig w14:rig="threePt" w14:dir="t">
                <w14:rot w14:lat="0" w14:lon="0" w14:rev="0"/>
              </w14:lightRig>
            </w14:scene3d>
          </w:rPr>
          <w:t>1</w:t>
        </w:r>
        <w:r w:rsidR="00FE7516">
          <w:rPr>
            <w:rFonts w:eastAsiaTheme="minorEastAsia" w:cstheme="minorBidi"/>
            <w:b w:val="0"/>
            <w:bCs w:val="0"/>
            <w:noProof/>
            <w:sz w:val="22"/>
            <w:szCs w:val="22"/>
          </w:rPr>
          <w:tab/>
        </w:r>
        <w:r w:rsidR="00FE7516" w:rsidRPr="00FC33FE">
          <w:rPr>
            <w:rStyle w:val="Hyperlink"/>
            <w:noProof/>
          </w:rPr>
          <w:t>Introduction</w:t>
        </w:r>
        <w:r w:rsidR="00FE7516">
          <w:rPr>
            <w:noProof/>
            <w:webHidden/>
          </w:rPr>
          <w:tab/>
        </w:r>
        <w:r w:rsidR="00FE7516">
          <w:rPr>
            <w:noProof/>
            <w:webHidden/>
          </w:rPr>
          <w:fldChar w:fldCharType="begin"/>
        </w:r>
        <w:r w:rsidR="00FE7516">
          <w:rPr>
            <w:noProof/>
            <w:webHidden/>
          </w:rPr>
          <w:instrText xml:space="preserve"> PAGEREF _Toc525387356 \h </w:instrText>
        </w:r>
        <w:r w:rsidR="00FE7516">
          <w:rPr>
            <w:noProof/>
            <w:webHidden/>
          </w:rPr>
        </w:r>
        <w:r w:rsidR="00FE7516">
          <w:rPr>
            <w:noProof/>
            <w:webHidden/>
          </w:rPr>
          <w:fldChar w:fldCharType="separate"/>
        </w:r>
        <w:r w:rsidR="00FE7516">
          <w:rPr>
            <w:noProof/>
            <w:webHidden/>
          </w:rPr>
          <w:t>1</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57" w:history="1">
        <w:r w:rsidR="00FE7516" w:rsidRPr="00FC33FE">
          <w:rPr>
            <w:rStyle w:val="Hyperlink"/>
            <w:noProof/>
          </w:rPr>
          <w:t>1.1</w:t>
        </w:r>
        <w:r w:rsidR="00FE7516">
          <w:rPr>
            <w:rFonts w:eastAsiaTheme="minorEastAsia" w:cstheme="minorBidi"/>
            <w:iCs w:val="0"/>
            <w:noProof/>
            <w:sz w:val="22"/>
            <w:szCs w:val="22"/>
          </w:rPr>
          <w:tab/>
        </w:r>
        <w:r w:rsidR="00FE7516" w:rsidRPr="00FC33FE">
          <w:rPr>
            <w:rStyle w:val="Hyperlink"/>
            <w:noProof/>
          </w:rPr>
          <w:t>Motivation</w:t>
        </w:r>
        <w:r w:rsidR="00FE7516">
          <w:rPr>
            <w:noProof/>
            <w:webHidden/>
          </w:rPr>
          <w:tab/>
        </w:r>
        <w:r w:rsidR="00FE7516">
          <w:rPr>
            <w:noProof/>
            <w:webHidden/>
          </w:rPr>
          <w:fldChar w:fldCharType="begin"/>
        </w:r>
        <w:r w:rsidR="00FE7516">
          <w:rPr>
            <w:noProof/>
            <w:webHidden/>
          </w:rPr>
          <w:instrText xml:space="preserve"> PAGEREF _Toc525387357 \h </w:instrText>
        </w:r>
        <w:r w:rsidR="00FE7516">
          <w:rPr>
            <w:noProof/>
            <w:webHidden/>
          </w:rPr>
        </w:r>
        <w:r w:rsidR="00FE7516">
          <w:rPr>
            <w:noProof/>
            <w:webHidden/>
          </w:rPr>
          <w:fldChar w:fldCharType="separate"/>
        </w:r>
        <w:r w:rsidR="00FE7516">
          <w:rPr>
            <w:noProof/>
            <w:webHidden/>
          </w:rPr>
          <w:t>2</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58" w:history="1">
        <w:r w:rsidR="00FE7516" w:rsidRPr="00FC33FE">
          <w:rPr>
            <w:rStyle w:val="Hyperlink"/>
            <w:noProof/>
          </w:rPr>
          <w:t>1.2</w:t>
        </w:r>
        <w:r w:rsidR="00FE7516">
          <w:rPr>
            <w:rFonts w:eastAsiaTheme="minorEastAsia" w:cstheme="minorBidi"/>
            <w:iCs w:val="0"/>
            <w:noProof/>
            <w:sz w:val="22"/>
            <w:szCs w:val="22"/>
          </w:rPr>
          <w:tab/>
        </w:r>
        <w:r w:rsidR="00FE7516" w:rsidRPr="00FC33FE">
          <w:rPr>
            <w:rStyle w:val="Hyperlink"/>
            <w:noProof/>
          </w:rPr>
          <w:t>Objectives</w:t>
        </w:r>
        <w:r w:rsidR="00FE7516">
          <w:rPr>
            <w:noProof/>
            <w:webHidden/>
          </w:rPr>
          <w:tab/>
        </w:r>
        <w:r w:rsidR="00FE7516">
          <w:rPr>
            <w:noProof/>
            <w:webHidden/>
          </w:rPr>
          <w:fldChar w:fldCharType="begin"/>
        </w:r>
        <w:r w:rsidR="00FE7516">
          <w:rPr>
            <w:noProof/>
            <w:webHidden/>
          </w:rPr>
          <w:instrText xml:space="preserve"> PAGEREF _Toc525387358 \h </w:instrText>
        </w:r>
        <w:r w:rsidR="00FE7516">
          <w:rPr>
            <w:noProof/>
            <w:webHidden/>
          </w:rPr>
        </w:r>
        <w:r w:rsidR="00FE7516">
          <w:rPr>
            <w:noProof/>
            <w:webHidden/>
          </w:rPr>
          <w:fldChar w:fldCharType="separate"/>
        </w:r>
        <w:r w:rsidR="00FE7516">
          <w:rPr>
            <w:noProof/>
            <w:webHidden/>
          </w:rPr>
          <w:t>3</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359" w:history="1">
        <w:r w:rsidR="00FE7516" w:rsidRPr="00FC33FE">
          <w:rPr>
            <w:rStyle w:val="Hyperlink"/>
            <w:noProof/>
            <w14:scene3d>
              <w14:camera w14:prst="orthographicFront"/>
              <w14:lightRig w14:rig="threePt" w14:dir="t">
                <w14:rot w14:lat="0" w14:lon="0" w14:rev="0"/>
              </w14:lightRig>
            </w14:scene3d>
          </w:rPr>
          <w:t>2</w:t>
        </w:r>
        <w:r w:rsidR="00FE7516">
          <w:rPr>
            <w:rFonts w:eastAsiaTheme="minorEastAsia" w:cstheme="minorBidi"/>
            <w:b w:val="0"/>
            <w:bCs w:val="0"/>
            <w:noProof/>
            <w:sz w:val="22"/>
            <w:szCs w:val="22"/>
          </w:rPr>
          <w:tab/>
        </w:r>
        <w:r w:rsidR="00FE7516" w:rsidRPr="00FC33FE">
          <w:rPr>
            <w:rStyle w:val="Hyperlink"/>
            <w:noProof/>
          </w:rPr>
          <w:t>Literature Survey</w:t>
        </w:r>
        <w:r w:rsidR="00FE7516">
          <w:rPr>
            <w:noProof/>
            <w:webHidden/>
          </w:rPr>
          <w:tab/>
        </w:r>
        <w:r w:rsidR="00FE7516">
          <w:rPr>
            <w:noProof/>
            <w:webHidden/>
          </w:rPr>
          <w:fldChar w:fldCharType="begin"/>
        </w:r>
        <w:r w:rsidR="00FE7516">
          <w:rPr>
            <w:noProof/>
            <w:webHidden/>
          </w:rPr>
          <w:instrText xml:space="preserve"> PAGEREF _Toc525387359 \h </w:instrText>
        </w:r>
        <w:r w:rsidR="00FE7516">
          <w:rPr>
            <w:noProof/>
            <w:webHidden/>
          </w:rPr>
        </w:r>
        <w:r w:rsidR="00FE7516">
          <w:rPr>
            <w:noProof/>
            <w:webHidden/>
          </w:rPr>
          <w:fldChar w:fldCharType="separate"/>
        </w:r>
        <w:r w:rsidR="00FE7516">
          <w:rPr>
            <w:noProof/>
            <w:webHidden/>
          </w:rPr>
          <w:t>4</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60" w:history="1">
        <w:r w:rsidR="00FE7516" w:rsidRPr="00FC33FE">
          <w:rPr>
            <w:rStyle w:val="Hyperlink"/>
            <w:noProof/>
          </w:rPr>
          <w:t>2.1</w:t>
        </w:r>
        <w:r w:rsidR="00FE7516">
          <w:rPr>
            <w:rFonts w:eastAsiaTheme="minorEastAsia" w:cstheme="minorBidi"/>
            <w:iCs w:val="0"/>
            <w:noProof/>
            <w:sz w:val="22"/>
            <w:szCs w:val="22"/>
          </w:rPr>
          <w:tab/>
        </w:r>
        <w:r w:rsidR="00FE7516" w:rsidRPr="00FC33FE">
          <w:rPr>
            <w:rStyle w:val="Hyperlink"/>
            <w:noProof/>
          </w:rPr>
          <w:t>Magnetic resonance imaging (MRI)</w:t>
        </w:r>
        <w:r w:rsidR="00FE7516">
          <w:rPr>
            <w:noProof/>
            <w:webHidden/>
          </w:rPr>
          <w:tab/>
        </w:r>
        <w:r w:rsidR="00FE7516">
          <w:rPr>
            <w:noProof/>
            <w:webHidden/>
          </w:rPr>
          <w:fldChar w:fldCharType="begin"/>
        </w:r>
        <w:r w:rsidR="00FE7516">
          <w:rPr>
            <w:noProof/>
            <w:webHidden/>
          </w:rPr>
          <w:instrText xml:space="preserve"> PAGEREF _Toc525387360 \h </w:instrText>
        </w:r>
        <w:r w:rsidR="00FE7516">
          <w:rPr>
            <w:noProof/>
            <w:webHidden/>
          </w:rPr>
        </w:r>
        <w:r w:rsidR="00FE7516">
          <w:rPr>
            <w:noProof/>
            <w:webHidden/>
          </w:rPr>
          <w:fldChar w:fldCharType="separate"/>
        </w:r>
        <w:r w:rsidR="00FE7516">
          <w:rPr>
            <w:noProof/>
            <w:webHidden/>
          </w:rPr>
          <w:t>4</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61" w:history="1">
        <w:r w:rsidR="00FE7516" w:rsidRPr="00FC33FE">
          <w:rPr>
            <w:rStyle w:val="Hyperlink"/>
            <w:noProof/>
          </w:rPr>
          <w:t>2.1.1</w:t>
        </w:r>
        <w:r w:rsidR="00FE7516">
          <w:rPr>
            <w:rFonts w:eastAsiaTheme="minorEastAsia" w:cstheme="minorBidi"/>
            <w:noProof/>
            <w:sz w:val="22"/>
            <w:szCs w:val="22"/>
          </w:rPr>
          <w:tab/>
        </w:r>
        <w:r w:rsidR="00FE7516" w:rsidRPr="00FC33FE">
          <w:rPr>
            <w:rStyle w:val="Hyperlink"/>
            <w:noProof/>
          </w:rPr>
          <w:t>Artifacts in MRI</w:t>
        </w:r>
        <w:r w:rsidR="00FE7516">
          <w:rPr>
            <w:noProof/>
            <w:webHidden/>
          </w:rPr>
          <w:tab/>
        </w:r>
        <w:r w:rsidR="00FE7516">
          <w:rPr>
            <w:noProof/>
            <w:webHidden/>
          </w:rPr>
          <w:fldChar w:fldCharType="begin"/>
        </w:r>
        <w:r w:rsidR="00FE7516">
          <w:rPr>
            <w:noProof/>
            <w:webHidden/>
          </w:rPr>
          <w:instrText xml:space="preserve"> PAGEREF _Toc525387361 \h </w:instrText>
        </w:r>
        <w:r w:rsidR="00FE7516">
          <w:rPr>
            <w:noProof/>
            <w:webHidden/>
          </w:rPr>
        </w:r>
        <w:r w:rsidR="00FE7516">
          <w:rPr>
            <w:noProof/>
            <w:webHidden/>
          </w:rPr>
          <w:fldChar w:fldCharType="separate"/>
        </w:r>
        <w:r w:rsidR="00FE7516">
          <w:rPr>
            <w:noProof/>
            <w:webHidden/>
          </w:rPr>
          <w:t>5</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62" w:history="1">
        <w:r w:rsidR="00FE7516" w:rsidRPr="00FC33FE">
          <w:rPr>
            <w:rStyle w:val="Hyperlink"/>
            <w:noProof/>
          </w:rPr>
          <w:t>2.1.1.1</w:t>
        </w:r>
        <w:r w:rsidR="00FE7516">
          <w:rPr>
            <w:rFonts w:eastAsiaTheme="minorEastAsia" w:cstheme="minorBidi"/>
            <w:noProof/>
            <w:sz w:val="22"/>
            <w:szCs w:val="22"/>
          </w:rPr>
          <w:tab/>
        </w:r>
        <w:r w:rsidR="00FE7516" w:rsidRPr="00FC33FE">
          <w:rPr>
            <w:rStyle w:val="Hyperlink"/>
            <w:noProof/>
          </w:rPr>
          <w:t>Chemical shift artifacts</w:t>
        </w:r>
        <w:r w:rsidR="00FE7516">
          <w:rPr>
            <w:noProof/>
            <w:webHidden/>
          </w:rPr>
          <w:tab/>
        </w:r>
        <w:r w:rsidR="00FE7516">
          <w:rPr>
            <w:noProof/>
            <w:webHidden/>
          </w:rPr>
          <w:fldChar w:fldCharType="begin"/>
        </w:r>
        <w:r w:rsidR="00FE7516">
          <w:rPr>
            <w:noProof/>
            <w:webHidden/>
          </w:rPr>
          <w:instrText xml:space="preserve"> PAGEREF _Toc525387362 \h </w:instrText>
        </w:r>
        <w:r w:rsidR="00FE7516">
          <w:rPr>
            <w:noProof/>
            <w:webHidden/>
          </w:rPr>
        </w:r>
        <w:r w:rsidR="00FE7516">
          <w:rPr>
            <w:noProof/>
            <w:webHidden/>
          </w:rPr>
          <w:fldChar w:fldCharType="separate"/>
        </w:r>
        <w:r w:rsidR="00FE7516">
          <w:rPr>
            <w:noProof/>
            <w:webHidden/>
          </w:rPr>
          <w:t>5</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63" w:history="1">
        <w:r w:rsidR="00FE7516" w:rsidRPr="00FC33FE">
          <w:rPr>
            <w:rStyle w:val="Hyperlink"/>
            <w:noProof/>
          </w:rPr>
          <w:t>2.1.1.2</w:t>
        </w:r>
        <w:r w:rsidR="00FE7516">
          <w:rPr>
            <w:rFonts w:eastAsiaTheme="minorEastAsia" w:cstheme="minorBidi"/>
            <w:noProof/>
            <w:sz w:val="22"/>
            <w:szCs w:val="22"/>
          </w:rPr>
          <w:tab/>
        </w:r>
        <w:r w:rsidR="00FE7516" w:rsidRPr="00FC33FE">
          <w:rPr>
            <w:rStyle w:val="Hyperlink"/>
            <w:noProof/>
          </w:rPr>
          <w:t>Phase cancellation artifact</w:t>
        </w:r>
        <w:r w:rsidR="00FE7516">
          <w:rPr>
            <w:noProof/>
            <w:webHidden/>
          </w:rPr>
          <w:tab/>
        </w:r>
        <w:r w:rsidR="00FE7516">
          <w:rPr>
            <w:noProof/>
            <w:webHidden/>
          </w:rPr>
          <w:fldChar w:fldCharType="begin"/>
        </w:r>
        <w:r w:rsidR="00FE7516">
          <w:rPr>
            <w:noProof/>
            <w:webHidden/>
          </w:rPr>
          <w:instrText xml:space="preserve"> PAGEREF _Toc525387363 \h </w:instrText>
        </w:r>
        <w:r w:rsidR="00FE7516">
          <w:rPr>
            <w:noProof/>
            <w:webHidden/>
          </w:rPr>
        </w:r>
        <w:r w:rsidR="00FE7516">
          <w:rPr>
            <w:noProof/>
            <w:webHidden/>
          </w:rPr>
          <w:fldChar w:fldCharType="separate"/>
        </w:r>
        <w:r w:rsidR="00FE7516">
          <w:rPr>
            <w:noProof/>
            <w:webHidden/>
          </w:rPr>
          <w:t>7</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64" w:history="1">
        <w:r w:rsidR="00FE7516" w:rsidRPr="00FC33FE">
          <w:rPr>
            <w:rStyle w:val="Hyperlink"/>
            <w:noProof/>
          </w:rPr>
          <w:t>2.1.1.3</w:t>
        </w:r>
        <w:r w:rsidR="00FE7516">
          <w:rPr>
            <w:rFonts w:eastAsiaTheme="minorEastAsia" w:cstheme="minorBidi"/>
            <w:noProof/>
            <w:sz w:val="22"/>
            <w:szCs w:val="22"/>
          </w:rPr>
          <w:tab/>
        </w:r>
        <w:r w:rsidR="00FE7516" w:rsidRPr="00FC33FE">
          <w:rPr>
            <w:rStyle w:val="Hyperlink"/>
            <w:noProof/>
          </w:rPr>
          <w:t>Noise</w:t>
        </w:r>
        <w:r w:rsidR="00FE7516">
          <w:rPr>
            <w:noProof/>
            <w:webHidden/>
          </w:rPr>
          <w:tab/>
        </w:r>
        <w:r w:rsidR="00FE7516">
          <w:rPr>
            <w:noProof/>
            <w:webHidden/>
          </w:rPr>
          <w:fldChar w:fldCharType="begin"/>
        </w:r>
        <w:r w:rsidR="00FE7516">
          <w:rPr>
            <w:noProof/>
            <w:webHidden/>
          </w:rPr>
          <w:instrText xml:space="preserve"> PAGEREF _Toc525387364 \h </w:instrText>
        </w:r>
        <w:r w:rsidR="00FE7516">
          <w:rPr>
            <w:noProof/>
            <w:webHidden/>
          </w:rPr>
        </w:r>
        <w:r w:rsidR="00FE7516">
          <w:rPr>
            <w:noProof/>
            <w:webHidden/>
          </w:rPr>
          <w:fldChar w:fldCharType="separate"/>
        </w:r>
        <w:r w:rsidR="00FE7516">
          <w:rPr>
            <w:noProof/>
            <w:webHidden/>
          </w:rPr>
          <w:t>8</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65" w:history="1">
        <w:r w:rsidR="00FE7516" w:rsidRPr="00FC33FE">
          <w:rPr>
            <w:rStyle w:val="Hyperlink"/>
            <w:noProof/>
          </w:rPr>
          <w:t>2.2</w:t>
        </w:r>
        <w:r w:rsidR="00FE7516">
          <w:rPr>
            <w:rFonts w:eastAsiaTheme="minorEastAsia" w:cstheme="minorBidi"/>
            <w:iCs w:val="0"/>
            <w:noProof/>
            <w:sz w:val="22"/>
            <w:szCs w:val="22"/>
          </w:rPr>
          <w:tab/>
        </w:r>
        <w:r w:rsidR="00FE7516" w:rsidRPr="00FC33FE">
          <w:rPr>
            <w:rStyle w:val="Hyperlink"/>
            <w:noProof/>
          </w:rPr>
          <w:t>Instrument tracking methods in interventional MRI</w:t>
        </w:r>
        <w:r w:rsidR="00FE7516">
          <w:rPr>
            <w:noProof/>
            <w:webHidden/>
          </w:rPr>
          <w:tab/>
        </w:r>
        <w:r w:rsidR="00FE7516">
          <w:rPr>
            <w:noProof/>
            <w:webHidden/>
          </w:rPr>
          <w:fldChar w:fldCharType="begin"/>
        </w:r>
        <w:r w:rsidR="00FE7516">
          <w:rPr>
            <w:noProof/>
            <w:webHidden/>
          </w:rPr>
          <w:instrText xml:space="preserve"> PAGEREF _Toc525387365 \h </w:instrText>
        </w:r>
        <w:r w:rsidR="00FE7516">
          <w:rPr>
            <w:noProof/>
            <w:webHidden/>
          </w:rPr>
        </w:r>
        <w:r w:rsidR="00FE7516">
          <w:rPr>
            <w:noProof/>
            <w:webHidden/>
          </w:rPr>
          <w:fldChar w:fldCharType="separate"/>
        </w:r>
        <w:r w:rsidR="00FE7516">
          <w:rPr>
            <w:noProof/>
            <w:webHidden/>
          </w:rPr>
          <w:t>10</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66" w:history="1">
        <w:r w:rsidR="00FE7516" w:rsidRPr="00FC33FE">
          <w:rPr>
            <w:rStyle w:val="Hyperlink"/>
            <w:noProof/>
          </w:rPr>
          <w:t>2.2.1</w:t>
        </w:r>
        <w:r w:rsidR="00FE7516">
          <w:rPr>
            <w:rFonts w:eastAsiaTheme="minorEastAsia" w:cstheme="minorBidi"/>
            <w:noProof/>
            <w:sz w:val="22"/>
            <w:szCs w:val="22"/>
          </w:rPr>
          <w:tab/>
        </w:r>
        <w:r w:rsidR="00FE7516" w:rsidRPr="00FC33FE">
          <w:rPr>
            <w:rStyle w:val="Hyperlink"/>
            <w:noProof/>
          </w:rPr>
          <w:t>General tracking approaches</w:t>
        </w:r>
        <w:r w:rsidR="00FE7516">
          <w:rPr>
            <w:noProof/>
            <w:webHidden/>
          </w:rPr>
          <w:tab/>
        </w:r>
        <w:r w:rsidR="00FE7516">
          <w:rPr>
            <w:noProof/>
            <w:webHidden/>
          </w:rPr>
          <w:fldChar w:fldCharType="begin"/>
        </w:r>
        <w:r w:rsidR="00FE7516">
          <w:rPr>
            <w:noProof/>
            <w:webHidden/>
          </w:rPr>
          <w:instrText xml:space="preserve"> PAGEREF _Toc525387366 \h </w:instrText>
        </w:r>
        <w:r w:rsidR="00FE7516">
          <w:rPr>
            <w:noProof/>
            <w:webHidden/>
          </w:rPr>
        </w:r>
        <w:r w:rsidR="00FE7516">
          <w:rPr>
            <w:noProof/>
            <w:webHidden/>
          </w:rPr>
          <w:fldChar w:fldCharType="separate"/>
        </w:r>
        <w:r w:rsidR="00FE7516">
          <w:rPr>
            <w:noProof/>
            <w:webHidden/>
          </w:rPr>
          <w:t>11</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67" w:history="1">
        <w:r w:rsidR="00FE7516" w:rsidRPr="00FC33FE">
          <w:rPr>
            <w:rStyle w:val="Hyperlink"/>
            <w:noProof/>
          </w:rPr>
          <w:t>2.2.2</w:t>
        </w:r>
        <w:r w:rsidR="00FE7516">
          <w:rPr>
            <w:rFonts w:eastAsiaTheme="minorEastAsia" w:cstheme="minorBidi"/>
            <w:noProof/>
            <w:sz w:val="22"/>
            <w:szCs w:val="22"/>
          </w:rPr>
          <w:tab/>
        </w:r>
        <w:r w:rsidR="00FE7516" w:rsidRPr="00FC33FE">
          <w:rPr>
            <w:rStyle w:val="Hyperlink"/>
            <w:noProof/>
          </w:rPr>
          <w:t>Passive MRI marker tracking</w:t>
        </w:r>
        <w:r w:rsidR="00FE7516">
          <w:rPr>
            <w:noProof/>
            <w:webHidden/>
          </w:rPr>
          <w:tab/>
        </w:r>
        <w:r w:rsidR="00FE7516">
          <w:rPr>
            <w:noProof/>
            <w:webHidden/>
          </w:rPr>
          <w:fldChar w:fldCharType="begin"/>
        </w:r>
        <w:r w:rsidR="00FE7516">
          <w:rPr>
            <w:noProof/>
            <w:webHidden/>
          </w:rPr>
          <w:instrText xml:space="preserve"> PAGEREF _Toc525387367 \h </w:instrText>
        </w:r>
        <w:r w:rsidR="00FE7516">
          <w:rPr>
            <w:noProof/>
            <w:webHidden/>
          </w:rPr>
        </w:r>
        <w:r w:rsidR="00FE7516">
          <w:rPr>
            <w:noProof/>
            <w:webHidden/>
          </w:rPr>
          <w:fldChar w:fldCharType="separate"/>
        </w:r>
        <w:r w:rsidR="00FE7516">
          <w:rPr>
            <w:noProof/>
            <w:webHidden/>
          </w:rPr>
          <w:t>11</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68" w:history="1">
        <w:r w:rsidR="00FE7516" w:rsidRPr="00FC33FE">
          <w:rPr>
            <w:rStyle w:val="Hyperlink"/>
            <w:noProof/>
          </w:rPr>
          <w:t>2.3</w:t>
        </w:r>
        <w:r w:rsidR="00FE7516">
          <w:rPr>
            <w:rFonts w:eastAsiaTheme="minorEastAsia" w:cstheme="minorBidi"/>
            <w:iCs w:val="0"/>
            <w:noProof/>
            <w:sz w:val="22"/>
            <w:szCs w:val="22"/>
          </w:rPr>
          <w:tab/>
        </w:r>
        <w:r w:rsidR="00FE7516" w:rsidRPr="00FC33FE">
          <w:rPr>
            <w:rStyle w:val="Hyperlink"/>
            <w:noProof/>
          </w:rPr>
          <w:t>Principal of the Z-frame marker</w:t>
        </w:r>
        <w:r w:rsidR="00FE7516">
          <w:rPr>
            <w:noProof/>
            <w:webHidden/>
          </w:rPr>
          <w:tab/>
        </w:r>
        <w:r w:rsidR="00FE7516">
          <w:rPr>
            <w:noProof/>
            <w:webHidden/>
          </w:rPr>
          <w:fldChar w:fldCharType="begin"/>
        </w:r>
        <w:r w:rsidR="00FE7516">
          <w:rPr>
            <w:noProof/>
            <w:webHidden/>
          </w:rPr>
          <w:instrText xml:space="preserve"> PAGEREF _Toc525387368 \h </w:instrText>
        </w:r>
        <w:r w:rsidR="00FE7516">
          <w:rPr>
            <w:noProof/>
            <w:webHidden/>
          </w:rPr>
        </w:r>
        <w:r w:rsidR="00FE7516">
          <w:rPr>
            <w:noProof/>
            <w:webHidden/>
          </w:rPr>
          <w:fldChar w:fldCharType="separate"/>
        </w:r>
        <w:r w:rsidR="00FE7516">
          <w:rPr>
            <w:noProof/>
            <w:webHidden/>
          </w:rPr>
          <w:t>13</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369" w:history="1">
        <w:r w:rsidR="00FE7516" w:rsidRPr="00FC33FE">
          <w:rPr>
            <w:rStyle w:val="Hyperlink"/>
            <w:noProof/>
            <w14:scene3d>
              <w14:camera w14:prst="orthographicFront"/>
              <w14:lightRig w14:rig="threePt" w14:dir="t">
                <w14:rot w14:lat="0" w14:lon="0" w14:rev="0"/>
              </w14:lightRig>
            </w14:scene3d>
          </w:rPr>
          <w:t>3</w:t>
        </w:r>
        <w:r w:rsidR="00FE7516">
          <w:rPr>
            <w:rFonts w:eastAsiaTheme="minorEastAsia" w:cstheme="minorBidi"/>
            <w:b w:val="0"/>
            <w:bCs w:val="0"/>
            <w:noProof/>
            <w:sz w:val="22"/>
            <w:szCs w:val="22"/>
          </w:rPr>
          <w:tab/>
        </w:r>
        <w:r w:rsidR="00FE7516" w:rsidRPr="00FC33FE">
          <w:rPr>
            <w:rStyle w:val="Hyperlink"/>
            <w:noProof/>
          </w:rPr>
          <w:t>Methodology</w:t>
        </w:r>
        <w:r w:rsidR="00FE7516">
          <w:rPr>
            <w:noProof/>
            <w:webHidden/>
          </w:rPr>
          <w:tab/>
        </w:r>
        <w:r w:rsidR="00FE7516">
          <w:rPr>
            <w:noProof/>
            <w:webHidden/>
          </w:rPr>
          <w:fldChar w:fldCharType="begin"/>
        </w:r>
        <w:r w:rsidR="00FE7516">
          <w:rPr>
            <w:noProof/>
            <w:webHidden/>
          </w:rPr>
          <w:instrText xml:space="preserve"> PAGEREF _Toc525387369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70" w:history="1">
        <w:r w:rsidR="00FE7516" w:rsidRPr="00FC33FE">
          <w:rPr>
            <w:rStyle w:val="Hyperlink"/>
            <w:noProof/>
          </w:rPr>
          <w:t>3.1</w:t>
        </w:r>
        <w:r w:rsidR="00FE7516">
          <w:rPr>
            <w:rFonts w:eastAsiaTheme="minorEastAsia" w:cstheme="minorBidi"/>
            <w:iCs w:val="0"/>
            <w:noProof/>
            <w:sz w:val="22"/>
            <w:szCs w:val="22"/>
          </w:rPr>
          <w:tab/>
        </w:r>
        <w:r w:rsidR="00FE7516" w:rsidRPr="00FC33FE">
          <w:rPr>
            <w:rStyle w:val="Hyperlink"/>
            <w:noProof/>
          </w:rPr>
          <w:t>Z-frame marker characterization</w:t>
        </w:r>
        <w:r w:rsidR="00FE7516">
          <w:rPr>
            <w:noProof/>
            <w:webHidden/>
          </w:rPr>
          <w:tab/>
        </w:r>
        <w:r w:rsidR="00FE7516">
          <w:rPr>
            <w:noProof/>
            <w:webHidden/>
          </w:rPr>
          <w:fldChar w:fldCharType="begin"/>
        </w:r>
        <w:r w:rsidR="00FE7516">
          <w:rPr>
            <w:noProof/>
            <w:webHidden/>
          </w:rPr>
          <w:instrText xml:space="preserve"> PAGEREF _Toc525387370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71" w:history="1">
        <w:r w:rsidR="00FE7516" w:rsidRPr="00FC33FE">
          <w:rPr>
            <w:rStyle w:val="Hyperlink"/>
            <w:noProof/>
          </w:rPr>
          <w:t>3.1.1</w:t>
        </w:r>
        <w:r w:rsidR="00FE7516">
          <w:rPr>
            <w:rFonts w:eastAsiaTheme="minorEastAsia" w:cstheme="minorBidi"/>
            <w:noProof/>
            <w:sz w:val="22"/>
            <w:szCs w:val="22"/>
          </w:rPr>
          <w:tab/>
        </w:r>
        <w:r w:rsidR="00FE7516" w:rsidRPr="00FC33FE">
          <w:rPr>
            <w:rStyle w:val="Hyperlink"/>
            <w:noProof/>
          </w:rPr>
          <w:t>Z-frame physical structures</w:t>
        </w:r>
        <w:r w:rsidR="00FE7516">
          <w:rPr>
            <w:noProof/>
            <w:webHidden/>
          </w:rPr>
          <w:tab/>
        </w:r>
        <w:r w:rsidR="00FE7516">
          <w:rPr>
            <w:noProof/>
            <w:webHidden/>
          </w:rPr>
          <w:fldChar w:fldCharType="begin"/>
        </w:r>
        <w:r w:rsidR="00FE7516">
          <w:rPr>
            <w:noProof/>
            <w:webHidden/>
          </w:rPr>
          <w:instrText xml:space="preserve"> PAGEREF _Toc525387371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2" w:history="1">
        <w:r w:rsidR="00FE7516" w:rsidRPr="00FC33FE">
          <w:rPr>
            <w:rStyle w:val="Hyperlink"/>
            <w:noProof/>
          </w:rPr>
          <w:t>3.1.1.1</w:t>
        </w:r>
        <w:r w:rsidR="00FE7516">
          <w:rPr>
            <w:rFonts w:eastAsiaTheme="minorEastAsia" w:cstheme="minorBidi"/>
            <w:noProof/>
            <w:sz w:val="22"/>
            <w:szCs w:val="22"/>
          </w:rPr>
          <w:tab/>
        </w:r>
        <w:r w:rsidR="00FE7516" w:rsidRPr="00FC33FE">
          <w:rPr>
            <w:rStyle w:val="Hyperlink"/>
            <w:noProof/>
          </w:rPr>
          <w:t>Center pointing triangles</w:t>
        </w:r>
        <w:r w:rsidR="00FE7516">
          <w:rPr>
            <w:noProof/>
            <w:webHidden/>
          </w:rPr>
          <w:tab/>
        </w:r>
        <w:r w:rsidR="00FE7516">
          <w:rPr>
            <w:noProof/>
            <w:webHidden/>
          </w:rPr>
          <w:fldChar w:fldCharType="begin"/>
        </w:r>
        <w:r w:rsidR="00FE7516">
          <w:rPr>
            <w:noProof/>
            <w:webHidden/>
          </w:rPr>
          <w:instrText xml:space="preserve"> PAGEREF _Toc525387372 \h </w:instrText>
        </w:r>
        <w:r w:rsidR="00FE7516">
          <w:rPr>
            <w:noProof/>
            <w:webHidden/>
          </w:rPr>
        </w:r>
        <w:r w:rsidR="00FE7516">
          <w:rPr>
            <w:noProof/>
            <w:webHidden/>
          </w:rPr>
          <w:fldChar w:fldCharType="separate"/>
        </w:r>
        <w:r w:rsidR="00FE7516">
          <w:rPr>
            <w:noProof/>
            <w:webHidden/>
          </w:rPr>
          <w:t>17</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3" w:history="1">
        <w:r w:rsidR="00FE7516" w:rsidRPr="00FC33FE">
          <w:rPr>
            <w:rStyle w:val="Hyperlink"/>
            <w:noProof/>
          </w:rPr>
          <w:t>3.1.1.2</w:t>
        </w:r>
        <w:r w:rsidR="00FE7516">
          <w:rPr>
            <w:rFonts w:eastAsiaTheme="minorEastAsia" w:cstheme="minorBidi"/>
            <w:noProof/>
            <w:sz w:val="22"/>
            <w:szCs w:val="22"/>
          </w:rPr>
          <w:tab/>
        </w:r>
        <w:r w:rsidR="00FE7516" w:rsidRPr="00FC33FE">
          <w:rPr>
            <w:rStyle w:val="Hyperlink"/>
            <w:noProof/>
          </w:rPr>
          <w:t>Z-axis indication triangle</w:t>
        </w:r>
        <w:r w:rsidR="00FE7516">
          <w:rPr>
            <w:noProof/>
            <w:webHidden/>
          </w:rPr>
          <w:tab/>
        </w:r>
        <w:r w:rsidR="00FE7516">
          <w:rPr>
            <w:noProof/>
            <w:webHidden/>
          </w:rPr>
          <w:fldChar w:fldCharType="begin"/>
        </w:r>
        <w:r w:rsidR="00FE7516">
          <w:rPr>
            <w:noProof/>
            <w:webHidden/>
          </w:rPr>
          <w:instrText xml:space="preserve"> PAGEREF _Toc525387373 \h </w:instrText>
        </w:r>
        <w:r w:rsidR="00FE7516">
          <w:rPr>
            <w:noProof/>
            <w:webHidden/>
          </w:rPr>
        </w:r>
        <w:r w:rsidR="00FE7516">
          <w:rPr>
            <w:noProof/>
            <w:webHidden/>
          </w:rPr>
          <w:fldChar w:fldCharType="separate"/>
        </w:r>
        <w:r w:rsidR="00FE7516">
          <w:rPr>
            <w:noProof/>
            <w:webHidden/>
          </w:rPr>
          <w:t>19</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4" w:history="1">
        <w:r w:rsidR="00FE7516" w:rsidRPr="00FC33FE">
          <w:rPr>
            <w:rStyle w:val="Hyperlink"/>
            <w:noProof/>
          </w:rPr>
          <w:t>3.1.1.3</w:t>
        </w:r>
        <w:r w:rsidR="00FE7516">
          <w:rPr>
            <w:rFonts w:eastAsiaTheme="minorEastAsia" w:cstheme="minorBidi"/>
            <w:noProof/>
            <w:sz w:val="22"/>
            <w:szCs w:val="22"/>
          </w:rPr>
          <w:tab/>
        </w:r>
        <w:r w:rsidR="00FE7516" w:rsidRPr="00FC33FE">
          <w:rPr>
            <w:rStyle w:val="Hyperlink"/>
            <w:noProof/>
          </w:rPr>
          <w:t>Square-shaped internal tunnel structure</w:t>
        </w:r>
        <w:r w:rsidR="00FE7516">
          <w:rPr>
            <w:noProof/>
            <w:webHidden/>
          </w:rPr>
          <w:tab/>
        </w:r>
        <w:r w:rsidR="00FE7516">
          <w:rPr>
            <w:noProof/>
            <w:webHidden/>
          </w:rPr>
          <w:fldChar w:fldCharType="begin"/>
        </w:r>
        <w:r w:rsidR="00FE7516">
          <w:rPr>
            <w:noProof/>
            <w:webHidden/>
          </w:rPr>
          <w:instrText xml:space="preserve"> PAGEREF _Toc525387374 \h </w:instrText>
        </w:r>
        <w:r w:rsidR="00FE7516">
          <w:rPr>
            <w:noProof/>
            <w:webHidden/>
          </w:rPr>
        </w:r>
        <w:r w:rsidR="00FE7516">
          <w:rPr>
            <w:noProof/>
            <w:webHidden/>
          </w:rPr>
          <w:fldChar w:fldCharType="separate"/>
        </w:r>
        <w:r w:rsidR="00FE7516">
          <w:rPr>
            <w:noProof/>
            <w:webHidden/>
          </w:rPr>
          <w:t>20</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75" w:history="1">
        <w:r w:rsidR="00FE7516" w:rsidRPr="00FC33FE">
          <w:rPr>
            <w:rStyle w:val="Hyperlink"/>
            <w:noProof/>
          </w:rPr>
          <w:t>3.1.2</w:t>
        </w:r>
        <w:r w:rsidR="00FE7516">
          <w:rPr>
            <w:rFonts w:eastAsiaTheme="minorEastAsia" w:cstheme="minorBidi"/>
            <w:noProof/>
            <w:sz w:val="22"/>
            <w:szCs w:val="22"/>
          </w:rPr>
          <w:tab/>
        </w:r>
        <w:r w:rsidR="00FE7516" w:rsidRPr="00FC33FE">
          <w:rPr>
            <w:rStyle w:val="Hyperlink"/>
            <w:noProof/>
          </w:rPr>
          <w:t>Z-frame marker spectroscopy</w:t>
        </w:r>
        <w:r w:rsidR="00FE7516">
          <w:rPr>
            <w:noProof/>
            <w:webHidden/>
          </w:rPr>
          <w:tab/>
        </w:r>
        <w:r w:rsidR="00FE7516">
          <w:rPr>
            <w:noProof/>
            <w:webHidden/>
          </w:rPr>
          <w:fldChar w:fldCharType="begin"/>
        </w:r>
        <w:r w:rsidR="00FE7516">
          <w:rPr>
            <w:noProof/>
            <w:webHidden/>
          </w:rPr>
          <w:instrText xml:space="preserve"> PAGEREF _Toc525387375 \h </w:instrText>
        </w:r>
        <w:r w:rsidR="00FE7516">
          <w:rPr>
            <w:noProof/>
            <w:webHidden/>
          </w:rPr>
        </w:r>
        <w:r w:rsidR="00FE7516">
          <w:rPr>
            <w:noProof/>
            <w:webHidden/>
          </w:rPr>
          <w:fldChar w:fldCharType="separate"/>
        </w:r>
        <w:r w:rsidR="00FE7516">
          <w:rPr>
            <w:noProof/>
            <w:webHidden/>
          </w:rPr>
          <w:t>21</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6" w:history="1">
        <w:r w:rsidR="00FE7516" w:rsidRPr="00FC33FE">
          <w:rPr>
            <w:rStyle w:val="Hyperlink"/>
            <w:noProof/>
          </w:rPr>
          <w:t>3.1.2.1</w:t>
        </w:r>
        <w:r w:rsidR="00FE7516">
          <w:rPr>
            <w:rFonts w:eastAsiaTheme="minorEastAsia" w:cstheme="minorBidi"/>
            <w:noProof/>
            <w:sz w:val="22"/>
            <w:szCs w:val="22"/>
          </w:rPr>
          <w:tab/>
        </w:r>
        <w:r w:rsidR="00FE7516" w:rsidRPr="00FC33FE">
          <w:rPr>
            <w:rStyle w:val="Hyperlink"/>
            <w:noProof/>
          </w:rPr>
          <w:t>Determination of the resin relaxation times</w:t>
        </w:r>
        <w:r w:rsidR="00FE7516">
          <w:rPr>
            <w:noProof/>
            <w:webHidden/>
          </w:rPr>
          <w:tab/>
        </w:r>
        <w:r w:rsidR="00FE7516">
          <w:rPr>
            <w:noProof/>
            <w:webHidden/>
          </w:rPr>
          <w:fldChar w:fldCharType="begin"/>
        </w:r>
        <w:r w:rsidR="00FE7516">
          <w:rPr>
            <w:noProof/>
            <w:webHidden/>
          </w:rPr>
          <w:instrText xml:space="preserve"> PAGEREF _Toc525387376 \h </w:instrText>
        </w:r>
        <w:r w:rsidR="00FE7516">
          <w:rPr>
            <w:noProof/>
            <w:webHidden/>
          </w:rPr>
        </w:r>
        <w:r w:rsidR="00FE7516">
          <w:rPr>
            <w:noProof/>
            <w:webHidden/>
          </w:rPr>
          <w:fldChar w:fldCharType="separate"/>
        </w:r>
        <w:r w:rsidR="00FE7516">
          <w:rPr>
            <w:noProof/>
            <w:webHidden/>
          </w:rPr>
          <w:t>21</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7" w:history="1">
        <w:r w:rsidR="00FE7516" w:rsidRPr="00FC33FE">
          <w:rPr>
            <w:rStyle w:val="Hyperlink"/>
            <w:noProof/>
          </w:rPr>
          <w:t>3.1.2.2</w:t>
        </w:r>
        <w:r w:rsidR="00FE7516">
          <w:rPr>
            <w:rFonts w:eastAsiaTheme="minorEastAsia" w:cstheme="minorBidi"/>
            <w:noProof/>
            <w:sz w:val="22"/>
            <w:szCs w:val="22"/>
          </w:rPr>
          <w:tab/>
        </w:r>
        <w:r w:rsidR="00FE7516" w:rsidRPr="00FC33FE">
          <w:rPr>
            <w:rStyle w:val="Hyperlink"/>
            <w:noProof/>
          </w:rPr>
          <w:t>Experimental results</w:t>
        </w:r>
        <w:r w:rsidR="00FE7516">
          <w:rPr>
            <w:noProof/>
            <w:webHidden/>
          </w:rPr>
          <w:tab/>
        </w:r>
        <w:r w:rsidR="00FE7516">
          <w:rPr>
            <w:noProof/>
            <w:webHidden/>
          </w:rPr>
          <w:fldChar w:fldCharType="begin"/>
        </w:r>
        <w:r w:rsidR="00FE7516">
          <w:rPr>
            <w:noProof/>
            <w:webHidden/>
          </w:rPr>
          <w:instrText xml:space="preserve"> PAGEREF _Toc525387377 \h </w:instrText>
        </w:r>
        <w:r w:rsidR="00FE7516">
          <w:rPr>
            <w:noProof/>
            <w:webHidden/>
          </w:rPr>
        </w:r>
        <w:r w:rsidR="00FE7516">
          <w:rPr>
            <w:noProof/>
            <w:webHidden/>
          </w:rPr>
          <w:fldChar w:fldCharType="separate"/>
        </w:r>
        <w:r w:rsidR="00FE7516">
          <w:rPr>
            <w:noProof/>
            <w:webHidden/>
          </w:rPr>
          <w:t>23</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78" w:history="1">
        <w:r w:rsidR="00FE7516" w:rsidRPr="00FC33FE">
          <w:rPr>
            <w:rStyle w:val="Hyperlink"/>
            <w:noProof/>
          </w:rPr>
          <w:t>3.1.2.3</w:t>
        </w:r>
        <w:r w:rsidR="00FE7516">
          <w:rPr>
            <w:rFonts w:eastAsiaTheme="minorEastAsia" w:cstheme="minorBidi"/>
            <w:noProof/>
            <w:sz w:val="22"/>
            <w:szCs w:val="22"/>
          </w:rPr>
          <w:tab/>
        </w:r>
        <w:r w:rsidR="00FE7516" w:rsidRPr="00FC33FE">
          <w:rPr>
            <w:rStyle w:val="Hyperlink"/>
            <w:noProof/>
          </w:rPr>
          <w:t>Future work</w:t>
        </w:r>
        <w:r w:rsidR="00FE7516">
          <w:rPr>
            <w:noProof/>
            <w:webHidden/>
          </w:rPr>
          <w:tab/>
        </w:r>
        <w:r w:rsidR="00FE7516">
          <w:rPr>
            <w:noProof/>
            <w:webHidden/>
          </w:rPr>
          <w:fldChar w:fldCharType="begin"/>
        </w:r>
        <w:r w:rsidR="00FE7516">
          <w:rPr>
            <w:noProof/>
            <w:webHidden/>
          </w:rPr>
          <w:instrText xml:space="preserve"> PAGEREF _Toc525387378 \h </w:instrText>
        </w:r>
        <w:r w:rsidR="00FE7516">
          <w:rPr>
            <w:noProof/>
            <w:webHidden/>
          </w:rPr>
        </w:r>
        <w:r w:rsidR="00FE7516">
          <w:rPr>
            <w:noProof/>
            <w:webHidden/>
          </w:rPr>
          <w:fldChar w:fldCharType="separate"/>
        </w:r>
        <w:r w:rsidR="00FE7516">
          <w:rPr>
            <w:noProof/>
            <w:webHidden/>
          </w:rPr>
          <w:t>23</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79" w:history="1">
        <w:r w:rsidR="00FE7516" w:rsidRPr="00FC33FE">
          <w:rPr>
            <w:rStyle w:val="Hyperlink"/>
            <w:noProof/>
          </w:rPr>
          <w:t>3.2</w:t>
        </w:r>
        <w:r w:rsidR="00FE7516">
          <w:rPr>
            <w:rFonts w:eastAsiaTheme="minorEastAsia" w:cstheme="minorBidi"/>
            <w:iCs w:val="0"/>
            <w:noProof/>
            <w:sz w:val="22"/>
            <w:szCs w:val="22"/>
          </w:rPr>
          <w:tab/>
        </w:r>
        <w:r w:rsidR="00FE7516" w:rsidRPr="00FC33FE">
          <w:rPr>
            <w:rStyle w:val="Hyperlink"/>
            <w:noProof/>
          </w:rPr>
          <w:t>Alignment detection algorithm</w:t>
        </w:r>
        <w:r w:rsidR="00FE7516">
          <w:rPr>
            <w:noProof/>
            <w:webHidden/>
          </w:rPr>
          <w:tab/>
        </w:r>
        <w:r w:rsidR="00FE7516">
          <w:rPr>
            <w:noProof/>
            <w:webHidden/>
          </w:rPr>
          <w:fldChar w:fldCharType="begin"/>
        </w:r>
        <w:r w:rsidR="00FE7516">
          <w:rPr>
            <w:noProof/>
            <w:webHidden/>
          </w:rPr>
          <w:instrText xml:space="preserve"> PAGEREF _Toc525387379 \h </w:instrText>
        </w:r>
        <w:r w:rsidR="00FE7516">
          <w:rPr>
            <w:noProof/>
            <w:webHidden/>
          </w:rPr>
        </w:r>
        <w:r w:rsidR="00FE7516">
          <w:rPr>
            <w:noProof/>
            <w:webHidden/>
          </w:rPr>
          <w:fldChar w:fldCharType="separate"/>
        </w:r>
        <w:r w:rsidR="00FE7516">
          <w:rPr>
            <w:noProof/>
            <w:webHidden/>
          </w:rPr>
          <w:t>25</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80" w:history="1">
        <w:r w:rsidR="00FE7516" w:rsidRPr="00FC33FE">
          <w:rPr>
            <w:rStyle w:val="Hyperlink"/>
            <w:noProof/>
          </w:rPr>
          <w:t>3.2.1</w:t>
        </w:r>
        <w:r w:rsidR="00FE7516">
          <w:rPr>
            <w:rFonts w:eastAsiaTheme="minorEastAsia" w:cstheme="minorBidi"/>
            <w:noProof/>
            <w:sz w:val="22"/>
            <w:szCs w:val="22"/>
          </w:rPr>
          <w:tab/>
        </w:r>
        <w:r w:rsidR="00FE7516" w:rsidRPr="00FC33FE">
          <w:rPr>
            <w:rStyle w:val="Hyperlink"/>
            <w:noProof/>
          </w:rPr>
          <w:t>Data acquisition</w:t>
        </w:r>
        <w:r w:rsidR="00FE7516">
          <w:rPr>
            <w:noProof/>
            <w:webHidden/>
          </w:rPr>
          <w:tab/>
        </w:r>
        <w:r w:rsidR="00FE7516">
          <w:rPr>
            <w:noProof/>
            <w:webHidden/>
          </w:rPr>
          <w:fldChar w:fldCharType="begin"/>
        </w:r>
        <w:r w:rsidR="00FE7516">
          <w:rPr>
            <w:noProof/>
            <w:webHidden/>
          </w:rPr>
          <w:instrText xml:space="preserve"> PAGEREF _Toc525387380 \h </w:instrText>
        </w:r>
        <w:r w:rsidR="00FE7516">
          <w:rPr>
            <w:noProof/>
            <w:webHidden/>
          </w:rPr>
        </w:r>
        <w:r w:rsidR="00FE7516">
          <w:rPr>
            <w:noProof/>
            <w:webHidden/>
          </w:rPr>
          <w:fldChar w:fldCharType="separate"/>
        </w:r>
        <w:r w:rsidR="00FE7516">
          <w:rPr>
            <w:noProof/>
            <w:webHidden/>
          </w:rPr>
          <w:t>27</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81" w:history="1">
        <w:r w:rsidR="00FE7516" w:rsidRPr="00FC33FE">
          <w:rPr>
            <w:rStyle w:val="Hyperlink"/>
            <w:noProof/>
          </w:rPr>
          <w:t>3.2.2</w:t>
        </w:r>
        <w:r w:rsidR="00FE7516">
          <w:rPr>
            <w:rFonts w:eastAsiaTheme="minorEastAsia" w:cstheme="minorBidi"/>
            <w:noProof/>
            <w:sz w:val="22"/>
            <w:szCs w:val="22"/>
          </w:rPr>
          <w:tab/>
        </w:r>
        <w:r w:rsidR="00FE7516" w:rsidRPr="00FC33FE">
          <w:rPr>
            <w:rStyle w:val="Hyperlink"/>
            <w:noProof/>
          </w:rPr>
          <w:t>Image segmentation and pre-processing</w:t>
        </w:r>
        <w:r w:rsidR="00FE7516">
          <w:rPr>
            <w:noProof/>
            <w:webHidden/>
          </w:rPr>
          <w:tab/>
        </w:r>
        <w:r w:rsidR="00FE7516">
          <w:rPr>
            <w:noProof/>
            <w:webHidden/>
          </w:rPr>
          <w:fldChar w:fldCharType="begin"/>
        </w:r>
        <w:r w:rsidR="00FE7516">
          <w:rPr>
            <w:noProof/>
            <w:webHidden/>
          </w:rPr>
          <w:instrText xml:space="preserve"> PAGEREF _Toc525387381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2" w:history="1">
        <w:r w:rsidR="00FE7516" w:rsidRPr="00FC33FE">
          <w:rPr>
            <w:rStyle w:val="Hyperlink"/>
            <w:noProof/>
          </w:rPr>
          <w:t>3.2.2.1</w:t>
        </w:r>
        <w:r w:rsidR="00FE7516">
          <w:rPr>
            <w:rFonts w:eastAsiaTheme="minorEastAsia" w:cstheme="minorBidi"/>
            <w:noProof/>
            <w:sz w:val="22"/>
            <w:szCs w:val="22"/>
          </w:rPr>
          <w:tab/>
        </w:r>
        <w:r w:rsidR="00FE7516" w:rsidRPr="00FC33FE">
          <w:rPr>
            <w:rStyle w:val="Hyperlink"/>
            <w:noProof/>
          </w:rPr>
          <w:t>Z-frame marker cropping</w:t>
        </w:r>
        <w:r w:rsidR="00FE7516">
          <w:rPr>
            <w:noProof/>
            <w:webHidden/>
          </w:rPr>
          <w:tab/>
        </w:r>
        <w:r w:rsidR="00FE7516">
          <w:rPr>
            <w:noProof/>
            <w:webHidden/>
          </w:rPr>
          <w:fldChar w:fldCharType="begin"/>
        </w:r>
        <w:r w:rsidR="00FE7516">
          <w:rPr>
            <w:noProof/>
            <w:webHidden/>
          </w:rPr>
          <w:instrText xml:space="preserve"> PAGEREF _Toc525387382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3" w:history="1">
        <w:r w:rsidR="00FE7516" w:rsidRPr="00FC33FE">
          <w:rPr>
            <w:rStyle w:val="Hyperlink"/>
            <w:noProof/>
          </w:rPr>
          <w:t>3.2.2.2</w:t>
        </w:r>
        <w:r w:rsidR="00FE7516">
          <w:rPr>
            <w:rFonts w:eastAsiaTheme="minorEastAsia" w:cstheme="minorBidi"/>
            <w:noProof/>
            <w:sz w:val="22"/>
            <w:szCs w:val="22"/>
          </w:rPr>
          <w:tab/>
        </w:r>
        <w:r w:rsidR="00FE7516" w:rsidRPr="00FC33FE">
          <w:rPr>
            <w:rStyle w:val="Hyperlink"/>
            <w:noProof/>
          </w:rPr>
          <w:t>Automatic detection of Z-frame marker using Faster R-CNN</w:t>
        </w:r>
        <w:r w:rsidR="00FE7516">
          <w:rPr>
            <w:noProof/>
            <w:webHidden/>
          </w:rPr>
          <w:tab/>
        </w:r>
        <w:r w:rsidR="00FE7516">
          <w:rPr>
            <w:noProof/>
            <w:webHidden/>
          </w:rPr>
          <w:fldChar w:fldCharType="begin"/>
        </w:r>
        <w:r w:rsidR="00FE7516">
          <w:rPr>
            <w:noProof/>
            <w:webHidden/>
          </w:rPr>
          <w:instrText xml:space="preserve"> PAGEREF _Toc525387383 \h </w:instrText>
        </w:r>
        <w:r w:rsidR="00FE7516">
          <w:rPr>
            <w:noProof/>
            <w:webHidden/>
          </w:rPr>
        </w:r>
        <w:r w:rsidR="00FE7516">
          <w:rPr>
            <w:noProof/>
            <w:webHidden/>
          </w:rPr>
          <w:fldChar w:fldCharType="separate"/>
        </w:r>
        <w:r w:rsidR="00FE7516">
          <w:rPr>
            <w:noProof/>
            <w:webHidden/>
          </w:rPr>
          <w:t>30</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4" w:history="1">
        <w:r w:rsidR="00FE7516" w:rsidRPr="00FC33FE">
          <w:rPr>
            <w:rStyle w:val="Hyperlink"/>
            <w:noProof/>
          </w:rPr>
          <w:t>3.2.2.3</w:t>
        </w:r>
        <w:r w:rsidR="00FE7516">
          <w:rPr>
            <w:rFonts w:eastAsiaTheme="minorEastAsia" w:cstheme="minorBidi"/>
            <w:noProof/>
            <w:sz w:val="22"/>
            <w:szCs w:val="22"/>
          </w:rPr>
          <w:tab/>
        </w:r>
        <w:r w:rsidR="00FE7516" w:rsidRPr="00FC33FE">
          <w:rPr>
            <w:rStyle w:val="Hyperlink"/>
            <w:noProof/>
          </w:rPr>
          <w:t>Noise removal of the MR-images</w:t>
        </w:r>
        <w:r w:rsidR="00FE7516">
          <w:rPr>
            <w:noProof/>
            <w:webHidden/>
          </w:rPr>
          <w:tab/>
        </w:r>
        <w:r w:rsidR="00FE7516">
          <w:rPr>
            <w:noProof/>
            <w:webHidden/>
          </w:rPr>
          <w:fldChar w:fldCharType="begin"/>
        </w:r>
        <w:r w:rsidR="00FE7516">
          <w:rPr>
            <w:noProof/>
            <w:webHidden/>
          </w:rPr>
          <w:instrText xml:space="preserve"> PAGEREF _Toc525387384 \h </w:instrText>
        </w:r>
        <w:r w:rsidR="00FE7516">
          <w:rPr>
            <w:noProof/>
            <w:webHidden/>
          </w:rPr>
        </w:r>
        <w:r w:rsidR="00FE7516">
          <w:rPr>
            <w:noProof/>
            <w:webHidden/>
          </w:rPr>
          <w:fldChar w:fldCharType="separate"/>
        </w:r>
        <w:r w:rsidR="00FE7516">
          <w:rPr>
            <w:noProof/>
            <w:webHidden/>
          </w:rPr>
          <w:t>36</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5" w:history="1">
        <w:r w:rsidR="00FE7516" w:rsidRPr="00FC33FE">
          <w:rPr>
            <w:rStyle w:val="Hyperlink"/>
            <w:noProof/>
          </w:rPr>
          <w:t>3.2.2.4</w:t>
        </w:r>
        <w:r w:rsidR="00FE7516">
          <w:rPr>
            <w:rFonts w:eastAsiaTheme="minorEastAsia" w:cstheme="minorBidi"/>
            <w:noProof/>
            <w:sz w:val="22"/>
            <w:szCs w:val="22"/>
          </w:rPr>
          <w:tab/>
        </w:r>
        <w:r w:rsidR="00FE7516" w:rsidRPr="00FC33FE">
          <w:rPr>
            <w:rStyle w:val="Hyperlink"/>
            <w:noProof/>
          </w:rPr>
          <w:t>Image contrast enhancement</w:t>
        </w:r>
        <w:r w:rsidR="00FE7516">
          <w:rPr>
            <w:noProof/>
            <w:webHidden/>
          </w:rPr>
          <w:tab/>
        </w:r>
        <w:r w:rsidR="00FE7516">
          <w:rPr>
            <w:noProof/>
            <w:webHidden/>
          </w:rPr>
          <w:fldChar w:fldCharType="begin"/>
        </w:r>
        <w:r w:rsidR="00FE7516">
          <w:rPr>
            <w:noProof/>
            <w:webHidden/>
          </w:rPr>
          <w:instrText xml:space="preserve"> PAGEREF _Toc525387385 \h </w:instrText>
        </w:r>
        <w:r w:rsidR="00FE7516">
          <w:rPr>
            <w:noProof/>
            <w:webHidden/>
          </w:rPr>
        </w:r>
        <w:r w:rsidR="00FE7516">
          <w:rPr>
            <w:noProof/>
            <w:webHidden/>
          </w:rPr>
          <w:fldChar w:fldCharType="separate"/>
        </w:r>
        <w:r w:rsidR="00FE7516">
          <w:rPr>
            <w:noProof/>
            <w:webHidden/>
          </w:rPr>
          <w:t>42</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6" w:history="1">
        <w:r w:rsidR="00FE7516" w:rsidRPr="00FC33FE">
          <w:rPr>
            <w:rStyle w:val="Hyperlink"/>
            <w:noProof/>
          </w:rPr>
          <w:t>3.2.2.5</w:t>
        </w:r>
        <w:r w:rsidR="00FE7516">
          <w:rPr>
            <w:rFonts w:eastAsiaTheme="minorEastAsia" w:cstheme="minorBidi"/>
            <w:noProof/>
            <w:sz w:val="22"/>
            <w:szCs w:val="22"/>
          </w:rPr>
          <w:tab/>
        </w:r>
        <w:r w:rsidR="00FE7516" w:rsidRPr="00FC33FE">
          <w:rPr>
            <w:rStyle w:val="Hyperlink"/>
            <w:noProof/>
          </w:rPr>
          <w:t>Image binarization</w:t>
        </w:r>
        <w:r w:rsidR="00FE7516">
          <w:rPr>
            <w:noProof/>
            <w:webHidden/>
          </w:rPr>
          <w:tab/>
        </w:r>
        <w:r w:rsidR="00FE7516">
          <w:rPr>
            <w:noProof/>
            <w:webHidden/>
          </w:rPr>
          <w:fldChar w:fldCharType="begin"/>
        </w:r>
        <w:r w:rsidR="00FE7516">
          <w:rPr>
            <w:noProof/>
            <w:webHidden/>
          </w:rPr>
          <w:instrText xml:space="preserve"> PAGEREF _Toc525387386 \h </w:instrText>
        </w:r>
        <w:r w:rsidR="00FE7516">
          <w:rPr>
            <w:noProof/>
            <w:webHidden/>
          </w:rPr>
        </w:r>
        <w:r w:rsidR="00FE7516">
          <w:rPr>
            <w:noProof/>
            <w:webHidden/>
          </w:rPr>
          <w:fldChar w:fldCharType="separate"/>
        </w:r>
        <w:r w:rsidR="00FE7516">
          <w:rPr>
            <w:noProof/>
            <w:webHidden/>
          </w:rPr>
          <w:t>43</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7" w:history="1">
        <w:r w:rsidR="00FE7516" w:rsidRPr="00FC33FE">
          <w:rPr>
            <w:rStyle w:val="Hyperlink"/>
            <w:noProof/>
          </w:rPr>
          <w:t>3.2.2.6</w:t>
        </w:r>
        <w:r w:rsidR="00FE7516">
          <w:rPr>
            <w:rFonts w:eastAsiaTheme="minorEastAsia" w:cstheme="minorBidi"/>
            <w:noProof/>
            <w:sz w:val="22"/>
            <w:szCs w:val="22"/>
          </w:rPr>
          <w:tab/>
        </w:r>
        <w:r w:rsidR="00FE7516" w:rsidRPr="00FC33FE">
          <w:rPr>
            <w:rStyle w:val="Hyperlink"/>
            <w:noProof/>
          </w:rPr>
          <w:t>Binary image mask</w:t>
        </w:r>
        <w:r w:rsidR="00FE7516">
          <w:rPr>
            <w:noProof/>
            <w:webHidden/>
          </w:rPr>
          <w:tab/>
        </w:r>
        <w:r w:rsidR="00FE7516">
          <w:rPr>
            <w:noProof/>
            <w:webHidden/>
          </w:rPr>
          <w:fldChar w:fldCharType="begin"/>
        </w:r>
        <w:r w:rsidR="00FE7516">
          <w:rPr>
            <w:noProof/>
            <w:webHidden/>
          </w:rPr>
          <w:instrText xml:space="preserve"> PAGEREF _Toc525387387 \h </w:instrText>
        </w:r>
        <w:r w:rsidR="00FE7516">
          <w:rPr>
            <w:noProof/>
            <w:webHidden/>
          </w:rPr>
        </w:r>
        <w:r w:rsidR="00FE7516">
          <w:rPr>
            <w:noProof/>
            <w:webHidden/>
          </w:rPr>
          <w:fldChar w:fldCharType="separate"/>
        </w:r>
        <w:r w:rsidR="00FE7516">
          <w:rPr>
            <w:noProof/>
            <w:webHidden/>
          </w:rPr>
          <w:t>44</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88" w:history="1">
        <w:r w:rsidR="00FE7516" w:rsidRPr="00FC33FE">
          <w:rPr>
            <w:rStyle w:val="Hyperlink"/>
            <w:noProof/>
          </w:rPr>
          <w:t>3.2.3</w:t>
        </w:r>
        <w:r w:rsidR="00FE7516">
          <w:rPr>
            <w:rFonts w:eastAsiaTheme="minorEastAsia" w:cstheme="minorBidi"/>
            <w:noProof/>
            <w:sz w:val="22"/>
            <w:szCs w:val="22"/>
          </w:rPr>
          <w:tab/>
        </w:r>
        <w:r w:rsidR="00FE7516" w:rsidRPr="00FC33FE">
          <w:rPr>
            <w:rStyle w:val="Hyperlink"/>
            <w:noProof/>
          </w:rPr>
          <w:t>Localization and registration</w:t>
        </w:r>
        <w:r w:rsidR="00FE7516">
          <w:rPr>
            <w:noProof/>
            <w:webHidden/>
          </w:rPr>
          <w:tab/>
        </w:r>
        <w:r w:rsidR="00FE7516">
          <w:rPr>
            <w:noProof/>
            <w:webHidden/>
          </w:rPr>
          <w:fldChar w:fldCharType="begin"/>
        </w:r>
        <w:r w:rsidR="00FE7516">
          <w:rPr>
            <w:noProof/>
            <w:webHidden/>
          </w:rPr>
          <w:instrText xml:space="preserve"> PAGEREF _Toc525387388 \h </w:instrText>
        </w:r>
        <w:r w:rsidR="00FE7516">
          <w:rPr>
            <w:noProof/>
            <w:webHidden/>
          </w:rPr>
        </w:r>
        <w:r w:rsidR="00FE7516">
          <w:rPr>
            <w:noProof/>
            <w:webHidden/>
          </w:rPr>
          <w:fldChar w:fldCharType="separate"/>
        </w:r>
        <w:r w:rsidR="00FE7516">
          <w:rPr>
            <w:noProof/>
            <w:webHidden/>
          </w:rPr>
          <w:t>45</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89" w:history="1">
        <w:r w:rsidR="00FE7516" w:rsidRPr="00FC33FE">
          <w:rPr>
            <w:rStyle w:val="Hyperlink"/>
            <w:noProof/>
          </w:rPr>
          <w:t>3.2.3.1</w:t>
        </w:r>
        <w:r w:rsidR="00FE7516">
          <w:rPr>
            <w:rFonts w:eastAsiaTheme="minorEastAsia" w:cstheme="minorBidi"/>
            <w:noProof/>
            <w:sz w:val="22"/>
            <w:szCs w:val="22"/>
          </w:rPr>
          <w:tab/>
        </w:r>
        <w:r w:rsidR="00FE7516" w:rsidRPr="00FC33FE">
          <w:rPr>
            <w:rStyle w:val="Hyperlink"/>
            <w:noProof/>
          </w:rPr>
          <w:t>Center detection of the fiducial ellipses</w:t>
        </w:r>
        <w:r w:rsidR="00FE7516">
          <w:rPr>
            <w:noProof/>
            <w:webHidden/>
          </w:rPr>
          <w:tab/>
        </w:r>
        <w:r w:rsidR="00FE7516">
          <w:rPr>
            <w:noProof/>
            <w:webHidden/>
          </w:rPr>
          <w:fldChar w:fldCharType="begin"/>
        </w:r>
        <w:r w:rsidR="00FE7516">
          <w:rPr>
            <w:noProof/>
            <w:webHidden/>
          </w:rPr>
          <w:instrText xml:space="preserve"> PAGEREF _Toc525387389 \h </w:instrText>
        </w:r>
        <w:r w:rsidR="00FE7516">
          <w:rPr>
            <w:noProof/>
            <w:webHidden/>
          </w:rPr>
        </w:r>
        <w:r w:rsidR="00FE7516">
          <w:rPr>
            <w:noProof/>
            <w:webHidden/>
          </w:rPr>
          <w:fldChar w:fldCharType="separate"/>
        </w:r>
        <w:r w:rsidR="00FE7516">
          <w:rPr>
            <w:noProof/>
            <w:webHidden/>
          </w:rPr>
          <w:t>46</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90" w:history="1">
        <w:r w:rsidR="00FE7516" w:rsidRPr="00FC33FE">
          <w:rPr>
            <w:rStyle w:val="Hyperlink"/>
            <w:noProof/>
          </w:rPr>
          <w:t>3.2.3.2</w:t>
        </w:r>
        <w:r w:rsidR="00FE7516">
          <w:rPr>
            <w:rFonts w:eastAsiaTheme="minorEastAsia" w:cstheme="minorBidi"/>
            <w:noProof/>
            <w:sz w:val="22"/>
            <w:szCs w:val="22"/>
          </w:rPr>
          <w:tab/>
        </w:r>
        <w:r w:rsidR="00FE7516" w:rsidRPr="00FC33FE">
          <w:rPr>
            <w:rStyle w:val="Hyperlink"/>
            <w:noProof/>
          </w:rPr>
          <w:t>Image rotation estimation using automated feature matching</w:t>
        </w:r>
        <w:r w:rsidR="00FE7516">
          <w:rPr>
            <w:noProof/>
            <w:webHidden/>
          </w:rPr>
          <w:tab/>
        </w:r>
        <w:r w:rsidR="00FE7516">
          <w:rPr>
            <w:noProof/>
            <w:webHidden/>
          </w:rPr>
          <w:fldChar w:fldCharType="begin"/>
        </w:r>
        <w:r w:rsidR="00FE7516">
          <w:rPr>
            <w:noProof/>
            <w:webHidden/>
          </w:rPr>
          <w:instrText xml:space="preserve"> PAGEREF _Toc525387390 \h </w:instrText>
        </w:r>
        <w:r w:rsidR="00FE7516">
          <w:rPr>
            <w:noProof/>
            <w:webHidden/>
          </w:rPr>
        </w:r>
        <w:r w:rsidR="00FE7516">
          <w:rPr>
            <w:noProof/>
            <w:webHidden/>
          </w:rPr>
          <w:fldChar w:fldCharType="separate"/>
        </w:r>
        <w:r w:rsidR="00FE7516">
          <w:rPr>
            <w:noProof/>
            <w:webHidden/>
          </w:rPr>
          <w:t>47</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91" w:history="1">
        <w:r w:rsidR="00FE7516" w:rsidRPr="00FC33FE">
          <w:rPr>
            <w:rStyle w:val="Hyperlink"/>
            <w:noProof/>
          </w:rPr>
          <w:t>3.2.3.3</w:t>
        </w:r>
        <w:r w:rsidR="00FE7516">
          <w:rPr>
            <w:rFonts w:eastAsiaTheme="minorEastAsia" w:cstheme="minorBidi"/>
            <w:noProof/>
            <w:sz w:val="22"/>
            <w:szCs w:val="22"/>
          </w:rPr>
          <w:tab/>
        </w:r>
        <w:r w:rsidR="00FE7516" w:rsidRPr="00FC33FE">
          <w:rPr>
            <w:rStyle w:val="Hyperlink"/>
            <w:rFonts w:cstheme="minorHAnsi"/>
            <w:noProof/>
          </w:rPr>
          <w:t xml:space="preserve">Image </w:t>
        </w:r>
        <w:r w:rsidR="00FE7516" w:rsidRPr="00FC33FE">
          <w:rPr>
            <w:rStyle w:val="Hyperlink"/>
            <w:noProof/>
          </w:rPr>
          <w:t>rotation</w:t>
        </w:r>
        <w:r w:rsidR="00FE7516" w:rsidRPr="00FC33FE">
          <w:rPr>
            <w:rStyle w:val="Hyperlink"/>
            <w:rFonts w:cstheme="minorHAnsi"/>
            <w:noProof/>
          </w:rPr>
          <w:t xml:space="preserve"> </w:t>
        </w:r>
        <w:r w:rsidR="00FE7516" w:rsidRPr="00FC33FE">
          <w:rPr>
            <w:rStyle w:val="Hyperlink"/>
            <w:noProof/>
          </w:rPr>
          <w:t>using centroids coordinate system</w:t>
        </w:r>
        <w:r w:rsidR="00FE7516">
          <w:rPr>
            <w:noProof/>
            <w:webHidden/>
          </w:rPr>
          <w:tab/>
        </w:r>
        <w:r w:rsidR="00FE7516">
          <w:rPr>
            <w:noProof/>
            <w:webHidden/>
          </w:rPr>
          <w:fldChar w:fldCharType="begin"/>
        </w:r>
        <w:r w:rsidR="00FE7516">
          <w:rPr>
            <w:noProof/>
            <w:webHidden/>
          </w:rPr>
          <w:instrText xml:space="preserve"> PAGEREF _Toc525387391 \h </w:instrText>
        </w:r>
        <w:r w:rsidR="00FE7516">
          <w:rPr>
            <w:noProof/>
            <w:webHidden/>
          </w:rPr>
        </w:r>
        <w:r w:rsidR="00FE7516">
          <w:rPr>
            <w:noProof/>
            <w:webHidden/>
          </w:rPr>
          <w:fldChar w:fldCharType="separate"/>
        </w:r>
        <w:r w:rsidR="00FE7516">
          <w:rPr>
            <w:noProof/>
            <w:webHidden/>
          </w:rPr>
          <w:t>49</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92" w:history="1">
        <w:r w:rsidR="00FE7516" w:rsidRPr="00FC33FE">
          <w:rPr>
            <w:rStyle w:val="Hyperlink"/>
            <w:noProof/>
          </w:rPr>
          <w:t>3.2.3.4</w:t>
        </w:r>
        <w:r w:rsidR="00FE7516">
          <w:rPr>
            <w:rFonts w:eastAsiaTheme="minorEastAsia" w:cstheme="minorBidi"/>
            <w:noProof/>
            <w:sz w:val="22"/>
            <w:szCs w:val="22"/>
          </w:rPr>
          <w:tab/>
        </w:r>
        <w:r w:rsidR="00FE7516" w:rsidRPr="00FC33FE">
          <w:rPr>
            <w:rStyle w:val="Hyperlink"/>
            <w:noProof/>
          </w:rPr>
          <w:t>Distance calculation and calibration</w:t>
        </w:r>
        <w:r w:rsidR="00FE7516">
          <w:rPr>
            <w:noProof/>
            <w:webHidden/>
          </w:rPr>
          <w:tab/>
        </w:r>
        <w:r w:rsidR="00FE7516">
          <w:rPr>
            <w:noProof/>
            <w:webHidden/>
          </w:rPr>
          <w:fldChar w:fldCharType="begin"/>
        </w:r>
        <w:r w:rsidR="00FE7516">
          <w:rPr>
            <w:noProof/>
            <w:webHidden/>
          </w:rPr>
          <w:instrText xml:space="preserve"> PAGEREF _Toc525387392 \h </w:instrText>
        </w:r>
        <w:r w:rsidR="00FE7516">
          <w:rPr>
            <w:noProof/>
            <w:webHidden/>
          </w:rPr>
        </w:r>
        <w:r w:rsidR="00FE7516">
          <w:rPr>
            <w:noProof/>
            <w:webHidden/>
          </w:rPr>
          <w:fldChar w:fldCharType="separate"/>
        </w:r>
        <w:r w:rsidR="00FE7516">
          <w:rPr>
            <w:noProof/>
            <w:webHidden/>
          </w:rPr>
          <w:t>51</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93" w:history="1">
        <w:r w:rsidR="00FE7516" w:rsidRPr="00FC33FE">
          <w:rPr>
            <w:rStyle w:val="Hyperlink"/>
            <w:noProof/>
          </w:rPr>
          <w:t>3.2.3.5</w:t>
        </w:r>
        <w:r w:rsidR="00FE7516">
          <w:rPr>
            <w:rFonts w:eastAsiaTheme="minorEastAsia" w:cstheme="minorBidi"/>
            <w:noProof/>
            <w:sz w:val="22"/>
            <w:szCs w:val="22"/>
          </w:rPr>
          <w:tab/>
        </w:r>
        <w:r w:rsidR="00FE7516" w:rsidRPr="00FC33FE">
          <w:rPr>
            <w:rStyle w:val="Hyperlink"/>
            <w:noProof/>
          </w:rPr>
          <w:t>Marker alignment calculations</w:t>
        </w:r>
        <w:r w:rsidR="00FE7516">
          <w:rPr>
            <w:noProof/>
            <w:webHidden/>
          </w:rPr>
          <w:tab/>
        </w:r>
        <w:r w:rsidR="00FE7516">
          <w:rPr>
            <w:noProof/>
            <w:webHidden/>
          </w:rPr>
          <w:fldChar w:fldCharType="begin"/>
        </w:r>
        <w:r w:rsidR="00FE7516">
          <w:rPr>
            <w:noProof/>
            <w:webHidden/>
          </w:rPr>
          <w:instrText xml:space="preserve"> PAGEREF _Toc525387393 \h </w:instrText>
        </w:r>
        <w:r w:rsidR="00FE7516">
          <w:rPr>
            <w:noProof/>
            <w:webHidden/>
          </w:rPr>
        </w:r>
        <w:r w:rsidR="00FE7516">
          <w:rPr>
            <w:noProof/>
            <w:webHidden/>
          </w:rPr>
          <w:fldChar w:fldCharType="separate"/>
        </w:r>
        <w:r w:rsidR="00FE7516">
          <w:rPr>
            <w:noProof/>
            <w:webHidden/>
          </w:rPr>
          <w:t>52</w:t>
        </w:r>
        <w:r w:rsidR="00FE7516">
          <w:rPr>
            <w:noProof/>
            <w:webHidden/>
          </w:rPr>
          <w:fldChar w:fldCharType="end"/>
        </w:r>
      </w:hyperlink>
    </w:p>
    <w:p w:rsidR="00FE7516" w:rsidRDefault="00111AEB">
      <w:pPr>
        <w:pStyle w:val="TOC4"/>
        <w:tabs>
          <w:tab w:val="left" w:pos="1760"/>
        </w:tabs>
        <w:rPr>
          <w:rFonts w:eastAsiaTheme="minorEastAsia" w:cstheme="minorBidi"/>
          <w:noProof/>
          <w:sz w:val="22"/>
          <w:szCs w:val="22"/>
        </w:rPr>
      </w:pPr>
      <w:hyperlink w:anchor="_Toc525387394" w:history="1">
        <w:r w:rsidR="00FE7516" w:rsidRPr="00FC33FE">
          <w:rPr>
            <w:rStyle w:val="Hyperlink"/>
            <w:noProof/>
          </w:rPr>
          <w:t>3.2.3.6</w:t>
        </w:r>
        <w:r w:rsidR="00FE7516">
          <w:rPr>
            <w:rFonts w:eastAsiaTheme="minorEastAsia" w:cstheme="minorBidi"/>
            <w:noProof/>
            <w:sz w:val="22"/>
            <w:szCs w:val="22"/>
          </w:rPr>
          <w:tab/>
        </w:r>
        <w:r w:rsidR="00FE7516" w:rsidRPr="00FC33FE">
          <w:rPr>
            <w:rStyle w:val="Hyperlink"/>
            <w:noProof/>
          </w:rPr>
          <w:t>Angle calculation of the MRI image plane and Z-frame marker</w:t>
        </w:r>
        <w:r w:rsidR="00FE7516">
          <w:rPr>
            <w:noProof/>
            <w:webHidden/>
          </w:rPr>
          <w:tab/>
        </w:r>
        <w:r w:rsidR="00FE7516">
          <w:rPr>
            <w:noProof/>
            <w:webHidden/>
          </w:rPr>
          <w:fldChar w:fldCharType="begin"/>
        </w:r>
        <w:r w:rsidR="00FE7516">
          <w:rPr>
            <w:noProof/>
            <w:webHidden/>
          </w:rPr>
          <w:instrText xml:space="preserve"> PAGEREF _Toc525387394 \h </w:instrText>
        </w:r>
        <w:r w:rsidR="00FE7516">
          <w:rPr>
            <w:noProof/>
            <w:webHidden/>
          </w:rPr>
        </w:r>
        <w:r w:rsidR="00FE7516">
          <w:rPr>
            <w:noProof/>
            <w:webHidden/>
          </w:rPr>
          <w:fldChar w:fldCharType="separate"/>
        </w:r>
        <w:r w:rsidR="00FE7516">
          <w:rPr>
            <w:noProof/>
            <w:webHidden/>
          </w:rPr>
          <w:t>53</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95" w:history="1">
        <w:r w:rsidR="00FE7516" w:rsidRPr="00FC33FE">
          <w:rPr>
            <w:rStyle w:val="Hyperlink"/>
            <w:noProof/>
          </w:rPr>
          <w:t>3.3</w:t>
        </w:r>
        <w:r w:rsidR="00FE7516">
          <w:rPr>
            <w:rFonts w:eastAsiaTheme="minorEastAsia" w:cstheme="minorBidi"/>
            <w:iCs w:val="0"/>
            <w:noProof/>
            <w:sz w:val="22"/>
            <w:szCs w:val="22"/>
          </w:rPr>
          <w:tab/>
        </w:r>
        <w:r w:rsidR="00FE7516" w:rsidRPr="00FC33FE">
          <w:rPr>
            <w:rStyle w:val="Hyperlink"/>
            <w:noProof/>
          </w:rPr>
          <w:t>Graphical user interface implementation</w:t>
        </w:r>
        <w:r w:rsidR="00FE7516">
          <w:rPr>
            <w:noProof/>
            <w:webHidden/>
          </w:rPr>
          <w:tab/>
        </w:r>
        <w:r w:rsidR="00FE7516">
          <w:rPr>
            <w:noProof/>
            <w:webHidden/>
          </w:rPr>
          <w:fldChar w:fldCharType="begin"/>
        </w:r>
        <w:r w:rsidR="00FE7516">
          <w:rPr>
            <w:noProof/>
            <w:webHidden/>
          </w:rPr>
          <w:instrText xml:space="preserve"> PAGEREF _Toc525387395 \h </w:instrText>
        </w:r>
        <w:r w:rsidR="00FE7516">
          <w:rPr>
            <w:noProof/>
            <w:webHidden/>
          </w:rPr>
        </w:r>
        <w:r w:rsidR="00FE7516">
          <w:rPr>
            <w:noProof/>
            <w:webHidden/>
          </w:rPr>
          <w:fldChar w:fldCharType="separate"/>
        </w:r>
        <w:r w:rsidR="00FE7516">
          <w:rPr>
            <w:noProof/>
            <w:webHidden/>
          </w:rPr>
          <w:t>57</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396" w:history="1">
        <w:r w:rsidR="00FE7516" w:rsidRPr="00FC33FE">
          <w:rPr>
            <w:rStyle w:val="Hyperlink"/>
            <w:noProof/>
            <w14:scene3d>
              <w14:camera w14:prst="orthographicFront"/>
              <w14:lightRig w14:rig="threePt" w14:dir="t">
                <w14:rot w14:lat="0" w14:lon="0" w14:rev="0"/>
              </w14:lightRig>
            </w14:scene3d>
          </w:rPr>
          <w:t>4</w:t>
        </w:r>
        <w:r w:rsidR="00FE7516">
          <w:rPr>
            <w:rFonts w:eastAsiaTheme="minorEastAsia" w:cstheme="minorBidi"/>
            <w:b w:val="0"/>
            <w:bCs w:val="0"/>
            <w:noProof/>
            <w:sz w:val="22"/>
            <w:szCs w:val="22"/>
          </w:rPr>
          <w:tab/>
        </w:r>
        <w:r w:rsidR="00FE7516" w:rsidRPr="00FC33FE">
          <w:rPr>
            <w:rStyle w:val="Hyperlink"/>
            <w:noProof/>
          </w:rPr>
          <w:t>Testing</w:t>
        </w:r>
        <w:r w:rsidR="00FE7516">
          <w:rPr>
            <w:noProof/>
            <w:webHidden/>
          </w:rPr>
          <w:tab/>
        </w:r>
        <w:r w:rsidR="00FE7516">
          <w:rPr>
            <w:noProof/>
            <w:webHidden/>
          </w:rPr>
          <w:fldChar w:fldCharType="begin"/>
        </w:r>
        <w:r w:rsidR="00FE7516">
          <w:rPr>
            <w:noProof/>
            <w:webHidden/>
          </w:rPr>
          <w:instrText xml:space="preserve"> PAGEREF _Toc525387396 \h </w:instrText>
        </w:r>
        <w:r w:rsidR="00FE7516">
          <w:rPr>
            <w:noProof/>
            <w:webHidden/>
          </w:rPr>
        </w:r>
        <w:r w:rsidR="00FE7516">
          <w:rPr>
            <w:noProof/>
            <w:webHidden/>
          </w:rPr>
          <w:fldChar w:fldCharType="separate"/>
        </w:r>
        <w:r w:rsidR="00FE7516">
          <w:rPr>
            <w:noProof/>
            <w:webHidden/>
          </w:rPr>
          <w:t>64</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397" w:history="1">
        <w:r w:rsidR="00FE7516" w:rsidRPr="00FC33FE">
          <w:rPr>
            <w:rStyle w:val="Hyperlink"/>
            <w:noProof/>
          </w:rPr>
          <w:t>4.1</w:t>
        </w:r>
        <w:r w:rsidR="00FE7516">
          <w:rPr>
            <w:rFonts w:eastAsiaTheme="minorEastAsia" w:cstheme="minorBidi"/>
            <w:iCs w:val="0"/>
            <w:noProof/>
            <w:sz w:val="22"/>
            <w:szCs w:val="22"/>
          </w:rPr>
          <w:tab/>
        </w:r>
        <w:r w:rsidR="00FE7516" w:rsidRPr="00FC33FE">
          <w:rPr>
            <w:rStyle w:val="Hyperlink"/>
            <w:noProof/>
          </w:rPr>
          <w:t>Z-frame marker positioning using a MR-compatible rotary frame</w:t>
        </w:r>
        <w:r w:rsidR="00FE7516">
          <w:rPr>
            <w:noProof/>
            <w:webHidden/>
          </w:rPr>
          <w:tab/>
        </w:r>
        <w:r w:rsidR="00FE7516">
          <w:rPr>
            <w:noProof/>
            <w:webHidden/>
          </w:rPr>
          <w:fldChar w:fldCharType="begin"/>
        </w:r>
        <w:r w:rsidR="00FE7516">
          <w:rPr>
            <w:noProof/>
            <w:webHidden/>
          </w:rPr>
          <w:instrText xml:space="preserve"> PAGEREF _Toc525387397 \h </w:instrText>
        </w:r>
        <w:r w:rsidR="00FE7516">
          <w:rPr>
            <w:noProof/>
            <w:webHidden/>
          </w:rPr>
        </w:r>
        <w:r w:rsidR="00FE7516">
          <w:rPr>
            <w:noProof/>
            <w:webHidden/>
          </w:rPr>
          <w:fldChar w:fldCharType="separate"/>
        </w:r>
        <w:r w:rsidR="00FE7516">
          <w:rPr>
            <w:noProof/>
            <w:webHidden/>
          </w:rPr>
          <w:t>64</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98" w:history="1">
        <w:r w:rsidR="00FE7516" w:rsidRPr="00FC33FE">
          <w:rPr>
            <w:rStyle w:val="Hyperlink"/>
            <w:noProof/>
          </w:rPr>
          <w:t>4.1.1</w:t>
        </w:r>
        <w:r w:rsidR="00FE7516">
          <w:rPr>
            <w:rFonts w:eastAsiaTheme="minorEastAsia" w:cstheme="minorBidi"/>
            <w:noProof/>
            <w:sz w:val="22"/>
            <w:szCs w:val="22"/>
          </w:rPr>
          <w:tab/>
        </w:r>
        <w:r w:rsidR="00FE7516" w:rsidRPr="00FC33FE">
          <w:rPr>
            <w:rStyle w:val="Hyperlink"/>
            <w:noProof/>
          </w:rPr>
          <w:t>Rotary frame calibration inside MRI</w:t>
        </w:r>
        <w:r w:rsidR="00FE7516">
          <w:rPr>
            <w:noProof/>
            <w:webHidden/>
          </w:rPr>
          <w:tab/>
        </w:r>
        <w:r w:rsidR="00FE7516">
          <w:rPr>
            <w:noProof/>
            <w:webHidden/>
          </w:rPr>
          <w:fldChar w:fldCharType="begin"/>
        </w:r>
        <w:r w:rsidR="00FE7516">
          <w:rPr>
            <w:noProof/>
            <w:webHidden/>
          </w:rPr>
          <w:instrText xml:space="preserve"> PAGEREF _Toc525387398 \h </w:instrText>
        </w:r>
        <w:r w:rsidR="00FE7516">
          <w:rPr>
            <w:noProof/>
            <w:webHidden/>
          </w:rPr>
        </w:r>
        <w:r w:rsidR="00FE7516">
          <w:rPr>
            <w:noProof/>
            <w:webHidden/>
          </w:rPr>
          <w:fldChar w:fldCharType="separate"/>
        </w:r>
        <w:r w:rsidR="00FE7516">
          <w:rPr>
            <w:noProof/>
            <w:webHidden/>
          </w:rPr>
          <w:t>65</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399" w:history="1">
        <w:r w:rsidR="00FE7516" w:rsidRPr="00FC33FE">
          <w:rPr>
            <w:rStyle w:val="Hyperlink"/>
            <w:noProof/>
          </w:rPr>
          <w:t>4.1.2</w:t>
        </w:r>
        <w:r w:rsidR="00FE7516">
          <w:rPr>
            <w:rFonts w:eastAsiaTheme="minorEastAsia" w:cstheme="minorBidi"/>
            <w:noProof/>
            <w:sz w:val="22"/>
            <w:szCs w:val="22"/>
          </w:rPr>
          <w:tab/>
        </w:r>
        <w:r w:rsidR="00FE7516" w:rsidRPr="00FC33FE">
          <w:rPr>
            <w:rStyle w:val="Hyperlink"/>
            <w:noProof/>
          </w:rPr>
          <w:t>Rotation of the Z-frame around the x-axis</w:t>
        </w:r>
        <w:r w:rsidR="00FE7516">
          <w:rPr>
            <w:noProof/>
            <w:webHidden/>
          </w:rPr>
          <w:tab/>
        </w:r>
        <w:r w:rsidR="00FE7516">
          <w:rPr>
            <w:noProof/>
            <w:webHidden/>
          </w:rPr>
          <w:fldChar w:fldCharType="begin"/>
        </w:r>
        <w:r w:rsidR="00FE7516">
          <w:rPr>
            <w:noProof/>
            <w:webHidden/>
          </w:rPr>
          <w:instrText xml:space="preserve"> PAGEREF _Toc525387399 \h </w:instrText>
        </w:r>
        <w:r w:rsidR="00FE7516">
          <w:rPr>
            <w:noProof/>
            <w:webHidden/>
          </w:rPr>
        </w:r>
        <w:r w:rsidR="00FE7516">
          <w:rPr>
            <w:noProof/>
            <w:webHidden/>
          </w:rPr>
          <w:fldChar w:fldCharType="separate"/>
        </w:r>
        <w:r w:rsidR="00FE7516">
          <w:rPr>
            <w:noProof/>
            <w:webHidden/>
          </w:rPr>
          <w:t>66</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400" w:history="1">
        <w:r w:rsidR="00FE7516" w:rsidRPr="00FC33FE">
          <w:rPr>
            <w:rStyle w:val="Hyperlink"/>
            <w:noProof/>
          </w:rPr>
          <w:t>4.1.3</w:t>
        </w:r>
        <w:r w:rsidR="00FE7516">
          <w:rPr>
            <w:rFonts w:eastAsiaTheme="minorEastAsia" w:cstheme="minorBidi"/>
            <w:noProof/>
            <w:sz w:val="22"/>
            <w:szCs w:val="22"/>
          </w:rPr>
          <w:tab/>
        </w:r>
        <w:r w:rsidR="00FE7516" w:rsidRPr="00FC33FE">
          <w:rPr>
            <w:rStyle w:val="Hyperlink"/>
            <w:noProof/>
          </w:rPr>
          <w:t>Rotation of the Z- frame around the y-axis</w:t>
        </w:r>
        <w:r w:rsidR="00FE7516">
          <w:rPr>
            <w:noProof/>
            <w:webHidden/>
          </w:rPr>
          <w:tab/>
        </w:r>
        <w:r w:rsidR="00FE7516">
          <w:rPr>
            <w:noProof/>
            <w:webHidden/>
          </w:rPr>
          <w:fldChar w:fldCharType="begin"/>
        </w:r>
        <w:r w:rsidR="00FE7516">
          <w:rPr>
            <w:noProof/>
            <w:webHidden/>
          </w:rPr>
          <w:instrText xml:space="preserve"> PAGEREF _Toc525387400 \h </w:instrText>
        </w:r>
        <w:r w:rsidR="00FE7516">
          <w:rPr>
            <w:noProof/>
            <w:webHidden/>
          </w:rPr>
        </w:r>
        <w:r w:rsidR="00FE7516">
          <w:rPr>
            <w:noProof/>
            <w:webHidden/>
          </w:rPr>
          <w:fldChar w:fldCharType="separate"/>
        </w:r>
        <w:r w:rsidR="00FE7516">
          <w:rPr>
            <w:noProof/>
            <w:webHidden/>
          </w:rPr>
          <w:t>67</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401" w:history="1">
        <w:r w:rsidR="00FE7516" w:rsidRPr="00FC33FE">
          <w:rPr>
            <w:rStyle w:val="Hyperlink"/>
            <w:noProof/>
          </w:rPr>
          <w:t>4.1.4</w:t>
        </w:r>
        <w:r w:rsidR="00FE7516">
          <w:rPr>
            <w:rFonts w:eastAsiaTheme="minorEastAsia" w:cstheme="minorBidi"/>
            <w:noProof/>
            <w:sz w:val="22"/>
            <w:szCs w:val="22"/>
          </w:rPr>
          <w:tab/>
        </w:r>
        <w:r w:rsidR="00FE7516" w:rsidRPr="00FC33FE">
          <w:rPr>
            <w:rStyle w:val="Hyperlink"/>
            <w:noProof/>
          </w:rPr>
          <w:t>Rotation of the Z-frame around both the x-and y-axis (the same value)</w:t>
        </w:r>
        <w:r w:rsidR="00FE7516">
          <w:rPr>
            <w:noProof/>
            <w:webHidden/>
          </w:rPr>
          <w:tab/>
        </w:r>
        <w:r w:rsidR="00FE7516">
          <w:rPr>
            <w:noProof/>
            <w:webHidden/>
          </w:rPr>
          <w:fldChar w:fldCharType="begin"/>
        </w:r>
        <w:r w:rsidR="00FE7516">
          <w:rPr>
            <w:noProof/>
            <w:webHidden/>
          </w:rPr>
          <w:instrText xml:space="preserve"> PAGEREF _Toc525387401 \h </w:instrText>
        </w:r>
        <w:r w:rsidR="00FE7516">
          <w:rPr>
            <w:noProof/>
            <w:webHidden/>
          </w:rPr>
        </w:r>
        <w:r w:rsidR="00FE7516">
          <w:rPr>
            <w:noProof/>
            <w:webHidden/>
          </w:rPr>
          <w:fldChar w:fldCharType="separate"/>
        </w:r>
        <w:r w:rsidR="00FE7516">
          <w:rPr>
            <w:noProof/>
            <w:webHidden/>
          </w:rPr>
          <w:t>68</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402" w:history="1">
        <w:r w:rsidR="00FE7516" w:rsidRPr="00FC33FE">
          <w:rPr>
            <w:rStyle w:val="Hyperlink"/>
            <w:noProof/>
          </w:rPr>
          <w:t>4.1.5</w:t>
        </w:r>
        <w:r w:rsidR="00FE7516">
          <w:rPr>
            <w:rFonts w:eastAsiaTheme="minorEastAsia" w:cstheme="minorBidi"/>
            <w:noProof/>
            <w:sz w:val="22"/>
            <w:szCs w:val="22"/>
          </w:rPr>
          <w:tab/>
        </w:r>
        <w:r w:rsidR="00FE7516" w:rsidRPr="00FC33FE">
          <w:rPr>
            <w:rStyle w:val="Hyperlink"/>
            <w:noProof/>
          </w:rPr>
          <w:t>Rotation of the Z-frame around both the x-and y-axis (opposite value)</w:t>
        </w:r>
        <w:r w:rsidR="00FE7516">
          <w:rPr>
            <w:noProof/>
            <w:webHidden/>
          </w:rPr>
          <w:tab/>
        </w:r>
        <w:r w:rsidR="00FE7516">
          <w:rPr>
            <w:noProof/>
            <w:webHidden/>
          </w:rPr>
          <w:fldChar w:fldCharType="begin"/>
        </w:r>
        <w:r w:rsidR="00FE7516">
          <w:rPr>
            <w:noProof/>
            <w:webHidden/>
          </w:rPr>
          <w:instrText xml:space="preserve"> PAGEREF _Toc525387402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111AEB">
      <w:pPr>
        <w:pStyle w:val="TOC3"/>
        <w:tabs>
          <w:tab w:val="left" w:pos="1320"/>
        </w:tabs>
        <w:rPr>
          <w:rFonts w:eastAsiaTheme="minorEastAsia" w:cstheme="minorBidi"/>
          <w:noProof/>
          <w:sz w:val="22"/>
          <w:szCs w:val="22"/>
        </w:rPr>
      </w:pPr>
      <w:hyperlink w:anchor="_Toc525387403" w:history="1">
        <w:r w:rsidR="00FE7516" w:rsidRPr="00FC33FE">
          <w:rPr>
            <w:rStyle w:val="Hyperlink"/>
            <w:noProof/>
          </w:rPr>
          <w:t>4.1.6</w:t>
        </w:r>
        <w:r w:rsidR="00FE7516">
          <w:rPr>
            <w:rFonts w:eastAsiaTheme="minorEastAsia" w:cstheme="minorBidi"/>
            <w:noProof/>
            <w:sz w:val="22"/>
            <w:szCs w:val="22"/>
          </w:rPr>
          <w:tab/>
        </w:r>
        <w:r w:rsidR="00FE7516" w:rsidRPr="00FC33FE">
          <w:rPr>
            <w:rStyle w:val="Hyperlink"/>
            <w:noProof/>
          </w:rPr>
          <w:t>Rotation of the Z-frame around both the x-and y-axis (random values)</w:t>
        </w:r>
        <w:r w:rsidR="00FE7516">
          <w:rPr>
            <w:noProof/>
            <w:webHidden/>
          </w:rPr>
          <w:tab/>
        </w:r>
        <w:r w:rsidR="00FE7516">
          <w:rPr>
            <w:noProof/>
            <w:webHidden/>
          </w:rPr>
          <w:fldChar w:fldCharType="begin"/>
        </w:r>
        <w:r w:rsidR="00FE7516">
          <w:rPr>
            <w:noProof/>
            <w:webHidden/>
          </w:rPr>
          <w:instrText xml:space="preserve"> PAGEREF _Toc525387403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404" w:history="1">
        <w:r w:rsidR="00FE7516" w:rsidRPr="00FC33FE">
          <w:rPr>
            <w:rStyle w:val="Hyperlink"/>
            <w:noProof/>
          </w:rPr>
          <w:t>4.2</w:t>
        </w:r>
        <w:r w:rsidR="00FE7516">
          <w:rPr>
            <w:rFonts w:eastAsiaTheme="minorEastAsia" w:cstheme="minorBidi"/>
            <w:iCs w:val="0"/>
            <w:noProof/>
            <w:sz w:val="22"/>
            <w:szCs w:val="22"/>
          </w:rPr>
          <w:tab/>
        </w:r>
        <w:r w:rsidR="00FE7516" w:rsidRPr="00FC33FE">
          <w:rPr>
            <w:rStyle w:val="Hyperlink"/>
            <w:noProof/>
          </w:rPr>
          <w:t>Phantom-targeting test</w:t>
        </w:r>
        <w:r w:rsidR="00FE7516">
          <w:rPr>
            <w:noProof/>
            <w:webHidden/>
          </w:rPr>
          <w:tab/>
        </w:r>
        <w:r w:rsidR="00FE7516">
          <w:rPr>
            <w:noProof/>
            <w:webHidden/>
          </w:rPr>
          <w:fldChar w:fldCharType="begin"/>
        </w:r>
        <w:r w:rsidR="00FE7516">
          <w:rPr>
            <w:noProof/>
            <w:webHidden/>
          </w:rPr>
          <w:instrText xml:space="preserve"> PAGEREF _Toc525387404 \h </w:instrText>
        </w:r>
        <w:r w:rsidR="00FE7516">
          <w:rPr>
            <w:noProof/>
            <w:webHidden/>
          </w:rPr>
        </w:r>
        <w:r w:rsidR="00FE7516">
          <w:rPr>
            <w:noProof/>
            <w:webHidden/>
          </w:rPr>
          <w:fldChar w:fldCharType="separate"/>
        </w:r>
        <w:r w:rsidR="00FE7516">
          <w:rPr>
            <w:noProof/>
            <w:webHidden/>
          </w:rPr>
          <w:t>69</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405" w:history="1">
        <w:r w:rsidR="00FE7516" w:rsidRPr="00FC33FE">
          <w:rPr>
            <w:rStyle w:val="Hyperlink"/>
            <w:noProof/>
            <w14:scene3d>
              <w14:camera w14:prst="orthographicFront"/>
              <w14:lightRig w14:rig="threePt" w14:dir="t">
                <w14:rot w14:lat="0" w14:lon="0" w14:rev="0"/>
              </w14:lightRig>
            </w14:scene3d>
          </w:rPr>
          <w:t>5</w:t>
        </w:r>
        <w:r w:rsidR="00FE7516">
          <w:rPr>
            <w:rFonts w:eastAsiaTheme="minorEastAsia" w:cstheme="minorBidi"/>
            <w:b w:val="0"/>
            <w:bCs w:val="0"/>
            <w:noProof/>
            <w:sz w:val="22"/>
            <w:szCs w:val="22"/>
          </w:rPr>
          <w:tab/>
        </w:r>
        <w:r w:rsidR="00FE7516" w:rsidRPr="00FC33FE">
          <w:rPr>
            <w:rStyle w:val="Hyperlink"/>
            <w:noProof/>
          </w:rPr>
          <w:t>Analysis</w:t>
        </w:r>
        <w:r w:rsidR="00FE7516">
          <w:rPr>
            <w:noProof/>
            <w:webHidden/>
          </w:rPr>
          <w:tab/>
        </w:r>
        <w:r w:rsidR="00FE7516">
          <w:rPr>
            <w:noProof/>
            <w:webHidden/>
          </w:rPr>
          <w:fldChar w:fldCharType="begin"/>
        </w:r>
        <w:r w:rsidR="00FE7516">
          <w:rPr>
            <w:noProof/>
            <w:webHidden/>
          </w:rPr>
          <w:instrText xml:space="preserve"> PAGEREF _Toc525387405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406" w:history="1">
        <w:r w:rsidR="00FE7516" w:rsidRPr="00FC33FE">
          <w:rPr>
            <w:rStyle w:val="Hyperlink"/>
            <w:noProof/>
          </w:rPr>
          <w:t>5.1</w:t>
        </w:r>
        <w:r w:rsidR="00FE7516">
          <w:rPr>
            <w:rFonts w:eastAsiaTheme="minorEastAsia" w:cstheme="minorBidi"/>
            <w:iCs w:val="0"/>
            <w:noProof/>
            <w:sz w:val="22"/>
            <w:szCs w:val="22"/>
          </w:rPr>
          <w:tab/>
        </w:r>
        <w:r w:rsidR="00FE7516" w:rsidRPr="00FC33FE">
          <w:rPr>
            <w:rStyle w:val="Hyperlink"/>
            <w:noProof/>
          </w:rPr>
          <w:t>Gold standard analysis from optimal CAD images of the Z-frame</w:t>
        </w:r>
        <w:r w:rsidR="00FE7516">
          <w:rPr>
            <w:noProof/>
            <w:webHidden/>
          </w:rPr>
          <w:tab/>
        </w:r>
        <w:r w:rsidR="00FE7516">
          <w:rPr>
            <w:noProof/>
            <w:webHidden/>
          </w:rPr>
          <w:fldChar w:fldCharType="begin"/>
        </w:r>
        <w:r w:rsidR="00FE7516">
          <w:rPr>
            <w:noProof/>
            <w:webHidden/>
          </w:rPr>
          <w:instrText xml:space="preserve"> PAGEREF _Toc525387406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407" w:history="1">
        <w:r w:rsidR="00FE7516" w:rsidRPr="00FC33FE">
          <w:rPr>
            <w:rStyle w:val="Hyperlink"/>
            <w:noProof/>
          </w:rPr>
          <w:t>5.2</w:t>
        </w:r>
        <w:r w:rsidR="00FE7516">
          <w:rPr>
            <w:rFonts w:eastAsiaTheme="minorEastAsia" w:cstheme="minorBidi"/>
            <w:iCs w:val="0"/>
            <w:noProof/>
            <w:sz w:val="22"/>
            <w:szCs w:val="22"/>
          </w:rPr>
          <w:tab/>
        </w:r>
        <w:r w:rsidR="00FE7516" w:rsidRPr="00FC33FE">
          <w:rPr>
            <w:rStyle w:val="Hyperlink"/>
            <w:noProof/>
          </w:rPr>
          <w:t>Linear regression analysis</w:t>
        </w:r>
        <w:r w:rsidR="00FE7516">
          <w:rPr>
            <w:noProof/>
            <w:webHidden/>
          </w:rPr>
          <w:tab/>
        </w:r>
        <w:r w:rsidR="00FE7516">
          <w:rPr>
            <w:noProof/>
            <w:webHidden/>
          </w:rPr>
          <w:fldChar w:fldCharType="begin"/>
        </w:r>
        <w:r w:rsidR="00FE7516">
          <w:rPr>
            <w:noProof/>
            <w:webHidden/>
          </w:rPr>
          <w:instrText xml:space="preserve"> PAGEREF _Toc525387407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111AEB">
      <w:pPr>
        <w:pStyle w:val="TOC2"/>
        <w:tabs>
          <w:tab w:val="left" w:pos="880"/>
        </w:tabs>
        <w:rPr>
          <w:rFonts w:eastAsiaTheme="minorEastAsia" w:cstheme="minorBidi"/>
          <w:iCs w:val="0"/>
          <w:noProof/>
          <w:sz w:val="22"/>
          <w:szCs w:val="22"/>
        </w:rPr>
      </w:pPr>
      <w:hyperlink w:anchor="_Toc525387408" w:history="1">
        <w:r w:rsidR="00FE7516" w:rsidRPr="00FC33FE">
          <w:rPr>
            <w:rStyle w:val="Hyperlink"/>
            <w:noProof/>
          </w:rPr>
          <w:t>5.3</w:t>
        </w:r>
        <w:r w:rsidR="00FE7516">
          <w:rPr>
            <w:rFonts w:eastAsiaTheme="minorEastAsia" w:cstheme="minorBidi"/>
            <w:iCs w:val="0"/>
            <w:noProof/>
            <w:sz w:val="22"/>
            <w:szCs w:val="22"/>
          </w:rPr>
          <w:tab/>
        </w:r>
        <w:r w:rsidR="00FE7516" w:rsidRPr="00FC33FE">
          <w:rPr>
            <w:rStyle w:val="Hyperlink"/>
            <w:noProof/>
          </w:rPr>
          <w:t>Standard deviation analysis</w:t>
        </w:r>
        <w:r w:rsidR="00FE7516">
          <w:rPr>
            <w:noProof/>
            <w:webHidden/>
          </w:rPr>
          <w:tab/>
        </w:r>
        <w:r w:rsidR="00FE7516">
          <w:rPr>
            <w:noProof/>
            <w:webHidden/>
          </w:rPr>
          <w:fldChar w:fldCharType="begin"/>
        </w:r>
        <w:r w:rsidR="00FE7516">
          <w:rPr>
            <w:noProof/>
            <w:webHidden/>
          </w:rPr>
          <w:instrText xml:space="preserve"> PAGEREF _Toc525387408 \h </w:instrText>
        </w:r>
        <w:r w:rsidR="00FE7516">
          <w:rPr>
            <w:noProof/>
            <w:webHidden/>
          </w:rPr>
        </w:r>
        <w:r w:rsidR="00FE7516">
          <w:rPr>
            <w:noProof/>
            <w:webHidden/>
          </w:rPr>
          <w:fldChar w:fldCharType="separate"/>
        </w:r>
        <w:r w:rsidR="00FE7516">
          <w:rPr>
            <w:noProof/>
            <w:webHidden/>
          </w:rPr>
          <w:t>71</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409" w:history="1">
        <w:r w:rsidR="00FE7516" w:rsidRPr="00FC33FE">
          <w:rPr>
            <w:rStyle w:val="Hyperlink"/>
            <w:noProof/>
            <w14:scene3d>
              <w14:camera w14:prst="orthographicFront"/>
              <w14:lightRig w14:rig="threePt" w14:dir="t">
                <w14:rot w14:lat="0" w14:lon="0" w14:rev="0"/>
              </w14:lightRig>
            </w14:scene3d>
          </w:rPr>
          <w:t>6</w:t>
        </w:r>
        <w:r w:rsidR="00FE7516">
          <w:rPr>
            <w:rFonts w:eastAsiaTheme="minorEastAsia" w:cstheme="minorBidi"/>
            <w:b w:val="0"/>
            <w:bCs w:val="0"/>
            <w:noProof/>
            <w:sz w:val="22"/>
            <w:szCs w:val="22"/>
          </w:rPr>
          <w:tab/>
        </w:r>
        <w:r w:rsidR="00FE7516" w:rsidRPr="00FC33FE">
          <w:rPr>
            <w:rStyle w:val="Hyperlink"/>
            <w:noProof/>
          </w:rPr>
          <w:t>Evaluation</w:t>
        </w:r>
        <w:r w:rsidR="00FE7516">
          <w:rPr>
            <w:noProof/>
            <w:webHidden/>
          </w:rPr>
          <w:tab/>
        </w:r>
        <w:r w:rsidR="00FE7516">
          <w:rPr>
            <w:noProof/>
            <w:webHidden/>
          </w:rPr>
          <w:fldChar w:fldCharType="begin"/>
        </w:r>
        <w:r w:rsidR="00FE7516">
          <w:rPr>
            <w:noProof/>
            <w:webHidden/>
          </w:rPr>
          <w:instrText xml:space="preserve"> PAGEREF _Toc525387409 \h </w:instrText>
        </w:r>
        <w:r w:rsidR="00FE7516">
          <w:rPr>
            <w:noProof/>
            <w:webHidden/>
          </w:rPr>
        </w:r>
        <w:r w:rsidR="00FE7516">
          <w:rPr>
            <w:noProof/>
            <w:webHidden/>
          </w:rPr>
          <w:fldChar w:fldCharType="separate"/>
        </w:r>
        <w:r w:rsidR="00FE7516">
          <w:rPr>
            <w:noProof/>
            <w:webHidden/>
          </w:rPr>
          <w:t>72</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410" w:history="1">
        <w:r w:rsidR="00FE7516" w:rsidRPr="00FC33FE">
          <w:rPr>
            <w:rStyle w:val="Hyperlink"/>
            <w:noProof/>
            <w14:scene3d>
              <w14:camera w14:prst="orthographicFront"/>
              <w14:lightRig w14:rig="threePt" w14:dir="t">
                <w14:rot w14:lat="0" w14:lon="0" w14:rev="0"/>
              </w14:lightRig>
            </w14:scene3d>
          </w:rPr>
          <w:t>7</w:t>
        </w:r>
        <w:r w:rsidR="00FE7516">
          <w:rPr>
            <w:rFonts w:eastAsiaTheme="minorEastAsia" w:cstheme="minorBidi"/>
            <w:b w:val="0"/>
            <w:bCs w:val="0"/>
            <w:noProof/>
            <w:sz w:val="22"/>
            <w:szCs w:val="22"/>
          </w:rPr>
          <w:tab/>
        </w:r>
        <w:r w:rsidR="00FE7516" w:rsidRPr="00FC33FE">
          <w:rPr>
            <w:rStyle w:val="Hyperlink"/>
            <w:noProof/>
          </w:rPr>
          <w:t>Conclusion and outlook</w:t>
        </w:r>
        <w:r w:rsidR="00FE7516">
          <w:rPr>
            <w:noProof/>
            <w:webHidden/>
          </w:rPr>
          <w:tab/>
        </w:r>
        <w:r w:rsidR="00FE7516">
          <w:rPr>
            <w:noProof/>
            <w:webHidden/>
          </w:rPr>
          <w:fldChar w:fldCharType="begin"/>
        </w:r>
        <w:r w:rsidR="00FE7516">
          <w:rPr>
            <w:noProof/>
            <w:webHidden/>
          </w:rPr>
          <w:instrText xml:space="preserve"> PAGEREF _Toc525387410 \h </w:instrText>
        </w:r>
        <w:r w:rsidR="00FE7516">
          <w:rPr>
            <w:noProof/>
            <w:webHidden/>
          </w:rPr>
        </w:r>
        <w:r w:rsidR="00FE7516">
          <w:rPr>
            <w:noProof/>
            <w:webHidden/>
          </w:rPr>
          <w:fldChar w:fldCharType="separate"/>
        </w:r>
        <w:r w:rsidR="00FE7516">
          <w:rPr>
            <w:noProof/>
            <w:webHidden/>
          </w:rPr>
          <w:t>73</w:t>
        </w:r>
        <w:r w:rsidR="00FE7516">
          <w:rPr>
            <w:noProof/>
            <w:webHidden/>
          </w:rPr>
          <w:fldChar w:fldCharType="end"/>
        </w:r>
      </w:hyperlink>
    </w:p>
    <w:p w:rsidR="00FE7516" w:rsidRDefault="00111AEB">
      <w:pPr>
        <w:pStyle w:val="TOC1"/>
        <w:tabs>
          <w:tab w:val="left" w:pos="440"/>
        </w:tabs>
        <w:rPr>
          <w:rFonts w:eastAsiaTheme="minorEastAsia" w:cstheme="minorBidi"/>
          <w:b w:val="0"/>
          <w:bCs w:val="0"/>
          <w:noProof/>
          <w:sz w:val="22"/>
          <w:szCs w:val="22"/>
        </w:rPr>
      </w:pPr>
      <w:hyperlink w:anchor="_Toc525387411" w:history="1">
        <w:r w:rsidR="00FE7516" w:rsidRPr="00FC33FE">
          <w:rPr>
            <w:rStyle w:val="Hyperlink"/>
            <w:noProof/>
            <w14:scene3d>
              <w14:camera w14:prst="orthographicFront"/>
              <w14:lightRig w14:rig="threePt" w14:dir="t">
                <w14:rot w14:lat="0" w14:lon="0" w14:rev="0"/>
              </w14:lightRig>
            </w14:scene3d>
          </w:rPr>
          <w:t>8</w:t>
        </w:r>
        <w:r w:rsidR="00FE7516">
          <w:rPr>
            <w:rFonts w:eastAsiaTheme="minorEastAsia" w:cstheme="minorBidi"/>
            <w:b w:val="0"/>
            <w:bCs w:val="0"/>
            <w:noProof/>
            <w:sz w:val="22"/>
            <w:szCs w:val="22"/>
          </w:rPr>
          <w:tab/>
        </w:r>
        <w:r w:rsidR="00FE7516" w:rsidRPr="00FC33FE">
          <w:rPr>
            <w:rStyle w:val="Hyperlink"/>
            <w:noProof/>
          </w:rPr>
          <w:t>Literaturverzeichnis</w:t>
        </w:r>
        <w:r w:rsidR="00FE7516">
          <w:rPr>
            <w:noProof/>
            <w:webHidden/>
          </w:rPr>
          <w:tab/>
        </w:r>
        <w:r w:rsidR="00FE7516">
          <w:rPr>
            <w:noProof/>
            <w:webHidden/>
          </w:rPr>
          <w:fldChar w:fldCharType="begin"/>
        </w:r>
        <w:r w:rsidR="00FE7516">
          <w:rPr>
            <w:noProof/>
            <w:webHidden/>
          </w:rPr>
          <w:instrText xml:space="preserve"> PAGEREF _Toc525387411 \h </w:instrText>
        </w:r>
        <w:r w:rsidR="00FE7516">
          <w:rPr>
            <w:noProof/>
            <w:webHidden/>
          </w:rPr>
        </w:r>
        <w:r w:rsidR="00FE7516">
          <w:rPr>
            <w:noProof/>
            <w:webHidden/>
          </w:rPr>
          <w:fldChar w:fldCharType="separate"/>
        </w:r>
        <w:r w:rsidR="00FE7516">
          <w:rPr>
            <w:noProof/>
            <w:webHidden/>
          </w:rPr>
          <w:t>75</w:t>
        </w:r>
        <w:r w:rsidR="00FE7516">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5549FE" w:rsidRDefault="009E1264" w:rsidP="000F41FC">
      <w:pPr>
        <w:rPr>
          <w:noProof/>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00EC1DE8">
        <w:rPr>
          <w:rFonts w:asciiTheme="majorHAnsi" w:hAnsiTheme="majorHAnsi"/>
          <w:b/>
          <w:bCs/>
          <w:sz w:val="32"/>
          <w:szCs w:val="32"/>
        </w:rPr>
        <w:t>igures</w:t>
      </w:r>
      <w:r w:rsidR="000F41FC">
        <w:fldChar w:fldCharType="begin"/>
      </w:r>
      <w:r w:rsidR="000F41FC">
        <w:instrText xml:space="preserve"> TOC \c "Figure" </w:instrText>
      </w:r>
      <w:r w:rsidR="000F41FC">
        <w:fldChar w:fldCharType="separate"/>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1: Spectrum of the water and fat protons. The frequency difference between water and fat is 3.5 ppm which is equal to 220 Hz and 450 Hz absolute frequency difference in the presence of 1.5T and 3,0T magnetic field. (a) 1.5T magnetic field. (b) 3.0T magnetic field [3].</w:t>
      </w:r>
      <w:r>
        <w:rPr>
          <w:noProof/>
        </w:rPr>
        <w:tab/>
      </w:r>
      <w:r>
        <w:rPr>
          <w:noProof/>
        </w:rPr>
        <w:fldChar w:fldCharType="begin"/>
      </w:r>
      <w:r>
        <w:rPr>
          <w:noProof/>
        </w:rPr>
        <w:instrText xml:space="preserve"> PAGEREF _Toc525405073 \h </w:instrText>
      </w:r>
      <w:r>
        <w:rPr>
          <w:noProof/>
        </w:rPr>
      </w:r>
      <w:r>
        <w:rPr>
          <w:noProof/>
        </w:rPr>
        <w:fldChar w:fldCharType="separate"/>
      </w:r>
      <w:r>
        <w:rPr>
          <w:noProof/>
        </w:rPr>
        <w:t>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2: Precession of the fat and water protons in different positions. Due to the frequency difference between fat and water protons, water protons precesses faster than fat protons [3].</w:t>
      </w:r>
      <w:r>
        <w:rPr>
          <w:noProof/>
        </w:rPr>
        <w:tab/>
      </w:r>
      <w:r>
        <w:rPr>
          <w:noProof/>
        </w:rPr>
        <w:fldChar w:fldCharType="begin"/>
      </w:r>
      <w:r>
        <w:rPr>
          <w:noProof/>
        </w:rPr>
        <w:instrText xml:space="preserve"> PAGEREF _Toc525405074 \h </w:instrText>
      </w:r>
      <w:r>
        <w:rPr>
          <w:noProof/>
        </w:rPr>
      </w:r>
      <w:r>
        <w:rPr>
          <w:noProof/>
        </w:rPr>
        <w:fldChar w:fldCharType="separate"/>
      </w:r>
      <w:r>
        <w:rPr>
          <w:noProof/>
        </w:rPr>
        <w:t>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3: Chemical shift artifact. (a) The light and dark lines at the boundary between the vertebrae and disk (arrows). The image is acquired using spin echo sequence and the receiver bandwidth of 20 Hz. (b) An intense chemical shift artifact in the skull (arrows). The image is acquired using spin echo pulse sequence in phase-encoding direction [3].</w:t>
      </w:r>
      <w:r>
        <w:rPr>
          <w:noProof/>
        </w:rPr>
        <w:tab/>
      </w:r>
      <w:r>
        <w:rPr>
          <w:noProof/>
        </w:rPr>
        <w:fldChar w:fldCharType="begin"/>
      </w:r>
      <w:r>
        <w:rPr>
          <w:noProof/>
        </w:rPr>
        <w:instrText xml:space="preserve"> PAGEREF _Toc525405075 \h </w:instrText>
      </w:r>
      <w:r>
        <w:rPr>
          <w:noProof/>
        </w:rPr>
      </w:r>
      <w:r>
        <w:rPr>
          <w:noProof/>
        </w:rPr>
        <w:fldChar w:fldCharType="separate"/>
      </w:r>
      <w:r>
        <w:rPr>
          <w:noProof/>
        </w:rPr>
        <w:t>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4: Phase cancellation artifact. (a) In this image (TE,4.5 ms) fat and water protons have the same phase; therefore, no significant phase cancellation artifact is visible. (b) In this image (TE, 2.2 ms), fat and water protons have the opposite phases; therefore, a dark band has been produced at the interference between liver and kidney (arrows) [3].</w:t>
      </w:r>
      <w:r>
        <w:rPr>
          <w:noProof/>
        </w:rPr>
        <w:tab/>
      </w:r>
      <w:r>
        <w:rPr>
          <w:noProof/>
        </w:rPr>
        <w:fldChar w:fldCharType="begin"/>
      </w:r>
      <w:r>
        <w:rPr>
          <w:noProof/>
        </w:rPr>
        <w:instrText xml:space="preserve"> PAGEREF _Toc525405076 \h </w:instrText>
      </w:r>
      <w:r>
        <w:rPr>
          <w:noProof/>
        </w:rPr>
      </w:r>
      <w:r>
        <w:rPr>
          <w:noProof/>
        </w:rPr>
        <w:fldChar w:fldCharType="separate"/>
      </w:r>
      <w:r>
        <w:rPr>
          <w:noProof/>
        </w:rPr>
        <w:t>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5: Spikes. The electrical discharge during the image acquisition generates the spikes as a banding pattern in the image. The distance between bands depends on the discharge duration [2]</w:t>
      </w:r>
      <w:r>
        <w:rPr>
          <w:noProof/>
        </w:rPr>
        <w:tab/>
      </w:r>
      <w:r>
        <w:rPr>
          <w:noProof/>
        </w:rPr>
        <w:fldChar w:fldCharType="begin"/>
      </w:r>
      <w:r>
        <w:rPr>
          <w:noProof/>
        </w:rPr>
        <w:instrText xml:space="preserve"> PAGEREF _Toc525405077 \h </w:instrText>
      </w:r>
      <w:r>
        <w:rPr>
          <w:noProof/>
        </w:rPr>
      </w:r>
      <w:r>
        <w:rPr>
          <w:noProof/>
        </w:rPr>
        <w:fldChar w:fldCharType="separate"/>
      </w:r>
      <w:r>
        <w:rPr>
          <w:noProof/>
        </w:rPr>
        <w:t>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2.6: MR-images of a liver biopsy procedure with the clinician’s hand indicating the desired puncture point and needle alignment, which is </w:t>
      </w:r>
      <w:r>
        <w:rPr>
          <w:noProof/>
        </w:rPr>
        <w:lastRenderedPageBreak/>
        <w:t>demonstrated by pressing the finger-tip and the finger axis ((a) dent in the skin and green line placed above the finger axis), and guiding the needle during its penetration through the fat-layer (b) until the target area is reached (c).</w:t>
      </w:r>
      <w:r>
        <w:rPr>
          <w:noProof/>
        </w:rPr>
        <w:tab/>
      </w:r>
      <w:r>
        <w:rPr>
          <w:noProof/>
        </w:rPr>
        <w:fldChar w:fldCharType="begin"/>
      </w:r>
      <w:r>
        <w:rPr>
          <w:noProof/>
        </w:rPr>
        <w:instrText xml:space="preserve"> PAGEREF _Toc525405078 \h </w:instrText>
      </w:r>
      <w:r>
        <w:rPr>
          <w:noProof/>
        </w:rPr>
      </w:r>
      <w:r>
        <w:rPr>
          <w:noProof/>
        </w:rPr>
        <w:fldChar w:fldCharType="separate"/>
      </w:r>
      <w:r>
        <w:rPr>
          <w:noProof/>
        </w:rPr>
        <w:t>1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7: (a) Design principle of the Z-frame marker with four vertical (z-direction) and three 45°</w:t>
      </w:r>
      <w:r>
        <w:rPr>
          <w:noProof/>
        </w:rPr>
        <w:noBreakHyphen/>
        <w:t>diagonal tunnel structures filled with a marker fluid. The pointed image plane crosses all seven tunnels in perpendicular position to the Z-axis. (b) The Z-frame in a 2D-MR-image with view in +Z-direction and with all calculated center points of the circular areas [16].</w:t>
      </w:r>
      <w:r>
        <w:rPr>
          <w:noProof/>
        </w:rPr>
        <w:tab/>
      </w:r>
      <w:r>
        <w:rPr>
          <w:noProof/>
        </w:rPr>
        <w:fldChar w:fldCharType="begin"/>
      </w:r>
      <w:r>
        <w:rPr>
          <w:noProof/>
        </w:rPr>
        <w:instrText xml:space="preserve"> PAGEREF _Toc525405079 \h </w:instrText>
      </w:r>
      <w:r>
        <w:rPr>
          <w:noProof/>
        </w:rPr>
      </w:r>
      <w:r>
        <w:rPr>
          <w:noProof/>
        </w:rPr>
        <w:fldChar w:fldCharType="separate"/>
      </w:r>
      <w:r>
        <w:rPr>
          <w:noProof/>
        </w:rPr>
        <w:t>13</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8: (a),(b) Z-frame concept with Gd-based marker capsules inserted into a solid body frame (a and b). (c)  Design concept with marker liquid directly injected into tunnel structures of the marker body but requiring additional sealing [23].</w:t>
      </w:r>
      <w:r>
        <w:rPr>
          <w:noProof/>
        </w:rPr>
        <w:tab/>
      </w:r>
      <w:r>
        <w:rPr>
          <w:noProof/>
        </w:rPr>
        <w:fldChar w:fldCharType="begin"/>
      </w:r>
      <w:r>
        <w:rPr>
          <w:noProof/>
        </w:rPr>
        <w:instrText xml:space="preserve"> PAGEREF _Toc525405080 \h </w:instrText>
      </w:r>
      <w:r>
        <w:rPr>
          <w:noProof/>
        </w:rPr>
      </w:r>
      <w:r>
        <w:rPr>
          <w:noProof/>
        </w:rPr>
        <w:fldChar w:fldCharType="separate"/>
      </w:r>
      <w:r>
        <w:rPr>
          <w:noProof/>
        </w:rPr>
        <w:t>1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2.9: Overview on potential geometric defects for fiducial markers using Gd-filled capsules (a and b) and effect from the interpolated center point between the fat- and water-based circular artifact areas (c).</w:t>
      </w:r>
      <w:r>
        <w:rPr>
          <w:noProof/>
        </w:rPr>
        <w:tab/>
      </w:r>
      <w:r>
        <w:rPr>
          <w:noProof/>
        </w:rPr>
        <w:fldChar w:fldCharType="begin"/>
      </w:r>
      <w:r>
        <w:rPr>
          <w:noProof/>
        </w:rPr>
        <w:instrText xml:space="preserve"> PAGEREF _Toc525405081 \h </w:instrText>
      </w:r>
      <w:r>
        <w:rPr>
          <w:noProof/>
        </w:rPr>
      </w:r>
      <w:r>
        <w:rPr>
          <w:noProof/>
        </w:rPr>
        <w:fldChar w:fldCharType="separate"/>
      </w:r>
      <w:r>
        <w:rPr>
          <w:noProof/>
        </w:rPr>
        <w:t>1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 A 3D CAD-view of the Z-frame-marker structures. The center pointing triangles (8 small purple triangles) and the z-axis indication triangle (the green triangle).</w:t>
      </w:r>
      <w:r>
        <w:rPr>
          <w:noProof/>
        </w:rPr>
        <w:tab/>
      </w:r>
      <w:r>
        <w:rPr>
          <w:noProof/>
        </w:rPr>
        <w:fldChar w:fldCharType="begin"/>
      </w:r>
      <w:r>
        <w:rPr>
          <w:noProof/>
        </w:rPr>
        <w:instrText xml:space="preserve"> PAGEREF _Toc525405082 \h </w:instrText>
      </w:r>
      <w:r>
        <w:rPr>
          <w:noProof/>
        </w:rPr>
      </w:r>
      <w:r>
        <w:rPr>
          <w:noProof/>
        </w:rPr>
        <w:fldChar w:fldCharType="separate"/>
      </w:r>
      <w:r>
        <w:rPr>
          <w:noProof/>
        </w:rPr>
        <w:t>1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2: (a) A coronal view of the Z-frame representing the sagital and axial imaging planes as projections (turquoise and the red line) close to the center of the Z-frame. (b) Sagittal view of the Z-frame and a liver biopsy </w:t>
      </w:r>
      <w:r>
        <w:rPr>
          <w:noProof/>
        </w:rPr>
        <w:lastRenderedPageBreak/>
        <w:t>phantom (3D abdominal phantom #057A, CIRS Inc.). (c) Transversal view of the Z-frame and the liver phantom.</w:t>
      </w:r>
      <w:r>
        <w:rPr>
          <w:noProof/>
        </w:rPr>
        <w:tab/>
      </w:r>
      <w:r>
        <w:rPr>
          <w:noProof/>
        </w:rPr>
        <w:fldChar w:fldCharType="begin"/>
      </w:r>
      <w:r>
        <w:rPr>
          <w:noProof/>
        </w:rPr>
        <w:instrText xml:space="preserve"> PAGEREF _Toc525405083 \h </w:instrText>
      </w:r>
      <w:r>
        <w:rPr>
          <w:noProof/>
        </w:rPr>
      </w:r>
      <w:r>
        <w:rPr>
          <w:noProof/>
        </w:rPr>
        <w:fldChar w:fldCharType="separate"/>
      </w:r>
      <w:r>
        <w:rPr>
          <w:noProof/>
        </w:rPr>
        <w:t>1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 The CAD view of the Z-frame marker with Z-axis indication tiangle (green square in the 2D view). (a) Top view of the marker with z=+10 mm (the indication triangel (the green square) is in the right side of the marker). (b) Bottom view of the marker with z=-10 mm (the indication triangel (the green square) is in the left side of the marker).</w:t>
      </w:r>
      <w:r>
        <w:rPr>
          <w:noProof/>
        </w:rPr>
        <w:tab/>
      </w:r>
      <w:r>
        <w:rPr>
          <w:noProof/>
        </w:rPr>
        <w:fldChar w:fldCharType="begin"/>
      </w:r>
      <w:r>
        <w:rPr>
          <w:noProof/>
        </w:rPr>
        <w:instrText xml:space="preserve"> PAGEREF _Toc525405084 \h </w:instrText>
      </w:r>
      <w:r>
        <w:rPr>
          <w:noProof/>
        </w:rPr>
      </w:r>
      <w:r>
        <w:rPr>
          <w:noProof/>
        </w:rPr>
        <w:fldChar w:fldCharType="separate"/>
      </w:r>
      <w:r>
        <w:rPr>
          <w:noProof/>
        </w:rPr>
        <w:t>1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4: (a) 2D-CAD view of the Z-frame marker with square-shaped tunnel. (b) 2D-captured-MRI image of the Z-frame marker with square-shaped tunnel. The pixels at the edges of the fiducials in the left side of the marker are distorted by nois; howevere the known size the squares help retrival of the pixels.</w:t>
      </w:r>
      <w:r>
        <w:rPr>
          <w:noProof/>
        </w:rPr>
        <w:tab/>
      </w:r>
      <w:r>
        <w:rPr>
          <w:noProof/>
        </w:rPr>
        <w:fldChar w:fldCharType="begin"/>
      </w:r>
      <w:r>
        <w:rPr>
          <w:noProof/>
        </w:rPr>
        <w:instrText xml:space="preserve"> PAGEREF _Toc525405085 \h </w:instrText>
      </w:r>
      <w:r>
        <w:rPr>
          <w:noProof/>
        </w:rPr>
      </w:r>
      <w:r>
        <w:rPr>
          <w:noProof/>
        </w:rPr>
        <w:fldChar w:fldCharType="separate"/>
      </w:r>
      <w:r>
        <w:rPr>
          <w:noProof/>
        </w:rPr>
        <w:t>2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5: Measured image slice of the three cylindrical resin containers (left: VisiJet SL Tough, middle: VisiJet SL Clear, right: Formlabs FLGPWH03).</w:t>
      </w:r>
      <w:r>
        <w:rPr>
          <w:noProof/>
        </w:rPr>
        <w:tab/>
      </w:r>
      <w:r>
        <w:rPr>
          <w:noProof/>
        </w:rPr>
        <w:fldChar w:fldCharType="begin"/>
      </w:r>
      <w:r>
        <w:rPr>
          <w:noProof/>
        </w:rPr>
        <w:instrText xml:space="preserve"> PAGEREF _Toc525405086 \h </w:instrText>
      </w:r>
      <w:r>
        <w:rPr>
          <w:noProof/>
        </w:rPr>
      </w:r>
      <w:r>
        <w:rPr>
          <w:noProof/>
        </w:rPr>
        <w:fldChar w:fldCharType="separate"/>
      </w:r>
      <w:r>
        <w:rPr>
          <w:noProof/>
        </w:rPr>
        <w:t>2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6 : Comparison of measured and estimated T1 and T2 relaxation times for three different resins. Measured data of the normalized signal intensity is shown as error bars (mean ± standard deviation). After fitting the signal model (using the mean T1/T2 from Tab.3.1) the estimated relaxation curve is overlaid.</w:t>
      </w:r>
      <w:r>
        <w:rPr>
          <w:noProof/>
        </w:rPr>
        <w:tab/>
      </w:r>
      <w:r>
        <w:rPr>
          <w:noProof/>
        </w:rPr>
        <w:fldChar w:fldCharType="begin"/>
      </w:r>
      <w:r>
        <w:rPr>
          <w:noProof/>
        </w:rPr>
        <w:instrText xml:space="preserve"> PAGEREF _Toc525405087 \h </w:instrText>
      </w:r>
      <w:r>
        <w:rPr>
          <w:noProof/>
        </w:rPr>
      </w:r>
      <w:r>
        <w:rPr>
          <w:noProof/>
        </w:rPr>
        <w:fldChar w:fldCharType="separate"/>
      </w:r>
      <w:r>
        <w:rPr>
          <w:noProof/>
        </w:rPr>
        <w:t>2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7: The system configuration and data flow during  tracking and registration procedure. Once a single 2D image of the Z-frame is acquired by the MRI scanner and is transferred to the MRI host workstation, the capture device acquires a snapshot of the MRI workstation monitor for </w:t>
      </w:r>
      <w:r>
        <w:rPr>
          <w:noProof/>
        </w:rPr>
        <w:lastRenderedPageBreak/>
        <w:t>further processing in the navigation workstation. Therefore, the required motion of the robotic or mechanical device based on the alignment of the Z-frame is calculated which will be commanded to the robotic device via robot controller.</w:t>
      </w:r>
      <w:r>
        <w:rPr>
          <w:noProof/>
        </w:rPr>
        <w:tab/>
      </w:r>
      <w:r>
        <w:rPr>
          <w:noProof/>
        </w:rPr>
        <w:fldChar w:fldCharType="begin"/>
      </w:r>
      <w:r>
        <w:rPr>
          <w:noProof/>
        </w:rPr>
        <w:instrText xml:space="preserve"> PAGEREF _Toc525405088 \h </w:instrText>
      </w:r>
      <w:r>
        <w:rPr>
          <w:noProof/>
        </w:rPr>
      </w:r>
      <w:r>
        <w:rPr>
          <w:noProof/>
        </w:rPr>
        <w:fldChar w:fldCharType="separate"/>
      </w:r>
      <w:r>
        <w:rPr>
          <w:noProof/>
        </w:rPr>
        <w:t>2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8: The flowchart of the two main stages of the automatic alignment detection algorithm. This represents the procedures in each stage.</w:t>
      </w:r>
      <w:r>
        <w:rPr>
          <w:noProof/>
        </w:rPr>
        <w:tab/>
      </w:r>
      <w:r>
        <w:rPr>
          <w:noProof/>
        </w:rPr>
        <w:fldChar w:fldCharType="begin"/>
      </w:r>
      <w:r>
        <w:rPr>
          <w:noProof/>
        </w:rPr>
        <w:instrText xml:space="preserve"> PAGEREF _Toc525405089 \h </w:instrText>
      </w:r>
      <w:r>
        <w:rPr>
          <w:noProof/>
        </w:rPr>
      </w:r>
      <w:r>
        <w:rPr>
          <w:noProof/>
        </w:rPr>
        <w:fldChar w:fldCharType="separate"/>
      </w:r>
      <w:r>
        <w:rPr>
          <w:noProof/>
        </w:rPr>
        <w:t>2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9: Setup configuration of the image acquisition procedure in the MRI control room.</w:t>
      </w:r>
      <w:r>
        <w:rPr>
          <w:noProof/>
        </w:rPr>
        <w:tab/>
      </w:r>
      <w:r>
        <w:rPr>
          <w:noProof/>
        </w:rPr>
        <w:fldChar w:fldCharType="begin"/>
      </w:r>
      <w:r>
        <w:rPr>
          <w:noProof/>
        </w:rPr>
        <w:instrText xml:space="preserve"> PAGEREF _Toc525405090 \h </w:instrText>
      </w:r>
      <w:r>
        <w:rPr>
          <w:noProof/>
        </w:rPr>
      </w:r>
      <w:r>
        <w:rPr>
          <w:noProof/>
        </w:rPr>
        <w:fldChar w:fldCharType="separate"/>
      </w:r>
      <w:r>
        <w:rPr>
          <w:noProof/>
        </w:rPr>
        <w:t>2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0: Captured-MR image (T1W image) of the Z-frame marker. (a) Image is acquired using a camera in front of the MRI monitor. (b) Image is captured using the capture device and AV converter (the setup is shown in Figure 3.9).</w:t>
      </w:r>
      <w:r>
        <w:rPr>
          <w:noProof/>
        </w:rPr>
        <w:tab/>
      </w:r>
      <w:r>
        <w:rPr>
          <w:noProof/>
        </w:rPr>
        <w:fldChar w:fldCharType="begin"/>
      </w:r>
      <w:r>
        <w:rPr>
          <w:noProof/>
        </w:rPr>
        <w:instrText xml:space="preserve"> PAGEREF _Toc525405091 \h </w:instrText>
      </w:r>
      <w:r>
        <w:rPr>
          <w:noProof/>
        </w:rPr>
      </w:r>
      <w:r>
        <w:rPr>
          <w:noProof/>
        </w:rPr>
        <w:fldChar w:fldCharType="separate"/>
      </w:r>
      <w:r>
        <w:rPr>
          <w:noProof/>
        </w:rPr>
        <w:t>2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1: Quality test image which is captured from a monitor with different methods. Image is captured by using (a) the capture device and the AV converter, (b) the capture device and the VGA converter, (C) only the capture device with HDMI cable (HDMI resolution). The red ellipses show the regions which are distorted during the decoding process.</w:t>
      </w:r>
      <w:r>
        <w:rPr>
          <w:noProof/>
        </w:rPr>
        <w:tab/>
      </w:r>
      <w:r>
        <w:rPr>
          <w:noProof/>
        </w:rPr>
        <w:fldChar w:fldCharType="begin"/>
      </w:r>
      <w:r>
        <w:rPr>
          <w:noProof/>
        </w:rPr>
        <w:instrText xml:space="preserve"> PAGEREF _Toc525405092 \h </w:instrText>
      </w:r>
      <w:r>
        <w:rPr>
          <w:noProof/>
        </w:rPr>
      </w:r>
      <w:r>
        <w:rPr>
          <w:noProof/>
        </w:rPr>
        <w:fldChar w:fldCharType="separate"/>
      </w:r>
      <w:r>
        <w:rPr>
          <w:noProof/>
        </w:rPr>
        <w:t>2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2: Cropping operation for extracting the Z-frame marker from the captured-image.</w:t>
      </w:r>
      <w:r>
        <w:rPr>
          <w:noProof/>
        </w:rPr>
        <w:tab/>
      </w:r>
      <w:r>
        <w:rPr>
          <w:noProof/>
        </w:rPr>
        <w:fldChar w:fldCharType="begin"/>
      </w:r>
      <w:r>
        <w:rPr>
          <w:noProof/>
        </w:rPr>
        <w:instrText xml:space="preserve"> PAGEREF _Toc525405093 \h </w:instrText>
      </w:r>
      <w:r>
        <w:rPr>
          <w:noProof/>
        </w:rPr>
      </w:r>
      <w:r>
        <w:rPr>
          <w:noProof/>
        </w:rPr>
        <w:fldChar w:fldCharType="separate"/>
      </w:r>
      <w:r>
        <w:rPr>
          <w:noProof/>
        </w:rPr>
        <w:t>3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3: Flowchart of the main principal of the convolutional neural network [30].This image represents the layers (convolution layer and pooling layer) of a CNN for the classification task.</w:t>
      </w:r>
      <w:r>
        <w:rPr>
          <w:noProof/>
        </w:rPr>
        <w:tab/>
      </w:r>
      <w:r>
        <w:rPr>
          <w:noProof/>
        </w:rPr>
        <w:fldChar w:fldCharType="begin"/>
      </w:r>
      <w:r>
        <w:rPr>
          <w:noProof/>
        </w:rPr>
        <w:instrText xml:space="preserve"> PAGEREF _Toc525405094 \h </w:instrText>
      </w:r>
      <w:r>
        <w:rPr>
          <w:noProof/>
        </w:rPr>
      </w:r>
      <w:r>
        <w:rPr>
          <w:noProof/>
        </w:rPr>
        <w:fldChar w:fldCharType="separate"/>
      </w:r>
      <w:r>
        <w:rPr>
          <w:noProof/>
        </w:rPr>
        <w:t>31</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14: Flowchart of Faster region CNN approach</w:t>
      </w:r>
      <w:r>
        <w:rPr>
          <w:noProof/>
        </w:rPr>
        <w:tab/>
      </w:r>
      <w:r>
        <w:rPr>
          <w:noProof/>
        </w:rPr>
        <w:fldChar w:fldCharType="begin"/>
      </w:r>
      <w:r>
        <w:rPr>
          <w:noProof/>
        </w:rPr>
        <w:instrText xml:space="preserve"> PAGEREF _Toc525405095 \h </w:instrText>
      </w:r>
      <w:r>
        <w:rPr>
          <w:noProof/>
        </w:rPr>
      </w:r>
      <w:r>
        <w:rPr>
          <w:noProof/>
        </w:rPr>
        <w:fldChar w:fldCharType="separate"/>
      </w:r>
      <w:r>
        <w:rPr>
          <w:noProof/>
        </w:rPr>
        <w:t>3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5: Flowchart of the Faster-region CNN approach. In this image, the required layers and the structures of the faster RCNN is represented which indicate the flow of data in the framework.</w:t>
      </w:r>
      <w:r>
        <w:rPr>
          <w:noProof/>
        </w:rPr>
        <w:tab/>
      </w:r>
      <w:r>
        <w:rPr>
          <w:noProof/>
        </w:rPr>
        <w:fldChar w:fldCharType="begin"/>
      </w:r>
      <w:r>
        <w:rPr>
          <w:noProof/>
        </w:rPr>
        <w:instrText xml:space="preserve"> PAGEREF _Toc525405096 \h </w:instrText>
      </w:r>
      <w:r>
        <w:rPr>
          <w:noProof/>
        </w:rPr>
      </w:r>
      <w:r>
        <w:rPr>
          <w:noProof/>
        </w:rPr>
        <w:fldChar w:fldCharType="separate"/>
      </w:r>
      <w:r>
        <w:rPr>
          <w:noProof/>
        </w:rPr>
        <w:t>3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8: Precision and recall rate of the detector. The input data includes 88 images of the captured-MR images of the Z-frame,  which 60 percent of the images are randomly selected for the training procedure and 40 percent for testing of the detector. The precision of the detector is 35 percent, which can be improved by adding more images to the dataset and increasing the layers of the convolutional network.</w:t>
      </w:r>
      <w:r>
        <w:rPr>
          <w:noProof/>
        </w:rPr>
        <w:tab/>
      </w:r>
      <w:r>
        <w:rPr>
          <w:noProof/>
        </w:rPr>
        <w:fldChar w:fldCharType="begin"/>
      </w:r>
      <w:r>
        <w:rPr>
          <w:noProof/>
        </w:rPr>
        <w:instrText xml:space="preserve"> PAGEREF _Toc525405097 \h </w:instrText>
      </w:r>
      <w:r>
        <w:rPr>
          <w:noProof/>
        </w:rPr>
      </w:r>
      <w:r>
        <w:rPr>
          <w:noProof/>
        </w:rPr>
        <w:fldChar w:fldCharType="separate"/>
      </w:r>
      <w:r>
        <w:rPr>
          <w:noProof/>
        </w:rPr>
        <w:t>3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19: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r>
        <w:rPr>
          <w:noProof/>
        </w:rPr>
        <w:tab/>
      </w:r>
      <w:r>
        <w:rPr>
          <w:noProof/>
        </w:rPr>
        <w:fldChar w:fldCharType="begin"/>
      </w:r>
      <w:r>
        <w:rPr>
          <w:noProof/>
        </w:rPr>
        <w:instrText xml:space="preserve"> PAGEREF _Toc525405098 \h </w:instrText>
      </w:r>
      <w:r>
        <w:rPr>
          <w:noProof/>
        </w:rPr>
      </w:r>
      <w:r>
        <w:rPr>
          <w:noProof/>
        </w:rPr>
        <w:fldChar w:fldCharType="separate"/>
      </w:r>
      <w:r>
        <w:rPr>
          <w:noProof/>
        </w:rPr>
        <w:t>3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0: (a) The T1W image of the Z-frame marker which is acquired using the capture device and the AV converter. (b) Image (a) after denoising using Gaussian smoothing operation.</w:t>
      </w:r>
      <w:r>
        <w:rPr>
          <w:noProof/>
        </w:rPr>
        <w:tab/>
      </w:r>
      <w:r>
        <w:rPr>
          <w:noProof/>
        </w:rPr>
        <w:fldChar w:fldCharType="begin"/>
      </w:r>
      <w:r>
        <w:rPr>
          <w:noProof/>
        </w:rPr>
        <w:instrText xml:space="preserve"> PAGEREF _Toc525405099 \h </w:instrText>
      </w:r>
      <w:r>
        <w:rPr>
          <w:noProof/>
        </w:rPr>
      </w:r>
      <w:r>
        <w:rPr>
          <w:noProof/>
        </w:rPr>
        <w:fldChar w:fldCharType="separate"/>
      </w:r>
      <w:r>
        <w:rPr>
          <w:noProof/>
        </w:rPr>
        <w:t>3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a) This image represents the original captured-MR image (T1W)  from the Z-frame marker without denoising, and the right image shows the filtered image using wavelet with soft theresholdig method.</w:t>
      </w:r>
      <w:r>
        <w:rPr>
          <w:noProof/>
        </w:rPr>
        <w:tab/>
      </w:r>
      <w:r>
        <w:rPr>
          <w:noProof/>
        </w:rPr>
        <w:fldChar w:fldCharType="begin"/>
      </w:r>
      <w:r>
        <w:rPr>
          <w:noProof/>
        </w:rPr>
        <w:instrText xml:space="preserve"> PAGEREF _Toc525405100 \h </w:instrText>
      </w:r>
      <w:r>
        <w:rPr>
          <w:noProof/>
        </w:rPr>
      </w:r>
      <w:r>
        <w:rPr>
          <w:noProof/>
        </w:rPr>
        <w:fldChar w:fldCharType="separate"/>
      </w:r>
      <w:r>
        <w:rPr>
          <w:noProof/>
        </w:rPr>
        <w:t>3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0: (a) The original image. (b) the denoised image using anisotropic filter after binarization. Equation 3.11 is used to for estimation of the diffusing coefficient.</w:t>
      </w:r>
      <w:r>
        <w:rPr>
          <w:noProof/>
        </w:rPr>
        <w:tab/>
      </w:r>
      <w:r>
        <w:rPr>
          <w:noProof/>
        </w:rPr>
        <w:fldChar w:fldCharType="begin"/>
      </w:r>
      <w:r>
        <w:rPr>
          <w:noProof/>
        </w:rPr>
        <w:instrText xml:space="preserve"> PAGEREF _Toc525405101 \h </w:instrText>
      </w:r>
      <w:r>
        <w:rPr>
          <w:noProof/>
        </w:rPr>
      </w:r>
      <w:r>
        <w:rPr>
          <w:noProof/>
        </w:rPr>
        <w:fldChar w:fldCharType="separate"/>
      </w:r>
      <w:r>
        <w:rPr>
          <w:noProof/>
        </w:rPr>
        <w:t>4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1: Image (a) is a captured MRI image using Gaussian filter, Image (b) is after contrast enhancement procedure</w:t>
      </w:r>
      <w:r>
        <w:rPr>
          <w:noProof/>
        </w:rPr>
        <w:tab/>
      </w:r>
      <w:r>
        <w:rPr>
          <w:noProof/>
        </w:rPr>
        <w:fldChar w:fldCharType="begin"/>
      </w:r>
      <w:r>
        <w:rPr>
          <w:noProof/>
        </w:rPr>
        <w:instrText xml:space="preserve"> PAGEREF _Toc525405102 \h </w:instrText>
      </w:r>
      <w:r>
        <w:rPr>
          <w:noProof/>
        </w:rPr>
      </w:r>
      <w:r>
        <w:rPr>
          <w:noProof/>
        </w:rPr>
        <w:fldChar w:fldCharType="separate"/>
      </w:r>
      <w:r>
        <w:rPr>
          <w:noProof/>
        </w:rPr>
        <w:t>4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2: The binarized image of the captured-MRI image after denoising by the Gaussian filter and contrast enhancement.</w:t>
      </w:r>
      <w:r>
        <w:rPr>
          <w:noProof/>
        </w:rPr>
        <w:tab/>
      </w:r>
      <w:r>
        <w:rPr>
          <w:noProof/>
        </w:rPr>
        <w:fldChar w:fldCharType="begin"/>
      </w:r>
      <w:r>
        <w:rPr>
          <w:noProof/>
        </w:rPr>
        <w:instrText xml:space="preserve"> PAGEREF _Toc525405103 \h </w:instrText>
      </w:r>
      <w:r>
        <w:rPr>
          <w:noProof/>
        </w:rPr>
      </w:r>
      <w:r>
        <w:rPr>
          <w:noProof/>
        </w:rPr>
        <w:fldChar w:fldCharType="separate"/>
      </w:r>
      <w:r>
        <w:rPr>
          <w:noProof/>
        </w:rPr>
        <w:t>4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3: The left image shows the first image masking method using a threshold to withdraw small objects from the background. The right image represents the polygonal masking technique to remove the triangle structure from the image.</w:t>
      </w:r>
      <w:r>
        <w:rPr>
          <w:noProof/>
        </w:rPr>
        <w:tab/>
      </w:r>
      <w:r>
        <w:rPr>
          <w:noProof/>
        </w:rPr>
        <w:fldChar w:fldCharType="begin"/>
      </w:r>
      <w:r>
        <w:rPr>
          <w:noProof/>
        </w:rPr>
        <w:instrText xml:space="preserve"> PAGEREF _Toc525405104 \h </w:instrText>
      </w:r>
      <w:r>
        <w:rPr>
          <w:noProof/>
        </w:rPr>
      </w:r>
      <w:r>
        <w:rPr>
          <w:noProof/>
        </w:rPr>
        <w:fldChar w:fldCharType="separate"/>
      </w:r>
      <w:r>
        <w:rPr>
          <w:noProof/>
        </w:rPr>
        <w:t>4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4: This image illustrates the binary image with centroid locations of the seven fiducial markers. The accurate position of the centroids depends on the pre-processing stage for preserving more relevant signal and suppressing noise.</w:t>
      </w:r>
      <w:r>
        <w:rPr>
          <w:noProof/>
        </w:rPr>
        <w:tab/>
      </w:r>
      <w:r>
        <w:rPr>
          <w:noProof/>
        </w:rPr>
        <w:fldChar w:fldCharType="begin"/>
      </w:r>
      <w:r>
        <w:rPr>
          <w:noProof/>
        </w:rPr>
        <w:instrText xml:space="preserve"> PAGEREF _Toc525405105 \h </w:instrText>
      </w:r>
      <w:r>
        <w:rPr>
          <w:noProof/>
        </w:rPr>
      </w:r>
      <w:r>
        <w:rPr>
          <w:noProof/>
        </w:rPr>
        <w:fldChar w:fldCharType="separate"/>
      </w:r>
      <w:r>
        <w:rPr>
          <w:noProof/>
        </w:rPr>
        <w:t>4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5: (a) Original 2D image of the Z-frame marker in a captured-MRI image (b) A rotated Z-frame marker in the image. (c) Matching point pairs used in the estimation of the transformation matrix for the Z-frame marker fiducials.(d) The recovered image of the rotated one.</w:t>
      </w:r>
      <w:r>
        <w:rPr>
          <w:noProof/>
        </w:rPr>
        <w:tab/>
      </w:r>
      <w:r>
        <w:rPr>
          <w:noProof/>
        </w:rPr>
        <w:fldChar w:fldCharType="begin"/>
      </w:r>
      <w:r>
        <w:rPr>
          <w:noProof/>
        </w:rPr>
        <w:instrText xml:space="preserve"> PAGEREF _Toc525405106 \h </w:instrText>
      </w:r>
      <w:r>
        <w:rPr>
          <w:noProof/>
        </w:rPr>
      </w:r>
      <w:r>
        <w:rPr>
          <w:noProof/>
        </w:rPr>
        <w:fldChar w:fldCharType="separate"/>
      </w:r>
      <w:r>
        <w:rPr>
          <w:noProof/>
        </w:rPr>
        <w:t>4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6: An successful matching of the pair points of the Z-frame fiducials</w:t>
      </w:r>
      <w:r>
        <w:rPr>
          <w:noProof/>
        </w:rPr>
        <w:tab/>
      </w:r>
      <w:r>
        <w:rPr>
          <w:noProof/>
        </w:rPr>
        <w:fldChar w:fldCharType="begin"/>
      </w:r>
      <w:r>
        <w:rPr>
          <w:noProof/>
        </w:rPr>
        <w:instrText xml:space="preserve"> PAGEREF _Toc525405107 \h </w:instrText>
      </w:r>
      <w:r>
        <w:rPr>
          <w:noProof/>
        </w:rPr>
      </w:r>
      <w:r>
        <w:rPr>
          <w:noProof/>
        </w:rPr>
        <w:fldChar w:fldCharType="separate"/>
      </w:r>
      <w:r>
        <w:rPr>
          <w:noProof/>
        </w:rPr>
        <w:t>49</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7: Four different possible rotation of the Z-marker</w:t>
      </w:r>
      <w:r>
        <w:rPr>
          <w:noProof/>
        </w:rPr>
        <w:tab/>
      </w:r>
      <w:r>
        <w:rPr>
          <w:noProof/>
        </w:rPr>
        <w:fldChar w:fldCharType="begin"/>
      </w:r>
      <w:r>
        <w:rPr>
          <w:noProof/>
        </w:rPr>
        <w:instrText xml:space="preserve"> PAGEREF _Toc525405108 \h </w:instrText>
      </w:r>
      <w:r>
        <w:rPr>
          <w:noProof/>
        </w:rPr>
      </w:r>
      <w:r>
        <w:rPr>
          <w:noProof/>
        </w:rPr>
        <w:fldChar w:fldCharType="separate"/>
      </w:r>
      <w:r>
        <w:rPr>
          <w:noProof/>
        </w:rPr>
        <w:t>50</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lastRenderedPageBreak/>
        <w:t xml:space="preserve">Figure </w:t>
      </w:r>
      <w:r>
        <w:rPr>
          <w:rFonts w:hint="eastAsia"/>
          <w:noProof/>
          <w:cs/>
        </w:rPr>
        <w:t>‎</w:t>
      </w:r>
      <w:r>
        <w:rPr>
          <w:noProof/>
        </w:rPr>
        <w:t>3.28:The estimated center of the Z-frame marker for transforming the  point.</w:t>
      </w:r>
      <w:r>
        <w:rPr>
          <w:noProof/>
        </w:rPr>
        <w:tab/>
      </w:r>
      <w:r>
        <w:rPr>
          <w:noProof/>
        </w:rPr>
        <w:fldChar w:fldCharType="begin"/>
      </w:r>
      <w:r>
        <w:rPr>
          <w:noProof/>
        </w:rPr>
        <w:instrText xml:space="preserve"> PAGEREF _Toc525405109 \h </w:instrText>
      </w:r>
      <w:r>
        <w:rPr>
          <w:noProof/>
        </w:rPr>
      </w:r>
      <w:r>
        <w:rPr>
          <w:noProof/>
        </w:rPr>
        <w:fldChar w:fldCharType="separate"/>
      </w:r>
      <w:r>
        <w:rPr>
          <w:noProof/>
        </w:rPr>
        <w:t>52</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29:</w:t>
      </w:r>
      <w:r>
        <w:rPr>
          <w:noProof/>
        </w:rPr>
        <w:tab/>
      </w:r>
      <w:r>
        <w:rPr>
          <w:noProof/>
        </w:rPr>
        <w:fldChar w:fldCharType="begin"/>
      </w:r>
      <w:r>
        <w:rPr>
          <w:noProof/>
        </w:rPr>
        <w:instrText xml:space="preserve"> PAGEREF _Toc525405110 \h </w:instrText>
      </w:r>
      <w:r>
        <w:rPr>
          <w:noProof/>
        </w:rPr>
      </w:r>
      <w:r>
        <w:rPr>
          <w:noProof/>
        </w:rPr>
        <w:fldChar w:fldCharType="separate"/>
      </w:r>
      <w:r>
        <w:rPr>
          <w:noProof/>
        </w:rPr>
        <w:t>54</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0: The Z-marker plane including the coordinates of P2, P4 and P6 coordinate systems. The plane is plotted after processing of the captured MRI image and extracting and computing the centroids of the fiducial markers. The Z-frame is rotated -10 degrees around both x and y-axis.</w:t>
      </w:r>
      <w:r>
        <w:rPr>
          <w:noProof/>
        </w:rPr>
        <w:tab/>
      </w:r>
      <w:r>
        <w:rPr>
          <w:noProof/>
        </w:rPr>
        <w:fldChar w:fldCharType="begin"/>
      </w:r>
      <w:r>
        <w:rPr>
          <w:noProof/>
        </w:rPr>
        <w:instrText xml:space="preserve"> PAGEREF _Toc525405111 \h </w:instrText>
      </w:r>
      <w:r>
        <w:rPr>
          <w:noProof/>
        </w:rPr>
      </w:r>
      <w:r>
        <w:rPr>
          <w:noProof/>
        </w:rPr>
        <w:fldChar w:fldCharType="separate"/>
      </w:r>
      <w:r>
        <w:rPr>
          <w:noProof/>
        </w:rPr>
        <w:t>55</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1: The Z-frame plane including P2, P4 and P6 coordinate systems is parallar to the MRI image plane. The Z-frame is rotated +10 degrees around both x and y-axis based on its first oriantation in Figure 3.30.</w:t>
      </w:r>
      <w:r>
        <w:rPr>
          <w:noProof/>
        </w:rPr>
        <w:tab/>
      </w:r>
      <w:r>
        <w:rPr>
          <w:noProof/>
        </w:rPr>
        <w:fldChar w:fldCharType="begin"/>
      </w:r>
      <w:r>
        <w:rPr>
          <w:noProof/>
        </w:rPr>
        <w:instrText xml:space="preserve"> PAGEREF _Toc525405112 \h </w:instrText>
      </w:r>
      <w:r>
        <w:rPr>
          <w:noProof/>
        </w:rPr>
      </w:r>
      <w:r>
        <w:rPr>
          <w:noProof/>
        </w:rPr>
        <w:fldChar w:fldCharType="separate"/>
      </w:r>
      <w:r>
        <w:rPr>
          <w:noProof/>
        </w:rPr>
        <w:t>56</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2: The process flowchart of the implemented algorithm in GUI.Importing image/ Triggering capture device</w:t>
      </w:r>
      <w:r>
        <w:rPr>
          <w:noProof/>
        </w:rPr>
        <w:tab/>
      </w:r>
      <w:r>
        <w:rPr>
          <w:noProof/>
        </w:rPr>
        <w:fldChar w:fldCharType="begin"/>
      </w:r>
      <w:r>
        <w:rPr>
          <w:noProof/>
        </w:rPr>
        <w:instrText xml:space="preserve"> PAGEREF _Toc525405113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3: The process flowchart of the implemented algorithm in GUI.</w:t>
      </w:r>
      <w:r>
        <w:rPr>
          <w:noProof/>
        </w:rPr>
        <w:tab/>
      </w:r>
      <w:r>
        <w:rPr>
          <w:noProof/>
        </w:rPr>
        <w:fldChar w:fldCharType="begin"/>
      </w:r>
      <w:r>
        <w:rPr>
          <w:noProof/>
        </w:rPr>
        <w:instrText xml:space="preserve"> PAGEREF _Toc525405114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 xml:space="preserve">3.34: A view of the GUI for the alignment detection procedure.Figure </w:t>
      </w:r>
      <w:r>
        <w:rPr>
          <w:rFonts w:hint="eastAsia"/>
          <w:noProof/>
          <w:cs/>
        </w:rPr>
        <w:t>‎</w:t>
      </w:r>
      <w:r>
        <w:rPr>
          <w:noProof/>
        </w:rPr>
        <w:t>3.35: The process flowchart of the implemented algorithm in GUIImporting image/ Triggering capture device</w:t>
      </w:r>
      <w:r>
        <w:rPr>
          <w:noProof/>
        </w:rPr>
        <w:tab/>
      </w:r>
      <w:r>
        <w:rPr>
          <w:noProof/>
        </w:rPr>
        <w:fldChar w:fldCharType="begin"/>
      </w:r>
      <w:r>
        <w:rPr>
          <w:noProof/>
        </w:rPr>
        <w:instrText xml:space="preserve"> PAGEREF _Toc525405115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6: The process flowchart of the implemented algorithm in GUI.Importing image/ Triggering capture device</w:t>
      </w:r>
      <w:r>
        <w:rPr>
          <w:noProof/>
        </w:rPr>
        <w:tab/>
      </w:r>
      <w:r>
        <w:rPr>
          <w:noProof/>
        </w:rPr>
        <w:fldChar w:fldCharType="begin"/>
      </w:r>
      <w:r>
        <w:rPr>
          <w:noProof/>
        </w:rPr>
        <w:instrText xml:space="preserve"> PAGEREF _Toc525405116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7: The process flowchart of the implemented algorithm in GUI.</w:t>
      </w:r>
      <w:r>
        <w:rPr>
          <w:noProof/>
        </w:rPr>
        <w:tab/>
      </w:r>
      <w:r>
        <w:rPr>
          <w:noProof/>
        </w:rPr>
        <w:fldChar w:fldCharType="begin"/>
      </w:r>
      <w:r>
        <w:rPr>
          <w:noProof/>
        </w:rPr>
        <w:instrText xml:space="preserve"> PAGEREF _Toc525405117 \h </w:instrText>
      </w:r>
      <w:r>
        <w:rPr>
          <w:noProof/>
        </w:rPr>
      </w:r>
      <w:r>
        <w:rPr>
          <w:noProof/>
        </w:rPr>
        <w:fldChar w:fldCharType="separate"/>
      </w:r>
      <w:r>
        <w:rPr>
          <w:noProof/>
        </w:rPr>
        <w:t>57</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8: A view of the GUI for the alignment detection procedure.</w:t>
      </w:r>
      <w:r>
        <w:rPr>
          <w:noProof/>
        </w:rPr>
        <w:tab/>
      </w:r>
      <w:r>
        <w:rPr>
          <w:noProof/>
        </w:rPr>
        <w:fldChar w:fldCharType="begin"/>
      </w:r>
      <w:r>
        <w:rPr>
          <w:noProof/>
        </w:rPr>
        <w:instrText xml:space="preserve"> PAGEREF _Toc525405118 \h </w:instrText>
      </w:r>
      <w:r>
        <w:rPr>
          <w:noProof/>
        </w:rPr>
      </w:r>
      <w:r>
        <w:rPr>
          <w:noProof/>
        </w:rPr>
        <w:fldChar w:fldCharType="separate"/>
      </w:r>
      <w:r>
        <w:rPr>
          <w:noProof/>
        </w:rPr>
        <w:t>58</w:t>
      </w:r>
      <w:r>
        <w:rPr>
          <w:noProof/>
        </w:rPr>
        <w:fldChar w:fldCharType="end"/>
      </w:r>
    </w:p>
    <w:p w:rsidR="005549FE" w:rsidRDefault="005549FE">
      <w:pPr>
        <w:pStyle w:val="TableofFigures"/>
        <w:tabs>
          <w:tab w:val="right" w:leader="dot" w:pos="9016"/>
        </w:tabs>
        <w:rPr>
          <w:rFonts w:eastAsiaTheme="minorEastAsia" w:cstheme="minorBidi"/>
          <w:caps w:val="0"/>
          <w:noProof/>
          <w:sz w:val="22"/>
          <w:szCs w:val="22"/>
        </w:rPr>
      </w:pPr>
      <w:r>
        <w:rPr>
          <w:noProof/>
        </w:rPr>
        <w:t xml:space="preserve">Figure </w:t>
      </w:r>
      <w:r>
        <w:rPr>
          <w:rFonts w:hint="eastAsia"/>
          <w:noProof/>
          <w:cs/>
        </w:rPr>
        <w:t>‎</w:t>
      </w:r>
      <w:r>
        <w:rPr>
          <w:noProof/>
        </w:rPr>
        <w:t>3.39: Visuallization of the the thickness of the black and white pens.</w:t>
      </w:r>
      <w:r>
        <w:rPr>
          <w:noProof/>
        </w:rPr>
        <w:tab/>
      </w:r>
      <w:r>
        <w:rPr>
          <w:noProof/>
        </w:rPr>
        <w:fldChar w:fldCharType="begin"/>
      </w:r>
      <w:r>
        <w:rPr>
          <w:noProof/>
        </w:rPr>
        <w:instrText xml:space="preserve"> PAGEREF _Toc525405119 \h </w:instrText>
      </w:r>
      <w:r>
        <w:rPr>
          <w:noProof/>
        </w:rPr>
      </w:r>
      <w:r>
        <w:rPr>
          <w:noProof/>
        </w:rPr>
        <w:fldChar w:fldCharType="separate"/>
      </w:r>
      <w:r>
        <w:rPr>
          <w:noProof/>
        </w:rPr>
        <w:t>60</w:t>
      </w:r>
      <w:r>
        <w:rPr>
          <w:noProof/>
        </w:rPr>
        <w:fldChar w:fldCharType="end"/>
      </w:r>
    </w:p>
    <w:p w:rsidR="005A7EA7" w:rsidRDefault="000F41FC" w:rsidP="000F41FC">
      <w:pPr>
        <w:sectPr w:rsidR="005A7EA7" w:rsidSect="00392CAB">
          <w:pgSz w:w="11906" w:h="16838" w:code="9"/>
          <w:pgMar w:top="1440" w:right="1440" w:bottom="1440" w:left="1440" w:header="720" w:footer="720" w:gutter="0"/>
          <w:cols w:space="720"/>
          <w:titlePg/>
          <w:docGrid w:linePitch="360"/>
        </w:sectPr>
      </w:pPr>
      <w:r>
        <w:fldChar w:fldCharType="end"/>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EC1DE8" w:rsidRDefault="00EC1DE8">
      <w:pPr>
        <w:pStyle w:val="TableofFigures"/>
        <w:tabs>
          <w:tab w:val="right" w:leader="dot" w:pos="9016"/>
        </w:tabs>
        <w:rPr>
          <w:rFonts w:eastAsiaTheme="minorEastAsia" w:cstheme="minorBidi"/>
          <w:caps w:val="0"/>
          <w:noProof/>
          <w:sz w:val="22"/>
          <w:szCs w:val="22"/>
        </w:rPr>
      </w:pPr>
      <w:r>
        <w:rPr>
          <w:sz w:val="20"/>
        </w:rPr>
        <w:fldChar w:fldCharType="begin"/>
      </w:r>
      <w:r>
        <w:instrText xml:space="preserve"> TOC \h \z \c "Table" </w:instrText>
      </w:r>
      <w:r>
        <w:rPr>
          <w:sz w:val="20"/>
        </w:rPr>
        <w:fldChar w:fldCharType="separate"/>
      </w:r>
      <w:hyperlink w:anchor="_Toc524625070" w:history="1">
        <w:r w:rsidRPr="00C80821">
          <w:rPr>
            <w:rStyle w:val="Hyperlink"/>
            <w:noProof/>
          </w:rPr>
          <w:t xml:space="preserve">Table </w:t>
        </w:r>
        <w:r w:rsidRPr="00C80821">
          <w:rPr>
            <w:rStyle w:val="Hyperlink"/>
            <w:noProof/>
            <w:cs/>
          </w:rPr>
          <w:t>‎</w:t>
        </w:r>
        <w:r w:rsidRPr="00C80821">
          <w:rPr>
            <w:rStyle w:val="Hyperlink"/>
            <w:noProof/>
          </w:rPr>
          <w:t xml:space="preserve">3.1: : Estimated mean </w:t>
        </w:r>
        <w:r w:rsidRPr="00C80821">
          <w:rPr>
            <w:rStyle w:val="Hyperlink"/>
            <w:rFonts w:cs="Arial"/>
            <w:noProof/>
          </w:rPr>
          <w:t xml:space="preserve">± standard deviation </w:t>
        </w:r>
        <w:r w:rsidRPr="00C80821">
          <w:rPr>
            <w:rStyle w:val="Hyperlink"/>
            <w:noProof/>
          </w:rPr>
          <w:t>T1 and T2 relaxation times for three different resins</w:t>
        </w:r>
        <w:r>
          <w:rPr>
            <w:noProof/>
            <w:webHidden/>
          </w:rPr>
          <w:tab/>
        </w:r>
        <w:r>
          <w:rPr>
            <w:noProof/>
            <w:webHidden/>
          </w:rPr>
          <w:fldChar w:fldCharType="begin"/>
        </w:r>
        <w:r>
          <w:rPr>
            <w:noProof/>
            <w:webHidden/>
          </w:rPr>
          <w:instrText xml:space="preserve"> PAGEREF _Toc524625070 \h </w:instrText>
        </w:r>
        <w:r>
          <w:rPr>
            <w:noProof/>
            <w:webHidden/>
          </w:rPr>
        </w:r>
        <w:r>
          <w:rPr>
            <w:noProof/>
            <w:webHidden/>
          </w:rPr>
          <w:fldChar w:fldCharType="separate"/>
        </w:r>
        <w:r w:rsidR="00514A12">
          <w:rPr>
            <w:noProof/>
            <w:webHidden/>
          </w:rPr>
          <w:t>23</w:t>
        </w:r>
        <w:r>
          <w:rPr>
            <w:noProof/>
            <w:webHidden/>
          </w:rPr>
          <w:fldChar w:fldCharType="end"/>
        </w:r>
      </w:hyperlink>
    </w:p>
    <w:p w:rsidR="002606D7" w:rsidRPr="002606D7" w:rsidRDefault="00EC1DE8" w:rsidP="00D31B09">
      <w:r>
        <w:fldChar w:fldCharType="end"/>
      </w:r>
    </w:p>
    <w:p w:rsidR="002606D7" w:rsidRDefault="002606D7" w:rsidP="00D31B09"/>
    <w:p w:rsidR="002606D7" w:rsidRDefault="002606D7" w:rsidP="00D31B09">
      <w:r>
        <w:tab/>
      </w:r>
    </w:p>
    <w:p w:rsidR="00416850" w:rsidRPr="002606D7" w:rsidRDefault="002606D7" w:rsidP="00D31B09">
      <w:pPr>
        <w:sectPr w:rsidR="00416850" w:rsidRPr="002606D7" w:rsidSect="00091433">
          <w:headerReference w:type="default" r:id="rId15"/>
          <w:pgSz w:w="11906" w:h="16838" w:code="9"/>
          <w:pgMar w:top="2016" w:right="1440" w:bottom="1440" w:left="1440" w:header="720" w:footer="720" w:gutter="0"/>
          <w:pgNumType w:start="0"/>
          <w:cols w:space="720"/>
          <w:titlePg/>
          <w:docGrid w:linePitch="360"/>
        </w:sectPr>
      </w:pPr>
      <w:r>
        <w:tab/>
      </w:r>
    </w:p>
    <w:p w:rsidR="00D2653A" w:rsidRDefault="009E1264" w:rsidP="00F3014A">
      <w:pPr>
        <w:pStyle w:val="Heading1"/>
      </w:pPr>
      <w:bookmarkStart w:id="0" w:name="_Toc525387356"/>
      <w:r w:rsidRPr="0058451B">
        <w:lastRenderedPageBreak/>
        <w:t>Introduction</w:t>
      </w:r>
      <w:bookmarkEnd w:id="0"/>
    </w:p>
    <w:p w:rsidR="00CE1B3E" w:rsidRDefault="00B4647F" w:rsidP="00DE6F7C">
      <w:r>
        <w:t xml:space="preserve">In the </w:t>
      </w:r>
      <w:r w:rsidR="00F64F8F">
        <w:t>p</w:t>
      </w:r>
      <w:r>
        <w:t>ast few years,</w:t>
      </w:r>
      <w:r w:rsidR="00F14388">
        <w:t xml:space="preserve"> the use of</w:t>
      </w:r>
      <w:r>
        <w:t xml:space="preserve"> </w:t>
      </w:r>
      <w:r w:rsidR="0058451B">
        <w:t>Magnetic Resonance Imaging (MRI)</w:t>
      </w:r>
      <w:r w:rsidR="00D02F17">
        <w:t xml:space="preserve"> for guiding interventional or diagnostic procedures</w:t>
      </w:r>
      <w:r w:rsidR="006A1B42">
        <w:t xml:space="preserve"> </w:t>
      </w:r>
      <w:r w:rsidR="007F533A">
        <w:t>has evolved a growing interest</w:t>
      </w:r>
      <w:r w:rsidR="006A1B42">
        <w:t>, especially for</w:t>
      </w:r>
      <w:r w:rsidR="00CC3F4A">
        <w:t xml:space="preserve"> </w:t>
      </w:r>
      <w:r w:rsidR="00473F1A">
        <w:t>percutaneous</w:t>
      </w:r>
      <w:r w:rsidR="006A1B42">
        <w:t xml:space="preserve"> </w:t>
      </w:r>
      <w:r w:rsidR="00F64F8F">
        <w:t>procedures</w:t>
      </w:r>
      <w:r w:rsidR="006A1B42">
        <w:t xml:space="preserve"> </w:t>
      </w:r>
      <w:r w:rsidR="00F7596A">
        <w:t>(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F51B76">
        <w:t xml:space="preserve"> as it </w:t>
      </w:r>
      <w:r w:rsidR="0058451B">
        <w:t>offer</w:t>
      </w:r>
      <w:r w:rsidR="00F51B76">
        <w:t>s</w:t>
      </w:r>
      <w:r w:rsidR="00B03219">
        <w:t xml:space="preserve"> the</w:t>
      </w:r>
      <w:r w:rsidR="0058451B">
        <w:t xml:space="preserve"> high soft tissue contrast, intrinsic 3D acquisition capability, and </w:t>
      </w:r>
      <w:r w:rsidR="00A20328">
        <w:t>the</w:t>
      </w:r>
      <w:r w:rsidR="00B71A8F">
        <w:t xml:space="preserve"> absence</w:t>
      </w:r>
      <w:r w:rsidR="0058451B">
        <w:t xml:space="preserve"> of ionizing radiation.</w:t>
      </w:r>
      <w:r w:rsidR="00F60DCB">
        <w:t xml:space="preserve"> Recently, a variety of stereotactic frames and mechanical or robotic positioning devices</w:t>
      </w:r>
      <w:r w:rsidR="00BD64CB">
        <w:t xml:space="preserve"> </w:t>
      </w:r>
      <w:r w:rsidR="003B7562">
        <w:t xml:space="preserve">for MRI-guided </w:t>
      </w:r>
      <w:r w:rsidR="00C87713">
        <w:t>instrument</w:t>
      </w:r>
      <w:r w:rsidR="003B7562">
        <w:t xml:space="preserve"> placement are </w:t>
      </w:r>
      <w:r w:rsidR="001F5804">
        <w:t>introduced []</w:t>
      </w:r>
      <w:r w:rsidR="00C87713">
        <w:t xml:space="preserve">, in order to improve the accuracy and reduce the time of the procedures. </w:t>
      </w:r>
      <w:r w:rsidR="00F60DCB">
        <w:t xml:space="preserve"> </w:t>
      </w:r>
      <w:r w:rsidR="00CE1B3E">
        <w:t>T</w:t>
      </w:r>
      <w:r w:rsidR="00242EF4">
        <w:t>he</w:t>
      </w:r>
      <w:r w:rsidR="00CE014E">
        <w:t xml:space="preserve"> </w:t>
      </w:r>
      <w:r w:rsidR="00A91C1C">
        <w:t>successful implementation of such devices</w:t>
      </w:r>
      <w:r w:rsidR="009819A2">
        <w:t xml:space="preserve"> in MRI-guided procedures</w:t>
      </w:r>
      <w:r w:rsidR="00CE014E">
        <w:t xml:space="preserve"> </w:t>
      </w:r>
      <w:r w:rsidR="00CE1B3E">
        <w:t>requires</w:t>
      </w:r>
      <w:r w:rsidR="00CE014E">
        <w:t xml:space="preserve"> the</w:t>
      </w:r>
      <w:r w:rsidR="00A91C1C">
        <w:t xml:space="preserve"> </w:t>
      </w:r>
      <w:r w:rsidR="00F31C26">
        <w:t xml:space="preserve">precise </w:t>
      </w:r>
      <w:r w:rsidR="00A91C1C">
        <w:t>calibration and</w:t>
      </w:r>
      <w:r w:rsidR="00CE014E">
        <w:t xml:space="preserve"> </w:t>
      </w:r>
      <w:r w:rsidR="000229D7">
        <w:t>tracking</w:t>
      </w:r>
      <w:r w:rsidR="00CE014E">
        <w:t xml:space="preserve"> </w:t>
      </w:r>
      <w:r w:rsidR="00CE014E" w:rsidRPr="00DE6F7C">
        <w:rPr>
          <w:color w:val="000000" w:themeColor="text1"/>
        </w:rPr>
        <w:t xml:space="preserve">of </w:t>
      </w:r>
      <w:r w:rsidR="009819A2" w:rsidRPr="00DE6F7C">
        <w:rPr>
          <w:color w:val="000000" w:themeColor="text1"/>
        </w:rPr>
        <w:t>the</w:t>
      </w:r>
      <w:r w:rsidR="00DE6F7C" w:rsidRPr="00DE6F7C">
        <w:rPr>
          <w:color w:val="000000" w:themeColor="text1"/>
        </w:rPr>
        <w:t xml:space="preserve">m </w:t>
      </w:r>
      <w:r w:rsidR="00F31C26">
        <w:t>in</w:t>
      </w:r>
      <w:r w:rsidR="009819A2">
        <w:t>side the</w:t>
      </w:r>
      <w:r w:rsidR="00CE014E">
        <w:t xml:space="preserve"> </w:t>
      </w:r>
      <w:r w:rsidR="00F31C26">
        <w:t xml:space="preserve">MRI </w:t>
      </w:r>
      <w:r w:rsidR="00265001">
        <w:t>space</w:t>
      </w:r>
      <w:r w:rsidR="00CE1B3E">
        <w:t xml:space="preserve"> which</w:t>
      </w:r>
      <w:r w:rsidR="00AD4EC5">
        <w:t xml:space="preserve"> </w:t>
      </w:r>
      <w:r w:rsidR="009819A2">
        <w:t>is</w:t>
      </w:r>
      <w:r w:rsidR="00AD4EC5">
        <w:t xml:space="preserve"> generally</w:t>
      </w:r>
      <w:r w:rsidR="00CE1B3E">
        <w:t xml:space="preserve"> performed</w:t>
      </w:r>
      <w:r w:rsidR="009819A2">
        <w:t xml:space="preserve"> </w:t>
      </w:r>
      <w:r w:rsidR="00CE1B3E">
        <w:t>by</w:t>
      </w:r>
      <w:r w:rsidR="009819A2">
        <w:t xml:space="preserve"> establish</w:t>
      </w:r>
      <w:r w:rsidR="00CE1B3E">
        <w:t>ing</w:t>
      </w:r>
      <w:r w:rsidR="009819A2">
        <w:t xml:space="preserve"> a transformation between the MRI and the </w:t>
      </w:r>
      <w:r w:rsidR="00CE1B3E">
        <w:t>device coordinate systems.</w:t>
      </w:r>
      <w:r w:rsidR="0050124A">
        <w:t xml:space="preserve"> This process enables</w:t>
      </w:r>
      <w:r w:rsidR="00831146">
        <w:t xml:space="preserve"> </w:t>
      </w:r>
      <w:r w:rsidR="0056727E">
        <w:t>mapping</w:t>
      </w:r>
      <w:r w:rsidR="00831146">
        <w:t xml:space="preserve"> of the position and orientation of the identified target to the surgical instruments’ coordinate systems for the </w:t>
      </w:r>
      <w:r w:rsidR="00422484">
        <w:t>device</w:t>
      </w:r>
      <w:r w:rsidR="00831146">
        <w:t xml:space="preserve"> alignment.</w:t>
      </w:r>
    </w:p>
    <w:p w:rsidR="006C4A7B" w:rsidRDefault="00B622D7" w:rsidP="00EF42A3">
      <w:r>
        <w:t>The most</w:t>
      </w:r>
      <w:r w:rsidR="00A3307C">
        <w:t xml:space="preserve"> common</w:t>
      </w:r>
      <w:r w:rsidR="00FD728B">
        <w:t xml:space="preserve"> approaches </w:t>
      </w:r>
      <w:r w:rsidR="00A3307C">
        <w:t>for</w:t>
      </w:r>
      <w:r w:rsidR="00153451">
        <w:t xml:space="preserve"> estimating</w:t>
      </w:r>
      <w:r w:rsidR="004064B9">
        <w:t xml:space="preserve"> th</w:t>
      </w:r>
      <w:r w:rsidR="005A6862">
        <w:t>e</w:t>
      </w:r>
      <w:r w:rsidR="004064B9">
        <w:t xml:space="preserve"> transformation</w:t>
      </w:r>
      <w:r w:rsidR="005A6862">
        <w:t xml:space="preserve"> between MR</w:t>
      </w:r>
      <w:r>
        <w:t>I and device coordinate systems are</w:t>
      </w:r>
      <w:r w:rsidR="00B75B6F">
        <w:t xml:space="preserve"> </w:t>
      </w:r>
      <w:r>
        <w:t>j</w:t>
      </w:r>
      <w:r w:rsidR="005A6862">
        <w:t>oint encoders tracking,</w:t>
      </w:r>
      <w:r>
        <w:t xml:space="preserve"> optical tracking,</w:t>
      </w:r>
      <w:r w:rsidR="005A6862">
        <w:t xml:space="preserve"> active coil tracking and passive</w:t>
      </w:r>
      <w:r w:rsidR="00D9054F">
        <w:t xml:space="preserve"> marker</w:t>
      </w:r>
      <w:r w:rsidR="005A6862">
        <w:t xml:space="preserve"> tracking.</w:t>
      </w:r>
      <w:r w:rsidR="000B312C">
        <w:t xml:space="preserve"> In the joint encoding tracking method, the device should be</w:t>
      </w:r>
      <w:r w:rsidR="006942FD">
        <w:t xml:space="preserve"> fixed to the MRI scanner and</w:t>
      </w:r>
      <w:r w:rsidR="000B312C">
        <w:t xml:space="preserve"> </w:t>
      </w:r>
      <w:r w:rsidR="008062E2">
        <w:t xml:space="preserve">be </w:t>
      </w:r>
      <w:r w:rsidR="000B312C">
        <w:t xml:space="preserve">calibrated prior to each surgical procedure. This </w:t>
      </w:r>
      <w:r w:rsidR="002C10CF">
        <w:t>process is complex and time-consuming which make this method</w:t>
      </w:r>
      <w:r w:rsidR="00C878F4">
        <w:t xml:space="preserve"> clinically</w:t>
      </w:r>
      <w:r w:rsidR="002C10CF">
        <w:t xml:space="preserve"> impractical.</w:t>
      </w:r>
      <w:r w:rsidR="00A1237B">
        <w:t xml:space="preserve"> Moreover, optical tracking which </w:t>
      </w:r>
      <w:r w:rsidR="0022634F">
        <w:t>applies</w:t>
      </w:r>
      <w:r w:rsidR="000B312C">
        <w:t xml:space="preserve"> </w:t>
      </w:r>
      <w:r w:rsidR="004216F4" w:rsidRPr="00AB4070">
        <w:t xml:space="preserve">an optical tracking system </w:t>
      </w:r>
      <w:r w:rsidR="004216F4">
        <w:t>for the localization of</w:t>
      </w:r>
      <w:r w:rsidR="004216F4" w:rsidRPr="00AB4070">
        <w:t xml:space="preserve"> the interventional device </w:t>
      </w:r>
      <w:r w:rsidR="004216F4">
        <w:t>requires a free line-of-</w:t>
      </w:r>
      <w:r w:rsidR="004216F4" w:rsidRPr="00AB4070">
        <w:t>sight be</w:t>
      </w:r>
      <w:r w:rsidR="004216F4">
        <w:t>tween the device and the optical</w:t>
      </w:r>
      <w:r w:rsidR="004216F4" w:rsidRPr="00AB4070">
        <w:t xml:space="preserve"> camera.</w:t>
      </w:r>
      <w:r w:rsidR="00C73918">
        <w:t xml:space="preserve"> </w:t>
      </w:r>
      <w:r w:rsidR="00B7588F">
        <w:t xml:space="preserve">This technique </w:t>
      </w:r>
      <w:r w:rsidR="00EB0882">
        <w:t>also requires the attachment of the</w:t>
      </w:r>
      <w:r w:rsidR="00EB0882" w:rsidRPr="00AB4070">
        <w:t xml:space="preserve"> retroreflective spheres </w:t>
      </w:r>
      <w:r w:rsidR="00137F90">
        <w:t>(</w:t>
      </w:r>
      <w:r w:rsidR="00EB0882" w:rsidRPr="00AB4070">
        <w:t>or sterilizable LEDs</w:t>
      </w:r>
      <w:r w:rsidR="00137F90">
        <w:t>)</w:t>
      </w:r>
      <w:r w:rsidR="00EB0882" w:rsidRPr="00AB4070">
        <w:t xml:space="preserve"> to the </w:t>
      </w:r>
      <w:r w:rsidR="00EF42A3">
        <w:t xml:space="preserve">interventional </w:t>
      </w:r>
      <w:r w:rsidR="00A20842">
        <w:t>d</w:t>
      </w:r>
      <w:r w:rsidR="00EF42A3">
        <w:t>evice which</w:t>
      </w:r>
      <w:r w:rsidR="00EB0882">
        <w:t xml:space="preserve"> is</w:t>
      </w:r>
      <w:r w:rsidR="00EF42A3">
        <w:t xml:space="preserve"> an expensive</w:t>
      </w:r>
      <w:r w:rsidR="0050520F">
        <w:t xml:space="preserve"> and time-</w:t>
      </w:r>
      <w:r w:rsidR="00EB0882">
        <w:t>consuming</w:t>
      </w:r>
      <w:r w:rsidR="006F2762">
        <w:t xml:space="preserve"> pr</w:t>
      </w:r>
      <w:r w:rsidR="00EF42A3">
        <w:t>ocess</w:t>
      </w:r>
      <w:r w:rsidR="00A20842">
        <w:t>.</w:t>
      </w:r>
      <w:r w:rsidR="006C1289">
        <w:t xml:space="preserve"> These are the reasons for which active and </w:t>
      </w:r>
      <w:r w:rsidR="005651DD">
        <w:t>passive</w:t>
      </w:r>
      <w:r w:rsidR="006C1289">
        <w:t xml:space="preserve"> tracking markers </w:t>
      </w:r>
      <w:r w:rsidR="005651DD">
        <w:t>are advantageous techniques for localization and tracking of the</w:t>
      </w:r>
      <w:r w:rsidR="00DA7DA2">
        <w:t xml:space="preserve"> interventional</w:t>
      </w:r>
      <w:r w:rsidR="005651DD">
        <w:t xml:space="preserve"> device in the MRI environment</w:t>
      </w:r>
      <w:r w:rsidR="002C6957">
        <w:t xml:space="preserve"> for </w:t>
      </w:r>
      <w:r w:rsidR="003810A8">
        <w:t xml:space="preserve">the </w:t>
      </w:r>
      <w:r w:rsidR="002C6957">
        <w:t xml:space="preserve">most </w:t>
      </w:r>
      <w:r w:rsidR="00DA7DA2">
        <w:t xml:space="preserve">clinical </w:t>
      </w:r>
      <w:r w:rsidR="002C6957">
        <w:t>procedures.</w:t>
      </w:r>
      <w:r w:rsidR="004876BC">
        <w:t xml:space="preserve"> </w:t>
      </w:r>
    </w:p>
    <w:p w:rsidR="00B13267" w:rsidRDefault="00A84DFD" w:rsidP="00F4433E">
      <w:r>
        <w:lastRenderedPageBreak/>
        <w:t>Even though</w:t>
      </w:r>
      <w:r w:rsidR="007F4E4F">
        <w:t xml:space="preserve"> the</w:t>
      </w:r>
      <w:r>
        <w:t xml:space="preserve"> active tracking provides an accurate real-time localization of the</w:t>
      </w:r>
      <w:r w:rsidR="0046273F">
        <w:t xml:space="preserve"> devices</w:t>
      </w:r>
      <w:r w:rsidR="00BA3024">
        <w:t xml:space="preserve">, it requires additional RF coil channels for </w:t>
      </w:r>
      <w:r w:rsidR="00F4433E">
        <w:t>tracking</w:t>
      </w:r>
      <w:r w:rsidR="00BA3024">
        <w:t xml:space="preserve"> </w:t>
      </w:r>
      <w:r w:rsidR="00F4433E">
        <w:t>the</w:t>
      </w:r>
      <w:r w:rsidR="00BA3024">
        <w:t xml:space="preserve"> embedded radiofrequency receive coils in the device</w:t>
      </w:r>
      <w:r w:rsidR="00B13267">
        <w:t>.</w:t>
      </w:r>
    </w:p>
    <w:p w:rsidR="00EF6554" w:rsidRPr="00A855D3" w:rsidRDefault="00976079" w:rsidP="003C0DDD">
      <w:pPr>
        <w:rPr>
          <w:rFonts w:cstheme="minorHAnsi"/>
        </w:rPr>
      </w:pPr>
      <w:r>
        <w:t xml:space="preserve">Passive </w:t>
      </w:r>
      <w:r w:rsidR="004E08EB">
        <w:t xml:space="preserve">marker </w:t>
      </w:r>
      <w:r>
        <w:t xml:space="preserve">tracking </w:t>
      </w:r>
      <w:r w:rsidR="004E08EB">
        <w:t>involves the localization of the MR-visible markers in a known configuration arrangement</w:t>
      </w:r>
      <w:r w:rsidR="00844484">
        <w:t>.</w:t>
      </w:r>
      <w:r w:rsidR="00916CB1">
        <w:t xml:space="preserve"> Therefore, a transformation between</w:t>
      </w:r>
      <w:r w:rsidR="006D63AD">
        <w:t xml:space="preserve"> the</w:t>
      </w:r>
      <w:r w:rsidR="00916CB1">
        <w:t xml:space="preserve"> MRI and device coordinate systems can be estimated </w:t>
      </w:r>
      <w:r w:rsidR="00F02B92">
        <w:t>using the relation between</w:t>
      </w:r>
      <w:r w:rsidR="005E73A6">
        <w:t xml:space="preserve"> the fiducials</w:t>
      </w:r>
      <w:r w:rsidR="00F02B92">
        <w:t xml:space="preserve"> markers</w:t>
      </w:r>
      <w:r w:rsidR="005E73A6">
        <w:t>.</w:t>
      </w:r>
      <w:r w:rsidR="00F02B92">
        <w:t xml:space="preserve"> </w:t>
      </w:r>
      <w:r w:rsidR="00566093" w:rsidRPr="00AB4070">
        <w:rPr>
          <w:rFonts w:cstheme="minorHAnsi"/>
        </w:rPr>
        <w:t>The</w:t>
      </w:r>
      <w:r w:rsidR="00566093">
        <w:rPr>
          <w:rFonts w:cstheme="minorHAnsi"/>
        </w:rPr>
        <w:t xml:space="preserve"> main</w:t>
      </w:r>
      <w:r w:rsidR="00566093" w:rsidRPr="00AB4070">
        <w:rPr>
          <w:rFonts w:cstheme="minorHAnsi"/>
        </w:rPr>
        <w:t xml:space="preserve"> </w:t>
      </w:r>
      <w:r w:rsidR="003C0DDD">
        <w:rPr>
          <w:rFonts w:cstheme="minorHAnsi"/>
        </w:rPr>
        <w:t>advantageous</w:t>
      </w:r>
      <w:r w:rsidR="00566093" w:rsidRPr="00AB4070">
        <w:rPr>
          <w:rFonts w:cstheme="minorHAnsi"/>
        </w:rPr>
        <w:t xml:space="preserve"> </w:t>
      </w:r>
      <w:r w:rsidR="00566093">
        <w:rPr>
          <w:rFonts w:cstheme="minorHAnsi"/>
        </w:rPr>
        <w:t>in this approach</w:t>
      </w:r>
      <w:r w:rsidR="00521A76">
        <w:rPr>
          <w:rFonts w:cstheme="minorHAnsi"/>
        </w:rPr>
        <w:t xml:space="preserve"> </w:t>
      </w:r>
      <w:r w:rsidR="003C0DDD">
        <w:rPr>
          <w:rFonts w:cstheme="minorHAnsi"/>
        </w:rPr>
        <w:t>are</w:t>
      </w:r>
      <w:r w:rsidR="00566093">
        <w:rPr>
          <w:rFonts w:cstheme="minorHAnsi"/>
        </w:rPr>
        <w:t xml:space="preserve"> </w:t>
      </w:r>
      <w:r w:rsidR="008B711A">
        <w:rPr>
          <w:rFonts w:cstheme="minorHAnsi"/>
        </w:rPr>
        <w:t>an</w:t>
      </w:r>
      <w:r w:rsidR="00566093">
        <w:rPr>
          <w:rFonts w:cstheme="minorHAnsi"/>
        </w:rPr>
        <w:t xml:space="preserve"> </w:t>
      </w:r>
      <w:r w:rsidR="00521A76">
        <w:rPr>
          <w:rFonts w:cstheme="minorHAnsi"/>
        </w:rPr>
        <w:t xml:space="preserve">uncomplicated </w:t>
      </w:r>
      <w:r w:rsidR="00566093">
        <w:rPr>
          <w:rFonts w:cstheme="minorHAnsi"/>
        </w:rPr>
        <w:t xml:space="preserve">calibration </w:t>
      </w:r>
      <w:r w:rsidR="008B711A">
        <w:rPr>
          <w:rFonts w:cstheme="minorHAnsi"/>
        </w:rPr>
        <w:t>process</w:t>
      </w:r>
      <w:r w:rsidR="00566093">
        <w:rPr>
          <w:rFonts w:cstheme="minorHAnsi"/>
        </w:rPr>
        <w:t xml:space="preserve"> of the markers </w:t>
      </w:r>
      <w:r w:rsidR="001E0D79">
        <w:rPr>
          <w:rFonts w:cstheme="minorHAnsi"/>
        </w:rPr>
        <w:t>within</w:t>
      </w:r>
      <w:r w:rsidR="00566093">
        <w:rPr>
          <w:rFonts w:cstheme="minorHAnsi"/>
        </w:rPr>
        <w:t xml:space="preserve"> the MRI coordinate system</w:t>
      </w:r>
      <w:r w:rsidR="00AA3B43">
        <w:rPr>
          <w:rFonts w:cstheme="minorHAnsi"/>
        </w:rPr>
        <w:t>, as well as the marker</w:t>
      </w:r>
      <w:r w:rsidR="00302269">
        <w:rPr>
          <w:rFonts w:cstheme="minorHAnsi"/>
        </w:rPr>
        <w:t xml:space="preserve"> compatibility with</w:t>
      </w:r>
      <w:r w:rsidR="008B711A">
        <w:rPr>
          <w:rFonts w:cstheme="minorHAnsi"/>
        </w:rPr>
        <w:t xml:space="preserve"> the</w:t>
      </w:r>
      <w:r w:rsidR="00302269">
        <w:rPr>
          <w:rFonts w:cstheme="minorHAnsi"/>
        </w:rPr>
        <w:t xml:space="preserve"> most MRI systems</w:t>
      </w:r>
      <w:r w:rsidR="00EE0BE3">
        <w:rPr>
          <w:rFonts w:cstheme="minorHAnsi"/>
        </w:rPr>
        <w:t xml:space="preserve"> without additional instrumentations</w:t>
      </w:r>
      <w:r w:rsidR="00DC473C">
        <w:rPr>
          <w:rFonts w:cstheme="minorHAnsi"/>
        </w:rPr>
        <w:t xml:space="preserve"> (e.g. RF coils or receiver spheres)</w:t>
      </w:r>
      <w:r w:rsidR="001E0D79">
        <w:rPr>
          <w:rFonts w:cstheme="minorHAnsi"/>
        </w:rPr>
        <w:t>.</w:t>
      </w:r>
      <w:r w:rsidR="00A855D3">
        <w:rPr>
          <w:rFonts w:cstheme="minorHAnsi"/>
        </w:rPr>
        <w:t xml:space="preserve"> </w:t>
      </w:r>
      <w:r w:rsidR="00CF06F4">
        <w:t>A</w:t>
      </w:r>
      <w:r w:rsidR="000F6D3F">
        <w:t xml:space="preserve"> general introduction </w:t>
      </w:r>
      <w:r w:rsidR="00C27147">
        <w:t>to the</w:t>
      </w:r>
      <w:r w:rsidR="00E9722D">
        <w:t xml:space="preserve"> calibration </w:t>
      </w:r>
      <w:r w:rsidR="00C27147">
        <w:t xml:space="preserve">and tracking techniques </w:t>
      </w:r>
      <w:r w:rsidR="004469C2">
        <w:t>applied in</w:t>
      </w:r>
      <w:r w:rsidR="007F4E4F">
        <w:t xml:space="preserve"> the</w:t>
      </w:r>
      <w:r w:rsidR="004469C2">
        <w:t xml:space="preserve"> MRI-guided procedures is presented in Section</w:t>
      </w:r>
      <w:r w:rsidR="00E9722D">
        <w:t xml:space="preserve"> </w:t>
      </w:r>
      <w:r w:rsidR="00E9722D">
        <w:fldChar w:fldCharType="begin"/>
      </w:r>
      <w:r w:rsidR="00E9722D">
        <w:instrText xml:space="preserve"> REF _Ref523906202 \r \h </w:instrText>
      </w:r>
      <w:r w:rsidR="00E9722D">
        <w:fldChar w:fldCharType="separate"/>
      </w:r>
      <w:r w:rsidR="00514A12">
        <w:rPr>
          <w:cs/>
        </w:rPr>
        <w:t>‎</w:t>
      </w:r>
      <w:r w:rsidR="00514A12">
        <w:t>2.2</w:t>
      </w:r>
      <w:r w:rsidR="00E9722D">
        <w:fldChar w:fldCharType="end"/>
      </w:r>
      <w:r w:rsidR="00CF06F4">
        <w:t>.</w:t>
      </w:r>
    </w:p>
    <w:p w:rsidR="00B12A47" w:rsidRDefault="009F172E" w:rsidP="006F4586">
      <w:r>
        <w:t>A common</w:t>
      </w:r>
      <w:r w:rsidR="00357DE8">
        <w:t xml:space="preserve"> passive localization frame</w:t>
      </w:r>
      <w:r w:rsidR="007D50FC">
        <w:t xml:space="preserve"> for</w:t>
      </w:r>
      <w:r w:rsidR="00042429">
        <w:t xml:space="preserve"> the</w:t>
      </w:r>
      <w:r w:rsidR="007D50FC">
        <w:t xml:space="preserve"> instrument guidance </w:t>
      </w:r>
      <w:r w:rsidR="00042429">
        <w:t>in the</w:t>
      </w:r>
      <w:r w:rsidR="007D50FC">
        <w:t xml:space="preserve"> MRI procedures</w:t>
      </w:r>
      <w:r w:rsidR="00357DE8">
        <w:t xml:space="preserve"> is known as Brown-Roberts-Wells frame</w:t>
      </w:r>
      <w:r w:rsidR="002E778E" w:rsidRPr="002E778E">
        <w:t xml:space="preserve"> </w:t>
      </w:r>
      <w:r w:rsidR="002E778E">
        <w:t xml:space="preserve">also called Z-frame </w:t>
      </w:r>
      <w:r w:rsidR="00D23195">
        <w:t xml:space="preserve">because of its </w:t>
      </w:r>
      <w:r w:rsidR="00201F48">
        <w:t>d</w:t>
      </w:r>
      <w:r w:rsidR="00DA5222">
        <w:t>esign structures</w:t>
      </w:r>
      <w:r w:rsidR="00201F48">
        <w:t xml:space="preserve">. </w:t>
      </w:r>
      <w:r w:rsidR="00D23195">
        <w:t xml:space="preserve"> </w:t>
      </w:r>
      <w:r w:rsidR="00F939DD">
        <w:t>The Z-frame marker has ability to provide a six degree-of-freedom</w:t>
      </w:r>
      <w:r w:rsidR="0043104D">
        <w:t xml:space="preserve"> </w:t>
      </w:r>
      <w:r w:rsidR="0002171A">
        <w:t>tracking</w:t>
      </w:r>
      <w:r w:rsidR="00F939DD">
        <w:t xml:space="preserve"> </w:t>
      </w:r>
      <w:r w:rsidR="00310554">
        <w:t>of</w:t>
      </w:r>
      <w:r w:rsidR="00054872">
        <w:t xml:space="preserve"> the interventional</w:t>
      </w:r>
      <w:r w:rsidR="00F939DD">
        <w:t xml:space="preserve"> device pose using only a single 2D-image of the marker structures.</w:t>
      </w:r>
      <w:r w:rsidR="003120EB">
        <w:t xml:space="preserve"> H</w:t>
      </w:r>
      <w:r w:rsidR="00706B4C">
        <w:t xml:space="preserve">owever, any error in localization </w:t>
      </w:r>
      <w:r w:rsidR="003120EB">
        <w:t>of the fiducial markers in</w:t>
      </w:r>
      <w:r w:rsidR="003A37AE">
        <w:t xml:space="preserve"> the</w:t>
      </w:r>
      <w:r w:rsidR="003120EB">
        <w:t xml:space="preserve"> MR</w:t>
      </w:r>
      <w:r w:rsidR="003A37AE">
        <w:t>-image</w:t>
      </w:r>
      <w:r w:rsidR="0027690C">
        <w:t>s</w:t>
      </w:r>
      <w:r w:rsidR="003120EB">
        <w:t xml:space="preserve"> leads to an </w:t>
      </w:r>
      <w:r w:rsidR="0027690C">
        <w:t>unacceptable error in the targeting procedure</w:t>
      </w:r>
      <w:r w:rsidR="00C73A48">
        <w:t>.</w:t>
      </w:r>
      <w:r w:rsidR="00907A0D">
        <w:t xml:space="preserve"> </w:t>
      </w:r>
      <w:r w:rsidR="003A37AE">
        <w:t xml:space="preserve">Therefore, </w:t>
      </w:r>
      <w:r w:rsidR="006C2ABE">
        <w:t>the</w:t>
      </w:r>
      <w:r w:rsidR="003A37AE">
        <w:t xml:space="preserve"> algorithm for</w:t>
      </w:r>
      <w:r w:rsidR="00907A0D">
        <w:t xml:space="preserve"> an accurate identification of the</w:t>
      </w:r>
      <w:r w:rsidR="003A37AE">
        <w:t xml:space="preserve"> fiducial markers </w:t>
      </w:r>
      <w:r w:rsidR="002A5F9F">
        <w:t xml:space="preserve">should deal with the </w:t>
      </w:r>
      <w:r w:rsidR="00DA4072">
        <w:t>image distortion problems which are detailed in Section</w:t>
      </w:r>
      <w:r w:rsidR="00161EB5">
        <w:t xml:space="preserve"> </w:t>
      </w:r>
      <w:r w:rsidR="00161EB5">
        <w:fldChar w:fldCharType="begin"/>
      </w:r>
      <w:r w:rsidR="00161EB5">
        <w:instrText xml:space="preserve"> REF _Ref525138354 \r \h </w:instrText>
      </w:r>
      <w:r w:rsidR="00161EB5">
        <w:fldChar w:fldCharType="separate"/>
      </w:r>
      <w:r w:rsidR="00514A12">
        <w:rPr>
          <w:cs/>
        </w:rPr>
        <w:t>‎</w:t>
      </w:r>
      <w:r w:rsidR="00514A12">
        <w:t>2.1</w:t>
      </w:r>
      <w:r w:rsidR="00161EB5">
        <w:fldChar w:fldCharType="end"/>
      </w:r>
      <w:r w:rsidR="002A5F9F">
        <w:t xml:space="preserve">. </w:t>
      </w:r>
    </w:p>
    <w:p w:rsidR="00CB40E4" w:rsidRDefault="00CB40E4" w:rsidP="006F4586"/>
    <w:p w:rsidR="006E3A1C" w:rsidRDefault="00954F2A" w:rsidP="0022634F">
      <w:pPr>
        <w:pStyle w:val="Heading2"/>
      </w:pPr>
      <w:bookmarkStart w:id="1" w:name="_Toc525387357"/>
      <w:r>
        <w:t>Motivation</w:t>
      </w:r>
      <w:bookmarkEnd w:id="1"/>
      <w:r>
        <w:t xml:space="preserve"> </w:t>
      </w:r>
    </w:p>
    <w:p w:rsidR="00234DB4" w:rsidRDefault="006C2ABE" w:rsidP="00B82ED9">
      <w:r>
        <w:t xml:space="preserve">Currently, </w:t>
      </w:r>
      <w:r w:rsidR="00766D63">
        <w:t xml:space="preserve">the </w:t>
      </w:r>
      <w:r w:rsidR="006F28D8">
        <w:t>Z-frame marker</w:t>
      </w:r>
      <w:r w:rsidR="00504B62">
        <w:t xml:space="preserve"> </w:t>
      </w:r>
      <w:r w:rsidR="000A391B">
        <w:t xml:space="preserve">have been applied in </w:t>
      </w:r>
      <w:r w:rsidR="00CC3B65">
        <w:t xml:space="preserve">the </w:t>
      </w:r>
      <w:r w:rsidR="000A391B">
        <w:t>several</w:t>
      </w:r>
      <w:r w:rsidR="006F28D8">
        <w:t xml:space="preserve"> different MRI-guided </w:t>
      </w:r>
      <w:r w:rsidR="00FE3DDF">
        <w:t>procedures</w:t>
      </w:r>
      <w:r w:rsidR="006F28D8">
        <w:t xml:space="preserve"> </w:t>
      </w:r>
      <w:r w:rsidR="00762F4B">
        <w:t xml:space="preserve">for the </w:t>
      </w:r>
      <w:r w:rsidR="00484AF4">
        <w:t>registration and</w:t>
      </w:r>
      <w:r w:rsidR="00112B28">
        <w:t xml:space="preserve"> the</w:t>
      </w:r>
      <w:r w:rsidR="00484AF4">
        <w:t xml:space="preserve"> alignment of the </w:t>
      </w:r>
      <w:r w:rsidR="00D65E94">
        <w:t>interventional devices</w:t>
      </w:r>
      <w:r w:rsidR="00AE1A12">
        <w:t xml:space="preserve"> in</w:t>
      </w:r>
      <w:r w:rsidR="00E31035">
        <w:t xml:space="preserve"> the</w:t>
      </w:r>
      <w:r w:rsidR="00AE1A12">
        <w:t xml:space="preserve"> MRI space</w:t>
      </w:r>
      <w:r w:rsidR="006F28D8">
        <w:t xml:space="preserve"> </w:t>
      </w:r>
      <w:sdt>
        <w:sdtPr>
          <w:alias w:val="Don't edit this field"/>
          <w:tag w:val="CitaviPlaceholder#d6463d0b-0949-47f2-bc4c-b5920ec20634"/>
          <w:id w:val="-1097709679"/>
          <w:placeholder>
            <w:docPart w:val="DefaultPlaceholder_-1854013440"/>
          </w:placeholder>
        </w:sdtPr>
        <w:sdtContent>
          <w:r w:rsidR="00112B28">
            <w:fldChar w:fldCharType="begin"/>
          </w:r>
          <w:r w:rsidR="00B8294D">
            <w:instrText>ADDIN CitaviPlaceholder{eyIkaWQiOiIxIiwiRW50cmllcyI6W3siJGlkIjoiMiIsIklkIjoiZjUxN2I4NWQtYjA4OS00NDRjLTlmZWMtNTc5MWVmMThmYWRhIiwiUmFuZ2VMZW5ndGgiOjMsIlJlZmVyZW5jZUlkIjoiOTFlMWNkM2QtNjc2ZS00MDBkLWI2YmQtNTZlMzJiOWFkMDAx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EyIiwiQXR0YWNobWVudEZvbGRlcldhc0luRmFsbGJhY2tNb2RlIjpmYWxzZSwiTGlua2VkUmVzb3VyY2VTdGF0dXMiOjgsIk9yaWdpbmFsU3RyaW5nIjoiQ2VwZWssIENocm9uaWsgZXQgYWwgMjAxMyAtIEEgc3lzdGVtIGZvciBNUkktZ3VpZGVkIHRyYW5zcGVyaW5lYWwuanBnIiwiTGlua2VkUmVzb3VyY2VUeXBlIjoxLCJVcmlTdHJpbmciOiJDZXBlaywgQ2hyb25payBldCBhbCAyMDEzIC0gQSBzeXN0ZW0gZm9yIE1SSS1ndWlkZWQgdHJhbnNwZXJpbmVhbC5qcGciLCJQcm9wZXJ0aWVzIjp7fX0sIkRvaSI6IjEwLjExMTgvMS40NzczMDQz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kNjQ2M2QwYi0wOTQ5LTQ3ZjItYmM0Yy1iNTkyMGVjMjA2MzQiLCJUZXh0IjoiWzFdIiwiV0FJVmVyc2lvbiI6IjYuMS4wLjAifQ==}</w:instrText>
          </w:r>
          <w:r w:rsidR="00112B28">
            <w:fldChar w:fldCharType="separate"/>
          </w:r>
          <w:r w:rsidR="000E712B">
            <w:t>[1]</w:t>
          </w:r>
          <w:r w:rsidR="00112B28">
            <w:fldChar w:fldCharType="end"/>
          </w:r>
        </w:sdtContent>
      </w:sdt>
      <w:r w:rsidR="00723ACA">
        <w:t>.</w:t>
      </w:r>
      <w:r w:rsidR="00112B28">
        <w:t xml:space="preserve"> </w:t>
      </w:r>
      <w:r w:rsidR="00357395">
        <w:t xml:space="preserve">However, </w:t>
      </w:r>
      <w:r w:rsidR="00423B25">
        <w:t>the workflow</w:t>
      </w:r>
      <w:r w:rsidR="00A112AD">
        <w:t xml:space="preserve"> of these approaches has</w:t>
      </w:r>
      <w:r w:rsidR="00423B25">
        <w:t xml:space="preserve"> several drawbacks.</w:t>
      </w:r>
      <w:r w:rsidR="00BF08EA">
        <w:t xml:space="preserve"> The most important one is the </w:t>
      </w:r>
      <w:r w:rsidR="00AC02A3">
        <w:t xml:space="preserve">need for </w:t>
      </w:r>
      <w:r w:rsidR="00D14335">
        <w:t>a MRI</w:t>
      </w:r>
      <w:r w:rsidR="009B66CD">
        <w:t xml:space="preserve"> interface</w:t>
      </w:r>
      <w:r w:rsidR="00C76AA7">
        <w:t xml:space="preserve"> </w:t>
      </w:r>
      <w:r w:rsidR="009B66CD">
        <w:t>to connect</w:t>
      </w:r>
      <w:r w:rsidR="00C76AA7">
        <w:t xml:space="preserve"> </w:t>
      </w:r>
      <w:r w:rsidR="009B66CD">
        <w:t>the robotic control, the navigation workstation and the MRI scanner.</w:t>
      </w:r>
      <w:r w:rsidR="00D14335">
        <w:t xml:space="preserve"> But each MRI </w:t>
      </w:r>
      <w:r w:rsidR="002A7615">
        <w:t>system</w:t>
      </w:r>
      <w:r w:rsidR="00D14335">
        <w:t xml:space="preserve"> has a different interface, hence the defined workflow of the procedure has to be optimized</w:t>
      </w:r>
      <w:r w:rsidR="002A7615">
        <w:t xml:space="preserve"> separately</w:t>
      </w:r>
      <w:r w:rsidR="00D14335">
        <w:t xml:space="preserve"> for</w:t>
      </w:r>
      <w:r w:rsidR="002A7615">
        <w:t xml:space="preserve"> each</w:t>
      </w:r>
      <w:r w:rsidR="00D14335">
        <w:t xml:space="preserve"> different MRI systems</w:t>
      </w:r>
      <w:r w:rsidR="00BE07F8">
        <w:t xml:space="preserve"> []</w:t>
      </w:r>
      <w:r w:rsidR="009B66CD">
        <w:t xml:space="preserve">. </w:t>
      </w:r>
      <w:r w:rsidR="00C37656">
        <w:t xml:space="preserve"> </w:t>
      </w:r>
      <w:r w:rsidR="00197188">
        <w:t>Moreover, the</w:t>
      </w:r>
      <w:r w:rsidR="00E31035">
        <w:t>ir proposed</w:t>
      </w:r>
      <w:r w:rsidR="00197188">
        <w:t xml:space="preserve"> </w:t>
      </w:r>
      <w:r w:rsidR="00D2484A">
        <w:t xml:space="preserve">procedures in </w:t>
      </w:r>
      <w:r w:rsidR="00873B5E">
        <w:t>the navigation workstation</w:t>
      </w:r>
      <w:r w:rsidR="008D2BCA">
        <w:t xml:space="preserve"> for the image </w:t>
      </w:r>
      <w:r w:rsidR="008D2BCA">
        <w:lastRenderedPageBreak/>
        <w:t>processing</w:t>
      </w:r>
      <w:r w:rsidR="004A4C58">
        <w:t xml:space="preserve"> and registration</w:t>
      </w:r>
      <w:r w:rsidR="00873B5E">
        <w:t xml:space="preserve"> are not a straightforward task which requires a specialist</w:t>
      </w:r>
      <w:r w:rsidR="00DC0A56">
        <w:t xml:space="preserve"> to overcome</w:t>
      </w:r>
      <w:r w:rsidR="008D2BCA">
        <w:t xml:space="preserve"> with</w:t>
      </w:r>
      <w:r w:rsidR="00DC0A56">
        <w:t xml:space="preserve"> the challenges during</w:t>
      </w:r>
      <w:r w:rsidR="008D2BCA">
        <w:t xml:space="preserve"> the</w:t>
      </w:r>
      <w:r w:rsidR="00E80A24">
        <w:t xml:space="preserve"> image</w:t>
      </w:r>
      <w:r w:rsidR="00DC0A56">
        <w:t xml:space="preserve"> </w:t>
      </w:r>
      <w:r w:rsidR="008D2BCA">
        <w:t>process</w:t>
      </w:r>
      <w:r w:rsidR="00B82ED9">
        <w:t>ing</w:t>
      </w:r>
      <w:r w:rsidR="00E80A24">
        <w:t xml:space="preserve"> and </w:t>
      </w:r>
      <w:r w:rsidR="00624BF3">
        <w:t>n</w:t>
      </w:r>
      <w:r w:rsidR="00E80A24">
        <w:t>avigation</w:t>
      </w:r>
      <w:r w:rsidR="00DC0A56">
        <w:t>.</w:t>
      </w:r>
      <w:r w:rsidR="00952339">
        <w:t xml:space="preserve"> </w:t>
      </w:r>
    </w:p>
    <w:p w:rsidR="00455181" w:rsidRDefault="005B3F7E" w:rsidP="00D1095D">
      <w:r>
        <w:t>It has to be mentioned that t</w:t>
      </w:r>
      <w:r w:rsidR="00504B62">
        <w:t>he Z-frame marker</w:t>
      </w:r>
      <w:r w:rsidR="0043554C">
        <w:t>s</w:t>
      </w:r>
      <w:r w:rsidR="00504B62">
        <w:t xml:space="preserve"> </w:t>
      </w:r>
      <w:r w:rsidR="00F625D6">
        <w:t>employed in the literature</w:t>
      </w:r>
      <w:r w:rsidR="0043554C">
        <w:t xml:space="preserve">s have </w:t>
      </w:r>
      <w:r w:rsidR="00D1095D">
        <w:t>a</w:t>
      </w:r>
      <w:r w:rsidR="00F610A9">
        <w:t>n imperfect</w:t>
      </w:r>
      <w:r w:rsidR="00D1095D">
        <w:t xml:space="preserve"> </w:t>
      </w:r>
      <w:r w:rsidR="00E45D07">
        <w:t>design</w:t>
      </w:r>
      <w:r w:rsidR="0043554C">
        <w:t xml:space="preserve"> concept </w:t>
      </w:r>
      <w:r w:rsidR="00BB0578">
        <w:t>which is based</w:t>
      </w:r>
      <w:r w:rsidR="00624BF3">
        <w:t xml:space="preserve"> on</w:t>
      </w:r>
      <w:r w:rsidR="00BB0578">
        <w:t xml:space="preserve"> using at least two materials</w:t>
      </w:r>
      <w:r w:rsidR="00DA2730">
        <w:t xml:space="preserve"> (one for the solid body and another for the MR-visible fiducial liquid)</w:t>
      </w:r>
      <w:r w:rsidR="00BB0578">
        <w:t>.</w:t>
      </w:r>
      <w:r w:rsidR="00C54AB9">
        <w:t xml:space="preserve"> This can affect the </w:t>
      </w:r>
      <w:r w:rsidR="00DA2730">
        <w:t>potential artifact (e.g. chemical shift artifact)</w:t>
      </w:r>
      <w:r w:rsidR="00A56158">
        <w:t xml:space="preserve"> in the MR-image</w:t>
      </w:r>
      <w:r w:rsidR="00F610A9">
        <w:t>s</w:t>
      </w:r>
      <w:r w:rsidR="00DA2730">
        <w:t xml:space="preserve"> which leads to </w:t>
      </w:r>
      <w:r w:rsidR="002D6A38">
        <w:t>an erroneous shift</w:t>
      </w:r>
      <w:r w:rsidR="00717EE1">
        <w:t xml:space="preserve"> of the real center point of the fiducials.</w:t>
      </w:r>
      <w:r w:rsidR="002D6A38">
        <w:t xml:space="preserve"> </w:t>
      </w:r>
    </w:p>
    <w:p w:rsidR="0062188F" w:rsidRDefault="003C522D" w:rsidP="006F4586">
      <w:pPr>
        <w:rPr>
          <w:rFonts w:cs="LMRoman12-Regular"/>
        </w:rPr>
      </w:pPr>
      <w:r>
        <w:t>As a result,</w:t>
      </w:r>
      <w:r w:rsidR="00683DFB">
        <w:t xml:space="preserve"> in this thesis</w:t>
      </w:r>
      <w:r>
        <w:t xml:space="preserve"> </w:t>
      </w:r>
      <w:r>
        <w:rPr>
          <w:rFonts w:cs="LMRoman12-Regular"/>
        </w:rPr>
        <w:t>a comparison study and evaluation of the different possible materials for manufacturing of the Z-frame marker is conducted, and the several novel physical feature structures of the marker are introduced</w:t>
      </w:r>
      <w:r w:rsidR="00A15AA2">
        <w:rPr>
          <w:rFonts w:cs="LMRoman12-Regular"/>
        </w:rPr>
        <w:t xml:space="preserve"> (Section </w:t>
      </w:r>
      <w:r w:rsidR="00711957">
        <w:rPr>
          <w:rFonts w:cs="LMRoman12-Regular"/>
        </w:rPr>
        <w:fldChar w:fldCharType="begin"/>
      </w:r>
      <w:r w:rsidR="00711957">
        <w:rPr>
          <w:rFonts w:cs="LMRoman12-Regular"/>
        </w:rPr>
        <w:instrText xml:space="preserve"> REF _Ref525216109 \r \h </w:instrText>
      </w:r>
      <w:r w:rsidR="00711957">
        <w:rPr>
          <w:rFonts w:cs="LMRoman12-Regular"/>
        </w:rPr>
      </w:r>
      <w:r w:rsidR="00711957">
        <w:rPr>
          <w:rFonts w:cs="LMRoman12-Regular"/>
        </w:rPr>
        <w:fldChar w:fldCharType="separate"/>
      </w:r>
      <w:r w:rsidR="00514A12">
        <w:rPr>
          <w:rFonts w:cs="LMRoman12-Regular"/>
          <w:cs/>
        </w:rPr>
        <w:t>‎</w:t>
      </w:r>
      <w:r w:rsidR="00514A12">
        <w:rPr>
          <w:rFonts w:cs="LMRoman12-Regular"/>
        </w:rPr>
        <w:t>3.1</w:t>
      </w:r>
      <w:r w:rsidR="00711957">
        <w:rPr>
          <w:rFonts w:cs="LMRoman12-Regular"/>
        </w:rPr>
        <w:fldChar w:fldCharType="end"/>
      </w:r>
      <w:r w:rsidR="00711957">
        <w:rPr>
          <w:rFonts w:cs="LMRoman12-Regular"/>
        </w:rPr>
        <w:t>)</w:t>
      </w:r>
      <w:r>
        <w:rPr>
          <w:rFonts w:cs="LMRoman12-Regular"/>
        </w:rPr>
        <w:t>.</w:t>
      </w:r>
    </w:p>
    <w:p w:rsidR="00CB40E4" w:rsidRPr="006F4586" w:rsidRDefault="00CB40E4" w:rsidP="006F4586">
      <w:pPr>
        <w:rPr>
          <w:rFonts w:cs="LMRoman12-Regular"/>
        </w:rPr>
      </w:pPr>
    </w:p>
    <w:p w:rsidR="009767E5" w:rsidRDefault="006E3A1C" w:rsidP="00110CD9">
      <w:pPr>
        <w:pStyle w:val="Heading2"/>
      </w:pPr>
      <w:bookmarkStart w:id="2" w:name="_Toc525387358"/>
      <w:r>
        <w:t>Objectives</w:t>
      </w:r>
      <w:bookmarkEnd w:id="2"/>
    </w:p>
    <w:p w:rsidR="00643EF2" w:rsidRDefault="00F670B0" w:rsidP="00A50E89">
      <w:r>
        <w:t>This</w:t>
      </w:r>
      <w:r w:rsidR="00110CD9">
        <w:t xml:space="preserve"> thesis presents a novel marker</w:t>
      </w:r>
      <w:r>
        <w:t xml:space="preserve"> tracking </w:t>
      </w:r>
      <w:r w:rsidR="00822C86">
        <w:t>approach</w:t>
      </w:r>
      <w:r>
        <w:t xml:space="preserve"> to </w:t>
      </w:r>
      <w:r w:rsidR="0078123E">
        <w:t>automatically</w:t>
      </w:r>
      <w:r>
        <w:t xml:space="preserve"> visualize and track the interventional tools in</w:t>
      </w:r>
      <w:r w:rsidR="00110CD9">
        <w:t xml:space="preserve"> the</w:t>
      </w:r>
      <w:r>
        <w:t xml:space="preserve"> MRI coordinate system </w:t>
      </w:r>
      <w:r w:rsidR="004C1987">
        <w:t xml:space="preserve">by </w:t>
      </w:r>
      <w:r w:rsidR="00A50E89">
        <w:t>employing</w:t>
      </w:r>
      <w:r>
        <w:t xml:space="preserve"> an additively manufactured Z-frame marker</w:t>
      </w:r>
      <w:r w:rsidR="00581814">
        <w:t xml:space="preserve"> as well as</w:t>
      </w:r>
      <w:r w:rsidR="007406D0">
        <w:t xml:space="preserve"> a</w:t>
      </w:r>
      <w:r w:rsidR="009D4FD4">
        <w:t xml:space="preserve"> </w:t>
      </w:r>
      <w:r w:rsidR="004C1987">
        <w:t>standalone and</w:t>
      </w:r>
      <w:r w:rsidR="008A52FE">
        <w:t xml:space="preserve"> </w:t>
      </w:r>
      <w:r w:rsidR="0078123E">
        <w:t>accurate algorithm</w:t>
      </w:r>
      <w:r w:rsidR="00643EF2">
        <w:t xml:space="preserve"> for</w:t>
      </w:r>
      <w:r w:rsidR="00110CD9">
        <w:t xml:space="preserve"> the detection of the</w:t>
      </w:r>
      <w:r w:rsidR="00643EF2">
        <w:t xml:space="preserve"> alignment </w:t>
      </w:r>
      <w:r w:rsidR="001E4DF6">
        <w:t xml:space="preserve">of the </w:t>
      </w:r>
      <w:r w:rsidR="00643EF2">
        <w:t xml:space="preserve">marker </w:t>
      </w:r>
      <w:r w:rsidR="00110CD9">
        <w:t xml:space="preserve">in </w:t>
      </w:r>
      <w:r w:rsidR="00D10D45">
        <w:t xml:space="preserve">the </w:t>
      </w:r>
      <w:r w:rsidR="00110CD9">
        <w:t>MR-</w:t>
      </w:r>
      <w:r w:rsidR="007406D0">
        <w:t>images</w:t>
      </w:r>
      <w:r w:rsidR="00643EF2">
        <w:t>.</w:t>
      </w:r>
    </w:p>
    <w:p w:rsidR="004F7FA6" w:rsidRDefault="00BF6968" w:rsidP="00DF40A4">
      <w:r>
        <w:t xml:space="preserve">The automated algorithm </w:t>
      </w:r>
      <w:r w:rsidR="006C3250">
        <w:t>should</w:t>
      </w:r>
      <w:r>
        <w:t xml:space="preserve"> be as independent as possible,</w:t>
      </w:r>
      <w:r w:rsidR="003C2218">
        <w:t xml:space="preserve"> to </w:t>
      </w:r>
      <w:r w:rsidR="006C3250">
        <w:t>facilitate</w:t>
      </w:r>
      <w:r w:rsidR="003C2218">
        <w:t xml:space="preserve"> </w:t>
      </w:r>
      <w:r w:rsidR="004B1F4F">
        <w:t xml:space="preserve">the </w:t>
      </w:r>
      <w:r w:rsidR="00DF40A4">
        <w:t>segmen</w:t>
      </w:r>
      <w:r w:rsidR="00C82B4E">
        <w:t>tation and processing task for the</w:t>
      </w:r>
      <w:r w:rsidR="00DF40A4">
        <w:t xml:space="preserve"> user. For this reason </w:t>
      </w:r>
      <w:r w:rsidR="004F7FA6">
        <w:rPr>
          <w:rFonts w:cs="LMRoman12-Regular"/>
        </w:rPr>
        <w:t xml:space="preserve">a user-friendly graphical interface is designed </w:t>
      </w:r>
      <w:r w:rsidR="00DF40A4">
        <w:rPr>
          <w:rFonts w:cs="LMRoman12-Regular"/>
        </w:rPr>
        <w:t>which is</w:t>
      </w:r>
      <w:r w:rsidR="004F7FA6">
        <w:rPr>
          <w:rFonts w:cs="LMRoman12-Regular"/>
        </w:rPr>
        <w:t xml:space="preserve"> presented in</w:t>
      </w:r>
      <w:r w:rsidR="00DF40A4">
        <w:rPr>
          <w:rFonts w:cs="LMRoman12-Regular"/>
        </w:rPr>
        <w:t xml:space="preserve"> Section </w:t>
      </w:r>
      <w:r w:rsidR="00DF40A4">
        <w:rPr>
          <w:rFonts w:cs="LMRoman12-Regular"/>
        </w:rPr>
        <w:fldChar w:fldCharType="begin"/>
      </w:r>
      <w:r w:rsidR="00DF40A4">
        <w:rPr>
          <w:rFonts w:cs="LMRoman12-Regular"/>
        </w:rPr>
        <w:instrText xml:space="preserve"> REF _Ref523925375 \r \h </w:instrText>
      </w:r>
      <w:r w:rsidR="00DF40A4">
        <w:rPr>
          <w:rFonts w:cs="LMRoman12-Regular"/>
        </w:rPr>
      </w:r>
      <w:r w:rsidR="00DF40A4">
        <w:rPr>
          <w:rFonts w:cs="LMRoman12-Regular"/>
        </w:rPr>
        <w:fldChar w:fldCharType="separate"/>
      </w:r>
      <w:r w:rsidR="00514A12">
        <w:rPr>
          <w:rFonts w:cs="LMRoman12-Regular"/>
          <w:cs/>
        </w:rPr>
        <w:t>‎</w:t>
      </w:r>
      <w:r w:rsidR="00514A12">
        <w:rPr>
          <w:rFonts w:cs="LMRoman12-Regular"/>
        </w:rPr>
        <w:t>3.3</w:t>
      </w:r>
      <w:r w:rsidR="00DF40A4">
        <w:rPr>
          <w:rFonts w:cs="LMRoman12-Regular"/>
        </w:rPr>
        <w:fldChar w:fldCharType="end"/>
      </w:r>
      <w:r w:rsidR="004F7FA6">
        <w:rPr>
          <w:rFonts w:cs="LMRoman12-Regular"/>
        </w:rPr>
        <w:t>.</w:t>
      </w:r>
    </w:p>
    <w:p w:rsidR="00F3014A" w:rsidRDefault="001A525B" w:rsidP="001F51E3">
      <w:r>
        <w:t>T</w:t>
      </w:r>
      <w:r w:rsidR="003A43E2">
        <w:t>he development of an automated approach for instrument alignment along the interventional trajectory</w:t>
      </w:r>
      <w:r w:rsidR="00E75541">
        <w:t xml:space="preserve"> can contribute to </w:t>
      </w:r>
      <w:r w:rsidR="002877E5">
        <w:t xml:space="preserve">a </w:t>
      </w:r>
      <w:r w:rsidR="003A43E2">
        <w:t>faster</w:t>
      </w:r>
      <w:r w:rsidR="00B154B0">
        <w:t xml:space="preserve"> and</w:t>
      </w:r>
      <w:r w:rsidR="002877E5">
        <w:t xml:space="preserve"> </w:t>
      </w:r>
      <w:r w:rsidR="00B154B0">
        <w:t>precise</w:t>
      </w:r>
      <w:r w:rsidR="003A43E2">
        <w:t xml:space="preserve"> </w:t>
      </w:r>
      <w:r w:rsidR="00B154B0">
        <w:t>handling</w:t>
      </w:r>
      <w:r w:rsidR="003A43E2">
        <w:t xml:space="preserve"> of </w:t>
      </w:r>
      <w:r w:rsidR="00BB4163">
        <w:t xml:space="preserve">the </w:t>
      </w:r>
      <w:r w:rsidR="003A43E2">
        <w:t xml:space="preserve">MRI-guided interventional process. </w:t>
      </w:r>
      <w:r w:rsidR="003C4B65">
        <w:t xml:space="preserve">Therefore, </w:t>
      </w:r>
      <w:r w:rsidR="00BB4163">
        <w:t>MRI</w:t>
      </w:r>
      <w:r w:rsidR="003C4B65">
        <w:t xml:space="preserve"> can be the best</w:t>
      </w:r>
      <w:r w:rsidR="007E7682">
        <w:t xml:space="preserve"> alternative</w:t>
      </w:r>
      <w:r w:rsidR="00DB308C">
        <w:t xml:space="preserve"> imaging method</w:t>
      </w:r>
      <w:r w:rsidR="007E7682">
        <w:t xml:space="preserve"> for the most image-guide</w:t>
      </w:r>
      <w:r w:rsidR="008211F2">
        <w:t>d</w:t>
      </w:r>
      <w:r w:rsidR="007E7682">
        <w:t xml:space="preserve"> interventions (e.g. ultrasound- and CT-based imaging</w:t>
      </w:r>
      <w:r w:rsidR="008211F2">
        <w:t xml:space="preserve"> surgeries</w:t>
      </w:r>
      <w:r w:rsidR="007E7682">
        <w:t>)</w:t>
      </w:r>
      <w:r w:rsidR="008211F2">
        <w:t xml:space="preserve"> leading to the </w:t>
      </w:r>
      <w:r w:rsidR="00425464">
        <w:t>reduced interventional time and</w:t>
      </w:r>
      <w:r w:rsidR="00D15B41">
        <w:t xml:space="preserve"> </w:t>
      </w:r>
      <w:r w:rsidR="008211F2">
        <w:t xml:space="preserve">radiation exposure </w:t>
      </w:r>
      <w:r w:rsidR="003F0ADE">
        <w:t>to the both</w:t>
      </w:r>
      <w:r w:rsidR="008211F2">
        <w:t xml:space="preserve"> </w:t>
      </w:r>
      <w:r w:rsidR="00DE0774">
        <w:t>patient and</w:t>
      </w:r>
      <w:r w:rsidR="0027359E">
        <w:t xml:space="preserve"> clinician</w:t>
      </w:r>
      <w:r w:rsidR="00425464">
        <w:t>.</w:t>
      </w:r>
      <w:r w:rsidR="00F3014A">
        <w:t xml:space="preserve"> </w:t>
      </w:r>
    </w:p>
    <w:p w:rsidR="00DC7399" w:rsidRPr="00DC7399" w:rsidRDefault="00DC7399" w:rsidP="00DC7399"/>
    <w:p w:rsidR="00BA6036" w:rsidRPr="00EC6C8A" w:rsidRDefault="004E540F" w:rsidP="0058451B">
      <w:pPr>
        <w:pStyle w:val="Heading1"/>
      </w:pPr>
      <w:bookmarkStart w:id="3" w:name="_Toc525387359"/>
      <w:r w:rsidRPr="00BA7B75">
        <w:lastRenderedPageBreak/>
        <w:t>Literature</w:t>
      </w:r>
      <w:r w:rsidRPr="00EC6C8A">
        <w:t xml:space="preserve"> </w:t>
      </w:r>
      <w:r w:rsidRPr="00490D5A">
        <w:t>Survey</w:t>
      </w:r>
      <w:bookmarkEnd w:id="3"/>
    </w:p>
    <w:p w:rsidR="000F4C1B" w:rsidRPr="001914C5" w:rsidRDefault="003D3A89" w:rsidP="00886643">
      <w:pPr>
        <w:pStyle w:val="Heading2"/>
      </w:pPr>
      <w:bookmarkStart w:id="4" w:name="_Ref525138354"/>
      <w:bookmarkStart w:id="5" w:name="_Toc525387360"/>
      <w:r>
        <w:t xml:space="preserve">Magnetic </w:t>
      </w:r>
      <w:r w:rsidRPr="00886643">
        <w:t>resonance</w:t>
      </w:r>
      <w:r>
        <w:t xml:space="preserve"> i</w:t>
      </w:r>
      <w:r w:rsidR="004E540F" w:rsidRPr="001914C5">
        <w:t>maging (MRI)</w:t>
      </w:r>
      <w:bookmarkEnd w:id="4"/>
      <w:bookmarkEnd w:id="5"/>
    </w:p>
    <w:p w:rsidR="004E540F" w:rsidRPr="000F4C1B" w:rsidRDefault="004E540F" w:rsidP="004F40A5">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w:t>
      </w:r>
      <w:r w:rsidR="004F40A5">
        <w:t>that generates</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B01E3A">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jJUMTk6NTQ6NDAiLCJQcm9qZWN0Ijp7IiRyZWYiOiI1In19LCJVc2VOdW1iZXJpbmdUeXBlT2ZQYXJlbnREb2N1bWVudCI6ZmFsc2V9LHsiJGlkIjoiMTUiLCJJZCI6IjAzYTgyMjc1LTEzYzUtNGIyMC1iMzZkLWZhZTM1ODhlN2ZiYyIsIlJhbmdlU3RhcnQiOjUsIlJhbmdlTGVuZ3RoIjo0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IyVDE5OjU0OjQwIiwiUHJvamVjdCI6eyIkcmVmIjoiNSJ9fSwiVXNlTnVtYmVyaW5nVHlwZU9mUGFyZW50RG9jdW1lbnQiOmZhbHNlfSx7IiRpZCI6IjE5IiwiSWQiOiIzYzM3ZmZmNi0yNTZjLTQ3NDYtOTAyMy1hZmVjODFkNjUwODkiLCJSYW5nZVN0YXJ0IjoyLCJSYW5nZUxlbmd0aCI6My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IsIDMsIDNdIn1dfSwiVGFnIjoiQ2l0YXZpUGxhY2Vob2xkZXIjMzVjMjE4MzYtNDMzNy00Mjk4LTlkNzctYTliZjZkYzY1ODY4IiwiVGV4dCI6IlsyLCAzLCAzXSIsIldBSVZlcnNpb24iOiI2LjEuMC4wIn0=}</w:instrText>
          </w:r>
          <w:r w:rsidR="00A226FE">
            <w:fldChar w:fldCharType="separate"/>
          </w:r>
          <w:r w:rsidR="000E712B">
            <w:t>[2, 3, 3]</w:t>
          </w:r>
          <w:r w:rsidR="00A226FE">
            <w:fldChar w:fldCharType="end"/>
          </w:r>
        </w:sdtContent>
      </w:sdt>
      <w:r w:rsidR="006569E3" w:rsidRPr="000F4C1B">
        <w:t>.</w:t>
      </w:r>
      <w:r w:rsidR="00F60FBB" w:rsidRPr="000F4C1B">
        <w:t xml:space="preserve"> </w:t>
      </w:r>
    </w:p>
    <w:p w:rsidR="00BA6036" w:rsidRDefault="00F156AA" w:rsidP="005F035F">
      <w:r>
        <w:t>I</w:t>
      </w:r>
      <w:r w:rsidR="00DB2787" w:rsidRPr="00FC795E">
        <w:t xml:space="preserve">n order </w:t>
      </w:r>
      <w:r w:rsidR="00DB2787" w:rsidRPr="00EB526E">
        <w:t>to acquire the</w:t>
      </w:r>
      <w:r w:rsidR="006F165E">
        <w:t xml:space="preserve"> MR-</w:t>
      </w:r>
      <w:r w:rsidR="00DB2787" w:rsidRPr="00EB526E">
        <w:t>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 xml:space="preserve">in </w:t>
      </w:r>
      <w:r w:rsidR="008D752A">
        <w:t xml:space="preserve">the </w:t>
      </w:r>
      <w:r w:rsidR="00DE4C34">
        <w:t>MR</w:t>
      </w:r>
      <w:r w:rsidR="004D3FC4">
        <w:t>I</w:t>
      </w:r>
      <w:r w:rsidR="00DE4C34">
        <w:t xml:space="preserve">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w:t>
      </w:r>
      <w:r w:rsidR="004D3FC4">
        <w:t xml:space="preserve"> scanning of the</w:t>
      </w:r>
      <w:r w:rsidR="000F1ADB">
        <w:t xml:space="preserve">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w:t>
      </w:r>
      <w:r w:rsidR="00CE7BFC">
        <w:t xml:space="preserve"> of</w:t>
      </w:r>
      <w:r w:rsidR="008D752A">
        <w:t xml:space="preserve"> the</w:t>
      </w:r>
      <w:r w:rsidR="004D3FC4">
        <w:t xml:space="preserve"> MR </w:t>
      </w:r>
      <w:r w:rsidR="002927B8" w:rsidRPr="00FC795E">
        <w:t>imaging</w:t>
      </w:r>
      <w:r w:rsidR="00E20483">
        <w:t xml:space="preserve">, </w:t>
      </w:r>
      <w:r w:rsidR="00F33948">
        <w:t>it generates several type</w:t>
      </w:r>
      <w:r w:rsidR="00572716">
        <w:t>s</w:t>
      </w:r>
      <w:r w:rsidR="00F33948">
        <w:t xml:space="preserve"> of</w:t>
      </w:r>
      <w:r w:rsidR="00421A03">
        <w:t xml:space="preserve"> </w:t>
      </w:r>
      <w:r w:rsidR="00A70476">
        <w:t>imaging artifacts</w:t>
      </w:r>
      <w:r w:rsidR="00F33948">
        <w:t xml:space="preserve"> which</w:t>
      </w:r>
      <w:r w:rsidR="00CE7BFC">
        <w:t xml:space="preserve"> </w:t>
      </w:r>
      <w:r w:rsidR="00F33948">
        <w:t xml:space="preserve">negatively </w:t>
      </w:r>
      <w:r w:rsidR="00E17C5C">
        <w:t>a</w:t>
      </w:r>
      <w:r w:rsidR="00B4277D">
        <w:t>ffect</w:t>
      </w:r>
      <w:r w:rsidR="008D752A">
        <w:t xml:space="preserve"> </w:t>
      </w:r>
      <w:r w:rsidR="002F3EA5" w:rsidRPr="00FC795E">
        <w:t>the</w:t>
      </w:r>
      <w:r w:rsidR="00B4277D">
        <w:t xml:space="preserve"> accuracy of the</w:t>
      </w:r>
      <w:r w:rsidR="00E17C5C">
        <w:t xml:space="preserve"> MRI-based tracking </w:t>
      </w:r>
      <w:r w:rsidR="00944086">
        <w:t>and</w:t>
      </w:r>
      <w:r w:rsidR="00CE7BFC">
        <w:t xml:space="preserve"> </w:t>
      </w:r>
      <w:r w:rsidR="0083521A" w:rsidRPr="00FC795E">
        <w:t xml:space="preserve">registration </w:t>
      </w:r>
      <w:sdt>
        <w:sdtPr>
          <w:alias w:val="Don’t edit this field."/>
          <w:tag w:val="CitaviPlaceholder#a2831b17-7e03-49ef-897c-8eca8a3a3de7"/>
          <w:id w:val="-451863428"/>
          <w:placeholder>
            <w:docPart w:val="DefaultPlaceholder_-1854013440"/>
          </w:placeholder>
        </w:sdtPr>
        <w:sdtContent>
          <w:r w:rsidR="0000521C">
            <w:fldChar w:fldCharType="begin"/>
          </w:r>
          <w:r w:rsidR="00B8294D">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YTI4MzFiMTctN2UwMy00OWVmLTg5N2MtOGVjYThhM2EzZGU3IiwiVGV4dCI6Ils0XSIsIldBSVZlcnNpb24iOiI2LjEuMC4wIn0=}</w:instrText>
          </w:r>
          <w:r w:rsidR="0000521C">
            <w:fldChar w:fldCharType="separate"/>
          </w:r>
          <w:r w:rsidR="000E712B">
            <w:t>[4]</w:t>
          </w:r>
          <w:r w:rsidR="0000521C">
            <w:fldChar w:fldCharType="end"/>
          </w:r>
        </w:sdtContent>
      </w:sdt>
      <w:r w:rsidR="005447C5" w:rsidRPr="00FC795E">
        <w:t>.</w:t>
      </w:r>
      <w:r w:rsidR="00DF0AEB">
        <w:t xml:space="preserve"> </w:t>
      </w:r>
      <w:r w:rsidR="000A12BF">
        <w:t xml:space="preserve"> </w:t>
      </w:r>
      <w:r w:rsidR="00EA66D7">
        <w:t>The</w:t>
      </w:r>
      <w:r w:rsidR="005F035F">
        <w:t xml:space="preserve"> most common</w:t>
      </w:r>
      <w:r w:rsidR="004D3FC4">
        <w:t xml:space="preserve"> </w:t>
      </w:r>
      <w:r w:rsidR="00EA66D7">
        <w:t xml:space="preserve">artifacts in MRI are </w:t>
      </w:r>
      <w:r w:rsidR="008F24B6">
        <w:t>investigated</w:t>
      </w:r>
      <w:r w:rsidR="00944086">
        <w:t xml:space="preserve"> in the</w:t>
      </w:r>
      <w:r w:rsidR="00EA66D7">
        <w:t xml:space="preserve"> section</w:t>
      </w:r>
      <w:r w:rsidR="00944086">
        <w:t xml:space="preserve"> 2.1.1</w:t>
      </w:r>
      <w:r w:rsidR="005F035F">
        <w:t>.</w:t>
      </w:r>
    </w:p>
    <w:p w:rsidR="00AD56F0" w:rsidRDefault="00AD56F0" w:rsidP="006C3FA9"/>
    <w:p w:rsidR="00AD56F0" w:rsidRDefault="00AD56F0" w:rsidP="006C3FA9"/>
    <w:p w:rsidR="00AE0CAB" w:rsidRDefault="00AE0CAB" w:rsidP="006C3FA9"/>
    <w:p w:rsidR="00AD56F0" w:rsidRPr="00FC795E" w:rsidRDefault="00AD56F0" w:rsidP="006C3FA9"/>
    <w:p w:rsidR="00F147C3" w:rsidRPr="00414A03" w:rsidRDefault="00BB7D77" w:rsidP="001B10BC">
      <w:pPr>
        <w:pStyle w:val="Heading3"/>
      </w:pPr>
      <w:bookmarkStart w:id="6" w:name="_Toc525387361"/>
      <w:r w:rsidRPr="00414A03">
        <w:lastRenderedPageBreak/>
        <w:t>Arti</w:t>
      </w:r>
      <w:r w:rsidR="002165BF" w:rsidRPr="00414A03">
        <w:t>facts in MR</w:t>
      </w:r>
      <w:r w:rsidR="0008018E">
        <w:t>I</w:t>
      </w:r>
      <w:bookmarkEnd w:id="6"/>
      <w:r w:rsidR="002165BF" w:rsidRPr="00414A03">
        <w:t xml:space="preserve"> </w:t>
      </w:r>
    </w:p>
    <w:p w:rsidR="00CE5DA6" w:rsidRDefault="00D77864" w:rsidP="008A49E4">
      <w:r w:rsidRPr="00FC795E">
        <w:t>In</w:t>
      </w:r>
      <w:r w:rsidR="00724595">
        <w:t xml:space="preserve"> the</w:t>
      </w:r>
      <w:r w:rsidRPr="00FC795E">
        <w:t xml:space="preserve"> </w:t>
      </w:r>
      <w:r w:rsidR="009F239F">
        <w:t>magnetic resonance imaging</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w:t>
      </w:r>
      <w:r w:rsidR="00724595">
        <w:t xml:space="preserve"> the</w:t>
      </w:r>
      <w:r w:rsidR="00B744D1" w:rsidRPr="00B744D1">
        <w:t xml:space="preserve"> a</w:t>
      </w:r>
      <w:r w:rsidR="00724595">
        <w:t>rti</w:t>
      </w:r>
      <w:r w:rsidR="00765693" w:rsidRPr="00B744D1">
        <w:t xml:space="preserv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724595">
        <w:t xml:space="preserve"> arti</w:t>
      </w:r>
      <w:r w:rsidR="0047290C" w:rsidRPr="00FC795E">
        <w:t>facts that</w:t>
      </w:r>
      <w:r w:rsidR="00CF0F32">
        <w:t xml:space="preserve"> are produced by the patient</w:t>
      </w:r>
      <w:r w:rsidR="00AD56F0">
        <w:t xml:space="preserve"> anatomy </w:t>
      </w:r>
      <w:r w:rsidR="00AD56F0" w:rsidRPr="00FC795E">
        <w:t>movemen</w:t>
      </w:r>
      <w:r w:rsidR="00AD56F0">
        <w:t>t</w:t>
      </w:r>
      <w:r w:rsidR="00AD56F0" w:rsidRPr="00FC795E">
        <w:t>s</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AD56F0">
        <w:t xml:space="preserve"> The b</w:t>
      </w:r>
      <w:r w:rsidR="00B9732B" w:rsidRPr="00C257F2">
        <w:t>lood flow and</w:t>
      </w:r>
      <w:r w:rsidR="005B1CA7">
        <w:t xml:space="preserve"> the</w:t>
      </w:r>
      <w:r w:rsidR="00B9732B" w:rsidRPr="00C257F2">
        <w:t xml:space="preserve"> </w:t>
      </w:r>
      <w:r w:rsidR="00B9732B" w:rsidRPr="00D31B09">
        <w:t xml:space="preserve">respiratory motion are the most </w:t>
      </w:r>
      <w:r w:rsidR="007563A2">
        <w:t>common causes of the motion arti</w:t>
      </w:r>
      <w:r w:rsidR="00B9732B" w:rsidRPr="00D31B09">
        <w:t>facts in MRI.</w:t>
      </w:r>
      <w:r w:rsidR="00A42E36" w:rsidRPr="00D31B09">
        <w:t xml:space="preserve"> </w:t>
      </w:r>
      <w:r w:rsidR="00B32FCF" w:rsidRPr="00D31B09">
        <w:t xml:space="preserve">The second </w:t>
      </w:r>
      <w:r w:rsidR="00E3115A" w:rsidRPr="00D31B09">
        <w:t xml:space="preserve">group of </w:t>
      </w:r>
      <w:r w:rsidR="00724595">
        <w:t>the arti</w:t>
      </w:r>
      <w:r w:rsidR="00E3115A" w:rsidRPr="00D31B09">
        <w:t>facts</w:t>
      </w:r>
      <w:r w:rsidR="005B1CA7">
        <w:t xml:space="preserve"> are the</w:t>
      </w:r>
      <w:r w:rsidR="00A42E36" w:rsidRPr="00D31B09">
        <w:t xml:space="preserve"> consequence of </w:t>
      </w:r>
      <w:r w:rsidR="001063FC" w:rsidRPr="00D31B09">
        <w:t>the</w:t>
      </w:r>
      <w:r w:rsidR="00CA123E" w:rsidRPr="00D31B09">
        <w:t xml:space="preserve"> suboptimal</w:t>
      </w:r>
      <w:r w:rsidR="001063FC" w:rsidRPr="00D31B09">
        <w:t xml:space="preserve"> </w:t>
      </w:r>
      <w:r w:rsidR="00CF0F32" w:rsidRPr="00D31B09">
        <w:t>imaging</w:t>
      </w:r>
      <w:r w:rsidR="00724595">
        <w:t xml:space="preserve"> parameters</w:t>
      </w:r>
      <w:r w:rsidR="00001C48">
        <w:t>;</w:t>
      </w:r>
      <w:r w:rsidR="005B1CA7">
        <w:t xml:space="preserve"> hence, </w:t>
      </w:r>
      <w:r w:rsidR="00DF2795">
        <w:t>the source of the</w:t>
      </w:r>
      <w:r w:rsidR="005C6817">
        <w:t xml:space="preserve"> imaging</w:t>
      </w:r>
      <w:r w:rsidR="00DF2795">
        <w:t xml:space="preserve"> </w:t>
      </w:r>
      <w:r w:rsidR="004E2B3A" w:rsidRPr="00D31B09">
        <w:t>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F948E9">
        <w:t>can be</w:t>
      </w:r>
      <w:r w:rsidR="001063FC" w:rsidRPr="00D31B09">
        <w:t xml:space="preserve"> ge</w:t>
      </w:r>
      <w:r w:rsidR="008D11F8" w:rsidRPr="00D31B09">
        <w:t xml:space="preserve">nerated </w:t>
      </w:r>
      <w:r w:rsidR="00353052">
        <w:t xml:space="preserve">either </w:t>
      </w:r>
      <w:r w:rsidR="008D11F8" w:rsidRPr="00D31B09">
        <w:t>from an external source</w:t>
      </w:r>
      <w:r w:rsidR="00874974">
        <w:t xml:space="preserve"> </w:t>
      </w:r>
      <w:r w:rsidR="00353052">
        <w:t xml:space="preserve">(e.g. </w:t>
      </w:r>
      <w:r w:rsidR="00952574">
        <w:t xml:space="preserve">electrical noise from </w:t>
      </w:r>
      <w:r w:rsidR="001F04B9">
        <w:t>patient monitoring system</w:t>
      </w:r>
      <w:r w:rsidR="00353052">
        <w:t>)</w:t>
      </w:r>
      <w:r w:rsidR="00874974">
        <w:t xml:space="preserve"> or the</w:t>
      </w:r>
      <w:r w:rsidR="001F04B9">
        <w:t xml:space="preserve"> MRI</w:t>
      </w:r>
      <w:r w:rsidR="00874974">
        <w:t xml:space="preserve"> hardware system</w:t>
      </w:r>
      <w:r w:rsidR="008D11F8" w:rsidRPr="00D31B09">
        <w:t>.</w:t>
      </w:r>
      <w:r w:rsidR="004738D5" w:rsidRPr="00D31B09">
        <w:t xml:space="preserve"> </w:t>
      </w:r>
      <w:r w:rsidR="00952574">
        <w:t>A</w:t>
      </w:r>
      <w:r w:rsidR="00AC64D7">
        <w:t xml:space="preserve"> survey about the MRI</w:t>
      </w:r>
      <w:r w:rsidR="007E77DF">
        <w:t xml:space="preserve">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B8294D">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jEzYjk2ZDItZTUyYS00NzdjLTk4OWQtNjEwYTkzMDY5ZTg2IiwiVGV4dCI6IlszXSIsIldBSVZlcnNpb24iOiI2LjEuMC4wIn0=}</w:instrText>
          </w:r>
          <w:r w:rsidR="007E77DF">
            <w:fldChar w:fldCharType="separate"/>
          </w:r>
          <w:r w:rsidR="000E712B">
            <w:t>[3]</w:t>
          </w:r>
          <w:r w:rsidR="007E77DF">
            <w:fldChar w:fldCharType="end"/>
          </w:r>
        </w:sdtContent>
      </w:sdt>
      <w:r w:rsidR="008A49E4">
        <w:t>.</w:t>
      </w:r>
      <w:r w:rsidR="004738D5" w:rsidRPr="00D31B09">
        <w:t xml:space="preserve"> </w:t>
      </w:r>
      <w:r w:rsidR="008A49E4">
        <w:t>I</w:t>
      </w:r>
      <w:r w:rsidR="004738D5" w:rsidRPr="009C50CC">
        <w:t>n this project</w:t>
      </w:r>
      <w:r w:rsidR="009C50CC" w:rsidRPr="009C50CC">
        <w:t xml:space="preserve"> only</w:t>
      </w:r>
      <w:r w:rsidR="00353052">
        <w:t xml:space="preserve"> the</w:t>
      </w:r>
      <w:r w:rsidR="00A37CFF">
        <w:t xml:space="preserve"> relative</w:t>
      </w:r>
      <w:r w:rsidR="004738D5" w:rsidRPr="009C50CC">
        <w:t xml:space="preserve"> </w:t>
      </w:r>
      <w:r w:rsidR="00BA070A">
        <w:t xml:space="preserve">artifacts </w:t>
      </w:r>
      <w:r w:rsidR="00A37CFF">
        <w:t>to the</w:t>
      </w:r>
      <w:r w:rsidR="00BA070A">
        <w:t xml:space="preserve"> </w:t>
      </w:r>
      <w:r w:rsidR="00A37CFF">
        <w:t xml:space="preserve">image segmentation </w:t>
      </w:r>
      <w:r w:rsidR="00BA070A">
        <w:t xml:space="preserve">processing </w:t>
      </w:r>
      <w:r w:rsidR="004738D5" w:rsidRPr="009C50CC">
        <w:t xml:space="preserve">are </w:t>
      </w:r>
      <w:r w:rsidR="00A12F1D" w:rsidRPr="009C50CC">
        <w:t>discussed</w:t>
      </w:r>
      <w:r w:rsidR="005F18FD" w:rsidRPr="009C50CC">
        <w:t>.</w:t>
      </w:r>
    </w:p>
    <w:p w:rsidR="00144538" w:rsidRPr="000E1B87" w:rsidRDefault="00144538" w:rsidP="00A37CFF"/>
    <w:p w:rsidR="00855594" w:rsidRPr="002F51E4" w:rsidRDefault="00855594" w:rsidP="0004664F">
      <w:pPr>
        <w:pStyle w:val="Heading4"/>
      </w:pPr>
      <w:bookmarkStart w:id="7" w:name="_Toc525387362"/>
      <w:r w:rsidRPr="00886643">
        <w:t>Chemical</w:t>
      </w:r>
      <w:r w:rsidRPr="002F51E4">
        <w:t xml:space="preserve"> shift artifacts</w:t>
      </w:r>
      <w:bookmarkEnd w:id="7"/>
    </w:p>
    <w:p w:rsidR="00003C55" w:rsidRDefault="0029007E" w:rsidP="00003C55">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w:t>
      </w:r>
      <w:r w:rsidR="00CE280D">
        <w:fldChar w:fldCharType="begin"/>
      </w:r>
      <w:r w:rsidR="00CE280D">
        <w:instrText xml:space="preserve"> REF _Ref523905599 \h </w:instrText>
      </w:r>
      <w:r w:rsidR="00CE280D">
        <w:fldChar w:fldCharType="separate"/>
      </w:r>
      <w:r w:rsidR="00514A12">
        <w:t xml:space="preserve">Figure </w:t>
      </w:r>
      <w:r w:rsidR="00514A12">
        <w:rPr>
          <w:noProof/>
          <w:cs/>
        </w:rPr>
        <w:t>‎</w:t>
      </w:r>
      <w:r w:rsidR="00514A12">
        <w:rPr>
          <w:noProof/>
        </w:rPr>
        <w:t>2</w:t>
      </w:r>
      <w:r w:rsidR="00514A12">
        <w:t>.</w:t>
      </w:r>
      <w:r w:rsidR="00514A12">
        <w:rPr>
          <w:noProof/>
        </w:rPr>
        <w:t>1</w:t>
      </w:r>
      <w:r w:rsidR="00CE280D">
        <w:fldChar w:fldCharType="end"/>
      </w:r>
      <w:r w:rsidR="00CE280D">
        <w:t xml:space="preserve"> and </w:t>
      </w:r>
      <w:r w:rsidR="00CE280D">
        <w:fldChar w:fldCharType="begin"/>
      </w:r>
      <w:r w:rsidR="00CE280D">
        <w:instrText xml:space="preserve"> REF _Ref525059426 \h </w:instrText>
      </w:r>
      <w:r w:rsidR="00CE280D">
        <w:fldChar w:fldCharType="separate"/>
      </w:r>
      <w:r w:rsidR="00514A12">
        <w:t xml:space="preserve">Figure </w:t>
      </w:r>
      <w:r w:rsidR="00514A12">
        <w:rPr>
          <w:noProof/>
          <w:cs/>
        </w:rPr>
        <w:t>‎</w:t>
      </w:r>
      <w:r w:rsidR="00514A12">
        <w:rPr>
          <w:noProof/>
        </w:rPr>
        <w:t>2</w:t>
      </w:r>
      <w:r w:rsidR="00514A12">
        <w:t>.</w:t>
      </w:r>
      <w:r w:rsidR="00514A12">
        <w:rPr>
          <w:noProof/>
        </w:rPr>
        <w:t>2</w:t>
      </w:r>
      <w:r w:rsidR="00CE280D">
        <w:fldChar w:fldCharType="end"/>
      </w:r>
      <w:r w:rsidR="00CE280D">
        <w:t>.</w:t>
      </w:r>
      <w:r w:rsidR="00003C55">
        <w:t xml:space="preserve"> </w:t>
      </w:r>
      <w:r w:rsidR="00003C55" w:rsidRPr="00D31B09">
        <w:t xml:space="preserve">One consequence of this frequency difference is the misregistration of the fat and water protons which are mapped </w:t>
      </w:r>
      <w:r w:rsidR="00003C55">
        <w:t>in</w:t>
      </w:r>
      <w:r w:rsidR="00003C55" w:rsidRPr="00D31B09">
        <w:t>to incorrect pixels</w:t>
      </w:r>
      <w:r w:rsidR="00003C55">
        <w:t xml:space="preserve">. According to the Equation 2.1, the detected </w:t>
      </w:r>
      <w:r w:rsidR="00003C55" w:rsidRPr="00452161">
        <w:t>signal from a voxel is</w:t>
      </w:r>
      <w:r w:rsidR="00003C55">
        <w:t xml:space="preserve"> positioned in a specific location based on its frequency if all protons inside a voxel have the same resonate frequency: </w:t>
      </w:r>
    </w:p>
    <w:p w:rsidR="00003C55" w:rsidRDefault="00003C55" w:rsidP="00003C55">
      <w:r>
        <w:tab/>
      </w:r>
    </w:p>
    <w:p w:rsidR="00003C55" w:rsidRDefault="00111AEB" w:rsidP="008638B3">
      <w:pPr>
        <w:ind w:left="288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8638B3">
        <w:rPr>
          <w:rFonts w:eastAsiaTheme="minorEastAsia"/>
        </w:rPr>
        <w:tab/>
      </w:r>
      <w:r w:rsidR="008638B3">
        <w:rPr>
          <w:rFonts w:eastAsiaTheme="minorEastAsia"/>
        </w:rPr>
        <w:tab/>
      </w:r>
      <w:r w:rsidR="008638B3">
        <w:rPr>
          <w:rFonts w:eastAsiaTheme="minorEastAsia"/>
        </w:rPr>
        <w:tab/>
      </w:r>
      <w:r w:rsidR="008638B3">
        <w:rPr>
          <w:rFonts w:eastAsiaTheme="minorEastAsia"/>
        </w:rPr>
        <w:tab/>
      </w:r>
      <w:r w:rsidR="00003C55">
        <w:rPr>
          <w:rFonts w:eastAsiaTheme="minorEastAsia"/>
        </w:rPr>
        <w:t>(2.1)</w:t>
      </w:r>
    </w:p>
    <w:p w:rsidR="00003C55" w:rsidRPr="00AC5A2F" w:rsidRDefault="00003C55" w:rsidP="00003C55"/>
    <w:p w:rsidR="0003360D" w:rsidRDefault="00003C55" w:rsidP="0003360D">
      <w:r w:rsidRPr="005462D9">
        <w:t>In the Equation</w:t>
      </w:r>
      <w:r>
        <w:t xml:space="preserve"> 2.1</w:t>
      </w:r>
      <w:r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5462D9">
        <w:t>is the main magnetic field,</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462D9">
        <w:t xml:space="preserve"> is the magnetic field at </w:t>
      </w:r>
      <w:r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5462D9">
        <w:t xml:space="preserve"> is the total gradient amplitude</w:t>
      </w:r>
      <w:r>
        <w:t xml:space="preserve"> </w:t>
      </w:r>
      <w:sdt>
        <w:sdtPr>
          <w:alias w:val="Don't edit this field"/>
          <w:tag w:val="CitaviPlaceholder#2642fee1-efa3-4862-a5b5-bcebd5ed1515"/>
          <w:id w:val="1880201534"/>
          <w:placeholder>
            <w:docPart w:val="4A32F4EE89F24C548DB0F792C6E37EB5"/>
          </w:placeholder>
        </w:sdtPr>
        <w:sdtContent>
          <w:r>
            <w:fldChar w:fldCharType="begin"/>
          </w:r>
          <w:r w:rsidR="00B8294D">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jY0MmZlZTEtZWZhMy00ODYyLWE1YjUtYmNlYmQ1ZWQxNTE1IiwiVGV4dCI6IlszXSIsIldBSVZlcnNpb24iOiI2LjEuMC4wIn0=}</w:instrText>
          </w:r>
          <w:r>
            <w:fldChar w:fldCharType="separate"/>
          </w:r>
          <w:r w:rsidR="000E712B">
            <w:t>[3]</w:t>
          </w:r>
          <w:r>
            <w:fldChar w:fldCharType="end"/>
          </w:r>
        </w:sdtContent>
      </w:sdt>
      <w:r w:rsidRPr="005462D9">
        <w:t>.</w:t>
      </w:r>
    </w:p>
    <w:p w:rsidR="00F76F3D" w:rsidRDefault="00917B29" w:rsidP="001177E5">
      <w:pPr>
        <w:jc w:val="center"/>
      </w:pPr>
      <w:r>
        <w:rPr>
          <w:noProof/>
        </w:rPr>
        <w:lastRenderedPageBreak/>
        <mc:AlternateContent>
          <mc:Choice Requires="wpg">
            <w:drawing>
              <wp:anchor distT="0" distB="0" distL="114300" distR="114300" simplePos="0" relativeHeight="251832832" behindDoc="0" locked="0" layoutInCell="1" allowOverlap="1" wp14:anchorId="6711B0E1" wp14:editId="2CBB834D">
                <wp:simplePos x="0" y="0"/>
                <wp:positionH relativeFrom="column">
                  <wp:posOffset>1301262</wp:posOffset>
                </wp:positionH>
                <wp:positionV relativeFrom="paragraph">
                  <wp:posOffset>-35171</wp:posOffset>
                </wp:positionV>
                <wp:extent cx="3280692" cy="2481483"/>
                <wp:effectExtent l="0" t="0" r="0" b="0"/>
                <wp:wrapNone/>
                <wp:docPr id="1073741972" name="Group 1073741972"/>
                <wp:cNvGraphicFramePr/>
                <a:graphic xmlns:a="http://schemas.openxmlformats.org/drawingml/2006/main">
                  <a:graphicData uri="http://schemas.microsoft.com/office/word/2010/wordprocessingGroup">
                    <wpg:wgp>
                      <wpg:cNvGrpSpPr/>
                      <wpg:grpSpPr>
                        <a:xfrm>
                          <a:off x="0" y="0"/>
                          <a:ext cx="3280692" cy="2481483"/>
                          <a:chOff x="-170822" y="-10049"/>
                          <a:chExt cx="3280692" cy="2481483"/>
                        </a:xfrm>
                      </wpg:grpSpPr>
                      <wps:wsp>
                        <wps:cNvPr id="29" name="Text Box 29"/>
                        <wps:cNvSpPr txBox="1"/>
                        <wps:spPr>
                          <a:xfrm>
                            <a:off x="-90436" y="-10049"/>
                            <a:ext cx="532563" cy="300990"/>
                          </a:xfrm>
                          <a:prstGeom prst="rect">
                            <a:avLst/>
                          </a:prstGeom>
                          <a:solidFill>
                            <a:schemeClr val="lt1"/>
                          </a:solidFill>
                          <a:ln w="6350">
                            <a:noFill/>
                          </a:ln>
                        </wps:spPr>
                        <wps:txbx>
                          <w:txbxContent>
                            <w:p w:rsidR="00106491" w:rsidRPr="00130FAF" w:rsidRDefault="00106491"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406580" y="5025"/>
                            <a:ext cx="655955" cy="300990"/>
                          </a:xfrm>
                          <a:prstGeom prst="rect">
                            <a:avLst/>
                          </a:prstGeom>
                          <a:solidFill>
                            <a:schemeClr val="lt1"/>
                          </a:solidFill>
                          <a:ln w="6350">
                            <a:noFill/>
                          </a:ln>
                        </wps:spPr>
                        <wps:txbx>
                          <w:txbxContent>
                            <w:p w:rsidR="00106491" w:rsidRPr="00130FAF" w:rsidRDefault="00106491"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0822" y="2100106"/>
                            <a:ext cx="808892" cy="310551"/>
                          </a:xfrm>
                          <a:prstGeom prst="rect">
                            <a:avLst/>
                          </a:prstGeom>
                          <a:solidFill>
                            <a:schemeClr val="lt1"/>
                          </a:solidFill>
                          <a:ln w="6350">
                            <a:noFill/>
                          </a:ln>
                        </wps:spPr>
                        <wps:txbx>
                          <w:txbxContent>
                            <w:p w:rsidR="00106491" w:rsidRPr="00130FAF" w:rsidRDefault="00106491"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55855" y="2170444"/>
                            <a:ext cx="854015" cy="300990"/>
                          </a:xfrm>
                          <a:prstGeom prst="rect">
                            <a:avLst/>
                          </a:prstGeom>
                          <a:solidFill>
                            <a:schemeClr val="lt1"/>
                          </a:solidFill>
                          <a:ln w="6350">
                            <a:noFill/>
                          </a:ln>
                        </wps:spPr>
                        <wps:txbx>
                          <w:txbxContent>
                            <w:p w:rsidR="00106491" w:rsidRPr="00130FAF" w:rsidRDefault="00106491"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11B0E1" id="Group 1073741972" o:spid="_x0000_s1026" style="position:absolute;left:0;text-align:left;margin-left:102.45pt;margin-top:-2.75pt;width:258.3pt;height:195.4pt;z-index:251832832;mso-width-relative:margin;mso-height-relative:margin" coordorigin="-1708,-100" coordsize="32806,24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">
                <v:shapetype id="_x0000_t202" coordsize="21600,21600" o:spt="202" path="m,l,21600r21600,l21600,xe">
                  <v:stroke joinstyle="miter"/>
                  <v:path gradientshapeok="t" o:connecttype="rect"/>
                </v:shapetype>
                <v:shape id="Text Box 29" o:spid="_x0000_s1027" type="#_x0000_t202" style="position:absolute;left:-904;top:-100;width:5325;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rsidR="00106491" w:rsidRPr="00130FAF" w:rsidRDefault="00106491" w:rsidP="00D31B09">
                        <w:r>
                          <w:t>1.5 T</w:t>
                        </w:r>
                      </w:p>
                    </w:txbxContent>
                  </v:textbox>
                </v:shape>
                <v:shape id="Text Box 31" o:spid="_x0000_s1028" type="#_x0000_t202" style="position:absolute;left:24065;top:50;width:656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106491" w:rsidRPr="00130FAF" w:rsidRDefault="00106491" w:rsidP="00D31B09">
                        <w:r>
                          <w:t>3.0 T</w:t>
                        </w:r>
                      </w:p>
                    </w:txbxContent>
                  </v:textbox>
                </v:shape>
                <v:shape id="Text Box 54" o:spid="_x0000_s1029" type="#_x0000_t202" style="position:absolute;left:-1708;top:21001;width:808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rsidR="00106491" w:rsidRPr="00130FAF" w:rsidRDefault="00106491" w:rsidP="002B741D">
                        <w:r>
                          <w:t>3.5 ppm</w:t>
                        </w:r>
                      </w:p>
                    </w:txbxContent>
                  </v:textbox>
                </v:shape>
                <v:shape id="Text Box 56" o:spid="_x0000_s1030" type="#_x0000_t202" style="position:absolute;left:22558;top:21704;width:854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rsidR="00106491" w:rsidRPr="00130FAF" w:rsidRDefault="00106491" w:rsidP="002B741D">
                        <w:r>
                          <w:t>3.5 ppm</w:t>
                        </w:r>
                      </w:p>
                    </w:txbxContent>
                  </v:textbox>
                </v:shape>
              </v:group>
            </w:pict>
          </mc:Fallback>
        </mc:AlternateContent>
      </w:r>
      <w:r w:rsidR="00EB5F23">
        <w:rPr>
          <w:noProof/>
        </w:rPr>
        <w:drawing>
          <wp:inline distT="0" distB="0" distL="0" distR="0" wp14:anchorId="30A8F977" wp14:editId="5D771190">
            <wp:extent cx="4725462" cy="234126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6">
                      <a:extLst>
                        <a:ext uri="{28A0092B-C50C-407E-A947-70E740481C1C}">
                          <a14:useLocalDpi xmlns:a14="http://schemas.microsoft.com/office/drawing/2010/main" val="0"/>
                        </a:ext>
                      </a:extLst>
                    </a:blip>
                    <a:srcRect b="11785"/>
                    <a:stretch/>
                  </pic:blipFill>
                  <pic:spPr bwMode="auto">
                    <a:xfrm>
                      <a:off x="0" y="0"/>
                      <a:ext cx="4762998" cy="2359864"/>
                    </a:xfrm>
                    <a:prstGeom prst="rect">
                      <a:avLst/>
                    </a:prstGeom>
                    <a:ln>
                      <a:noFill/>
                    </a:ln>
                    <a:extLst>
                      <a:ext uri="{53640926-AAD7-44D8-BBD7-CCE9431645EC}">
                        <a14:shadowObscured xmlns:a14="http://schemas.microsoft.com/office/drawing/2010/main"/>
                      </a:ext>
                    </a:extLst>
                  </pic:spPr>
                </pic:pic>
              </a:graphicData>
            </a:graphic>
          </wp:inline>
        </w:drawing>
      </w:r>
    </w:p>
    <w:p w:rsidR="00DF0685" w:rsidRDefault="00DF0685" w:rsidP="00251888">
      <w:pPr>
        <w:pStyle w:val="Caption"/>
      </w:pPr>
      <w:bookmarkStart w:id="8" w:name="_Ref523905599"/>
      <w:bookmarkStart w:id="9" w:name="_Toc523735282"/>
      <w:bookmarkStart w:id="10" w:name="_Toc525405073"/>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w:t>
      </w:r>
      <w:r w:rsidR="00462132">
        <w:fldChar w:fldCharType="end"/>
      </w:r>
      <w:bookmarkEnd w:id="8"/>
      <w:r>
        <w:t xml:space="preserve">: Spectrum of the water and fat protons. The frequency difference between water and fat is 3.5 ppm which is equal to 220 Hz and 450 Hz absolute frequency difference in the presence of 1.5T and 3,0T magnetic field. (a) 1.5T magnetic field. (b) 3.0T magnetic field </w:t>
      </w:r>
      <w:sdt>
        <w:sdtPr>
          <w:alias w:val="Don’t edit this field."/>
          <w:tag w:val="CitaviPlaceholder#ebc1f8ed-0178-4c0b-84f3-e7ff20e0a57b"/>
          <w:id w:val="1684558545"/>
          <w:placeholder>
            <w:docPart w:val="94BC817CE7D0451DBF764984CE81EE25"/>
          </w:placeholder>
        </w:sdtPr>
        <w:sdtContent>
          <w:r>
            <w:fldChar w:fldCharType="begin"/>
          </w:r>
          <w:r w:rsidR="00B8294D">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WJjMWY4ZWQtMDE3OC00YzBiLTg0ZjMtZTdmZjIwZTBhNTdiIiwiVGV4dCI6IlszXSIsIldBSVZlcnNpb24iOiI2LjEuMC4wIn0=}</w:instrText>
          </w:r>
          <w:r>
            <w:fldChar w:fldCharType="separate"/>
          </w:r>
          <w:r w:rsidR="000E712B">
            <w:t>[3]</w:t>
          </w:r>
          <w:r>
            <w:fldChar w:fldCharType="end"/>
          </w:r>
        </w:sdtContent>
      </w:sdt>
      <w:r>
        <w:t>.</w:t>
      </w:r>
      <w:bookmarkEnd w:id="9"/>
      <w:bookmarkEnd w:id="10"/>
    </w:p>
    <w:p w:rsidR="00710908" w:rsidRDefault="00710908" w:rsidP="00CE280D"/>
    <w:p w:rsidR="009D2FDA" w:rsidRDefault="009D2FDA" w:rsidP="00CE280D"/>
    <w:p w:rsidR="00F76F3D" w:rsidRPr="00582FC4" w:rsidRDefault="00F96F72" w:rsidP="001177E5">
      <w:pPr>
        <w:jc w:val="center"/>
      </w:pPr>
      <w:r>
        <w:rPr>
          <w:noProof/>
        </w:rPr>
        <mc:AlternateContent>
          <mc:Choice Requires="wps">
            <w:drawing>
              <wp:anchor distT="0" distB="0" distL="114300" distR="114300" simplePos="0" relativeHeight="251836928" behindDoc="0" locked="0" layoutInCell="1" allowOverlap="1" wp14:anchorId="3BE99828" wp14:editId="0B7EFE04">
                <wp:simplePos x="0" y="0"/>
                <wp:positionH relativeFrom="column">
                  <wp:posOffset>1348796</wp:posOffset>
                </wp:positionH>
                <wp:positionV relativeFrom="paragraph">
                  <wp:posOffset>2606675</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45175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99828" id="Text Box 78" o:spid="_x0000_s1031" type="#_x0000_t202" style="position:absolute;left:0;text-align:left;margin-left:106.2pt;margin-top:205.25pt;width:37.25pt;height:23.7pt;z-index:25183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" fillcolor="white [3201]" stroked="f" strokeweight=".5pt">
                <v:textbox>
                  <w:txbxContent>
                    <w:p w:rsidR="00106491" w:rsidRPr="00130FAF" w:rsidRDefault="00106491" w:rsidP="00451759">
                      <w:r>
                        <w:t>(d)</w:t>
                      </w:r>
                    </w:p>
                  </w:txbxContent>
                </v:textbox>
              </v:shape>
            </w:pict>
          </mc:Fallback>
        </mc:AlternateContent>
      </w:r>
      <w:r>
        <w:rPr>
          <w:noProof/>
        </w:rPr>
        <mc:AlternateContent>
          <mc:Choice Requires="wps">
            <w:drawing>
              <wp:anchor distT="0" distB="0" distL="114300" distR="114300" simplePos="0" relativeHeight="251834880" behindDoc="0" locked="0" layoutInCell="1" allowOverlap="1" wp14:anchorId="21E39DDF" wp14:editId="342C3341">
                <wp:simplePos x="0" y="0"/>
                <wp:positionH relativeFrom="column">
                  <wp:posOffset>2740890</wp:posOffset>
                </wp:positionH>
                <wp:positionV relativeFrom="paragraph">
                  <wp:posOffset>2608929</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451759">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39DDF" id="Text Box 1073741829" o:spid="_x0000_s1032" type="#_x0000_t202" style="position:absolute;left:0;text-align:left;margin-left:215.8pt;margin-top:205.45pt;width:37.25pt;height:23.7pt;z-index:25183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" fillcolor="white [3201]" stroked="f" strokeweight=".5pt">
                <v:textbox>
                  <w:txbxContent>
                    <w:p w:rsidR="00106491" w:rsidRPr="00130FAF" w:rsidRDefault="00106491" w:rsidP="00451759">
                      <w:r>
                        <w:t>(e)</w:t>
                      </w:r>
                    </w:p>
                  </w:txbxContent>
                </v:textbox>
              </v:shape>
            </w:pict>
          </mc:Fallback>
        </mc:AlternateContent>
      </w:r>
      <w:r>
        <w:rPr>
          <w:noProof/>
        </w:rPr>
        <mc:AlternateContent>
          <mc:Choice Requires="wps">
            <w:drawing>
              <wp:anchor distT="0" distB="0" distL="114300" distR="114300" simplePos="0" relativeHeight="251838976" behindDoc="0" locked="0" layoutInCell="1" allowOverlap="1" wp14:anchorId="1EB703C8" wp14:editId="6E18C7DA">
                <wp:simplePos x="0" y="0"/>
                <wp:positionH relativeFrom="column">
                  <wp:posOffset>4008336</wp:posOffset>
                </wp:positionH>
                <wp:positionV relativeFrom="paragraph">
                  <wp:posOffset>1186243</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451759">
                            <w:pPr>
                              <w:jc w:val="center"/>
                            </w:pPr>
                            <w: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B703C8" id="Text Box 103" o:spid="_x0000_s1033" type="#_x0000_t202" style="position:absolute;left:0;text-align:left;margin-left:315.6pt;margin-top:93.4pt;width:37.25pt;height:23.7pt;z-index:25183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" fillcolor="white [3201]" stroked="f" strokeweight=".5pt">
                <v:textbox>
                  <w:txbxContent>
                    <w:p w:rsidR="00106491" w:rsidRPr="00130FAF" w:rsidRDefault="00106491" w:rsidP="00451759">
                      <w:pPr>
                        <w:jc w:val="center"/>
                      </w:pPr>
                      <w:r>
                        <w:t xml:space="preserve"> (c)</w:t>
                      </w:r>
                    </w:p>
                  </w:txbxContent>
                </v:textbox>
              </v:shape>
            </w:pict>
          </mc:Fallback>
        </mc:AlternateContent>
      </w:r>
      <w:r>
        <w:rPr>
          <w:noProof/>
        </w:rPr>
        <mc:AlternateContent>
          <mc:Choice Requires="wps">
            <w:drawing>
              <wp:anchor distT="0" distB="0" distL="114300" distR="114300" simplePos="0" relativeHeight="251719168" behindDoc="0" locked="0" layoutInCell="1" allowOverlap="1" wp14:anchorId="47B7D8E0" wp14:editId="7307EBC1">
                <wp:simplePos x="0" y="0"/>
                <wp:positionH relativeFrom="column">
                  <wp:posOffset>1364615</wp:posOffset>
                </wp:positionH>
                <wp:positionV relativeFrom="paragraph">
                  <wp:posOffset>1164011</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B7D8E0" id="Text Box 27" o:spid="_x0000_s1034" type="#_x0000_t202" style="position:absolute;left:0;text-align:left;margin-left:107.45pt;margin-top:91.65pt;width:37.25pt;height:23.7pt;z-index:25171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" fillcolor="white [3201]" stroked="f" strokeweight=".5pt">
                <v:textbox>
                  <w:txbxContent>
                    <w:p w:rsidR="00106491" w:rsidRPr="00130FAF" w:rsidRDefault="00106491" w:rsidP="00D31B09">
                      <w:r>
                        <w:t>(</w:t>
                      </w:r>
                      <w:r w:rsidRPr="00130FAF">
                        <w:t>a</w:t>
                      </w:r>
                      <w:r>
                        <w:t>)</w:t>
                      </w:r>
                    </w:p>
                  </w:txbxContent>
                </v:textbox>
              </v:shape>
            </w:pict>
          </mc:Fallback>
        </mc:AlternateContent>
      </w:r>
      <w:r w:rsidR="00AF3595">
        <w:rPr>
          <w:noProof/>
        </w:rPr>
        <mc:AlternateContent>
          <mc:Choice Requires="wps">
            <w:drawing>
              <wp:anchor distT="0" distB="0" distL="114300" distR="114300" simplePos="0" relativeHeight="251720192" behindDoc="0" locked="0" layoutInCell="1" allowOverlap="1" wp14:anchorId="11EC37EA" wp14:editId="2E29B598">
                <wp:simplePos x="0" y="0"/>
                <wp:positionH relativeFrom="margin">
                  <wp:align>center</wp:align>
                </wp:positionH>
                <wp:positionV relativeFrom="paragraph">
                  <wp:posOffset>1193675</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EC37EA" id="Text Box 28" o:spid="_x0000_s1035" type="#_x0000_t202" style="position:absolute;left:0;text-align:left;margin-left:0;margin-top:94pt;width:37.25pt;height:23.7pt;z-index:251720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" fillcolor="white [3201]" stroked="f" strokeweight=".5pt">
                <v:textbox>
                  <w:txbxContent>
                    <w:p w:rsidR="00106491" w:rsidRPr="00130FAF" w:rsidRDefault="00106491" w:rsidP="00D31B09">
                      <w:r>
                        <w:t xml:space="preserve">   (b)</w:t>
                      </w:r>
                    </w:p>
                  </w:txbxContent>
                </v:textbox>
                <w10:wrap anchorx="margin"/>
              </v:shape>
            </w:pict>
          </mc:Fallback>
        </mc:AlternateContent>
      </w:r>
      <w:r w:rsidR="00917B29">
        <w:rPr>
          <w:noProof/>
        </w:rPr>
        <w:drawing>
          <wp:inline distT="0" distB="0" distL="0" distR="0" wp14:anchorId="11285ACB" wp14:editId="542FD7AA">
            <wp:extent cx="4380951" cy="285875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8089" cy="2863414"/>
                    </a:xfrm>
                    <a:prstGeom prst="rect">
                      <a:avLst/>
                    </a:prstGeom>
                  </pic:spPr>
                </pic:pic>
              </a:graphicData>
            </a:graphic>
          </wp:inline>
        </w:drawing>
      </w:r>
    </w:p>
    <w:p w:rsidR="000340E7" w:rsidRDefault="00451759" w:rsidP="00251888">
      <w:pPr>
        <w:pStyle w:val="Caption"/>
      </w:pPr>
      <w:bookmarkStart w:id="11" w:name="_Toc525405074"/>
      <w:r>
        <mc:AlternateContent>
          <mc:Choice Requires="wps">
            <w:drawing>
              <wp:anchor distT="0" distB="0" distL="114300" distR="114300" simplePos="0" relativeHeight="251843072" behindDoc="0" locked="0" layoutInCell="1" allowOverlap="1" wp14:anchorId="4A717E42" wp14:editId="7F057A39">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717E42" id="Text Box 1073741893" o:spid="_x0000_s1036" type="#_x0000_t202" style="position:absolute;left:0;text-align:left;margin-left:209.2pt;margin-top:269.45pt;width:37.25pt;height:23.7pt;z-index:251843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b2iMkwCAACRBAAADgAAAAAAAAAAAAAAAAAuAgAAZHJzL2Uyb0RvYy54bWxQSwECLQAUAAYA&#10;CAAAACEARfNS7+IAAAALAQAADwAAAAAAAAAAAAAAAACmBAAAZHJzL2Rvd25yZXYueG1sUEsFBgAA&#10;AAAEAAQA8wAAALUFAAAAAA==&#10;" fillcolor="white [3201]" stroked="f" strokeweight=".5pt">
                <v:textbox>
                  <w:txbxContent>
                    <w:p w:rsidR="00106491" w:rsidRPr="00130FAF" w:rsidRDefault="00106491" w:rsidP="00451759">
                      <w:pPr>
                        <w:jc w:val="center"/>
                      </w:pPr>
                      <w:r>
                        <w:t>(e)</w:t>
                      </w:r>
                    </w:p>
                  </w:txbxContent>
                </v:textbox>
              </v:shape>
            </w:pict>
          </mc:Fallback>
        </mc:AlternateContent>
      </w:r>
      <w:r>
        <mc:AlternateContent>
          <mc:Choice Requires="wps">
            <w:drawing>
              <wp:anchor distT="0" distB="0" distL="114300" distR="114300" simplePos="0" relativeHeight="251841024" behindDoc="0" locked="0" layoutInCell="1" allowOverlap="1" wp14:anchorId="102ECB28" wp14:editId="6E34671D">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2ECB28" id="Text Box 122" o:spid="_x0000_s1037" type="#_x0000_t202" style="position:absolute;left:0;text-align:left;margin-left:68.35pt;margin-top:269.15pt;width:37.25pt;height:23.7pt;z-index:25184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" fillcolor="white [3201]" stroked="f" strokeweight=".5pt">
                <v:textbox>
                  <w:txbxContent>
                    <w:p w:rsidR="00106491" w:rsidRPr="00130FAF" w:rsidRDefault="00106491" w:rsidP="00451759">
                      <w:pPr>
                        <w:jc w:val="center"/>
                      </w:pPr>
                      <w:r>
                        <w:t>(d)</w:t>
                      </w:r>
                    </w:p>
                  </w:txbxContent>
                </v:textbox>
              </v:shape>
            </w:pict>
          </mc:Fallback>
        </mc:AlternateContent>
      </w:r>
      <w:bookmarkStart w:id="12" w:name="_Ref525059426"/>
      <w:bookmarkStart w:id="13" w:name="_Toc523735283"/>
      <w:r w:rsidR="0062615D">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w:t>
      </w:r>
      <w:r w:rsidR="00462132">
        <w:fldChar w:fldCharType="end"/>
      </w:r>
      <w:bookmarkEnd w:id="12"/>
      <w:r w:rsidR="0062615D">
        <w:t xml:space="preserve">: </w:t>
      </w:r>
      <w:r w:rsidR="0062615D" w:rsidRPr="007C42AB">
        <w:t>Precession of</w:t>
      </w:r>
      <w:r w:rsidR="007A531B">
        <w:t xml:space="preserve"> the</w:t>
      </w:r>
      <w:r w:rsidR="0062615D" w:rsidRPr="007C42AB">
        <w:t xml:space="preserve"> fat and </w:t>
      </w:r>
      <w:r w:rsidR="0062615D" w:rsidRPr="00582FC4">
        <w:t>water</w:t>
      </w:r>
      <w:r w:rsidR="0062615D" w:rsidRPr="007C42AB">
        <w:t xml:space="preserve"> protons</w:t>
      </w:r>
      <w:r w:rsidR="00046725">
        <w:t xml:space="preserve"> in different positions</w:t>
      </w:r>
      <w:r w:rsidR="0062615D" w:rsidRPr="007C42AB">
        <w:t>.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B8294D">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GIyMGJiYjktZTYxOS00ZGJjLThmNmQtZWE4MDVlNDlhOWVjIiwiVGV4dCI6IlszXSIsIldBSVZlcnNpb24iOiI2LjEuMC4wIn0=}</w:instrText>
          </w:r>
          <w:r w:rsidR="00CD2946">
            <w:fldChar w:fldCharType="separate"/>
          </w:r>
          <w:r w:rsidR="000E712B">
            <w:t>[3]</w:t>
          </w:r>
          <w:r w:rsidR="00CD2946">
            <w:fldChar w:fldCharType="end"/>
          </w:r>
        </w:sdtContent>
      </w:sdt>
      <w:r w:rsidR="0062615D" w:rsidRPr="007C42AB">
        <w:t>.</w:t>
      </w:r>
      <w:bookmarkEnd w:id="11"/>
      <w:bookmarkEnd w:id="13"/>
    </w:p>
    <w:p w:rsidR="00582FC4" w:rsidRPr="00582FC4" w:rsidRDefault="00582FC4" w:rsidP="00582FC4"/>
    <w:p w:rsidR="009331E8" w:rsidRDefault="001A6FEA" w:rsidP="001A6203">
      <w:r>
        <w:lastRenderedPageBreak/>
        <w:t>Although</w:t>
      </w:r>
      <w:r w:rsidR="000351EC">
        <w:t>, d</w:t>
      </w:r>
      <w:r w:rsidR="00E4345C">
        <w:t>ue to the fact that</w:t>
      </w:r>
      <w:r w:rsidR="00AB1C3C">
        <w:t xml:space="preserve"> the</w:t>
      </w:r>
      <w:r w:rsidR="00E4345C">
        <w:t xml:space="preserve"> fat</w:t>
      </w:r>
      <w:r w:rsidR="005759B4">
        <w:t xml:space="preserve"> </w:t>
      </w:r>
      <w:r w:rsidR="00E4345C">
        <w:t xml:space="preserve">protons </w:t>
      </w:r>
      <w:r w:rsidR="00744E0F">
        <w:t xml:space="preserve">have a </w:t>
      </w:r>
      <w:r w:rsidR="00744E0F" w:rsidRPr="00744E0F">
        <w:t>lower resonate frequency than</w:t>
      </w:r>
      <w:r w:rsidR="00ED5266">
        <w:t xml:space="preserve"> the</w:t>
      </w:r>
      <w:r w:rsidR="00E4345C" w:rsidRPr="00744E0F">
        <w:t xml:space="preserve"> water protons</w:t>
      </w:r>
      <w:r>
        <w:t xml:space="preserve">, </w:t>
      </w:r>
      <w:r w:rsidR="00E4345C" w:rsidRPr="009B1A43">
        <w:t xml:space="preserve">they </w:t>
      </w:r>
      <w:r w:rsidR="009B1A43" w:rsidRPr="009B1A43">
        <w:t>will be transferred</w:t>
      </w:r>
      <w:r w:rsidR="00E4345C" w:rsidRPr="009B1A43">
        <w:t xml:space="preserve"> to</w:t>
      </w:r>
      <w:r w:rsidR="006756AC">
        <w:t xml:space="preserve"> the pixels with</w:t>
      </w:r>
      <w:r w:rsidR="00E4345C" w:rsidRPr="009B1A43">
        <w:t xml:space="preserve"> a lower frequency </w:t>
      </w:r>
      <w:r w:rsidR="006756AC">
        <w:t>level</w:t>
      </w:r>
      <w:r w:rsidR="00E4345C" w:rsidRPr="009B1A43">
        <w:t xml:space="preserve"> in the readout direction</w:t>
      </w:r>
      <w:r w:rsidR="00515E19">
        <w:t>.</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w:t>
      </w:r>
      <w:r w:rsidR="005C6C0F">
        <w:t xml:space="preserve"> it</w:t>
      </w:r>
      <w:r w:rsidR="00AF5BE7">
        <w:t xml:space="preserve"> is shown in Figure 2.3</w:t>
      </w:r>
      <w:r w:rsidR="00F56FD6" w:rsidRPr="0092231B">
        <w:t>.</w:t>
      </w:r>
      <w:r w:rsidR="00F6152D" w:rsidRPr="0092231B">
        <w:t xml:space="preserve"> </w:t>
      </w:r>
    </w:p>
    <w:p w:rsidR="00E111EC" w:rsidRDefault="00E111EC" w:rsidP="00D31B09"/>
    <w:p w:rsidR="00605F7A" w:rsidRDefault="00974768" w:rsidP="00974768">
      <w:pPr>
        <w:jc w:val="center"/>
      </w:pPr>
      <w:r>
        <w:rPr>
          <w:noProof/>
        </w:rPr>
        <mc:AlternateContent>
          <mc:Choice Requires="wps">
            <w:drawing>
              <wp:anchor distT="0" distB="0" distL="114300" distR="114300" simplePos="0" relativeHeight="251723264" behindDoc="0" locked="0" layoutInCell="1" allowOverlap="1" wp14:anchorId="6B64BC78" wp14:editId="129F2808">
                <wp:simplePos x="0" y="0"/>
                <wp:positionH relativeFrom="column">
                  <wp:posOffset>1173878</wp:posOffset>
                </wp:positionH>
                <wp:positionV relativeFrom="paragraph">
                  <wp:posOffset>2755732</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 xml:space="preserve"> (</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64BC78" id="Text Box 30" o:spid="_x0000_s1038" type="#_x0000_t202" style="position:absolute;left:0;text-align:left;margin-left:92.45pt;margin-top:217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" fillcolor="white [3201]" stroked="f" strokeweight=".5pt">
                <v:textbox>
                  <w:txbxContent>
                    <w:p w:rsidR="00106491" w:rsidRPr="00130FAF" w:rsidRDefault="00106491" w:rsidP="00D31B09">
                      <w:r>
                        <w:t xml:space="preserve"> (</w:t>
                      </w:r>
                      <w:r w:rsidRPr="00130FAF">
                        <w:t>a</w:t>
                      </w:r>
                      <w:r>
                        <w:t>)</w:t>
                      </w:r>
                    </w:p>
                  </w:txbxContent>
                </v:textbox>
              </v:shape>
            </w:pict>
          </mc:Fallback>
        </mc:AlternateContent>
      </w:r>
      <w:r w:rsidR="00EB5F64">
        <w:rPr>
          <w:noProof/>
        </w:rPr>
        <mc:AlternateContent>
          <mc:Choice Requires="wps">
            <w:drawing>
              <wp:anchor distT="0" distB="0" distL="114300" distR="114300" simplePos="0" relativeHeight="251724288" behindDoc="0" locked="0" layoutInCell="1" allowOverlap="1" wp14:anchorId="7ECF65B0" wp14:editId="757D0646">
                <wp:simplePos x="0" y="0"/>
                <wp:positionH relativeFrom="column">
                  <wp:posOffset>4248325</wp:posOffset>
                </wp:positionH>
                <wp:positionV relativeFrom="paragraph">
                  <wp:posOffset>2748169</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CF65B0" id="Text Box 32" o:spid="_x0000_s1039" type="#_x0000_t202" style="position:absolute;left:0;text-align:left;margin-left:334.5pt;margin-top:216.4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" fillcolor="white [3201]" stroked="f" strokeweight=".5pt">
                <v:textbox>
                  <w:txbxContent>
                    <w:p w:rsidR="00106491" w:rsidRPr="00130FAF" w:rsidRDefault="00106491" w:rsidP="00D31B09">
                      <w:r>
                        <w:t>(b)</w:t>
                      </w:r>
                    </w:p>
                  </w:txbxContent>
                </v:textbox>
              </v:shape>
            </w:pict>
          </mc:Fallback>
        </mc:AlternateContent>
      </w:r>
      <w:r w:rsidR="008951CB">
        <w:rPr>
          <w:noProof/>
        </w:rPr>
        <w:drawing>
          <wp:inline distT="0" distB="0" distL="0" distR="0" wp14:anchorId="586696A7" wp14:editId="72AE5BCF">
            <wp:extent cx="5707464" cy="2733376"/>
            <wp:effectExtent l="0" t="0" r="7620" b="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18">
                      <a:extLst>
                        <a:ext uri="{28A0092B-C50C-407E-A947-70E740481C1C}">
                          <a14:useLocalDpi xmlns:a14="http://schemas.microsoft.com/office/drawing/2010/main" val="0"/>
                        </a:ext>
                      </a:extLst>
                    </a:blip>
                    <a:srcRect l="750" t="1161" r="1271" b="2099"/>
                    <a:stretch/>
                  </pic:blipFill>
                  <pic:spPr bwMode="auto">
                    <a:xfrm>
                      <a:off x="0" y="0"/>
                      <a:ext cx="5907018" cy="2828945"/>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523735284"/>
    </w:p>
    <w:p w:rsidR="00AC64CA" w:rsidRDefault="00AC64CA" w:rsidP="00AC64CA">
      <w:pPr>
        <w:jc w:val="center"/>
      </w:pPr>
    </w:p>
    <w:p w:rsidR="00CC5EF8" w:rsidRDefault="00C96550" w:rsidP="00251888">
      <w:pPr>
        <w:pStyle w:val="Caption"/>
      </w:pPr>
      <w:bookmarkStart w:id="15" w:name="_Toc525405075"/>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w:t>
      </w:r>
      <w:r w:rsidR="00462132">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w:t>
      </w:r>
      <w:r w:rsidR="00EB5F64">
        <w:t>s</w:t>
      </w:r>
      <w:r w:rsidRPr="007C42AB">
        <w:t>).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B8294D">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DBiODczYTAtNWFjNi00ZjFlLWI1MGUtNzlhMTI5NjhlMjU1IiwiVGV4dCI6IlszXSIsIldBSVZlcnNpb24iOiI2LjEuMC4wIn0=}</w:instrText>
          </w:r>
          <w:r w:rsidR="00CD2946">
            <w:fldChar w:fldCharType="separate"/>
          </w:r>
          <w:r w:rsidR="000E712B">
            <w:t>[3]</w:t>
          </w:r>
          <w:r w:rsidR="00CD2946">
            <w:fldChar w:fldCharType="end"/>
          </w:r>
        </w:sdtContent>
      </w:sdt>
      <w:r w:rsidRPr="007C42AB">
        <w:t>.</w:t>
      </w:r>
      <w:bookmarkEnd w:id="14"/>
      <w:bookmarkEnd w:id="15"/>
    </w:p>
    <w:p w:rsidR="00556D08" w:rsidRPr="00556D08" w:rsidRDefault="00556D08" w:rsidP="00556D08"/>
    <w:p w:rsidR="00C5623A" w:rsidRPr="00381E02" w:rsidRDefault="00C5623A" w:rsidP="0007793C">
      <w:pPr>
        <w:pStyle w:val="Heading4"/>
      </w:pPr>
      <w:bookmarkStart w:id="16" w:name="_Toc525387363"/>
      <w:r w:rsidRPr="00381E02">
        <w:t xml:space="preserve">Phase </w:t>
      </w:r>
      <w:r w:rsidRPr="0007793C">
        <w:t>cancel</w:t>
      </w:r>
      <w:r w:rsidR="00007A57" w:rsidRPr="0007793C">
        <w:t>lation</w:t>
      </w:r>
      <w:r w:rsidR="00007A57" w:rsidRPr="00381E02">
        <w:t xml:space="preserve"> artifact</w:t>
      </w:r>
      <w:bookmarkEnd w:id="16"/>
    </w:p>
    <w:p w:rsidR="0028015F" w:rsidRPr="0028015F" w:rsidRDefault="00007A57" w:rsidP="005D08D5">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w:t>
      </w:r>
      <w:r w:rsidR="004E1AC4">
        <w:t xml:space="preserve">the </w:t>
      </w:r>
      <w:r w:rsidRPr="00F25659">
        <w:t>fat and water protons</w:t>
      </w:r>
      <w:r w:rsidR="009F1641" w:rsidRPr="00DB20A5">
        <w:t>.</w:t>
      </w:r>
      <w:r w:rsidR="0053708C">
        <w:t xml:space="preserve"> </w:t>
      </w:r>
      <w:r w:rsidR="001D3DA9">
        <w:t>Exclusively, this kind of</w:t>
      </w:r>
      <w:r w:rsidR="00F203CA">
        <w:t xml:space="preserve"> the</w:t>
      </w:r>
      <w:r w:rsidR="001D3DA9">
        <w:t xml:space="preserve"> chemical shift-based artifact </w:t>
      </w:r>
      <w:r w:rsidR="00E73F82" w:rsidRPr="00E73F82">
        <w:t>occurs</w:t>
      </w:r>
      <w:r w:rsidR="001D3DA9" w:rsidRPr="00E73F82">
        <w:t xml:space="preserve"> in</w:t>
      </w:r>
      <w:r w:rsidR="00320B2E">
        <w:t xml:space="preserve"> the</w:t>
      </w:r>
      <w:r w:rsidR="001D3DA9" w:rsidRPr="00E73F82">
        <w:t xml:space="preserve"> gradient echo images.</w:t>
      </w:r>
      <w:r w:rsidR="00B12AC7">
        <w:t xml:space="preserve"> As it </w:t>
      </w:r>
      <w:r w:rsidR="00B12AC7" w:rsidRPr="00E73F82">
        <w:t xml:space="preserve">is </w:t>
      </w:r>
      <w:r w:rsidR="00E73F82" w:rsidRPr="00E73F82">
        <w:t xml:space="preserve">illustrated </w:t>
      </w:r>
      <w:r w:rsidR="00B12AC7" w:rsidRPr="00E73F82">
        <w:t>in</w:t>
      </w:r>
      <w:r w:rsidR="00E60209">
        <w:t xml:space="preserve"> the</w:t>
      </w:r>
      <w:r w:rsidR="00B12AC7" w:rsidRPr="00E73F82">
        <w:t xml:space="preserve"> Figure</w:t>
      </w:r>
      <w:r w:rsidR="004F2C1D">
        <w:t xml:space="preserve"> 2.4</w:t>
      </w:r>
      <w:r w:rsidR="00B12AC7">
        <w:t>, the artifact leads to a black line around the boundary of the tissue because of the destructive interference of</w:t>
      </w:r>
      <w:r w:rsidR="004E1AC4">
        <w:t xml:space="preserve"> the</w:t>
      </w:r>
      <w:r w:rsidR="00B12AC7">
        <w:t xml:space="preserve">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B8294D">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TI3ZDdmYzYtMTgzNi00ZDdiLTgxNzEtOTI3NzNiYTY3YzcwIiwiVGV4dCI6IlszXSIsIldBSVZlcnNpb24iOiI2LjEuMC4wIn0=}</w:instrText>
          </w:r>
          <w:r w:rsidR="002B6300">
            <w:fldChar w:fldCharType="separate"/>
          </w:r>
          <w:r w:rsidR="000E712B">
            <w:t>[3]</w:t>
          </w:r>
          <w:r w:rsidR="002B6300">
            <w:fldChar w:fldCharType="end"/>
          </w:r>
        </w:sdtContent>
      </w:sdt>
      <w:r w:rsidR="00B12AC7">
        <w:t xml:space="preserve">. </w:t>
      </w:r>
    </w:p>
    <w:p w:rsidR="00FA484B" w:rsidRDefault="00367CB2" w:rsidP="004A299E">
      <w:pPr>
        <w:jc w:val="center"/>
      </w:pPr>
      <w:r>
        <w:rPr>
          <w:noProof/>
        </w:rPr>
        <w:lastRenderedPageBreak/>
        <mc:AlternateContent>
          <mc:Choice Requires="wps">
            <w:drawing>
              <wp:anchor distT="0" distB="0" distL="114300" distR="114300" simplePos="0" relativeHeight="251726336" behindDoc="0" locked="0" layoutInCell="1" allowOverlap="1" wp14:anchorId="2604F78E" wp14:editId="2799D708">
                <wp:simplePos x="0" y="0"/>
                <wp:positionH relativeFrom="column">
                  <wp:posOffset>4332794</wp:posOffset>
                </wp:positionH>
                <wp:positionV relativeFrom="paragraph">
                  <wp:posOffset>2072500</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04F78E" id="Text Box 34" o:spid="_x0000_s1040" type="#_x0000_t202" style="position:absolute;left:0;text-align:left;margin-left:341.15pt;margin-top:163.2pt;width:37.25pt;height:23.7pt;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" fillcolor="white [3201]" stroked="f" strokeweight=".5pt">
                <v:textbox>
                  <w:txbxContent>
                    <w:p w:rsidR="00106491" w:rsidRPr="00130FAF" w:rsidRDefault="00106491" w:rsidP="00D31B09">
                      <w:r>
                        <w:t>(b)</w:t>
                      </w:r>
                    </w:p>
                  </w:txbxContent>
                </v:textbox>
              </v:shape>
            </w:pict>
          </mc:Fallback>
        </mc:AlternateContent>
      </w:r>
      <w:r w:rsidR="00E97695">
        <w:rPr>
          <w:noProof/>
        </w:rPr>
        <mc:AlternateContent>
          <mc:Choice Requires="wps">
            <w:drawing>
              <wp:anchor distT="0" distB="0" distL="114300" distR="114300" simplePos="0" relativeHeight="251725312" behindDoc="0" locked="0" layoutInCell="1" allowOverlap="1" wp14:anchorId="53DB1C94" wp14:editId="17E44F55">
                <wp:simplePos x="0" y="0"/>
                <wp:positionH relativeFrom="column">
                  <wp:posOffset>1296803</wp:posOffset>
                </wp:positionH>
                <wp:positionV relativeFrom="paragraph">
                  <wp:posOffset>2061977</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DB1C94" id="Text Box 33" o:spid="_x0000_s1041" type="#_x0000_t202" style="position:absolute;left:0;text-align:left;margin-left:102.1pt;margin-top:162.35pt;width:37.25pt;height:23.7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" fillcolor="white [3201]" stroked="f" strokeweight=".5pt">
                <v:textbox>
                  <w:txbxContent>
                    <w:p w:rsidR="00106491" w:rsidRPr="00130FAF" w:rsidRDefault="00106491" w:rsidP="00D31B09">
                      <w:r>
                        <w:t>(</w:t>
                      </w:r>
                      <w:r w:rsidRPr="00130FAF">
                        <w:t>a</w:t>
                      </w:r>
                      <w:r>
                        <w:t>)</w:t>
                      </w:r>
                    </w:p>
                  </w:txbxContent>
                </v:textbox>
              </v:shape>
            </w:pict>
          </mc:Fallback>
        </mc:AlternateContent>
      </w:r>
      <w:r w:rsidR="004947DC">
        <w:rPr>
          <w:noProof/>
        </w:rPr>
        <w:drawing>
          <wp:inline distT="0" distB="0" distL="0" distR="0" wp14:anchorId="2CC42322" wp14:editId="7B848C1D">
            <wp:extent cx="5764489" cy="207498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19">
                      <a:extLst>
                        <a:ext uri="{28A0092B-C50C-407E-A947-70E740481C1C}">
                          <a14:useLocalDpi xmlns:a14="http://schemas.microsoft.com/office/drawing/2010/main" val="0"/>
                        </a:ext>
                      </a:extLst>
                    </a:blip>
                    <a:stretch>
                      <a:fillRect/>
                    </a:stretch>
                  </pic:blipFill>
                  <pic:spPr>
                    <a:xfrm>
                      <a:off x="0" y="0"/>
                      <a:ext cx="5888332" cy="2119563"/>
                    </a:xfrm>
                    <a:prstGeom prst="rect">
                      <a:avLst/>
                    </a:prstGeom>
                  </pic:spPr>
                </pic:pic>
              </a:graphicData>
            </a:graphic>
          </wp:inline>
        </w:drawing>
      </w:r>
    </w:p>
    <w:p w:rsidR="00AB1C3C" w:rsidRPr="00AB1C3C" w:rsidRDefault="00AB1C3C" w:rsidP="00251888">
      <w:pPr>
        <w:pStyle w:val="Caption"/>
      </w:pPr>
    </w:p>
    <w:p w:rsidR="00556D08" w:rsidRDefault="00FA484B" w:rsidP="00251888">
      <w:pPr>
        <w:pStyle w:val="Caption"/>
      </w:pPr>
      <w:bookmarkStart w:id="17" w:name="_Toc523735285"/>
      <w:bookmarkStart w:id="18" w:name="_Toc525405076"/>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4</w:t>
      </w:r>
      <w:r w:rsidR="00462132">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w:t>
      </w:r>
      <w:r w:rsidR="00F203CA">
        <w:t>,</w:t>
      </w:r>
      <w:r w:rsidRPr="007C42AB">
        <w:t xml:space="preserve">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B8294D">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ZTg2ZTI2ZmYtNjBiMi00MWYyLWIxNWUtODhlNzA1ZjMwNzRjIiwiVGV4dCI6IlszXSIsIldBSVZlcnNpb24iOiI2LjEuMC4wIn0=}</w:instrText>
          </w:r>
          <w:r w:rsidR="002B6300">
            <w:fldChar w:fldCharType="separate"/>
          </w:r>
          <w:r w:rsidR="000E712B">
            <w:t>[3]</w:t>
          </w:r>
          <w:r w:rsidR="002B6300">
            <w:fldChar w:fldCharType="end"/>
          </w:r>
        </w:sdtContent>
      </w:sdt>
      <w:bookmarkEnd w:id="17"/>
      <w:r w:rsidR="00556D08">
        <w:t>.</w:t>
      </w:r>
      <w:bookmarkEnd w:id="18"/>
    </w:p>
    <w:p w:rsidR="002B7D01" w:rsidRPr="002B7D01" w:rsidRDefault="002B7D01" w:rsidP="002B7D01"/>
    <w:p w:rsidR="005526FA" w:rsidRPr="004E712E" w:rsidRDefault="005D2153" w:rsidP="00556D08">
      <w:pPr>
        <w:pStyle w:val="Heading4"/>
        <w:spacing w:before="100" w:beforeAutospacing="1"/>
      </w:pPr>
      <w:bookmarkStart w:id="19" w:name="_Toc525387364"/>
      <w:r>
        <w:t>Noise</w:t>
      </w:r>
      <w:bookmarkEnd w:id="19"/>
      <w:r w:rsidR="005F34FC">
        <w:t xml:space="preserve"> </w:t>
      </w:r>
    </w:p>
    <w:p w:rsidR="00F203CA" w:rsidRDefault="00503780" w:rsidP="008148A5">
      <w:pPr>
        <w:rPr>
          <w:noProof/>
        </w:rPr>
      </w:pPr>
      <w:r>
        <w:t>This type of</w:t>
      </w:r>
      <w:r w:rsidR="00F65B0A">
        <w:t xml:space="preserve"> the</w:t>
      </w:r>
      <w:r>
        <w:t xml:space="preserve"> artifacts </w:t>
      </w:r>
      <w:r w:rsidR="00BD2E61">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B8294D">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OTQ0NGE3NGUtY2ZlMS00YzFmLWFjY2MtNjViZTYzZDExNjZlIiwiVGV4dCI6IlszXSIsIldBSVZlcnNpb24iOiI2LjEuMC4wIn0=}</w:instrText>
          </w:r>
          <w:r w:rsidR="002B6300">
            <w:fldChar w:fldCharType="separate"/>
          </w:r>
          <w:r w:rsidR="000E712B">
            <w:t>[3]</w:t>
          </w:r>
          <w:r w:rsidR="002B6300">
            <w:fldChar w:fldCharType="end"/>
          </w:r>
        </w:sdtContent>
      </w:sdt>
      <w:r w:rsidR="008D1C08" w:rsidRPr="00797243">
        <w:t>.</w:t>
      </w:r>
      <w:r w:rsidR="002B1238">
        <w:t xml:space="preserve"> </w:t>
      </w:r>
      <w:r w:rsidR="003F164A">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B8294D">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NdIn1dfSwiVGFnIjoiQ2l0YXZpUGxhY2Vob2xkZXIjMDA3MGNhZmEtN2Y3Yy00MTFkLThlODAtYTNkMmUwYTBmNWMxIiwiVGV4dCI6IlszXSIsIldBSVZlcnNpb24iOiI2LjEuMC4wIn0=}</w:instrText>
          </w:r>
          <w:r w:rsidR="002B6300">
            <w:fldChar w:fldCharType="separate"/>
          </w:r>
          <w:r w:rsidR="000E712B">
            <w:t>[3]</w:t>
          </w:r>
          <w:r w:rsidR="002B6300">
            <w:fldChar w:fldCharType="end"/>
          </w:r>
        </w:sdtContent>
      </w:sdt>
      <w:r w:rsidR="00B361E7">
        <w:t>.</w:t>
      </w:r>
      <w:r w:rsidR="00B63E6E" w:rsidRPr="00B63E6E">
        <w:rPr>
          <w:noProof/>
        </w:rPr>
        <w:t xml:space="preserve"> </w:t>
      </w:r>
    </w:p>
    <w:p w:rsidR="00957EE1" w:rsidRDefault="00206122" w:rsidP="004A2CDA">
      <w:r>
        <w:t>Another common noise in MR-</w:t>
      </w:r>
      <w:r w:rsidR="00991A57">
        <w:t>images sources from the hu</w:t>
      </w:r>
      <w:r w:rsidR="00587FCD">
        <w:t xml:space="preserve">man body and called </w:t>
      </w:r>
      <w:r w:rsidR="00991A57">
        <w:t>thermal noise. Th</w:t>
      </w:r>
      <w:r w:rsidR="007E25D7">
        <w:t>is</w:t>
      </w:r>
      <w:r w:rsidR="00991A57">
        <w:t xml:space="preserve"> noise causes Gaussian noise and Rician-distributed noise in</w:t>
      </w:r>
      <w:r w:rsidR="007E25D7">
        <w:t xml:space="preserve"> the</w:t>
      </w:r>
      <w:r w:rsidR="00991A57">
        <w:t xml:space="preserve"> both real and imaginary parts of the MRI signals. The noise is very signal-dependent </w:t>
      </w:r>
      <w:r w:rsidR="007C1D8A">
        <w:t>which</w:t>
      </w:r>
      <w:r>
        <w:t xml:space="preserve"> make</w:t>
      </w:r>
      <w:r w:rsidR="00991A57">
        <w:t xml:space="preserve"> </w:t>
      </w:r>
      <w:r>
        <w:t>extracting signals from noise</w:t>
      </w:r>
      <w:r w:rsidR="00991A57">
        <w:t xml:space="preserve"> a very difficult task. Depending on the </w:t>
      </w:r>
      <w:r>
        <w:t>pixels intensity in</w:t>
      </w:r>
      <w:r w:rsidR="00991A57">
        <w:t xml:space="preserve"> the image, Rician-distributed noise can be estimated as Gaussian-distributed noise </w:t>
      </w:r>
      <w:sdt>
        <w:sdtPr>
          <w:alias w:val="Don't edit this field"/>
          <w:tag w:val="CitaviPlaceholder#0000c4bd-f994-4163-a5a0-db955872db11"/>
          <w:id w:val="941342349"/>
          <w:placeholder>
            <w:docPart w:val="A2E97F7419A54353BE6545A6C6B4E865"/>
          </w:placeholder>
        </w:sdtPr>
        <w:sdtContent>
          <w:r w:rsidR="00991A57">
            <w:fldChar w:fldCharType="begin"/>
          </w:r>
          <w:r w:rsidR="00B8294D">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wMDAwYzRiZC1mOTk0LTQxNjMtYTVhMC1kYjk1NTg3MmRiMTEiLCJUZXh0IjoiWzVdIiwiV0FJVmVyc2lvbiI6IjYuMS4wLjAifQ==}</w:instrText>
          </w:r>
          <w:r w:rsidR="00991A57">
            <w:fldChar w:fldCharType="separate"/>
          </w:r>
          <w:r w:rsidR="000E712B">
            <w:t>[5]</w:t>
          </w:r>
          <w:r w:rsidR="00991A57">
            <w:fldChar w:fldCharType="end"/>
          </w:r>
        </w:sdtContent>
      </w:sdt>
      <w:r w:rsidR="00991A57">
        <w:t xml:space="preserve">. A destructive </w:t>
      </w:r>
      <w:r w:rsidR="003A6EAE">
        <w:t>effect of this noise on the MR-</w:t>
      </w:r>
      <w:r w:rsidR="00991A57">
        <w:t>image</w:t>
      </w:r>
      <w:r w:rsidR="003A6EAE">
        <w:t>s</w:t>
      </w:r>
      <w:r w:rsidR="00991A57">
        <w:t xml:space="preserve"> is </w:t>
      </w:r>
      <w:r w:rsidR="003F3CBF">
        <w:t>the enhancement</w:t>
      </w:r>
      <w:r w:rsidR="00991A57">
        <w:t xml:space="preserve"> of the intensity value </w:t>
      </w:r>
      <w:r w:rsidR="00A91C8F">
        <w:t>in</w:t>
      </w:r>
      <w:r w:rsidR="00991A57">
        <w:t xml:space="preserve"> the low intensity regions which </w:t>
      </w:r>
      <w:r w:rsidR="004A2CDA">
        <w:t>decrease</w:t>
      </w:r>
      <w:r w:rsidR="00A91C8F">
        <w:t xml:space="preserve"> the  </w:t>
      </w:r>
      <w:r w:rsidR="004A2CDA">
        <w:t xml:space="preserve">total contrast </w:t>
      </w:r>
      <w:r w:rsidR="00542374">
        <w:t>in the</w:t>
      </w:r>
      <w:r w:rsidR="00991A57">
        <w:t xml:space="preserve"> image </w:t>
      </w:r>
      <w:sdt>
        <w:sdtPr>
          <w:alias w:val="Don't edit this field"/>
          <w:tag w:val="CitaviPlaceholder#4ed2c769-e4b6-4841-adb4-71b3d109a76e"/>
          <w:id w:val="1620176329"/>
          <w:placeholder>
            <w:docPart w:val="A2E97F7419A54353BE6545A6C6B4E865"/>
          </w:placeholder>
        </w:sdtPr>
        <w:sdtContent>
          <w:r w:rsidR="00991A57">
            <w:fldChar w:fldCharType="begin"/>
          </w:r>
          <w:r w:rsidR="00B8294D">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yMVQxODowNjozMy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yMVQxODowNjozMy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2LCA3XSJ9XX0sIlRhZyI6IkNpdGF2aVBsYWNlaG9sZGVyIzRlZDJjNzY5LWU0YjYtNDg0MS1hZGI0LTcxYjNkMTA5YTc2ZSIsIlRleHQiOiJbNiwgN10iLCJXQUlWZXJzaW9uIjoiNi4xLjAuMCJ9}</w:instrText>
          </w:r>
          <w:r w:rsidR="00991A57">
            <w:fldChar w:fldCharType="separate"/>
          </w:r>
          <w:r w:rsidR="000E712B">
            <w:t>[6, 7]</w:t>
          </w:r>
          <w:r w:rsidR="00991A57">
            <w:fldChar w:fldCharType="end"/>
          </w:r>
        </w:sdtContent>
      </w:sdt>
      <w:r w:rsidR="00991A57">
        <w:t>.</w:t>
      </w:r>
    </w:p>
    <w:p w:rsidR="005D08D5" w:rsidRDefault="003D5F43" w:rsidP="00957EE1">
      <w:r>
        <w:rPr>
          <w:noProof/>
        </w:rPr>
        <w:lastRenderedPageBreak/>
        <w:drawing>
          <wp:anchor distT="0" distB="0" distL="114300" distR="114300" simplePos="0" relativeHeight="251715072" behindDoc="0" locked="0" layoutInCell="1" allowOverlap="1" wp14:anchorId="270040A7" wp14:editId="4FBD13EB">
            <wp:simplePos x="0" y="0"/>
            <wp:positionH relativeFrom="margin">
              <wp:posOffset>2903855</wp:posOffset>
            </wp:positionH>
            <wp:positionV relativeFrom="paragraph">
              <wp:posOffset>0</wp:posOffset>
            </wp:positionV>
            <wp:extent cx="2774315" cy="2039620"/>
            <wp:effectExtent l="0" t="0" r="698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0">
                      <a:extLst>
                        <a:ext uri="{28A0092B-C50C-407E-A947-70E740481C1C}">
                          <a14:useLocalDpi xmlns:a14="http://schemas.microsoft.com/office/drawing/2010/main" val="0"/>
                        </a:ext>
                      </a:extLst>
                    </a:blip>
                    <a:srcRect l="13802" r="5640" b="10078"/>
                    <a:stretch/>
                  </pic:blipFill>
                  <pic:spPr bwMode="auto">
                    <a:xfrm>
                      <a:off x="0" y="0"/>
                      <a:ext cx="277431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096" behindDoc="0" locked="0" layoutInCell="1" allowOverlap="1" wp14:anchorId="23B202A1" wp14:editId="7F1B8F4F">
            <wp:simplePos x="0" y="0"/>
            <wp:positionH relativeFrom="margin">
              <wp:posOffset>74295</wp:posOffset>
            </wp:positionH>
            <wp:positionV relativeFrom="paragraph">
              <wp:posOffset>0</wp:posOffset>
            </wp:positionV>
            <wp:extent cx="2648585" cy="20396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1">
                      <a:extLst>
                        <a:ext uri="{28A0092B-C50C-407E-A947-70E740481C1C}">
                          <a14:useLocalDpi xmlns:a14="http://schemas.microsoft.com/office/drawing/2010/main" val="0"/>
                        </a:ext>
                      </a:extLst>
                    </a:blip>
                    <a:srcRect l="331" t="302" r="32095" b="4589"/>
                    <a:stretch/>
                  </pic:blipFill>
                  <pic:spPr bwMode="auto">
                    <a:xfrm>
                      <a:off x="0" y="0"/>
                      <a:ext cx="2648585" cy="203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B00">
        <w:rPr>
          <w:noProof/>
        </w:rPr>
        <mc:AlternateContent>
          <mc:Choice Requires="wps">
            <w:drawing>
              <wp:anchor distT="0" distB="0" distL="114300" distR="114300" simplePos="0" relativeHeight="251732480" behindDoc="0" locked="0" layoutInCell="1" allowOverlap="1" wp14:anchorId="5F55CC13" wp14:editId="7982D0D6">
                <wp:simplePos x="0" y="0"/>
                <wp:positionH relativeFrom="margin">
                  <wp:posOffset>88265</wp:posOffset>
                </wp:positionH>
                <wp:positionV relativeFrom="paragraph">
                  <wp:posOffset>2243455</wp:posOffset>
                </wp:positionV>
                <wp:extent cx="5732145" cy="723265"/>
                <wp:effectExtent l="0" t="0" r="1905" b="635"/>
                <wp:wrapTopAndBottom/>
                <wp:docPr id="43" name="Text Box 43"/>
                <wp:cNvGraphicFramePr/>
                <a:graphic xmlns:a="http://schemas.openxmlformats.org/drawingml/2006/main">
                  <a:graphicData uri="http://schemas.microsoft.com/office/word/2010/wordprocessingShape">
                    <wps:wsp>
                      <wps:cNvSpPr txBox="1"/>
                      <wps:spPr>
                        <a:xfrm>
                          <a:off x="0" y="0"/>
                          <a:ext cx="5732145" cy="723265"/>
                        </a:xfrm>
                        <a:prstGeom prst="rect">
                          <a:avLst/>
                        </a:prstGeom>
                        <a:solidFill>
                          <a:prstClr val="white"/>
                        </a:solidFill>
                        <a:ln>
                          <a:noFill/>
                        </a:ln>
                      </wps:spPr>
                      <wps:txbx>
                        <w:txbxContent>
                          <w:p w:rsidR="00106491" w:rsidRPr="00563DE9" w:rsidRDefault="00106491" w:rsidP="00251888">
                            <w:pPr>
                              <w:pStyle w:val="Caption"/>
                            </w:pPr>
                            <w:bookmarkStart w:id="20" w:name="_Toc523735286"/>
                            <w:bookmarkStart w:id="21" w:name="_Toc524625263"/>
                            <w:bookmarkStart w:id="22" w:name="_Toc525405077"/>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5</w:t>
                            </w:r>
                            <w:r w:rsidR="00462132">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5CC13" id="Text Box 43" o:spid="_x0000_s1042" type="#_x0000_t202" style="position:absolute;left:0;text-align:left;margin-left:6.95pt;margin-top:176.65pt;width:451.35pt;height:56.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" stroked="f">
                <v:textbox inset="0,0,0,0">
                  <w:txbxContent>
                    <w:p w:rsidR="00106491" w:rsidRPr="00563DE9" w:rsidRDefault="00106491" w:rsidP="00251888">
                      <w:pPr>
                        <w:pStyle w:val="Caption"/>
                      </w:pPr>
                      <w:bookmarkStart w:id="23" w:name="_Toc523735286"/>
                      <w:bookmarkStart w:id="24" w:name="_Toc524625263"/>
                      <w:bookmarkStart w:id="25" w:name="_Toc525405077"/>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5</w:t>
                      </w:r>
                      <w:r w:rsidR="00462132">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518762594"/>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23"/>
                      <w:bookmarkEnd w:id="24"/>
                      <w:bookmarkEnd w:id="25"/>
                    </w:p>
                  </w:txbxContent>
                </v:textbox>
                <w10:wrap type="topAndBottom" anchorx="margin"/>
              </v:shape>
            </w:pict>
          </mc:Fallback>
        </mc:AlternateContent>
      </w:r>
    </w:p>
    <w:p w:rsidR="00957EE1" w:rsidRDefault="00957EE1" w:rsidP="00957EE1"/>
    <w:p w:rsidR="00ED5266" w:rsidRDefault="00ED5266" w:rsidP="00044252"/>
    <w:p w:rsidR="00F44A0F" w:rsidRDefault="00F44A0F" w:rsidP="00044252"/>
    <w:p w:rsidR="00F44A0F" w:rsidRDefault="00F44A0F" w:rsidP="00044252"/>
    <w:p w:rsidR="00F44A0F" w:rsidRDefault="00F44A0F" w:rsidP="00044252"/>
    <w:p w:rsidR="00F44A0F" w:rsidRDefault="00F44A0F" w:rsidP="00044252"/>
    <w:p w:rsidR="00F44A0F" w:rsidRDefault="00F44A0F" w:rsidP="00044252"/>
    <w:p w:rsidR="00D611D3" w:rsidRDefault="00D611D3" w:rsidP="00044252"/>
    <w:p w:rsidR="00D611D3" w:rsidRDefault="00D611D3" w:rsidP="00044252"/>
    <w:p w:rsidR="00991A57" w:rsidRDefault="00991A57" w:rsidP="00044252"/>
    <w:p w:rsidR="00991A57" w:rsidRDefault="00991A57" w:rsidP="00044252"/>
    <w:p w:rsidR="00991A57" w:rsidRDefault="00991A57" w:rsidP="00044252"/>
    <w:p w:rsidR="00991A57" w:rsidRDefault="00991A57" w:rsidP="00044252"/>
    <w:p w:rsidR="00ED5266" w:rsidRPr="00E65B83" w:rsidRDefault="00ED5266" w:rsidP="00044252"/>
    <w:p w:rsidR="00FD4FC1" w:rsidRPr="008F78B7" w:rsidRDefault="009C5777" w:rsidP="00886BE1">
      <w:pPr>
        <w:pStyle w:val="Heading2"/>
      </w:pPr>
      <w:bookmarkStart w:id="26" w:name="_Ref523906202"/>
      <w:bookmarkStart w:id="27" w:name="_Ref524343556"/>
      <w:bookmarkStart w:id="28" w:name="_Toc525387365"/>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26"/>
      <w:bookmarkEnd w:id="27"/>
      <w:bookmarkEnd w:id="28"/>
    </w:p>
    <w:p w:rsidR="00914A0A" w:rsidRDefault="00AF0C56" w:rsidP="00251888">
      <w:pPr>
        <w:spacing w:after="240"/>
      </w:pPr>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B8294D">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OCwgOV0ifV19LCJUYWciOiJDaXRhdmlQbGFjZWhvbGRlciNhOTdlZDE2Ni0wYzYyLTRkY2ItYmU1ZS00MjI3MjRhMzA1Y2IiLCJUZXh0IjoiWzgsIDldIiwiV0FJVmVyc2lvbiI6IjYuMS4wLjAifQ==}</w:instrText>
          </w:r>
          <w:r w:rsidR="00D93414">
            <w:fldChar w:fldCharType="separate"/>
          </w:r>
          <w:r w:rsidR="000E712B">
            <w:t>[8, 9]</w:t>
          </w:r>
          <w:r w:rsidR="00D93414">
            <w:fldChar w:fldCharType="end"/>
          </w:r>
        </w:sdtContent>
      </w:sdt>
      <w:r w:rsidRPr="002534AA">
        <w:t xml:space="preserve">. </w:t>
      </w:r>
      <w:r w:rsidR="00FF3382">
        <w:t>For the visualization of the instrument (e.g. biopsy needle or radio frequency ablation needle) during its progressive penetration to the target structure</w:t>
      </w:r>
      <w:r w:rsidR="00914A0A">
        <w:t>,</w:t>
      </w:r>
      <w:r w:rsidR="00FF3382">
        <w:t xml:space="preserv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B8294D">
            <w:instrText>ADDIN CitaviPlaceholder{eyIkaWQiOiIxIiwiRW50cmllcyI6W3siJGlkIjoiMiIsIklkIjoiOWM0N2VkYzEtNDVkZi00NTQ3LTlmOTQtMzFmMmZjNzZmZTg3IiwiUmFuZ2VMZW5ndGgiOjM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yMVQxODowNjozMyIsIlByb2plY3QiOnsiJHJlZiI6IjUifX0sIlVzZU51bWJlcmluZ1R5cGVPZlBhcmVudERvY3VtZW50IjpmYWxzZX0seyIkaWQiOiI4IiwiSWQiOiJkYzFmNjBmNy1hM2JlLTRkNDYtYjdkNi1iNjRlYWVmNmE2YzQiLCJSYW5nZVN0YXJ0Ijoz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jFUMTg6MDY6MzMiLCJQcm9qZWN0Ijp7IiRyZWYiOiI1In19LCJVc2VOdW1iZXJpbmdUeXBlT2ZQYXJlbnREb2N1bWVudCI6ZmFsc2V9XSwiRm9ybWF0dGVkVGV4dCI6eyIkaWQiOiIyMiIsIkNvdW50IjoxLCJUZXh0VW5pdHMiOlt7IiRpZCI6IjIzIiwiRm9udFN0eWxlIjp7IiRpZCI6IjI0IiwiTmV1dHJhbCI6dHJ1ZX0sIlJlYWRpbmdPcmRlciI6MSwiVGV4dCI6IlsxMCwgMTFdIn1dfSwiVGFnIjoiQ2l0YXZpUGxhY2Vob2xkZXIjNzcyMDNjOWYtYjYyZS00N2NmLWIzNTUtYjVkN2UxZTAxNTYwIiwiVGV4dCI6IlsxMCwgMTFdIiwiV0FJVmVyc2lvbiI6IjYuMS4wLjAifQ==}</w:instrText>
          </w:r>
          <w:r w:rsidR="00246FAA">
            <w:fldChar w:fldCharType="separate"/>
          </w:r>
          <w:r w:rsidR="000E712B">
            <w:t>[10, 11]</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B8294D">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0MjZjNzFlNi1hYzEwLTQ4NjQtYWFkZi1kOWFiMmM0ZTQ5YzAiLCJUZXh0IjoiWzEyXSIsIldBSVZlcnNpb24iOiI2LjEuMC4wIn0=}</w:instrText>
          </w:r>
          <w:r w:rsidR="00183A14">
            <w:fldChar w:fldCharType="separate"/>
          </w:r>
          <w:r w:rsidR="000E712B">
            <w:t>[12]</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B8294D">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yMVQxODowNjozMyIsIlByb2plY3QiOnsiJHJlZiI6IjUifX0sIlVzZU51bWJlcmluZ1R5cGVPZlBhcmVudERvY3VtZW50IjpmYWxzZX1dLCJGb3JtYXR0ZWRUZXh0Ijp7IiRpZCI6IjE4IiwiQ291bnQiOjEsIlRleHRVbml0cyI6W3siJGlkIjoiMTkiLCJGb250U3R5bGUiOnsiJGlkIjoiMjAiLCJOZXV0cmFsIjp0cnVlfSwiUmVhZGluZ09yZGVyIjoxLCJUZXh0IjoiWzEzXSJ9XX0sIlRhZyI6IkNpdGF2aVBsYWNlaG9sZGVyIzc0NWE5MmMxLWI5MjMtNGUyMi04ZjAwLTljMDI0MmM1M2ZmNiIsIlRleHQiOiJbMTNdIiwiV0FJVmVyc2lvbiI6IjYuMS4wLjAifQ==}</w:instrText>
          </w:r>
          <w:r w:rsidR="00A34658">
            <w:fldChar w:fldCharType="separate"/>
          </w:r>
          <w:r w:rsidR="000E712B">
            <w:t>[13]</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E3049B" w:rsidRDefault="00F55377" w:rsidP="00914A0A">
      <w:r>
        <w:rPr>
          <w:noProof/>
        </w:rPr>
        <mc:AlternateContent>
          <mc:Choice Requires="wps">
            <w:drawing>
              <wp:anchor distT="0" distB="0" distL="114300" distR="114300" simplePos="0" relativeHeight="251849216" behindDoc="0" locked="0" layoutInCell="1" allowOverlap="1" wp14:anchorId="2A929D13" wp14:editId="55A0BB24">
                <wp:simplePos x="0" y="0"/>
                <wp:positionH relativeFrom="column">
                  <wp:posOffset>4667306</wp:posOffset>
                </wp:positionH>
                <wp:positionV relativeFrom="paragraph">
                  <wp:posOffset>1510665</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929D13" id="Text Box 1073741899" o:spid="_x0000_s1043" type="#_x0000_t202" style="position:absolute;left:0;text-align:left;margin-left:367.5pt;margin-top:118.95pt;width:37.25pt;height:23.7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" fillcolor="white [3201]" stroked="f" strokeweight=".5pt">
                <v:textbox>
                  <w:txbxContent>
                    <w:p w:rsidR="00106491" w:rsidRPr="00130FAF" w:rsidRDefault="00106491" w:rsidP="00E3049B">
                      <w:pPr>
                        <w:jc w:val="center"/>
                      </w:pPr>
                      <w:r>
                        <w:t>(c)</w:t>
                      </w:r>
                    </w:p>
                  </w:txbxContent>
                </v:textbox>
              </v:shape>
            </w:pict>
          </mc:Fallback>
        </mc:AlternateContent>
      </w:r>
      <w:r w:rsidR="00914A0A">
        <w:rPr>
          <w:rStyle w:val="PlaceholderText"/>
          <w:rFonts w:ascii="Calibri" w:eastAsia="Calibri" w:hAnsi="Calibri" w:cs="Calibri"/>
          <w:noProof/>
        </w:rPr>
        <mc:AlternateContent>
          <mc:Choice Requires="wpg">
            <w:drawing>
              <wp:inline distT="0" distB="0" distL="0" distR="0" wp14:anchorId="12383ABC" wp14:editId="1231EBEE">
                <wp:extent cx="5731510" cy="1462405"/>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405"/>
                          <a:chOff x="-1" y="0"/>
                          <a:chExt cx="5756911" cy="1469390"/>
                        </a:xfrm>
                      </wpg:grpSpPr>
                      <pic:pic xmlns:pic="http://schemas.openxmlformats.org/drawingml/2006/picture">
                        <pic:nvPicPr>
                          <pic:cNvPr id="37" name="image1.png"/>
                          <pic:cNvPicPr>
                            <a:picLocks noChangeAspect="1"/>
                          </pic:cNvPicPr>
                        </pic:nvPicPr>
                        <pic:blipFill>
                          <a:blip r:embed="rId22">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2">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3">
                            <a:extLst/>
                          </a:blip>
                          <a:stretch>
                            <a:fillRect/>
                          </a:stretch>
                        </pic:blipFill>
                        <pic:spPr>
                          <a:xfrm>
                            <a:off x="-1" y="4155"/>
                            <a:ext cx="1877935" cy="1464668"/>
                          </a:xfrm>
                          <a:prstGeom prst="rect">
                            <a:avLst/>
                          </a:prstGeom>
                          <a:ln w="12700" cap="flat">
                            <a:noFill/>
                            <a:miter lim="400000"/>
                          </a:ln>
                          <a:effectLst/>
                        </pic:spPr>
                      </pic:pic>
                    </wpg:wgp>
                  </a:graphicData>
                </a:graphic>
              </wp:inline>
            </w:drawing>
          </mc:Choice>
          <mc:Fallback>
            <w:pict>
              <v:group w14:anchorId="370AF083" id="officeArt object" o:spid="_x0000_s1026" style="width:451.3pt;height:115.15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lpK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4"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4"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5" o:title=""/>
                  <v:path arrowok="t"/>
                </v:shape>
                <w10:anchorlock/>
              </v:group>
            </w:pict>
          </mc:Fallback>
        </mc:AlternateContent>
      </w:r>
      <w:r w:rsidR="00E3049B">
        <w:rPr>
          <w:noProof/>
        </w:rPr>
        <mc:AlternateContent>
          <mc:Choice Requires="wps">
            <w:drawing>
              <wp:anchor distT="0" distB="0" distL="114300" distR="114300" simplePos="0" relativeHeight="251847168" behindDoc="0" locked="0" layoutInCell="1" allowOverlap="1" wp14:anchorId="2034D4B1" wp14:editId="25D04BDD">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34D4B1" id="Text Box 1073741892" o:spid="_x0000_s1044" type="#_x0000_t202" style="position:absolute;left:0;text-align:left;margin-left:208.1pt;margin-top:119.15pt;width:37.25pt;height:23.7pt;z-index:251847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106491" w:rsidRPr="00130FAF" w:rsidRDefault="00106491" w:rsidP="00E3049B">
                      <w:pPr>
                        <w:jc w:val="center"/>
                      </w:pPr>
                      <w:r>
                        <w:t>(b)</w:t>
                      </w:r>
                    </w:p>
                  </w:txbxContent>
                </v:textbox>
              </v:shape>
            </w:pict>
          </mc:Fallback>
        </mc:AlternateContent>
      </w:r>
      <w:r w:rsidR="00E3049B">
        <w:rPr>
          <w:noProof/>
        </w:rPr>
        <mc:AlternateContent>
          <mc:Choice Requires="wps">
            <w:drawing>
              <wp:anchor distT="0" distB="0" distL="114300" distR="114300" simplePos="0" relativeHeight="251845120" behindDoc="0" locked="0" layoutInCell="1" allowOverlap="1" wp14:anchorId="42FB34A7" wp14:editId="3A1FBC91">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B34A7" id="Text Box 99" o:spid="_x0000_s1045" type="#_x0000_t202" style="position:absolute;left:0;text-align:left;margin-left:50.5pt;margin-top:119pt;width:37.25pt;height:23.7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106491" w:rsidRPr="00130FAF" w:rsidRDefault="00106491" w:rsidP="00E3049B">
                      <w:pPr>
                        <w:jc w:val="center"/>
                      </w:pPr>
                      <w:r>
                        <w:t>(</w:t>
                      </w:r>
                      <w:r w:rsidRPr="00130FAF">
                        <w:t>a</w:t>
                      </w:r>
                      <w:r>
                        <w:t>)</w:t>
                      </w:r>
                    </w:p>
                  </w:txbxContent>
                </v:textbox>
              </v:shape>
            </w:pict>
          </mc:Fallback>
        </mc:AlternateContent>
      </w:r>
      <w:bookmarkStart w:id="29" w:name="_Toc523735287"/>
    </w:p>
    <w:p w:rsidR="00914A0A" w:rsidRDefault="00914A0A" w:rsidP="00251888">
      <w:pPr>
        <w:pStyle w:val="Caption"/>
      </w:pPr>
    </w:p>
    <w:p w:rsidR="0054440F" w:rsidRPr="0054440F" w:rsidRDefault="00621BF7" w:rsidP="00251888">
      <w:pPr>
        <w:pStyle w:val="Caption"/>
      </w:pPr>
      <w:bookmarkStart w:id="30" w:name="_Toc525405078"/>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6</w:t>
      </w:r>
      <w:r w:rsidR="00462132">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9"/>
      <w:bookmarkEnd w:id="30"/>
    </w:p>
    <w:p w:rsidR="008B58FE" w:rsidRPr="00D65E4C" w:rsidRDefault="00DA7219" w:rsidP="002D0447">
      <w:pPr>
        <w:pStyle w:val="Heading3"/>
      </w:pPr>
      <w:bookmarkStart w:id="31" w:name="_Toc525387366"/>
      <w:r>
        <w:lastRenderedPageBreak/>
        <w:t xml:space="preserve">General tracking </w:t>
      </w:r>
      <w:r w:rsidR="00674E46">
        <w:t>approaches</w:t>
      </w:r>
      <w:bookmarkEnd w:id="31"/>
    </w:p>
    <w:p w:rsidR="0003360D" w:rsidRDefault="00FD4FC1" w:rsidP="0003360D">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B8294D">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IxVDE4OjA2OjMz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jFUMTg6MDY6MzM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yMVQxODowNjozMyIsIlByb2plY3QiOnsiJHJlZiI6IjUifX0sIlVzZU51bWJlcmluZ1R5cGVPZlBhcmVudERvY3VtZW50IjpmYWxzZX1dLCJGb3JtYXR0ZWRUZXh0Ijp7IiRpZCI6IjM3IiwiQ291bnQiOjEsIlRleHRVbml0cyI6W3siJGlkIjoiMzgiLCJGb250U3R5bGUiOnsiJGlkIjoiMzkiLCJOZXV0cmFsIjp0cnVlfSwiUmVhZGluZ09yZGVyIjoxLCJUZXh0IjoiWzE04oCTMTZdIn1dfSwiVGFnIjoiQ2l0YXZpUGxhY2Vob2xkZXIjOWQ3YmVmYzAtMWRkZS00MTA0LTk3MGEtNWMxZmZiN2E2OGMxIiwiVGV4dCI6IlsxNOKAkzE2XSIsIldBSVZlcnNpb24iOiI2LjEuMC4wIn0=}</w:instrText>
          </w:r>
          <w:r w:rsidR="006C25FF" w:rsidRPr="00AB4070">
            <w:fldChar w:fldCharType="separate"/>
          </w:r>
          <w:r w:rsidR="000E712B">
            <w:t>[14–16]</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B8294D">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jFUMTg6MDY6MzMiLCJQcm9qZWN0Ijp7IiRyZWYiOiI1In19LCJVc2VOdW1iZXJpbmdUeXBlT2ZQYXJlbnREb2N1bWVudCI6ZmFsc2V9XSwiRm9ybWF0dGVkVGV4dCI6eyIkaWQiOiIyMCIsIkNvdW50IjoxLCJUZXh0VW5pdHMiOlt7IiRpZCI6IjIxIiwiRm9udFN0eWxlIjp7IiRpZCI6IjIyIiwiTmV1dHJhbCI6dHJ1ZX0sIlJlYWRpbmdPcmRlciI6MSwiVGV4dCI6IlsxN10ifV19LCJUYWciOiJDaXRhdmlQbGFjZWhvbGRlciNkM2M0NDdmMi1kNmEwLTQyMTEtYWQ0NS02MTMxMDZlNzExZWMiLCJUZXh0IjoiWzE3XSIsIldBSVZlcnNpb24iOiI2LjEuMC4wIn0=}</w:instrText>
          </w:r>
          <w:r w:rsidR="00486832">
            <w:fldChar w:fldCharType="separate"/>
          </w:r>
          <w:r w:rsidR="000E712B">
            <w:t>[17]</w:t>
          </w:r>
          <w:r w:rsidR="00486832">
            <w:fldChar w:fldCharType="end"/>
          </w:r>
        </w:sdtContent>
      </w:sdt>
      <w:r w:rsidR="00486832">
        <w:t>.</w:t>
      </w:r>
    </w:p>
    <w:p w:rsidR="00144538" w:rsidRDefault="003930B9" w:rsidP="00144538">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coils, resonant rf-coils, gradient field measurement coils) provide signals by influencing or detecting the magnetic field of the MRI</w:t>
      </w:r>
      <w:r w:rsidR="00EE2611">
        <w:t>,</w:t>
      </w:r>
      <w:r w:rsidR="00B062D2">
        <w:t xml:space="preserve">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B8294D">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yMVQxODowNjozMyIsIlByb2plY3QiOnsiJHJlZiI6IjUifX0sIlVzZU51bWJlcmluZ1R5cGVPZlBhcmVudERvY3VtZW50IjpmYWxzZX0seyIkaWQiOiIxNyIsIklkIjoiMjcwN2IwN2QtZmE3Mi00MTUwLTgyMTEtZDczOGFkZjMyODkzIiwiUmFuZ2VTdGFydCI6My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VN0YXJ0IjozLCJSYW5nZUxlbmd0aCI6NC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yMVQxODowNjozMyIsIlByb2plY3QiOnsiJHJlZiI6IjUifX0sIlVzZU51bWJlcmluZ1R5cGVPZlBhcmVudERvY3VtZW50IjpmYWxzZX1dLCJGb3JtYXR0ZWRUZXh0Ijp7IiRpZCI6IjMzIiwiQ291bnQiOjEsIlRleHRVbml0cyI6W3siJGlkIjoiMzQiLCJGb250U3R5bGUiOnsiJGlkIjoiMzUiLCJOZXV0cmFsIjp0cnVlfSwiUmVhZGluZ09yZGVyIjoxLCJUZXh0IjoiWzE44oCTMjBdIn1dfSwiVGFnIjoiQ2l0YXZpUGxhY2Vob2xkZXIjYjRmZWZiZmYtOTM5My00ODgwLWI2ZDItNDY0MmVlZjY3ZjM2IiwiVGV4dCI6IlsxOOKAkzIwXSIsIldBSVZlcnNpb24iOiI2LjEuMC4wIn0=}</w:instrText>
          </w:r>
          <w:r w:rsidR="00486832">
            <w:fldChar w:fldCharType="separate"/>
          </w:r>
          <w:r w:rsidR="000E712B">
            <w:t>[18–20]</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B8294D">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mZDIyMWQ3Ny1lMjU2LTQ5YmUtOThhMC03M2Y4YTIwZDI1YjQiLCJUZXh0IjoiWzIxXSIsIldBSVZlcnNpb24iOiI2LjEuMC4wIn0=}</w:instrText>
          </w:r>
          <w:r w:rsidR="00F028A1">
            <w:fldChar w:fldCharType="separate"/>
          </w:r>
          <w:r w:rsidR="000E712B">
            <w:t>[21]</w:t>
          </w:r>
          <w:r w:rsidR="00F028A1">
            <w:fldChar w:fldCharType="end"/>
          </w:r>
        </w:sdtContent>
      </w:sdt>
      <w:r w:rsidR="00144538">
        <w:t>.</w:t>
      </w:r>
    </w:p>
    <w:p w:rsidR="00144538" w:rsidRPr="00587DB5" w:rsidRDefault="00144538" w:rsidP="00144538"/>
    <w:p w:rsidR="007663AD" w:rsidRPr="005926BC" w:rsidRDefault="005A0A81" w:rsidP="002D0447">
      <w:pPr>
        <w:pStyle w:val="Heading3"/>
      </w:pPr>
      <w:bookmarkStart w:id="32" w:name="_Toc525387367"/>
      <w:r>
        <w:t>Passive MRI marker t</w:t>
      </w:r>
      <w:r w:rsidR="007663AD" w:rsidRPr="005926BC">
        <w:t>racking</w:t>
      </w:r>
      <w:bookmarkEnd w:id="32"/>
    </w:p>
    <w:p w:rsidR="005C290D" w:rsidRDefault="007663AD" w:rsidP="007D4193">
      <w:pPr>
        <w:rPr>
          <w:rFonts w:cstheme="minorHAnsi"/>
        </w:rPr>
      </w:pPr>
      <w:r w:rsidRPr="00AB4070">
        <w:t>Passive</w:t>
      </w:r>
      <w:r w:rsidR="00753E60">
        <w:t xml:space="preserve"> marker</w:t>
      </w:r>
      <w:r w:rsidRPr="00AB4070">
        <w:t xml:space="preser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B8294D">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yMVQxODowNjozMy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E2MmQ4MjY5LTliZWItNDhiZC1iZGMyLTFkMzIwZmE5MTBhNiIsIlRleHQiOiJbMjJdIiwiV0FJVmVyc2lvbiI6IjYuMS4wLjAifQ==}</w:instrText>
          </w:r>
          <w:r w:rsidR="00CF407D">
            <w:fldChar w:fldCharType="separate"/>
          </w:r>
          <w:r w:rsidR="000E712B">
            <w:t>[22]</w:t>
          </w:r>
          <w:r w:rsidR="00CF407D">
            <w:fldChar w:fldCharType="end"/>
          </w:r>
        </w:sdtContent>
      </w:sdt>
      <w:r w:rsidRPr="00AB4070">
        <w:t xml:space="preserve">. The known geometric configuration of the fiducial markers assists to relate the device’s and MR’s coordinate </w:t>
      </w:r>
      <w:r w:rsidRPr="00AB4070">
        <w:lastRenderedPageBreak/>
        <w:t>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B8294D">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NjMjM0Y2IxOS0xM2QxLTQxNWYtYjRlNS1mOTJhODAwYWY4YjkiLCJUZXh0IjoiWzE2XSIsIldBSVZlcnNpb24iOiI2LjEuMC4wIn0=}</w:instrText>
          </w:r>
          <w:r w:rsidR="001A15F8">
            <w:fldChar w:fldCharType="separate"/>
          </w:r>
          <w:r w:rsidR="000E712B">
            <w:t>[16]</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991A57">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OTRkNDk2ZWQtMzdiNS00MDVkLThhMmEtOGU1OWEzZDRjMDA2IiwiVGV4dCI6IlsyM10iLCJXQUlWZXJzaW9uIjoiNi4xLjAuMCJ9}</w:instrText>
          </w:r>
          <w:r w:rsidR="001A15F8">
            <w:rPr>
              <w:rFonts w:cstheme="minorHAnsi"/>
            </w:rPr>
            <w:fldChar w:fldCharType="separate"/>
          </w:r>
          <w:r w:rsidR="000E712B">
            <w:rPr>
              <w:rFonts w:cstheme="minorHAnsi"/>
            </w:rPr>
            <w:t>[23]</w:t>
          </w:r>
          <w:r w:rsidR="001A15F8">
            <w:rPr>
              <w:rFonts w:cstheme="minorHAnsi"/>
            </w:rPr>
            <w:fldChar w:fldCharType="end"/>
          </w:r>
        </w:sdtContent>
      </w:sdt>
      <w:r w:rsidR="005C290D">
        <w:rPr>
          <w:rFonts w:cstheme="minorHAnsi"/>
        </w:rPr>
        <w:t>.</w:t>
      </w:r>
      <w:r w:rsidR="00052F6B">
        <w:rPr>
          <w:rFonts w:cstheme="minorHAnsi"/>
        </w:rPr>
        <w:t xml:space="preserve"> </w:t>
      </w:r>
    </w:p>
    <w:p w:rsidR="00587DB5" w:rsidRDefault="00052F6B" w:rsidP="002D0447">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C056E6" w:rsidRDefault="00C056E6" w:rsidP="002D0447"/>
    <w:p w:rsidR="002D0447" w:rsidRPr="00587DB5" w:rsidRDefault="002D0447" w:rsidP="002D0447"/>
    <w:p w:rsidR="00014CA9" w:rsidRPr="006E1272" w:rsidRDefault="00014CA9" w:rsidP="00886BE1">
      <w:pPr>
        <w:pStyle w:val="Heading2"/>
      </w:pPr>
      <w:bookmarkStart w:id="33" w:name="_Toc525387368"/>
      <w:r w:rsidRPr="006E1272">
        <w:lastRenderedPageBreak/>
        <w:t>Principal of</w:t>
      </w:r>
      <w:r w:rsidR="00C056E6">
        <w:t xml:space="preserve"> the</w:t>
      </w:r>
      <w:r w:rsidRPr="006E1272">
        <w:t xml:space="preserve"> Z-frame marker</w:t>
      </w:r>
      <w:bookmarkEnd w:id="33"/>
    </w:p>
    <w:p w:rsidR="004E103D" w:rsidRDefault="00384C18" w:rsidP="00C056E6">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w:t>
      </w:r>
      <w:r w:rsidR="00C056E6">
        <w:t>,</w:t>
      </w:r>
      <w:r w:rsidRPr="002A5F20">
        <w:t xml:space="preserve"> the tunnel structures are visible in a 2D-image plane as a very distinct pattern of se</w:t>
      </w:r>
      <w:r w:rsidR="00B86F77">
        <w:t xml:space="preserve">ven circular areas, </w:t>
      </w:r>
      <w:r w:rsidR="004F1C97">
        <w:t>as it is illustrated in Figure 2.7</w:t>
      </w:r>
      <w:r w:rsidRPr="002A5F20">
        <w:t xml:space="preserve">. </w:t>
      </w:r>
    </w:p>
    <w:p w:rsidR="00384C18" w:rsidRDefault="00384C18" w:rsidP="00D31B09"/>
    <w:p w:rsidR="004965FA" w:rsidRDefault="00626170" w:rsidP="00D31B09">
      <w:r>
        <w:rPr>
          <w:noProof/>
        </w:rPr>
        <mc:AlternateContent>
          <mc:Choice Requires="wps">
            <w:drawing>
              <wp:anchor distT="0" distB="0" distL="114300" distR="114300" simplePos="0" relativeHeight="251853312" behindDoc="0" locked="0" layoutInCell="1" allowOverlap="1" wp14:anchorId="6E91CE9B" wp14:editId="6AAFF888">
                <wp:simplePos x="0" y="0"/>
                <wp:positionH relativeFrom="column">
                  <wp:posOffset>4060658</wp:posOffset>
                </wp:positionH>
                <wp:positionV relativeFrom="paragraph">
                  <wp:posOffset>2596815</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91CE9B" id="Text Box 1073741906" o:spid="_x0000_s1046" type="#_x0000_t202" style="position:absolute;left:0;text-align:left;margin-left:319.75pt;margin-top:204.45pt;width:37.25pt;height:23.7pt;z-index:251853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" fillcolor="white [3201]" stroked="f" strokeweight=".5pt">
                <v:textbox>
                  <w:txbxContent>
                    <w:p w:rsidR="00106491" w:rsidRPr="00130FAF" w:rsidRDefault="00106491" w:rsidP="00626170">
                      <w:pPr>
                        <w:jc w:val="center"/>
                      </w:pPr>
                      <w:r>
                        <w:t>(b)</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7BDE6CB8" wp14:editId="1EFDBD97">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DE6CB8" id="Text Box 1073741900" o:spid="_x0000_s1047" type="#_x0000_t202" style="position:absolute;left:0;text-align:left;margin-left:89.15pt;margin-top:204.9pt;width:37.25pt;height:23.7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106491" w:rsidRPr="00130FAF" w:rsidRDefault="00106491" w:rsidP="00626170">
                      <w:pPr>
                        <w:jc w:val="center"/>
                      </w:pPr>
                      <w:r>
                        <w:t>(</w:t>
                      </w:r>
                      <w:r w:rsidRPr="00130FAF">
                        <w:t>a</w:t>
                      </w:r>
                      <w:r>
                        <w:t>)</w:t>
                      </w:r>
                    </w:p>
                  </w:txbxContent>
                </v:textbox>
              </v:shape>
            </w:pict>
          </mc:Fallback>
        </mc:AlternateContent>
      </w:r>
      <w:r w:rsidR="00384C18" w:rsidRPr="007D2803">
        <w:rPr>
          <w:noProof/>
        </w:rPr>
        <w:drawing>
          <wp:inline distT="0" distB="0" distL="0" distR="0" wp14:anchorId="075F0F51" wp14:editId="64DB5883">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251888">
      <w:pPr>
        <w:pStyle w:val="Caption"/>
      </w:pPr>
      <w:bookmarkStart w:id="34" w:name="_Toc523735288"/>
    </w:p>
    <w:p w:rsidR="00384C18" w:rsidRPr="004965FA" w:rsidRDefault="004965FA" w:rsidP="009D2FDA">
      <w:pPr>
        <w:pStyle w:val="Caption"/>
        <w:spacing w:after="120"/>
      </w:pPr>
      <w:bookmarkStart w:id="35" w:name="_Toc525405079"/>
      <w:r w:rsidRPr="004965FA">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7</w:t>
      </w:r>
      <w:r w:rsidR="00462132">
        <w:fldChar w:fldCharType="end"/>
      </w:r>
      <w:r w:rsidRPr="004965FA">
        <w:t>:</w:t>
      </w:r>
      <w:r w:rsidR="00EF2992">
        <w:t xml:space="preserve"> (a)</w:t>
      </w:r>
      <w:r w:rsidRPr="004965FA">
        <w:t xml:space="preserve"> Design principle of the Z-</w:t>
      </w:r>
      <w:r w:rsidR="00105B04">
        <w:t>frame m</w:t>
      </w:r>
      <w:r w:rsidRPr="004965FA">
        <w:t>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w:t>
      </w:r>
      <w:r w:rsidR="00105B04">
        <w:t xml:space="preserve">frame </w:t>
      </w:r>
      <w:r w:rsidRPr="004965FA">
        <w:t xml:space="preserve">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B8294D">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wNTk5OWQyNC0yN2MyLTRiYjktODMyMC0xYWM5YjllZTdiMjgiLCJUZXh0IjoiWzE2XSIsIldBSVZlcnNpb24iOiI2LjEuMC4wIn0=}</w:instrText>
          </w:r>
          <w:r w:rsidR="003518DB">
            <w:fldChar w:fldCharType="separate"/>
          </w:r>
          <w:r w:rsidR="000E712B">
            <w:t>[16]</w:t>
          </w:r>
          <w:r w:rsidR="003518DB">
            <w:fldChar w:fldCharType="end"/>
          </w:r>
        </w:sdtContent>
      </w:sdt>
      <w:r w:rsidRPr="004965FA">
        <w:t>.</w:t>
      </w:r>
      <w:bookmarkEnd w:id="34"/>
      <w:bookmarkEnd w:id="35"/>
    </w:p>
    <w:p w:rsidR="004E103D" w:rsidRDefault="004965FA" w:rsidP="00ED2081">
      <w:r w:rsidRPr="00C40C69">
        <w:t xml:space="preserve"> </w:t>
      </w:r>
    </w:p>
    <w:p w:rsidR="00384C18" w:rsidRDefault="00384C18" w:rsidP="00CC5DF5">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B8294D">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yMVQxODowNjozMy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IxVDE4OjA2OjMz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jFUMTg6MDY6MzM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jFUMTg6MDY6MzM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yMVQxODowNjozMyIsIlByb2plY3QiOnsiJHJlZiI6IjUifX0sIlVzZU51bWJlcmluZ1R5cGVPZlBhcmVudERvY3VtZW50IjpmYWxzZX1dLCJGb3JtYXR0ZWRUZXh0Ijp7IiRpZCI6IjcxIiwiQ291bnQiOjEsIlRleHRVbml0cyI6W3siJGlkIjoiNzIiLCJGb250U3R5bGUiOnsiJGlkIjoiNzMiLCJOZXV0cmFsIjp0cnVlfSwiUmVhZGluZ09yZGVyIjoxLCJUZXh0IjoiWzgsIDksIDI0LCAyNV0ifV19LCJUYWciOiJDaXRhdmlQbGFjZWhvbGRlciMwNzFkM2MxZC1jMGEzLTQ2Y2UtYjNjNy04N2FmZTJjMGY0NzMiLCJUZXh0IjoiWzgsIDksIDI0LCAyNV0iLCJXQUlWZXJzaW9uIjoiNi4xLjAuMCJ9}</w:instrText>
          </w:r>
          <w:r w:rsidR="00C20B94">
            <w:fldChar w:fldCharType="separate"/>
          </w:r>
          <w:r w:rsidR="000E712B">
            <w:t>[8, 9, 24, 25]</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005C0CF4">
        <w:t xml:space="preserve"> the Z-frame </w:t>
      </w:r>
      <w:r w:rsidRPr="002A5F20">
        <w:t>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102821">
        <w:t>) and (</w:t>
      </w:r>
      <w:r w:rsidR="00A92B5A">
        <w:t>b</w:t>
      </w:r>
      <w:r w:rsidR="00A87375">
        <w:t>)</w:t>
      </w:r>
      <w:r w:rsidRPr="002A5F20">
        <w:t>. Another method that has been applied for the Z-</w:t>
      </w:r>
      <w:r w:rsidR="00CC5DF5">
        <w:t>frame</w:t>
      </w:r>
      <w:r w:rsidRPr="002A5F20">
        <w:t xml:space="preserve"> fabrication is the direct filling of a solid body with</w:t>
      </w:r>
      <w:r w:rsidR="002D5B36">
        <w:t xml:space="preserve"> the</w:t>
      </w:r>
      <w:r w:rsidRPr="002A5F20">
        <w:t xml:space="preserve">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887824" w:rsidP="00D31B09">
      <w:r>
        <w:rPr>
          <w:noProof/>
        </w:rPr>
        <w:drawing>
          <wp:anchor distT="0" distB="0" distL="114300" distR="114300" simplePos="0" relativeHeight="251573760" behindDoc="0" locked="0" layoutInCell="1" allowOverlap="1" wp14:anchorId="4DDF7B5F" wp14:editId="118CC6ED">
            <wp:simplePos x="0" y="0"/>
            <wp:positionH relativeFrom="column">
              <wp:posOffset>1583690</wp:posOffset>
            </wp:positionH>
            <wp:positionV relativeFrom="paragraph">
              <wp:posOffset>495300</wp:posOffset>
            </wp:positionV>
            <wp:extent cx="1780540" cy="1725295"/>
            <wp:effectExtent l="0" t="0" r="0" b="8255"/>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27" cstate="print">
                      <a:extLst/>
                    </a:blip>
                    <a:stretch>
                      <a:fillRect/>
                    </a:stretch>
                  </pic:blipFill>
                  <pic:spPr>
                    <a:xfrm flipH="1">
                      <a:off x="0" y="0"/>
                      <a:ext cx="1780540" cy="17252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6C4117">
        <w:rPr>
          <w:noProof/>
        </w:rPr>
        <w:drawing>
          <wp:anchor distT="0" distB="0" distL="114300" distR="114300" simplePos="0" relativeHeight="251575808" behindDoc="0" locked="0" layoutInCell="1" allowOverlap="1" wp14:anchorId="60B83CA6" wp14:editId="16FBA23F">
            <wp:simplePos x="0" y="0"/>
            <wp:positionH relativeFrom="column">
              <wp:posOffset>3877310</wp:posOffset>
            </wp:positionH>
            <wp:positionV relativeFrom="paragraph">
              <wp:posOffset>512445</wp:posOffset>
            </wp:positionV>
            <wp:extent cx="1807210" cy="1645920"/>
            <wp:effectExtent l="0" t="0" r="254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lum bright="20000"/>
                    </a:blip>
                    <a:srcRect l="2797" t="7623" r="60271" b="3442"/>
                    <a:stretch>
                      <a:fillRect/>
                    </a:stretch>
                  </pic:blipFill>
                  <pic:spPr bwMode="auto">
                    <a:xfrm>
                      <a:off x="0" y="0"/>
                      <a:ext cx="1807210" cy="1645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C4117">
        <w:rPr>
          <w:noProof/>
        </w:rPr>
        <mc:AlternateContent>
          <mc:Choice Requires="wps">
            <w:drawing>
              <wp:anchor distT="0" distB="0" distL="114300" distR="114300" simplePos="0" relativeHeight="251855360" behindDoc="0" locked="0" layoutInCell="1" allowOverlap="1" wp14:anchorId="4E8BFA9E" wp14:editId="6B1A4DEC">
                <wp:simplePos x="0" y="0"/>
                <wp:positionH relativeFrom="column">
                  <wp:posOffset>466829</wp:posOffset>
                </wp:positionH>
                <wp:positionV relativeFrom="paragraph">
                  <wp:posOffset>2239101</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BFA9E" id="Text Box 1073741916" o:spid="_x0000_s1048" type="#_x0000_t202" style="position:absolute;left:0;text-align:left;margin-left:36.75pt;margin-top:176.3pt;width:37.25pt;height:23.7pt;z-index:25185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" fillcolor="white [3201]" stroked="f" strokeweight=".5pt">
                <v:textbox>
                  <w:txbxContent>
                    <w:p w:rsidR="00106491" w:rsidRPr="00130FAF" w:rsidRDefault="00106491" w:rsidP="00A92B5A">
                      <w:pPr>
                        <w:jc w:val="center"/>
                      </w:pPr>
                      <w:r>
                        <w:t>(</w:t>
                      </w:r>
                      <w:r w:rsidRPr="00130FAF">
                        <w:t>a</w:t>
                      </w:r>
                      <w:r>
                        <w:t>)</w:t>
                      </w:r>
                    </w:p>
                  </w:txbxContent>
                </v:textbox>
              </v:shape>
            </w:pict>
          </mc:Fallback>
        </mc:AlternateContent>
      </w:r>
      <w:r w:rsidR="006C4117">
        <w:rPr>
          <w:noProof/>
        </w:rPr>
        <w:drawing>
          <wp:anchor distT="0" distB="0" distL="114300" distR="114300" simplePos="0" relativeHeight="251574784" behindDoc="0" locked="0" layoutInCell="1" allowOverlap="1" wp14:anchorId="6B2C3E5C" wp14:editId="1B61315B">
            <wp:simplePos x="0" y="0"/>
            <wp:positionH relativeFrom="column">
              <wp:posOffset>-116840</wp:posOffset>
            </wp:positionH>
            <wp:positionV relativeFrom="paragraph">
              <wp:posOffset>933450</wp:posOffset>
            </wp:positionV>
            <wp:extent cx="1645920" cy="822960"/>
            <wp:effectExtent l="0" t="7620" r="3810" b="3810"/>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29" cstate="print">
                      <a:extLst/>
                    </a:blip>
                    <a:stretch>
                      <a:fillRect/>
                    </a:stretch>
                  </pic:blipFill>
                  <pic:spPr>
                    <a:xfrm rot="16200000">
                      <a:off x="0" y="0"/>
                      <a:ext cx="1645920" cy="82296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21100">
        <w:rPr>
          <w:noProof/>
        </w:rPr>
        <mc:AlternateContent>
          <mc:Choice Requires="wps">
            <w:drawing>
              <wp:anchor distT="0" distB="0" distL="114300" distR="114300" simplePos="0" relativeHeight="251735552" behindDoc="0" locked="0" layoutInCell="1" allowOverlap="1" wp14:anchorId="7AAF331E" wp14:editId="2E48F58B">
                <wp:simplePos x="0" y="0"/>
                <wp:positionH relativeFrom="margin">
                  <wp:posOffset>24765</wp:posOffset>
                </wp:positionH>
                <wp:positionV relativeFrom="paragraph">
                  <wp:posOffset>2432685</wp:posOffset>
                </wp:positionV>
                <wp:extent cx="5868035" cy="635"/>
                <wp:effectExtent l="0" t="0" r="0" b="7620"/>
                <wp:wrapTopAndBottom/>
                <wp:docPr id="46" name="Text Box 46"/>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rsidR="00106491" w:rsidRDefault="00106491" w:rsidP="00251888">
                            <w:pPr>
                              <w:pStyle w:val="Caption"/>
                            </w:pPr>
                            <w:bookmarkStart w:id="36" w:name="_Toc523735289"/>
                          </w:p>
                          <w:p w:rsidR="00106491" w:rsidRPr="00C63DE1" w:rsidRDefault="00106491" w:rsidP="000E712B">
                            <w:pPr>
                              <w:pStyle w:val="Caption"/>
                            </w:pPr>
                            <w:bookmarkStart w:id="37" w:name="_Toc524625266"/>
                            <w:bookmarkStart w:id="38" w:name="_Toc525405080"/>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8</w:t>
                            </w:r>
                            <w:r w:rsidR="00462132">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6"/>
                            <w:bookmarkEnd w:id="37"/>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AAF331E" id="Text Box 46" o:spid="_x0000_s1049" type="#_x0000_t202" style="position:absolute;left:0;text-align:left;margin-left:1.95pt;margin-top:191.55pt;width:462.05pt;height:.0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7OLwIAAGc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" stroked="f">
                <v:textbox style="mso-fit-shape-to-text:t" inset="0,0,0,0">
                  <w:txbxContent>
                    <w:p w:rsidR="00106491" w:rsidRDefault="00106491" w:rsidP="00251888">
                      <w:pPr>
                        <w:pStyle w:val="Caption"/>
                      </w:pPr>
                      <w:bookmarkStart w:id="39" w:name="_Toc523735289"/>
                    </w:p>
                    <w:p w:rsidR="00106491" w:rsidRPr="00C63DE1" w:rsidRDefault="00106491" w:rsidP="000E712B">
                      <w:pPr>
                        <w:pStyle w:val="Caption"/>
                      </w:pPr>
                      <w:bookmarkStart w:id="40" w:name="_Toc524625266"/>
                      <w:bookmarkStart w:id="41" w:name="_Toc525405080"/>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8</w:t>
                      </w:r>
                      <w:r w:rsidR="00462132">
                        <w:fldChar w:fldCharType="end"/>
                      </w:r>
                      <w:r w:rsidRPr="008D6AB0">
                        <w:t>:</w:t>
                      </w:r>
                      <w:r>
                        <w:t xml:space="preserve"> (a),(b)</w:t>
                      </w:r>
                      <w:r w:rsidRPr="008D6AB0">
                        <w:t xml:space="preserve"> Z-</w:t>
                      </w:r>
                      <w:r>
                        <w:t>frame</w:t>
                      </w:r>
                      <w:r w:rsidRPr="008D6AB0">
                        <w:t xml:space="preserve"> concept with Gd-based marker capsules inserted into a solid </w:t>
                      </w:r>
                      <w:r w:rsidRPr="00DD6BB9">
                        <w:t>body</w:t>
                      </w:r>
                      <w:r w:rsidRPr="008D6AB0">
                        <w:t xml:space="preserve"> frame (</w:t>
                      </w:r>
                      <w:r>
                        <w:t>a and b</w:t>
                      </w:r>
                      <w:r w:rsidRPr="008D6AB0">
                        <w:t>).</w:t>
                      </w:r>
                      <w:r>
                        <w:t xml:space="preserve"> (c) </w:t>
                      </w:r>
                      <w:r w:rsidRPr="008D6AB0">
                        <w:t xml:space="preserve"> </w:t>
                      </w:r>
                      <w:r w:rsidRPr="00C40C69">
                        <w:t>Design concept with marker liquid directly injected into tunnel structures of the marker body but requir</w:t>
                      </w:r>
                      <w:r>
                        <w:t>ing additional sealing</w:t>
                      </w:r>
                      <w:bookmarkEnd w:id="39"/>
                      <w:bookmarkEnd w:id="40"/>
                      <w:r>
                        <w:t xml:space="preserve"> </w:t>
                      </w:r>
                      <w:sdt>
                        <w:sdtPr>
                          <w:alias w:val="Don't edit this field"/>
                          <w:tag w:val="CitaviPlaceholder#f4c366cc-454d-4135-ad53-c4021e1b0514"/>
                          <w:id w:val="985515329"/>
                        </w:sdtPr>
                        <w:sdtContent>
                          <w:r>
                            <w:fldChar w:fldCharType="begin"/>
                          </w:r>
                          <w:r>
                            <w:instrText>ADDIN CitaviPlaceholder{eyIkaWQiOiIxIiwiRW50cmllcyI6W3siJGlkIjoiMiIsIklkIjoiMWQ0MmVmOWMtYjZjOC00ZDIzLThjMDAtMWE3MmI2NzE3MTAz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NdIn1dfSwiVGFnIjoiQ2l0YXZpUGxhY2Vob2xkZXIjZjRjMzY2Y2MtNDU0ZC00MTM1LWFkNTMtYzQwMjFlMWIwNTE0IiwiVGV4dCI6IlsyM10iLCJXQUlWZXJzaW9uIjoiNi4xLjAuMCJ9}</w:instrText>
                          </w:r>
                          <w:r>
                            <w:fldChar w:fldCharType="separate"/>
                          </w:r>
                          <w:r>
                            <w:t>[23]</w:t>
                          </w:r>
                          <w:r>
                            <w:fldChar w:fldCharType="end"/>
                          </w:r>
                        </w:sdtContent>
                      </w:sdt>
                      <w:r>
                        <w:t>.</w:t>
                      </w:r>
                      <w:bookmarkEnd w:id="41"/>
                      <w:r>
                        <w:t xml:space="preserve"> </w:t>
                      </w:r>
                    </w:p>
                  </w:txbxContent>
                </v:textbox>
                <w10:wrap type="topAndBottom" anchorx="margin"/>
              </v:shape>
            </w:pict>
          </mc:Fallback>
        </mc:AlternateContent>
      </w:r>
      <w:r w:rsidR="00384C18">
        <w:tab/>
      </w:r>
    </w:p>
    <w:p w:rsidR="00587DB5" w:rsidRDefault="00952B5F" w:rsidP="00D31B09">
      <w:pPr>
        <w:rPr>
          <w:lang w:eastAsia="de-DE"/>
        </w:rPr>
      </w:pPr>
      <w:r>
        <w:rPr>
          <w:noProof/>
        </w:rPr>
        <mc:AlternateContent>
          <mc:Choice Requires="wps">
            <w:drawing>
              <wp:anchor distT="0" distB="0" distL="114300" distR="114300" simplePos="0" relativeHeight="251857408" behindDoc="0" locked="0" layoutInCell="1" allowOverlap="1" wp14:anchorId="4000A1D9" wp14:editId="734DDF31">
                <wp:simplePos x="0" y="0"/>
                <wp:positionH relativeFrom="column">
                  <wp:posOffset>2390664</wp:posOffset>
                </wp:positionH>
                <wp:positionV relativeFrom="paragraph">
                  <wp:posOffset>1884491</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00A1D9" id="Text Box 1073741922" o:spid="_x0000_s1050" type="#_x0000_t202" style="position:absolute;left:0;text-align:left;margin-left:188.25pt;margin-top:148.4pt;width:37.25pt;height:23.7pt;z-index:25185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" fillcolor="white [3201]" stroked="f" strokeweight=".5pt">
                <v:textbox>
                  <w:txbxContent>
                    <w:p w:rsidR="00106491" w:rsidRPr="00130FAF" w:rsidRDefault="00106491" w:rsidP="00C005DD">
                      <w:pPr>
                        <w:jc w:val="center"/>
                      </w:pPr>
                      <w:r>
                        <w:t>(b)</w:t>
                      </w:r>
                    </w:p>
                  </w:txbxContent>
                </v:textbox>
              </v:shape>
            </w:pict>
          </mc:Fallback>
        </mc:AlternateContent>
      </w:r>
      <w:r>
        <w:rPr>
          <w:noProof/>
        </w:rPr>
        <mc:AlternateContent>
          <mc:Choice Requires="wps">
            <w:drawing>
              <wp:anchor distT="0" distB="0" distL="114300" distR="114300" simplePos="0" relativeHeight="251859456" behindDoc="0" locked="0" layoutInCell="1" allowOverlap="1" wp14:anchorId="0D784115" wp14:editId="596573DB">
                <wp:simplePos x="0" y="0"/>
                <wp:positionH relativeFrom="column">
                  <wp:posOffset>4613142</wp:posOffset>
                </wp:positionH>
                <wp:positionV relativeFrom="paragraph">
                  <wp:posOffset>1910080</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784115" id="Text Box 1073741924" o:spid="_x0000_s1051" type="#_x0000_t202" style="position:absolute;left:0;text-align:left;margin-left:363.25pt;margin-top:150.4pt;width:37.25pt;height:23.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i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" fillcolor="white [3201]" stroked="f" strokeweight=".5pt">
                <v:textbox>
                  <w:txbxContent>
                    <w:p w:rsidR="00106491" w:rsidRPr="00130FAF" w:rsidRDefault="00106491" w:rsidP="00C005DD">
                      <w:pPr>
                        <w:jc w:val="center"/>
                      </w:pPr>
                      <w:r>
                        <w:t>(c)</w:t>
                      </w:r>
                    </w:p>
                  </w:txbxContent>
                </v:textbox>
              </v:shape>
            </w:pict>
          </mc:Fallback>
        </mc:AlternateContent>
      </w:r>
    </w:p>
    <w:p w:rsidR="00537596" w:rsidRDefault="00537596" w:rsidP="000E712B"/>
    <w:p w:rsidR="00384C18" w:rsidRPr="002A5F20" w:rsidRDefault="00384C18" w:rsidP="000E712B">
      <w:pPr>
        <w:rPr>
          <w:bCs/>
        </w:rPr>
      </w:pPr>
      <w:r>
        <w:t>The mentioned</w:t>
      </w:r>
      <w:r w:rsidRPr="002A5F20">
        <w:t xml:space="preserve"> method has the disadvantage</w:t>
      </w:r>
      <w:r w:rsidR="006B4CF7">
        <w:t xml:space="preserve"> </w:t>
      </w:r>
      <w:r w:rsidRPr="002A5F20">
        <w:t xml:space="preserve">that the plastic wall of the capsule, which is located between the body´s wall and the beginning of the MRI-visible liquid, can affect the </w:t>
      </w:r>
      <w:r w:rsidRPr="002A5F20">
        <w:lastRenderedPageBreak/>
        <w:t>precision of the marker detection negatively by shifting the center points of each tunnel due to geometric irregularities</w:t>
      </w:r>
      <w:r w:rsidR="00283175">
        <w:t xml:space="preserve"> (Figure 2.9(a</w:t>
      </w:r>
      <w:r w:rsidR="002D5B36">
        <w:t>) and (</w:t>
      </w:r>
      <w:r w:rsidR="00283175">
        <w:t>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B8294D">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zQ0ZWE0NzUtYTAwOS00YmIwLTg3YTctY2I2MmM5YWZkYWE2IiwiVGV4dCI6IlsyNl0iLCJXQUlWZXJzaW9uIjoiNi4xLjAuMCJ9}</w:instrText>
          </w:r>
          <w:r w:rsidR="00C95580">
            <w:fldChar w:fldCharType="separate"/>
          </w:r>
          <w:r w:rsidR="000E712B">
            <w:t>[26]</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77856" behindDoc="0" locked="0" layoutInCell="1" allowOverlap="1" wp14:anchorId="241A7F5D" wp14:editId="2794CE5B">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76832" behindDoc="0" locked="0" layoutInCell="1" allowOverlap="1" wp14:anchorId="12BD3C0C" wp14:editId="00B55AAD">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1"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78880" behindDoc="0" locked="0" layoutInCell="1" allowOverlap="1" wp14:anchorId="486448CF" wp14:editId="4A49FC40">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79904" behindDoc="0" locked="0" layoutInCell="1" allowOverlap="1" wp14:anchorId="135EFA65" wp14:editId="3DB8B1AF">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3"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5600" behindDoc="0" locked="0" layoutInCell="1" allowOverlap="1" wp14:anchorId="71855ADE" wp14:editId="23FBDDC0">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855ADE" id="Text Box 1073741927" o:spid="_x0000_s1052" type="#_x0000_t202" style="position:absolute;left:0;text-align:left;margin-left:384.7pt;margin-top:8pt;width:37.25pt;height:23.7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106491" w:rsidRPr="00130FAF" w:rsidRDefault="00106491" w:rsidP="002256F9">
                      <w:pPr>
                        <w:jc w:val="center"/>
                      </w:pPr>
                      <w:r>
                        <w:t>(c)</w:t>
                      </w:r>
                    </w:p>
                  </w:txbxContent>
                </v:textbox>
              </v:shape>
            </w:pict>
          </mc:Fallback>
        </mc:AlternateContent>
      </w:r>
      <w:r>
        <w:rPr>
          <w:noProof/>
        </w:rPr>
        <mc:AlternateContent>
          <mc:Choice Requires="wps">
            <w:drawing>
              <wp:anchor distT="0" distB="0" distL="114300" distR="114300" simplePos="0" relativeHeight="251863552" behindDoc="0" locked="0" layoutInCell="1" allowOverlap="1" wp14:anchorId="1076E632" wp14:editId="3C69BEAB">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76E632" id="Text Box 1073741926" o:spid="_x0000_s1053" type="#_x0000_t202" style="position:absolute;left:0;text-align:left;margin-left:259.5pt;margin-top:6.4pt;width:37.25pt;height:23.7pt;z-index:25186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106491" w:rsidRPr="00130FAF" w:rsidRDefault="00106491" w:rsidP="002256F9">
                      <w:pPr>
                        <w:jc w:val="center"/>
                      </w:pPr>
                      <w:r>
                        <w:t>(b)</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3FC469EE" wp14:editId="6D20B80F">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C469EE" id="Text Box 1073741925" o:spid="_x0000_s1054" type="#_x0000_t202" style="position:absolute;left:0;text-align:left;margin-left:75.75pt;margin-top:2.65pt;width:37.25pt;height:23.7pt;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106491" w:rsidRPr="00130FAF" w:rsidRDefault="00106491"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36576" behindDoc="0" locked="0" layoutInCell="1" allowOverlap="1" wp14:anchorId="1B42072B" wp14:editId="4F19CFDE">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106491" w:rsidRPr="008404D9" w:rsidRDefault="00106491" w:rsidP="00251888">
                            <w:pPr>
                              <w:pStyle w:val="Caption"/>
                            </w:pPr>
                            <w:bookmarkStart w:id="42" w:name="_Toc523735290"/>
                            <w:bookmarkStart w:id="43" w:name="_Toc524625267"/>
                            <w:bookmarkStart w:id="44" w:name="_Toc525405081"/>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9</w:t>
                            </w:r>
                            <w:r w:rsidR="00462132">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42072B" id="Text Box 52" o:spid="_x0000_s1055" type="#_x0000_t202" style="position:absolute;left:0;text-align:left;margin-left:21.5pt;margin-top:8pt;width:439.3pt;height:1in;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106491" w:rsidRPr="008404D9" w:rsidRDefault="00106491" w:rsidP="00251888">
                      <w:pPr>
                        <w:pStyle w:val="Caption"/>
                      </w:pPr>
                      <w:bookmarkStart w:id="45" w:name="_Toc523735290"/>
                      <w:bookmarkStart w:id="46" w:name="_Toc524625267"/>
                      <w:bookmarkStart w:id="47" w:name="_Toc525405081"/>
                      <w:r>
                        <w:t xml:space="preserve">Figure </w:t>
                      </w:r>
                      <w:r w:rsidR="00462132">
                        <w:fldChar w:fldCharType="begin"/>
                      </w:r>
                      <w:r w:rsidR="00462132">
                        <w:instrText xml:space="preserve"> STYLEREF 1 \s </w:instrText>
                      </w:r>
                      <w:r w:rsidR="00462132">
                        <w:fldChar w:fldCharType="separate"/>
                      </w:r>
                      <w:r w:rsidR="00462132">
                        <w:rPr>
                          <w:cs/>
                        </w:rPr>
                        <w:t>‎</w:t>
                      </w:r>
                      <w:r w:rsidR="00462132">
                        <w:t>2</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9</w:t>
                      </w:r>
                      <w:r w:rsidR="00462132">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45"/>
                      <w:bookmarkEnd w:id="46"/>
                      <w:bookmarkEnd w:id="47"/>
                    </w:p>
                  </w:txbxContent>
                </v:textbox>
              </v:shape>
            </w:pict>
          </mc:Fallback>
        </mc:AlternateContent>
      </w:r>
    </w:p>
    <w:p w:rsidR="00384C18" w:rsidRPr="008D6AB0" w:rsidRDefault="00384C18" w:rsidP="00251888">
      <w:pPr>
        <w:pStyle w:val="Caption"/>
      </w:pPr>
      <w:r w:rsidRPr="00557639">
        <mc:AlternateContent>
          <mc:Choice Requires="wpg">
            <w:drawing>
              <wp:anchor distT="0" distB="0" distL="114300" distR="114300" simplePos="0" relativeHeight="251580928" behindDoc="0" locked="0" layoutInCell="1" allowOverlap="1" wp14:anchorId="2C4849EC" wp14:editId="6C48A724">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3CD81372" id="Group 1073741842" o:spid="_x0000_s1026" style="position:absolute;margin-left:985.45pt;margin-top:25.65pt;width:220.75pt;height:215.45pt;z-index:251580928;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DD6BB9" w:rsidRDefault="00DD6BB9" w:rsidP="00D31B09"/>
    <w:p w:rsidR="002D0447" w:rsidRDefault="002D0447" w:rsidP="00CA6BF5"/>
    <w:p w:rsidR="00192556" w:rsidRDefault="00384C18" w:rsidP="001D14C2">
      <w:r>
        <w:t xml:space="preserve">In this project, a new concept </w:t>
      </w:r>
      <w:r w:rsidRPr="002A5F20">
        <w:t>for a fiducial marker</w:t>
      </w:r>
      <w:r>
        <w:t xml:space="preserve"> is </w:t>
      </w:r>
      <w:r w:rsidR="00D64012">
        <w:t>implemented</w:t>
      </w:r>
      <w:r w:rsidRPr="002A5F20">
        <w:t xml:space="preserve"> that is fully additively manufactured (commonly known as rapid-prototyping = RP</w:t>
      </w:r>
      <w:r>
        <w:t>) with only one polymer material</w:t>
      </w:r>
      <w:r w:rsidRPr="002A5F20">
        <w:t>. This one material is used for the fabrication of the solid Z-</w:t>
      </w:r>
      <w:r w:rsidR="00DD209B">
        <w:t>frame</w:t>
      </w:r>
      <w:r w:rsidRPr="002A5F20">
        <w:t xml:space="preserve">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geometrical structures filled with unhardened liquid resin. These structures are created inside the solid model body </w:t>
      </w:r>
      <w:r w:rsidRPr="002A5F20">
        <w:lastRenderedPageBreak/>
        <w:t>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B8294D">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MjZdIn1dfSwiVGFnIjoiQ2l0YXZpUGxhY2Vob2xkZXIjNmQwZGE4YjgtNWY0OC00NjNkLTk3ZGQtNTU0NDUwYmI5M2I0IiwiVGV4dCI6IlsyNl0iLCJXQUlWZXJzaW9uIjoiNi4xLjAuMCJ9}</w:instrText>
          </w:r>
          <w:r w:rsidR="00CA6BF5">
            <w:fldChar w:fldCharType="separate"/>
          </w:r>
          <w:r w:rsidR="000E712B">
            <w:t>[26]</w:t>
          </w:r>
          <w:r w:rsidR="00CA6BF5">
            <w:fldChar w:fldCharType="end"/>
          </w:r>
        </w:sdtContent>
      </w:sdt>
      <w:r w:rsidRPr="002A5F20">
        <w:t>. Since it is made entirely from polymeric material, this marker is passive and totally MRI-safe.</w:t>
      </w:r>
      <w:r w:rsidR="00D64012">
        <w:t xml:space="preserve"> The</w:t>
      </w:r>
      <w:r w:rsidR="00046793">
        <w:t xml:space="preserve"> novel</w:t>
      </w:r>
      <w:r w:rsidR="00D64012">
        <w:t xml:space="preserve"> physical and chemical characteristics of th</w:t>
      </w:r>
      <w:r w:rsidR="001D14C2">
        <w:t>is</w:t>
      </w:r>
      <w:r w:rsidR="00D64012">
        <w:t xml:space="preserve"> additively manufactured marker</w:t>
      </w:r>
      <w:r w:rsidR="001D14C2">
        <w:t xml:space="preserve"> </w:t>
      </w:r>
      <w:r w:rsidR="00D64012">
        <w:t xml:space="preserve">are detailed </w:t>
      </w:r>
      <w:r w:rsidR="008F7F9A">
        <w:t xml:space="preserve">in </w:t>
      </w:r>
      <w:r w:rsidR="00401A74">
        <w:t>Section 3.1 and 3.2</w:t>
      </w:r>
      <w:r w:rsidR="00D64012">
        <w:t>.</w:t>
      </w:r>
    </w:p>
    <w:p w:rsidR="004E5970" w:rsidRPr="00FD101F" w:rsidRDefault="004E5970" w:rsidP="0058451B">
      <w:pPr>
        <w:pStyle w:val="Heading1"/>
        <w:numPr>
          <w:ilvl w:val="0"/>
          <w:numId w:val="0"/>
        </w:numPr>
        <w:rPr>
          <w:lang w:val="en-US"/>
        </w:rPr>
        <w:sectPr w:rsidR="004E5970" w:rsidRPr="00FD101F" w:rsidSect="00914A0A">
          <w:headerReference w:type="default" r:id="rId34"/>
          <w:headerReference w:type="first" r:id="rId35"/>
          <w:footerReference w:type="first" r:id="rId36"/>
          <w:pgSz w:w="11906" w:h="16838" w:code="9"/>
          <w:pgMar w:top="2160" w:right="1440" w:bottom="1440" w:left="1440" w:header="1152" w:footer="720" w:gutter="0"/>
          <w:cols w:space="720"/>
          <w:titlePg/>
          <w:docGrid w:linePitch="360"/>
        </w:sectPr>
      </w:pPr>
      <w:bookmarkStart w:id="48" w:name="_Ref521070685"/>
    </w:p>
    <w:p w:rsidR="00627537" w:rsidRDefault="00347F08" w:rsidP="0058451B">
      <w:pPr>
        <w:pStyle w:val="Heading1"/>
      </w:pPr>
      <w:bookmarkStart w:id="49" w:name="_Ref524601382"/>
      <w:bookmarkStart w:id="50" w:name="_Toc525387369"/>
      <w:r w:rsidRPr="0088075A">
        <w:lastRenderedPageBreak/>
        <w:t>Methodology</w:t>
      </w:r>
      <w:bookmarkEnd w:id="48"/>
      <w:bookmarkEnd w:id="49"/>
      <w:bookmarkEnd w:id="50"/>
    </w:p>
    <w:p w:rsidR="00E47ACB" w:rsidRPr="00754DCA" w:rsidRDefault="00E47ACB" w:rsidP="00886BE1">
      <w:pPr>
        <w:pStyle w:val="Heading2"/>
      </w:pPr>
      <w:bookmarkStart w:id="51" w:name="_Ref525216109"/>
      <w:bookmarkStart w:id="52" w:name="_Toc525387370"/>
      <w:r>
        <w:t>Z-</w:t>
      </w:r>
      <w:r w:rsidRPr="00610B96">
        <w:t>frame</w:t>
      </w:r>
      <w:r w:rsidRPr="004C21C6">
        <w:t xml:space="preserve"> marker characterization</w:t>
      </w:r>
      <w:bookmarkEnd w:id="51"/>
      <w:bookmarkEnd w:id="52"/>
    </w:p>
    <w:p w:rsidR="00E47ACB" w:rsidRPr="00B916FD" w:rsidRDefault="00E47ACB" w:rsidP="002D0447">
      <w:pPr>
        <w:pStyle w:val="Heading3"/>
      </w:pPr>
      <w:bookmarkStart w:id="53" w:name="_Ref523923978"/>
      <w:bookmarkStart w:id="54" w:name="_Toc525387371"/>
      <w:r w:rsidRPr="00B916FD">
        <w:t>Z-frame physical structures</w:t>
      </w:r>
      <w:bookmarkEnd w:id="53"/>
      <w:bookmarkEnd w:id="54"/>
    </w:p>
    <w:p w:rsidR="00E47ACB" w:rsidRPr="001B42C0" w:rsidRDefault="00E47ACB" w:rsidP="00BE528E">
      <w:r>
        <w:t xml:space="preserve">In this project, the new physical feature structures of the Z-frame have been developed which </w:t>
      </w:r>
      <w:r w:rsidR="00FD101F">
        <w:t xml:space="preserve">are intended to </w:t>
      </w:r>
      <w:r>
        <w:t xml:space="preserve">improve the accuracy and speed of the registration procedure in the interventional MRI. </w:t>
      </w:r>
      <w:r w:rsidR="003C5E99">
        <w:fldChar w:fldCharType="begin"/>
      </w:r>
      <w:r w:rsidR="003C5E99">
        <w:instrText xml:space="preserve"> REF _Ref525291238 \h </w:instrText>
      </w:r>
      <w:r w:rsidR="003C5E99">
        <w:fldChar w:fldCharType="separate"/>
      </w:r>
      <w:r w:rsidR="003C5E99">
        <w:t xml:space="preserve">Figure </w:t>
      </w:r>
      <w:r w:rsidR="003C5E99">
        <w:rPr>
          <w:cs/>
        </w:rPr>
        <w:t>‎</w:t>
      </w:r>
      <w:r w:rsidR="003C5E99">
        <w:t>3.1</w:t>
      </w:r>
      <w:r w:rsidR="003C5E99">
        <w:fldChar w:fldCharType="end"/>
      </w:r>
      <w:r w:rsidR="003C5E99">
        <w:t xml:space="preserve"> </w:t>
      </w:r>
      <w:r>
        <w:t>illustrates the two new features: center pointing triangles</w:t>
      </w:r>
      <w:r w:rsidR="0046418F">
        <w:t xml:space="preserve"> </w:t>
      </w:r>
      <w:r>
        <w:t xml:space="preserve">and </w:t>
      </w:r>
      <w:r w:rsidR="0046418F">
        <w:t>the z-axis indication triangle.</w:t>
      </w:r>
      <w:r w:rsidR="003C5E99">
        <w:t xml:space="preserve"> </w:t>
      </w:r>
      <w:r w:rsidR="00332817">
        <w:fldChar w:fldCharType="begin"/>
      </w:r>
      <w:r w:rsidR="00332817">
        <w:instrText xml:space="preserve"> REF _Ref523905599 \h </w:instrText>
      </w:r>
      <w:r w:rsidR="00332817">
        <w:fldChar w:fldCharType="end"/>
      </w:r>
    </w:p>
    <w:p w:rsidR="00E47ACB" w:rsidRPr="00833CF2" w:rsidRDefault="0045009F" w:rsidP="00E47ACB">
      <w:r w:rsidRPr="00DD6BB9">
        <w:rPr>
          <w:noProof/>
        </w:rPr>
        <w:drawing>
          <wp:anchor distT="0" distB="0" distL="114300" distR="114300" simplePos="0" relativeHeight="251871744" behindDoc="0" locked="0" layoutInCell="1" allowOverlap="1" wp14:anchorId="3A410A10" wp14:editId="6C2BD68F">
            <wp:simplePos x="0" y="0"/>
            <wp:positionH relativeFrom="margin">
              <wp:posOffset>1366520</wp:posOffset>
            </wp:positionH>
            <wp:positionV relativeFrom="paragraph">
              <wp:posOffset>283210</wp:posOffset>
            </wp:positionV>
            <wp:extent cx="2828290" cy="229616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828290" cy="2296160"/>
                    </a:xfrm>
                    <a:prstGeom prst="rect">
                      <a:avLst/>
                    </a:prstGeom>
                  </pic:spPr>
                </pic:pic>
              </a:graphicData>
            </a:graphic>
            <wp14:sizeRelH relativeFrom="page">
              <wp14:pctWidth>0</wp14:pctWidth>
            </wp14:sizeRelH>
            <wp14:sizeRelV relativeFrom="page">
              <wp14:pctHeight>0</wp14:pctHeight>
            </wp14:sizeRelV>
          </wp:anchor>
        </w:drawing>
      </w:r>
      <w:r w:rsidR="009F5CA0">
        <w:rPr>
          <w:noProof/>
        </w:rPr>
        <mc:AlternateContent>
          <mc:Choice Requires="wps">
            <w:drawing>
              <wp:anchor distT="0" distB="0" distL="114300" distR="114300" simplePos="0" relativeHeight="251872768" behindDoc="0" locked="0" layoutInCell="1" allowOverlap="1" wp14:anchorId="68D3287A" wp14:editId="07C4CC55">
                <wp:simplePos x="0" y="0"/>
                <wp:positionH relativeFrom="margin">
                  <wp:align>left</wp:align>
                </wp:positionH>
                <wp:positionV relativeFrom="paragraph">
                  <wp:posOffset>2755265</wp:posOffset>
                </wp:positionV>
                <wp:extent cx="5681345" cy="635"/>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681345" cy="635"/>
                        </a:xfrm>
                        <a:prstGeom prst="rect">
                          <a:avLst/>
                        </a:prstGeom>
                        <a:solidFill>
                          <a:prstClr val="white"/>
                        </a:solidFill>
                        <a:ln>
                          <a:noFill/>
                        </a:ln>
                      </wps:spPr>
                      <wps:txbx>
                        <w:txbxContent>
                          <w:p w:rsidR="00106491" w:rsidRPr="003D298B" w:rsidRDefault="00106491" w:rsidP="0045009F">
                            <w:pPr>
                              <w:pStyle w:val="Caption"/>
                            </w:pPr>
                            <w:bookmarkStart w:id="55" w:name="_Ref525291238"/>
                            <w:bookmarkStart w:id="56" w:name="_Toc523735318"/>
                            <w:bookmarkStart w:id="57" w:name="_Toc524625268"/>
                            <w:bookmarkStart w:id="58" w:name="_Toc52540508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w:t>
                            </w:r>
                            <w:r w:rsidR="00462132">
                              <w:fldChar w:fldCharType="end"/>
                            </w:r>
                            <w:bookmarkEnd w:id="55"/>
                            <w:r>
                              <w:t>: A 3D CAD-view of the Z-frame-marker structures.</w:t>
                            </w:r>
                            <w:bookmarkEnd w:id="56"/>
                            <w:r>
                              <w:t xml:space="preserve"> The center pointing triangles (8 small purple triangles) and the z-axis indication triangle (the green triangle).</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D3287A" id="Text Box 95" o:spid="_x0000_s1056" type="#_x0000_t202" style="position:absolute;left:0;text-align:left;margin-left:0;margin-top:216.95pt;width:447.35pt;height:.05pt;z-index:251872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" stroked="f">
                <v:textbox style="mso-fit-shape-to-text:t" inset="0,0,0,0">
                  <w:txbxContent>
                    <w:p w:rsidR="00106491" w:rsidRPr="003D298B" w:rsidRDefault="00106491" w:rsidP="0045009F">
                      <w:pPr>
                        <w:pStyle w:val="Caption"/>
                      </w:pPr>
                      <w:bookmarkStart w:id="59" w:name="_Ref525291238"/>
                      <w:bookmarkStart w:id="60" w:name="_Toc523735318"/>
                      <w:bookmarkStart w:id="61" w:name="_Toc524625268"/>
                      <w:bookmarkStart w:id="62" w:name="_Toc52540508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w:t>
                      </w:r>
                      <w:r w:rsidR="00462132">
                        <w:fldChar w:fldCharType="end"/>
                      </w:r>
                      <w:bookmarkEnd w:id="59"/>
                      <w:r>
                        <w:t>: A 3D CAD-view of the Z-frame-marker structures.</w:t>
                      </w:r>
                      <w:bookmarkEnd w:id="60"/>
                      <w:r>
                        <w:t xml:space="preserve"> The center pointing triangles (8 small purple triangles) and the z-axis indication triangle (the green triangle).</w:t>
                      </w:r>
                      <w:bookmarkEnd w:id="61"/>
                      <w:bookmarkEnd w:id="62"/>
                    </w:p>
                  </w:txbxContent>
                </v:textbox>
                <w10:wrap type="topAndBottom" anchorx="margin"/>
              </v:shape>
            </w:pict>
          </mc:Fallback>
        </mc:AlternateContent>
      </w:r>
    </w:p>
    <w:p w:rsidR="00E47ACB" w:rsidRPr="00DD6BB9" w:rsidRDefault="00E47ACB" w:rsidP="00E47ACB"/>
    <w:p w:rsidR="00E47ACB" w:rsidRPr="006C2F14" w:rsidRDefault="00E47ACB" w:rsidP="00E47ACB">
      <w:pPr>
        <w:pStyle w:val="Heading4"/>
      </w:pPr>
      <w:bookmarkStart w:id="63" w:name="_Toc525387372"/>
      <w:r w:rsidRPr="006C2F14">
        <w:t>Center pointing triangles</w:t>
      </w:r>
      <w:bookmarkEnd w:id="63"/>
    </w:p>
    <w:p w:rsidR="00250670" w:rsidRDefault="00E47ACB" w:rsidP="00954E08">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w:t>
      </w:r>
      <w:r w:rsidR="00954E08">
        <w:t>S</w:t>
      </w:r>
      <w:r w:rsidR="001D7584">
        <w:t xml:space="preserve">ection </w:t>
      </w:r>
      <w:r w:rsidR="001D7584">
        <w:fldChar w:fldCharType="begin"/>
      </w:r>
      <w:r w:rsidR="001D7584">
        <w:instrText xml:space="preserve"> REF _Ref523906202 \r \h </w:instrText>
      </w:r>
      <w:r w:rsidR="001D7584">
        <w:fldChar w:fldCharType="separate"/>
      </w:r>
      <w:r w:rsidR="00514A12">
        <w:rPr>
          <w:cs/>
        </w:rPr>
        <w:t>‎</w:t>
      </w:r>
      <w:r w:rsidR="00514A12">
        <w:t>2.2</w:t>
      </w:r>
      <w:r w:rsidR="001D7584">
        <w:fldChar w:fldCharType="end"/>
      </w:r>
      <w:r w:rsidR="001D7584">
        <w:t>)</w:t>
      </w:r>
      <w:r>
        <w:t>, generally, the nee</w:t>
      </w:r>
      <w:r w:rsidR="000945CB">
        <w:t xml:space="preserve">dle entry point is indicated </w:t>
      </w:r>
      <w:r>
        <w:t xml:space="preserve">by surgeon </w:t>
      </w:r>
      <w:r>
        <w:lastRenderedPageBreak/>
        <w:t xml:space="preserve">finger in </w:t>
      </w:r>
      <w:r w:rsidR="000E5084">
        <w:t xml:space="preserve">the </w:t>
      </w:r>
      <w:r>
        <w:t>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E47ACB" w:rsidRDefault="00F27F7D" w:rsidP="00F27F7D">
      <w:r>
        <w:rPr>
          <w:noProof/>
        </w:rPr>
        <w:drawing>
          <wp:anchor distT="0" distB="0" distL="114300" distR="114300" simplePos="0" relativeHeight="251870720" behindDoc="0" locked="0" layoutInCell="1" allowOverlap="1" wp14:anchorId="23DF7D99" wp14:editId="4FE20A35">
            <wp:simplePos x="0" y="0"/>
            <wp:positionH relativeFrom="margin">
              <wp:posOffset>1496695</wp:posOffset>
            </wp:positionH>
            <wp:positionV relativeFrom="paragraph">
              <wp:posOffset>2799080</wp:posOffset>
            </wp:positionV>
            <wp:extent cx="1979295" cy="1781175"/>
            <wp:effectExtent l="0" t="0" r="1905" b="9525"/>
            <wp:wrapTopAndBottom/>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l="1198" t="53724" r="62803" b="3542"/>
                    <a:stretch/>
                  </pic:blipFill>
                  <pic:spPr bwMode="auto">
                    <a:xfrm>
                      <a:off x="0" y="0"/>
                      <a:ext cx="1979295"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9696" behindDoc="0" locked="0" layoutInCell="1" allowOverlap="1" wp14:anchorId="2DAE72DD" wp14:editId="1879596F">
            <wp:simplePos x="0" y="0"/>
            <wp:positionH relativeFrom="column">
              <wp:posOffset>2642235</wp:posOffset>
            </wp:positionH>
            <wp:positionV relativeFrom="paragraph">
              <wp:posOffset>1080770</wp:posOffset>
            </wp:positionV>
            <wp:extent cx="2938780" cy="1665605"/>
            <wp:effectExtent l="0" t="0" r="0" b="0"/>
            <wp:wrapTopAndBottom/>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l="3889" t="9563" r="62937" b="66326"/>
                    <a:stretch/>
                  </pic:blipFill>
                  <pic:spPr bwMode="auto">
                    <a:xfrm>
                      <a:off x="0" y="0"/>
                      <a:ext cx="2938780" cy="1665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68672" behindDoc="0" locked="0" layoutInCell="1" allowOverlap="1" wp14:anchorId="0268C64D" wp14:editId="088C3CB0">
            <wp:simplePos x="0" y="0"/>
            <wp:positionH relativeFrom="column">
              <wp:posOffset>4445</wp:posOffset>
            </wp:positionH>
            <wp:positionV relativeFrom="paragraph">
              <wp:posOffset>1090930</wp:posOffset>
            </wp:positionV>
            <wp:extent cx="2075815" cy="1647825"/>
            <wp:effectExtent l="0" t="0" r="635" b="9525"/>
            <wp:wrapTopAndBottom/>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46752" t="15172" r="28693" b="59950"/>
                    <a:stretch/>
                  </pic:blipFill>
                  <pic:spPr bwMode="auto">
                    <a:xfrm>
                      <a:off x="0" y="0"/>
                      <a:ext cx="20758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661">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 xml:space="preserve">during </w:t>
      </w:r>
      <w:r w:rsidR="00954E08">
        <w:t xml:space="preserve">the </w:t>
      </w:r>
      <w:r w:rsidR="00952CAA">
        <w:t>insertion.</w:t>
      </w:r>
    </w:p>
    <w:p w:rsidR="00DF0716" w:rsidRPr="009B3358" w:rsidRDefault="00692CB3" w:rsidP="00F27F7D">
      <w:pPr>
        <w:pStyle w:val="Caption"/>
      </w:pPr>
      <w:bookmarkStart w:id="64" w:name="_Toc523735319"/>
      <w:bookmarkStart w:id="65" w:name="_Toc524625269"/>
      <w:bookmarkStart w:id="66" w:name="_Toc52540508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w:t>
      </w:r>
      <w:r w:rsidR="00462132">
        <w:fldChar w:fldCharType="end"/>
      </w:r>
      <w:r>
        <w:t xml:space="preserve">: (a) A coronal view of the Z-frame representing the sagital and axial imaging planes as projections (turquoise and the red line) close to the center of the Z-frame. (b) </w:t>
      </w:r>
      <w:r w:rsidR="009270C3">
        <w:t>S</w:t>
      </w:r>
      <w:r>
        <w:t xml:space="preserve">agittal view of the Z-frame and a liver biopsy phantom (3D abdominal phantom #057A, CIRS Inc.). (c) </w:t>
      </w:r>
      <w:r w:rsidR="009270C3">
        <w:t>T</w:t>
      </w:r>
      <w:r>
        <w:t>ransversal view of the Z-frame and the liver phantom.</w:t>
      </w:r>
      <w:bookmarkEnd w:id="64"/>
      <w:bookmarkEnd w:id="65"/>
      <w:r w:rsidR="00352A5D">
        <mc:AlternateContent>
          <mc:Choice Requires="wps">
            <w:drawing>
              <wp:anchor distT="0" distB="0" distL="114300" distR="114300" simplePos="0" relativeHeight="251879936" behindDoc="0" locked="0" layoutInCell="1" allowOverlap="1" wp14:anchorId="0700CEB6" wp14:editId="4506CB03">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00CEB6" id="Text Box 1073741931" o:spid="_x0000_s1057"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106491" w:rsidRPr="00130FAF" w:rsidRDefault="00106491" w:rsidP="00352A5D">
                      <w:pPr>
                        <w:jc w:val="center"/>
                      </w:pPr>
                      <w:r>
                        <w:t>(c)</w:t>
                      </w:r>
                    </w:p>
                  </w:txbxContent>
                </v:textbox>
              </v:shape>
            </w:pict>
          </mc:Fallback>
        </mc:AlternateContent>
      </w:r>
      <w:r w:rsidR="00352A5D">
        <mc:AlternateContent>
          <mc:Choice Requires="wps">
            <w:drawing>
              <wp:anchor distT="0" distB="0" distL="114300" distR="114300" simplePos="0" relativeHeight="251877888" behindDoc="0" locked="0" layoutInCell="1" allowOverlap="1" wp14:anchorId="30A717CC" wp14:editId="1548BAAA">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A717CC" id="Text Box 1073741930" o:spid="_x0000_s1058"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106491" w:rsidRPr="00130FAF" w:rsidRDefault="00106491" w:rsidP="00352A5D">
                      <w:pPr>
                        <w:jc w:val="center"/>
                      </w:pPr>
                      <w:r>
                        <w:t>(b)</w:t>
                      </w:r>
                    </w:p>
                  </w:txbxContent>
                </v:textbox>
              </v:shape>
            </w:pict>
          </mc:Fallback>
        </mc:AlternateContent>
      </w:r>
      <w:r w:rsidR="00352A5D">
        <mc:AlternateContent>
          <mc:Choice Requires="wps">
            <w:drawing>
              <wp:anchor distT="0" distB="0" distL="114300" distR="114300" simplePos="0" relativeHeight="251875840" behindDoc="0" locked="0" layoutInCell="1" allowOverlap="1" wp14:anchorId="222DBF29" wp14:editId="500B5299">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2DBF29" id="Text Box 1073741929" o:spid="_x0000_s1059"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106491" w:rsidRPr="00130FAF" w:rsidRDefault="00106491" w:rsidP="00352A5D">
                      <w:pPr>
                        <w:jc w:val="center"/>
                      </w:pPr>
                      <w:r>
                        <w:t>(</w:t>
                      </w:r>
                      <w:r w:rsidRPr="00130FAF">
                        <w:t>a</w:t>
                      </w:r>
                      <w:r>
                        <w:t>)</w:t>
                      </w:r>
                    </w:p>
                  </w:txbxContent>
                </v:textbox>
              </v:shape>
            </w:pict>
          </mc:Fallback>
        </mc:AlternateContent>
      </w:r>
      <w:r w:rsidR="00E47ACB">
        <mc:AlternateContent>
          <mc:Choice Requires="wps">
            <w:drawing>
              <wp:anchor distT="0" distB="0" distL="114300" distR="114300" simplePos="0" relativeHeight="251873792" behindDoc="0" locked="0" layoutInCell="1" allowOverlap="1" wp14:anchorId="5D6C9517" wp14:editId="29A08792">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106491" w:rsidRPr="007340AF"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C9517" id="Text Box 110" o:spid="_x0000_s1060"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106491" w:rsidRPr="007340AF" w:rsidRDefault="00106491" w:rsidP="00251888">
                      <w:pPr>
                        <w:pStyle w:val="Caption"/>
                      </w:pPr>
                    </w:p>
                  </w:txbxContent>
                </v:textbox>
                <w10:wrap type="topAndBottom"/>
              </v:shape>
            </w:pict>
          </mc:Fallback>
        </mc:AlternateContent>
      </w:r>
      <w:bookmarkEnd w:id="66"/>
    </w:p>
    <w:p w:rsidR="00E47ACB" w:rsidRPr="006C2F14" w:rsidRDefault="00E47ACB" w:rsidP="00E47ACB">
      <w:pPr>
        <w:pStyle w:val="Heading4"/>
      </w:pPr>
      <w:bookmarkStart w:id="67" w:name="_Ref523922273"/>
      <w:bookmarkStart w:id="68" w:name="_Toc525387373"/>
      <w:r w:rsidRPr="006C2F14">
        <w:lastRenderedPageBreak/>
        <w:t>Z-axis indication triangle</w:t>
      </w:r>
      <w:bookmarkEnd w:id="67"/>
      <w:bookmarkEnd w:id="68"/>
    </w:p>
    <w:p w:rsidR="00E47ACB" w:rsidRDefault="00E47ACB" w:rsidP="00AF00D8">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 xml:space="preserve">which will be discussed in the </w:t>
      </w:r>
      <w:r w:rsidR="00690671">
        <w:t>S</w:t>
      </w:r>
      <w:r>
        <w:t>ection</w:t>
      </w:r>
      <w:r w:rsidR="000A0701">
        <w:t xml:space="preserve"> </w:t>
      </w:r>
      <w:r w:rsidR="000A0701">
        <w:fldChar w:fldCharType="begin"/>
      </w:r>
      <w:r w:rsidR="000A0701">
        <w:instrText xml:space="preserve"> REF _Ref523909263 \n \h </w:instrText>
      </w:r>
      <w:r w:rsidR="000A0701">
        <w:fldChar w:fldCharType="separate"/>
      </w:r>
      <w:r w:rsidR="000A0701">
        <w:rPr>
          <w:cs/>
        </w:rPr>
        <w:t>‎</w:t>
      </w:r>
      <w:r w:rsidR="000A0701">
        <w:t>3.2</w:t>
      </w:r>
      <w:r w:rsidR="000A0701">
        <w:fldChar w:fldCharType="end"/>
      </w:r>
      <w:r w:rsidR="000A0701">
        <w:t xml:space="preserve"> </w:t>
      </w:r>
      <w:r w:rsidR="00690671">
        <w:t xml:space="preserve">. </w:t>
      </w:r>
      <w:r>
        <w:t xml:space="preserve"> </w:t>
      </w:r>
    </w:p>
    <w:p w:rsidR="00AF00D8" w:rsidRDefault="00AF00D8" w:rsidP="00AF00D8"/>
    <w:p w:rsidR="00E47ACB" w:rsidRDefault="0076654D" w:rsidP="00E47ACB">
      <w:pPr>
        <w:keepNext/>
        <w:jc w:val="center"/>
      </w:pPr>
      <w:r>
        <w:rPr>
          <w:noProof/>
        </w:rPr>
        <mc:AlternateContent>
          <mc:Choice Requires="wps">
            <w:drawing>
              <wp:anchor distT="0" distB="0" distL="114300" distR="114300" simplePos="0" relativeHeight="251941376" behindDoc="0" locked="0" layoutInCell="1" allowOverlap="1" wp14:anchorId="0E7DBB51" wp14:editId="0887CCA6">
                <wp:simplePos x="0" y="0"/>
                <wp:positionH relativeFrom="column">
                  <wp:posOffset>1160673</wp:posOffset>
                </wp:positionH>
                <wp:positionV relativeFrom="paragraph">
                  <wp:posOffset>2938780</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7DBB51" id="Text Box 1073741945" o:spid="_x0000_s1061" type="#_x0000_t202" style="position:absolute;left:0;text-align:left;margin-left:91.4pt;margin-top:231.4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NGTA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" fillcolor="white [3201]" stroked="f" strokeweight=".5pt">
                <v:textbox>
                  <w:txbxContent>
                    <w:p w:rsidR="00106491" w:rsidRPr="00130FAF" w:rsidRDefault="00106491" w:rsidP="00EE4A9D">
                      <w:pPr>
                        <w:jc w:val="center"/>
                      </w:pPr>
                      <w:r>
                        <w:t>(</w:t>
                      </w:r>
                      <w:r w:rsidRPr="00130FAF">
                        <w:t>a</w:t>
                      </w:r>
                      <w:r>
                        <w:t>)</w:t>
                      </w:r>
                    </w:p>
                  </w:txbxContent>
                </v:textbox>
              </v:shape>
            </w:pict>
          </mc:Fallback>
        </mc:AlternateContent>
      </w:r>
      <w:r w:rsidR="00A75F6F">
        <w:rPr>
          <w:noProof/>
        </w:rPr>
        <mc:AlternateContent>
          <mc:Choice Requires="wps">
            <w:drawing>
              <wp:anchor distT="0" distB="0" distL="114300" distR="114300" simplePos="0" relativeHeight="251943424" behindDoc="0" locked="0" layoutInCell="1" allowOverlap="1" wp14:anchorId="5CC2B4F3" wp14:editId="34A4B468">
                <wp:simplePos x="0" y="0"/>
                <wp:positionH relativeFrom="column">
                  <wp:posOffset>4273550</wp:posOffset>
                </wp:positionH>
                <wp:positionV relativeFrom="paragraph">
                  <wp:posOffset>2961077</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2B4F3" id="Text Box 1073741947" o:spid="_x0000_s1062" type="#_x0000_t202" style="position:absolute;left:0;text-align:left;margin-left:336.5pt;margin-top:233.15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SwETQ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" fillcolor="white [3201]" stroked="f" strokeweight=".5pt">
                <v:textbox>
                  <w:txbxContent>
                    <w:p w:rsidR="00106491" w:rsidRPr="00130FAF" w:rsidRDefault="00106491" w:rsidP="00EE4A9D">
                      <w:pPr>
                        <w:jc w:val="center"/>
                      </w:pPr>
                      <w:r>
                        <w:t>(b)</w:t>
                      </w:r>
                    </w:p>
                  </w:txbxContent>
                </v:textbox>
              </v:shape>
            </w:pict>
          </mc:Fallback>
        </mc:AlternateContent>
      </w:r>
      <w:r w:rsidR="00E47ACB">
        <w:rPr>
          <w:noProof/>
        </w:rPr>
        <w:drawing>
          <wp:inline distT="0" distB="0" distL="0" distR="0" wp14:anchorId="2DA9C35D" wp14:editId="64B8887F">
            <wp:extent cx="6126062" cy="2884038"/>
            <wp:effectExtent l="0" t="0" r="8255"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0" cstate="print"/>
                    <a:srcRect l="1085" b="16943"/>
                    <a:stretch>
                      <a:fillRect/>
                    </a:stretch>
                  </pic:blipFill>
                  <pic:spPr>
                    <a:xfrm>
                      <a:off x="0" y="0"/>
                      <a:ext cx="6201919" cy="2919750"/>
                    </a:xfrm>
                    <a:prstGeom prst="rect">
                      <a:avLst/>
                    </a:prstGeom>
                  </pic:spPr>
                </pic:pic>
              </a:graphicData>
            </a:graphic>
          </wp:inline>
        </w:drawing>
      </w:r>
    </w:p>
    <w:p w:rsidR="00EE4A9D" w:rsidRDefault="00EE4A9D" w:rsidP="00251888">
      <w:pPr>
        <w:pStyle w:val="Caption"/>
      </w:pPr>
      <w:bookmarkStart w:id="69" w:name="_Toc523735320"/>
    </w:p>
    <w:p w:rsidR="00E47ACB" w:rsidRDefault="00E47ACB" w:rsidP="00251888">
      <w:pPr>
        <w:pStyle w:val="Caption"/>
      </w:pPr>
      <w:bookmarkStart w:id="70" w:name="_Toc52540508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w:t>
      </w:r>
      <w:r w:rsidR="00462132">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69"/>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bookmarkEnd w:id="70"/>
    </w:p>
    <w:p w:rsidR="00E47ACB" w:rsidRDefault="00E47ACB" w:rsidP="00E47ACB"/>
    <w:p w:rsidR="00E47ACB" w:rsidRDefault="00E47ACB" w:rsidP="00E47ACB"/>
    <w:p w:rsidR="00DF0716" w:rsidRDefault="00DF0716" w:rsidP="00E47ACB"/>
    <w:p w:rsidR="00E47ACB" w:rsidRDefault="00E47ACB" w:rsidP="007001DE">
      <w:pPr>
        <w:pStyle w:val="Heading4"/>
      </w:pPr>
      <w:bookmarkStart w:id="71" w:name="_Toc525387374"/>
      <w:r>
        <w:lastRenderedPageBreak/>
        <w:t>Square-shaped internal tunnel structure</w:t>
      </w:r>
      <w:bookmarkEnd w:id="71"/>
    </w:p>
    <w:p w:rsidR="00DF0716" w:rsidRDefault="00E47ACB" w:rsidP="00D85369">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514A12">
        <w:rPr>
          <w:cs/>
        </w:rPr>
        <w:t>‎</w:t>
      </w:r>
      <w:r w:rsidR="00514A12">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w:t>
      </w:r>
      <w:r w:rsidR="00863E2C">
        <w:t xml:space="preserve"> proposed</w:t>
      </w:r>
      <w:r w:rsidR="00DC03F3">
        <w:t xml:space="preserve"> method</w:t>
      </w:r>
      <w:r w:rsidR="0024407C">
        <w:t xml:space="preserve"> in</w:t>
      </w:r>
      <w:r w:rsidR="00D85369">
        <w:t xml:space="preserve"> the</w:t>
      </w:r>
      <w:r w:rsidR="0024407C">
        <w:t xml:space="preserve"> </w:t>
      </w:r>
      <w:r w:rsidR="00D85369">
        <w:t>s</w:t>
      </w:r>
      <w:r w:rsidR="0024407C">
        <w:t xml:space="preserve">ection </w:t>
      </w:r>
      <w:r w:rsidR="0024407C">
        <w:fldChar w:fldCharType="begin"/>
      </w:r>
      <w:r w:rsidR="0024407C">
        <w:instrText xml:space="preserve"> REF _Ref523909263 \r \h </w:instrText>
      </w:r>
      <w:r w:rsidR="0024407C">
        <w:fldChar w:fldCharType="separate"/>
      </w:r>
      <w:r w:rsidR="0024407C">
        <w:rPr>
          <w:cs/>
        </w:rPr>
        <w:t>‎</w:t>
      </w:r>
      <w:r w:rsidR="0024407C">
        <w:t>3.2</w:t>
      </w:r>
      <w:r w:rsidR="0024407C">
        <w:fldChar w:fldCharType="end"/>
      </w:r>
      <w:r w:rsidR="00D85369">
        <w:t xml:space="preserve"> which</w:t>
      </w:r>
      <w:r w:rsidR="00336B0C">
        <w:t xml:space="preserve"> </w:t>
      </w:r>
      <w:r w:rsidR="00863E2C">
        <w:t>identification of the cen</w:t>
      </w:r>
      <w:r w:rsidR="00D85369">
        <w:t>ter points in</w:t>
      </w:r>
      <w:r w:rsidR="00863E2C">
        <w:t xml:space="preserve"> </w:t>
      </w:r>
      <w:r w:rsidR="00D85369">
        <w:t>each</w:t>
      </w:r>
      <w:r w:rsidR="00863E2C">
        <w:t xml:space="preserve"> fiducial marker</w:t>
      </w:r>
      <w:r w:rsidR="00D85369">
        <w:t xml:space="preserve"> is</w:t>
      </w:r>
      <w:r w:rsidR="005E38DA">
        <w:t xml:space="preserve"> </w:t>
      </w:r>
      <w:r w:rsidR="00863E2C">
        <w:t xml:space="preserve">based on </w:t>
      </w:r>
      <w:r w:rsidR="00D85369">
        <w:t xml:space="preserve">its </w:t>
      </w:r>
      <w:r w:rsidR="00336B0C">
        <w:t>pixel volume</w:t>
      </w:r>
      <w:r w:rsidR="00863E2C">
        <w:t>s</w:t>
      </w:r>
      <w:r w:rsidR="00C348AD">
        <w:t>,</w:t>
      </w:r>
      <w:r w:rsidR="00717A85">
        <w:t xml:space="preserve"> the signal retrieval </w:t>
      </w:r>
      <w:r w:rsidR="00863E2C">
        <w:t xml:space="preserve">at the edges </w:t>
      </w:r>
      <w:r w:rsidR="005C4D60">
        <w:t>help</w:t>
      </w:r>
      <w:r w:rsidR="005E38DA">
        <w:t>s</w:t>
      </w:r>
      <w:r w:rsidR="005C4D60">
        <w:t xml:space="preserve"> an</w:t>
      </w:r>
      <w:r w:rsidR="00717A85">
        <w:t xml:space="preserve"> </w:t>
      </w:r>
      <w:r>
        <w:t xml:space="preserve">accurate </w:t>
      </w:r>
      <w:r w:rsidR="00863E2C">
        <w:t>calculation</w:t>
      </w:r>
      <w:r>
        <w:t xml:space="preserve"> of the centroids coordinate system</w:t>
      </w:r>
      <w:r w:rsidR="00BD73D8">
        <w:t>s</w:t>
      </w:r>
      <w:r>
        <w:t>.</w:t>
      </w:r>
      <w:r w:rsidR="00BA6E83">
        <w:t xml:space="preserve"> </w:t>
      </w:r>
    </w:p>
    <w:p w:rsidR="00AF00D8" w:rsidRDefault="00AF00D8" w:rsidP="00AF00D8"/>
    <w:p w:rsidR="00DF0716" w:rsidRDefault="00DF0716" w:rsidP="008220F7"/>
    <w:p w:rsidR="00E47ACB" w:rsidRDefault="00AF00D8" w:rsidP="00022BE3">
      <w:pPr>
        <w:keepNext/>
        <w:jc w:val="center"/>
      </w:pPr>
      <w:r>
        <w:rPr>
          <w:noProof/>
        </w:rPr>
        <mc:AlternateContent>
          <mc:Choice Requires="wps">
            <w:drawing>
              <wp:anchor distT="0" distB="0" distL="114300" distR="114300" simplePos="0" relativeHeight="251947520" behindDoc="0" locked="0" layoutInCell="1" allowOverlap="1" wp14:anchorId="16595571" wp14:editId="7C2F99B4">
                <wp:simplePos x="0" y="0"/>
                <wp:positionH relativeFrom="column">
                  <wp:posOffset>4125187</wp:posOffset>
                </wp:positionH>
                <wp:positionV relativeFrom="paragraph">
                  <wp:posOffset>2720556</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595571" id="Text Box 1073741959" o:spid="_x0000_s1063" type="#_x0000_t202" style="position:absolute;left:0;text-align:left;margin-left:324.8pt;margin-top:214.2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" fillcolor="white [3201]" stroked="f" strokeweight=".5pt">
                <v:textbox>
                  <w:txbxContent>
                    <w:p w:rsidR="00106491" w:rsidRPr="00130FAF" w:rsidRDefault="00106491"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49287D6F" wp14:editId="3160ECA8">
                <wp:simplePos x="0" y="0"/>
                <wp:positionH relativeFrom="column">
                  <wp:posOffset>1043041</wp:posOffset>
                </wp:positionH>
                <wp:positionV relativeFrom="paragraph">
                  <wp:posOffset>2747645</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106491" w:rsidRPr="00130FAF" w:rsidRDefault="00106491"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287D6F" id="Text Box 1073741958" o:spid="_x0000_s1064" type="#_x0000_t202" style="position:absolute;left:0;text-align:left;margin-left:82.15pt;margin-top:216.3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" fillcolor="white [3201]" stroked="f" strokeweight=".5pt">
                <v:textbox>
                  <w:txbxContent>
                    <w:p w:rsidR="00106491" w:rsidRPr="00130FAF" w:rsidRDefault="00106491" w:rsidP="00B8306B">
                      <w:pPr>
                        <w:jc w:val="center"/>
                      </w:pPr>
                      <w:r>
                        <w:t>(</w:t>
                      </w:r>
                      <w:r w:rsidRPr="00130FAF">
                        <w:t>a</w:t>
                      </w:r>
                      <w:r>
                        <w:t>)</w:t>
                      </w:r>
                    </w:p>
                  </w:txbxContent>
                </v:textbox>
              </v:shape>
            </w:pict>
          </mc:Fallback>
        </mc:AlternateContent>
      </w:r>
      <w:r>
        <w:rPr>
          <w:noProof/>
        </w:rPr>
        <w:drawing>
          <wp:anchor distT="0" distB="0" distL="114300" distR="114300" simplePos="0" relativeHeight="251939328" behindDoc="0" locked="0" layoutInCell="1" allowOverlap="1" wp14:anchorId="6E63C0FF" wp14:editId="03EFD9EC">
            <wp:simplePos x="0" y="0"/>
            <wp:positionH relativeFrom="column">
              <wp:posOffset>71072</wp:posOffset>
            </wp:positionH>
            <wp:positionV relativeFrom="paragraph">
              <wp:posOffset>7308</wp:posOffset>
            </wp:positionV>
            <wp:extent cx="2658128" cy="2651760"/>
            <wp:effectExtent l="3175"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1">
                      <a:extLst>
                        <a:ext uri="{28A0092B-C50C-407E-A947-70E740481C1C}">
                          <a14:useLocalDpi xmlns:a14="http://schemas.microsoft.com/office/drawing/2010/main" val="0"/>
                        </a:ext>
                      </a:extLst>
                    </a:blip>
                    <a:srcRect l="39272" t="29449" r="2214"/>
                    <a:stretch/>
                  </pic:blipFill>
                  <pic:spPr bwMode="auto">
                    <a:xfrm rot="5400000">
                      <a:off x="0" y="0"/>
                      <a:ext cx="2658128" cy="265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BE3">
        <w:rPr>
          <w:noProof/>
        </w:rPr>
        <w:drawing>
          <wp:inline distT="0" distB="0" distL="0" distR="0" wp14:anchorId="2387D9C6" wp14:editId="2DBA4CC2">
            <wp:extent cx="2652037" cy="2560320"/>
            <wp:effectExtent l="7620" t="0" r="381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2">
                      <a:extLst>
                        <a:ext uri="{28A0092B-C50C-407E-A947-70E740481C1C}">
                          <a14:useLocalDpi xmlns:a14="http://schemas.microsoft.com/office/drawing/2010/main" val="0"/>
                        </a:ext>
                      </a:extLst>
                    </a:blip>
                    <a:srcRect l="24072" t="28081" r="45495" b="34458"/>
                    <a:stretch/>
                  </pic:blipFill>
                  <pic:spPr bwMode="auto">
                    <a:xfrm rot="5400000">
                      <a:off x="0" y="0"/>
                      <a:ext cx="2652037" cy="2560320"/>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AF00D8" w:rsidRDefault="00AF00D8" w:rsidP="00022BE3">
      <w:pPr>
        <w:keepNext/>
        <w:jc w:val="center"/>
      </w:pPr>
    </w:p>
    <w:p w:rsidR="00E47ACB" w:rsidRDefault="00E47ACB" w:rsidP="00251888">
      <w:pPr>
        <w:pStyle w:val="Caption"/>
      </w:pPr>
      <w:bookmarkStart w:id="72" w:name="_Toc523735321"/>
      <w:bookmarkStart w:id="73" w:name="_Toc525405085"/>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4</w:t>
      </w:r>
      <w:r w:rsidR="00462132">
        <w:fldChar w:fldCharType="end"/>
      </w:r>
      <w:r>
        <w:t xml:space="preserve">: </w:t>
      </w:r>
      <w:r w:rsidR="00C97DDD">
        <w:t xml:space="preserve">(a) </w:t>
      </w:r>
      <w:r>
        <w:t>2D-CAD view of the Z-frame marker with square-shaped tunnel.</w:t>
      </w:r>
      <w:bookmarkEnd w:id="72"/>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bookmarkEnd w:id="73"/>
    </w:p>
    <w:p w:rsidR="00E47ACB" w:rsidRDefault="00E47ACB" w:rsidP="00E47ACB"/>
    <w:p w:rsidR="00E47ACB" w:rsidRPr="00014CA9" w:rsidRDefault="00E47ACB" w:rsidP="002D0447">
      <w:pPr>
        <w:pStyle w:val="Heading3"/>
      </w:pPr>
      <w:bookmarkStart w:id="74" w:name="_Ref523923801"/>
      <w:bookmarkStart w:id="75" w:name="_Toc525387375"/>
      <w:r>
        <w:lastRenderedPageBreak/>
        <w:t>Z-frame marker s</w:t>
      </w:r>
      <w:r w:rsidRPr="00014CA9">
        <w:t>pectroscopy</w:t>
      </w:r>
      <w:bookmarkEnd w:id="74"/>
      <w:bookmarkEnd w:id="75"/>
    </w:p>
    <w:p w:rsidR="00E47ACB" w:rsidRPr="004329F7" w:rsidRDefault="005B12CC" w:rsidP="00E47ACB">
      <w:pPr>
        <w:rPr>
          <w:rFonts w:eastAsia="Arial" w:cs="Arial"/>
        </w:rPr>
      </w:pPr>
      <w:r>
        <w:t>For MRI</w:t>
      </w:r>
      <w:r w:rsidR="00E47ACB" w:rsidRPr="004329F7">
        <w:t xml:space="preserve">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B8294D">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yN10ifV19LCJUYWciOiJDaXRhdmlQbGFjZWhvbGRlciNhYjYxYzlhOC1hYWRkLTQ3MjktYTFmMy01NDMwZDdhYjdmM2QiLCJUZXh0IjoiWzI3XSIsIldBSVZlcnNpb24iOiI2LjEuMC4wIn0=}</w:instrText>
          </w:r>
          <w:r>
            <w:fldChar w:fldCharType="separate"/>
          </w:r>
          <w:r w:rsidR="000E712B">
            <w:t>[27]</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76" w:name="_Toc525387376"/>
      <w:r>
        <w:t>Determination of the resin relaxation times</w:t>
      </w:r>
      <w:bookmarkEnd w:id="76"/>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14A12">
        <w:t xml:space="preserve">Figure </w:t>
      </w:r>
      <w:r w:rsidR="00514A12">
        <w:rPr>
          <w:noProof/>
          <w:cs/>
        </w:rPr>
        <w:t>‎</w:t>
      </w:r>
      <w:r w:rsidR="00514A12">
        <w:rPr>
          <w:noProof/>
        </w:rPr>
        <w:t>3</w:t>
      </w:r>
      <w:r w:rsidR="00514A12">
        <w:t>.</w:t>
      </w:r>
      <w:r w:rsidR="00514A12">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B8294D">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2FlOGRlYTBmLTIxODUtNDVlMy1hZmE3LTA3YjBjNzlhYmZjNCIsIlRleHQiOiJbMjhdIiwiV0FJVmVyc2lvbiI6IjYuMS4wLjAifQ==}</w:instrText>
          </w:r>
          <w:r w:rsidR="00F5237C">
            <w:fldChar w:fldCharType="separate"/>
          </w:r>
          <w:r w:rsidR="000E712B">
            <w:t>[28]</w:t>
          </w:r>
          <w:r w:rsidR="00F5237C">
            <w:fldChar w:fldCharType="end"/>
          </w:r>
        </w:sdtContent>
      </w:sdt>
      <w:r w:rsidRPr="004329F7">
        <w:t>:</w:t>
      </w:r>
    </w:p>
    <w:p w:rsidR="00E47ACB" w:rsidRDefault="00E47ACB" w:rsidP="006D2BA1">
      <w:pPr>
        <w:pStyle w:val="Caption"/>
        <w:ind w:left="2880" w:firstLine="720"/>
        <w:rPr>
          <w:rFonts w:eastAsia="Arial" w:cs="Arial"/>
        </w:rPr>
      </w:pPr>
      <m:oMath>
        <m:r>
          <w:rPr>
            <w:rFonts w:ascii="Cambria Math" w:hAnsi="Cambria Math"/>
          </w:rPr>
          <m:t>S</m:t>
        </m:r>
        <m:d>
          <m:dPr>
            <m:ctrlPr>
              <w:rPr>
                <w:rFonts w:ascii="Cambria Math" w:hAnsi="Cambria Math"/>
              </w:rPr>
            </m:ctrlPr>
          </m:dPr>
          <m:e>
            <m:r>
              <w:rPr>
                <w:rFonts w:ascii="Cambria Math" w:hAnsi="Cambria Math"/>
              </w:rPr>
              <m:t>TI</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1-2</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1</m:t>
                </m:r>
              </m:den>
            </m:f>
          </m:sup>
        </m:sSup>
        <m:r>
          <w:rPr>
            <w:rFonts w:ascii="Cambria Math" w:hAnsi="Cambria Math"/>
          </w:rPr>
          <m:t>)</m:t>
        </m:r>
      </m:oMath>
      <w:r w:rsidR="006D2BA1">
        <w:rPr>
          <w:rFonts w:eastAsia="Arial" w:cs="Arial"/>
        </w:rPr>
        <w:tab/>
      </w:r>
      <w:r w:rsidR="006D2BA1">
        <w:rPr>
          <w:rFonts w:eastAsia="Arial" w:cs="Arial"/>
        </w:rPr>
        <w:tab/>
      </w:r>
      <w:r w:rsidR="006D2BA1">
        <w:rPr>
          <w:rFonts w:eastAsia="Arial" w:cs="Arial"/>
        </w:rPr>
        <w:tab/>
        <w:t>(</w:t>
      </w:r>
      <w:r w:rsidR="004B2E70">
        <w:rPr>
          <w:rFonts w:eastAsia="Arial" w:cs="Arial"/>
        </w:rPr>
        <w:fldChar w:fldCharType="begin"/>
      </w:r>
      <w:r w:rsidR="004B2E70">
        <w:rPr>
          <w:rFonts w:eastAsia="Arial" w:cs="Arial"/>
        </w:rPr>
        <w:instrText xml:space="preserve"> STYLEREF 1 \s </w:instrText>
      </w:r>
      <w:r w:rsidR="004B2E70">
        <w:rPr>
          <w:rFonts w:eastAsia="Arial" w:cs="Arial"/>
        </w:rPr>
        <w:fldChar w:fldCharType="separate"/>
      </w:r>
      <w:r w:rsidR="004B2E70">
        <w:rPr>
          <w:rFonts w:eastAsia="Arial" w:cs="Arial"/>
          <w:cs/>
        </w:rPr>
        <w:t>‎</w:t>
      </w:r>
      <w:r w:rsidR="004B2E70">
        <w:rPr>
          <w:rFonts w:eastAsia="Arial" w:cs="Arial"/>
        </w:rPr>
        <w:t>3</w:t>
      </w:r>
      <w:r w:rsidR="004B2E70">
        <w:rPr>
          <w:rFonts w:eastAsia="Arial" w:cs="Arial"/>
        </w:rPr>
        <w:fldChar w:fldCharType="end"/>
      </w:r>
      <w:r w:rsidR="004B2E70">
        <w:rPr>
          <w:rFonts w:eastAsia="Arial" w:cs="Arial"/>
        </w:rPr>
        <w:t>.</w:t>
      </w:r>
      <w:r w:rsidR="004B2E70">
        <w:rPr>
          <w:rFonts w:eastAsia="Arial" w:cs="Arial"/>
        </w:rPr>
        <w:fldChar w:fldCharType="begin"/>
      </w:r>
      <w:r w:rsidR="004B2E70">
        <w:rPr>
          <w:rFonts w:eastAsia="Arial" w:cs="Arial"/>
        </w:rPr>
        <w:instrText xml:space="preserve"> SEQ Equation \* ARABIC \s 1 </w:instrText>
      </w:r>
      <w:r w:rsidR="004B2E70">
        <w:rPr>
          <w:rFonts w:eastAsia="Arial" w:cs="Arial"/>
        </w:rPr>
        <w:fldChar w:fldCharType="separate"/>
      </w:r>
      <w:r w:rsidR="004B2E70">
        <w:rPr>
          <w:rFonts w:eastAsia="Arial" w:cs="Arial"/>
        </w:rPr>
        <w:t>1</w:t>
      </w:r>
      <w:r w:rsidR="004B2E70">
        <w:rPr>
          <w:rFonts w:eastAsia="Arial" w:cs="Arial"/>
        </w:rPr>
        <w:fldChar w:fldCharType="end"/>
      </w:r>
      <w:r w:rsidR="006D2BA1">
        <w:rPr>
          <w:rFonts w:eastAsia="Arial" w:cs="Arial"/>
        </w:rPr>
        <w:t>)</w:t>
      </w:r>
    </w:p>
    <w:p w:rsidR="006D2BA1" w:rsidRPr="006D2BA1" w:rsidRDefault="006D2BA1" w:rsidP="006D2BA1"/>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B8294D">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I4XSJ9XX0sIlRhZyI6IkNpdGF2aVBsYWNlaG9sZGVyIzkwY2Y2OTdmLWUyMzAtNDViYy1hYzRlLTdmMGFiYzljMWNiZCIsIlRleHQiOiJbMjhdIiwiV0FJVmVyc2lvbiI6IjYuMS4wLjAifQ==}</w:instrText>
          </w:r>
          <w:r w:rsidR="00F5237C">
            <w:fldChar w:fldCharType="separate"/>
          </w:r>
          <w:r w:rsidR="000E712B">
            <w:t>[28]</w:t>
          </w:r>
          <w:r w:rsidR="00F5237C">
            <w:fldChar w:fldCharType="end"/>
          </w:r>
        </w:sdtContent>
      </w:sdt>
      <w:r w:rsidRPr="004329F7">
        <w:t>:</w:t>
      </w:r>
    </w:p>
    <w:p w:rsidR="00E47ACB" w:rsidRPr="006D2BA1" w:rsidRDefault="00E47ACB" w:rsidP="006D2BA1">
      <w:pPr>
        <w:pStyle w:val="Caption"/>
        <w:ind w:left="3600"/>
        <w:rPr>
          <w:rFonts w:eastAsia="Arial" w:cs="Arial"/>
        </w:rPr>
      </w:pPr>
      <m:oMath>
        <m:r>
          <w:rPr>
            <w:rFonts w:ascii="Cambria Math" w:hAnsi="Cambria Math"/>
          </w:rPr>
          <m:t>S</m:t>
        </m:r>
        <m:d>
          <m:dPr>
            <m:ctrlPr>
              <w:rPr>
                <w:rFonts w:ascii="Cambria Math" w:hAnsi="Cambria Math"/>
              </w:rPr>
            </m:ctrlPr>
          </m:dPr>
          <m:e>
            <m:r>
              <w:rPr>
                <w:rFonts w:ascii="Cambria Math" w:hAnsi="Cambria Math"/>
              </w:rPr>
              <m:t>TE</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2</m:t>
                </m:r>
              </m:den>
            </m:f>
          </m:sup>
        </m:sSup>
      </m:oMath>
      <w:r w:rsidR="006D2BA1">
        <w:rPr>
          <w:rFonts w:eastAsia="Arial" w:cs="Arial"/>
        </w:rPr>
        <w:tab/>
      </w:r>
      <w:r w:rsidR="006D2BA1">
        <w:rPr>
          <w:rFonts w:eastAsia="Arial" w:cs="Arial"/>
        </w:rPr>
        <w:tab/>
      </w:r>
      <w:r w:rsidR="006D2BA1">
        <w:rPr>
          <w:rFonts w:eastAsia="Arial" w:cs="Arial"/>
        </w:rPr>
        <w:tab/>
      </w:r>
      <w:r w:rsidR="006D2BA1">
        <w:rPr>
          <w:rFonts w:eastAsia="Arial" w:cs="Arial"/>
        </w:rPr>
        <w:tab/>
        <w:t>(</w:t>
      </w:r>
      <w:r w:rsidR="004B2E70">
        <w:rPr>
          <w:rFonts w:eastAsia="Arial" w:cs="Arial"/>
        </w:rPr>
        <w:fldChar w:fldCharType="begin"/>
      </w:r>
      <w:r w:rsidR="004B2E70">
        <w:rPr>
          <w:rFonts w:eastAsia="Arial" w:cs="Arial"/>
        </w:rPr>
        <w:instrText xml:space="preserve"> STYLEREF 1 \s </w:instrText>
      </w:r>
      <w:r w:rsidR="004B2E70">
        <w:rPr>
          <w:rFonts w:eastAsia="Arial" w:cs="Arial"/>
        </w:rPr>
        <w:fldChar w:fldCharType="separate"/>
      </w:r>
      <w:r w:rsidR="004B2E70">
        <w:rPr>
          <w:rFonts w:eastAsia="Arial" w:cs="Arial"/>
          <w:cs/>
        </w:rPr>
        <w:t>‎</w:t>
      </w:r>
      <w:r w:rsidR="004B2E70">
        <w:rPr>
          <w:rFonts w:eastAsia="Arial" w:cs="Arial"/>
        </w:rPr>
        <w:t>3</w:t>
      </w:r>
      <w:r w:rsidR="004B2E70">
        <w:rPr>
          <w:rFonts w:eastAsia="Arial" w:cs="Arial"/>
        </w:rPr>
        <w:fldChar w:fldCharType="end"/>
      </w:r>
      <w:r w:rsidR="004B2E70">
        <w:rPr>
          <w:rFonts w:eastAsia="Arial" w:cs="Arial"/>
        </w:rPr>
        <w:t>.</w:t>
      </w:r>
      <w:r w:rsidR="004B2E70">
        <w:rPr>
          <w:rFonts w:eastAsia="Arial" w:cs="Arial"/>
        </w:rPr>
        <w:fldChar w:fldCharType="begin"/>
      </w:r>
      <w:r w:rsidR="004B2E70">
        <w:rPr>
          <w:rFonts w:eastAsia="Arial" w:cs="Arial"/>
        </w:rPr>
        <w:instrText xml:space="preserve"> SEQ Equation \* ARABIC \s 1 </w:instrText>
      </w:r>
      <w:r w:rsidR="004B2E70">
        <w:rPr>
          <w:rFonts w:eastAsia="Arial" w:cs="Arial"/>
        </w:rPr>
        <w:fldChar w:fldCharType="separate"/>
      </w:r>
      <w:r w:rsidR="004B2E70">
        <w:rPr>
          <w:rFonts w:eastAsia="Arial" w:cs="Arial"/>
        </w:rPr>
        <w:t>2</w:t>
      </w:r>
      <w:r w:rsidR="004B2E70">
        <w:rPr>
          <w:rFonts w:eastAsia="Arial" w:cs="Arial"/>
        </w:rPr>
        <w:fldChar w:fldCharType="end"/>
      </w:r>
      <w:r w:rsidR="006D2BA1">
        <w:rPr>
          <w:rFonts w:eastAsia="Arial" w:cs="Arial"/>
        </w:rPr>
        <w:t>)</w:t>
      </w:r>
    </w:p>
    <w:p w:rsidR="006D2BA1" w:rsidRPr="004329F7" w:rsidRDefault="006D2BA1" w:rsidP="00E47ACB">
      <w:pPr>
        <w:rPr>
          <w:rFonts w:eastAsia="Arial" w:cs="Arial"/>
        </w:rPr>
      </w:pPr>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5F1F816C" wp14:editId="56B4E8FF">
            <wp:extent cx="5487035" cy="2378431"/>
            <wp:effectExtent l="0" t="0" r="0" b="3175"/>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t="3659"/>
                    <a:stretch/>
                  </pic:blipFill>
                  <pic:spPr bwMode="auto">
                    <a:xfrm>
                      <a:off x="0" y="0"/>
                      <a:ext cx="5487342" cy="2378564"/>
                    </a:xfrm>
                    <a:prstGeom prst="rect">
                      <a:avLst/>
                    </a:prstGeom>
                    <a:ln>
                      <a:noFill/>
                    </a:ln>
                    <a:extLst>
                      <a:ext uri="{53640926-AAD7-44D8-BBD7-CCE9431645EC}">
                        <a14:shadowObscured xmlns:a14="http://schemas.microsoft.com/office/drawing/2010/main"/>
                      </a:ext>
                    </a:extLst>
                  </pic:spPr>
                </pic:pic>
              </a:graphicData>
            </a:graphic>
          </wp:inline>
        </w:drawing>
      </w:r>
    </w:p>
    <w:p w:rsidR="00E47ACB" w:rsidRPr="00D16CD3" w:rsidRDefault="00E47ACB" w:rsidP="000F7DD6">
      <w:pPr>
        <w:pStyle w:val="Caption"/>
      </w:pPr>
      <w:bookmarkStart w:id="77" w:name="_Ref523747815"/>
      <w:bookmarkStart w:id="78" w:name="_Toc523735322"/>
      <w:bookmarkStart w:id="79" w:name="_Toc52540508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5</w:t>
      </w:r>
      <w:r w:rsidR="00462132">
        <w:fldChar w:fldCharType="end"/>
      </w:r>
      <w:bookmarkEnd w:id="77"/>
      <w:r>
        <w:t xml:space="preserve">: </w:t>
      </w:r>
      <w:r w:rsidRPr="00AA7790">
        <w:t>Measured image slice of the three cylindrical resin containers (left: VisiJet SL Tough, middle: VisiJet SL Clear, right: Formlabs FLGPWH03)</w:t>
      </w:r>
      <w:bookmarkEnd w:id="78"/>
      <w:r w:rsidR="00265544">
        <w:t>.</w:t>
      </w:r>
      <w:bookmarkEnd w:id="79"/>
    </w:p>
    <w:p w:rsidR="00E47ACB" w:rsidRPr="00032B83" w:rsidRDefault="00E47ACB" w:rsidP="00FC2116">
      <w:pPr>
        <w:pStyle w:val="Heading4"/>
      </w:pPr>
      <w:bookmarkStart w:id="80" w:name="_Toc522897940"/>
      <w:bookmarkStart w:id="81" w:name="_Toc525387377"/>
      <w:r>
        <w:lastRenderedPageBreak/>
        <w:t>Experimental r</w:t>
      </w:r>
      <w:r w:rsidRPr="00032B83">
        <w:t>esults</w:t>
      </w:r>
      <w:bookmarkEnd w:id="80"/>
      <w:bookmarkEnd w:id="81"/>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514A12">
        <w:t xml:space="preserve">Table </w:t>
      </w:r>
      <w:r w:rsidR="00514A12">
        <w:rPr>
          <w:noProof/>
          <w:cs/>
        </w:rPr>
        <w:t>‎</w:t>
      </w:r>
      <w:r w:rsidR="00514A12">
        <w:rPr>
          <w:noProof/>
        </w:rPr>
        <w:t>3</w:t>
      </w:r>
      <w:r w:rsidR="00514A12">
        <w:t>.</w:t>
      </w:r>
      <w:r w:rsidR="00514A12">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514A12">
        <w:t xml:space="preserve">Figure </w:t>
      </w:r>
      <w:r w:rsidR="00514A12">
        <w:rPr>
          <w:noProof/>
          <w:cs/>
        </w:rPr>
        <w:t>‎</w:t>
      </w:r>
      <w:r w:rsidR="00514A12">
        <w:rPr>
          <w:noProof/>
        </w:rPr>
        <w:t>3</w:t>
      </w:r>
      <w:r w:rsidR="00514A12">
        <w:t>.</w:t>
      </w:r>
      <w:r w:rsidR="00514A12">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B8294D">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jA3NzI5OTMtMDMyOS00ZmJmLWE1OTktODYxYTllYWE3MWVlIiwiVGV4dCI6IlsyOV0iLCJXQUlWZXJzaW9uIjoiNi4xLjAuMCJ9}</w:instrText>
          </w:r>
          <w:r>
            <w:fldChar w:fldCharType="separate"/>
          </w:r>
          <w:r w:rsidR="000E712B">
            <w:t>[29]</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B8294D">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IxVDE4OjA2OjMzIiwiUHJvamVjdCI6eyIkcmVmIjoiNSJ9fSwiVXNlTnVtYmVyaW5nVHlwZU9mUGFyZW50RG9jdW1lbnQiOmZhbHNlfV0sIkZvcm1hdHRlZFRleHQiOnsiJGlkIjoiMTUiLCJDb3VudCI6MSwiVGV4dFVuaXRzIjpbeyIkaWQiOiIxNiIsIkZvbnRTdHlsZSI6eyIkaWQiOiIxNyIsIk5ldXRyYWwiOnRydWV9LCJSZWFkaW5nT3JkZXIiOjEsIlRleHQiOiJbMjldIn1dfSwiVGFnIjoiQ2l0YXZpUGxhY2Vob2xkZXIjZWM5NThjNDMtNDkwZS00NzRmLTlkZDgtZGFkODhlNWYzZWE1IiwiVGV4dCI6IlsyOV0iLCJXQUlWZXJzaW9uIjoiNi4xLjAuMCJ9}</w:instrText>
          </w:r>
          <w:r>
            <w:fldChar w:fldCharType="separate"/>
          </w:r>
          <w:r w:rsidR="000E712B">
            <w:t>[29]</w:t>
          </w:r>
          <w:r>
            <w:fldChar w:fldCharType="end"/>
          </w:r>
        </w:sdtContent>
      </w:sdt>
      <w:r w:rsidRPr="004329F7">
        <w:t xml:space="preserve">. </w:t>
      </w:r>
    </w:p>
    <w:p w:rsidR="00840C53" w:rsidRPr="006649DC" w:rsidRDefault="00840C53" w:rsidP="00E47ACB">
      <w:pPr>
        <w:rPr>
          <w:rFonts w:eastAsia="Arial" w:cs="Arial"/>
        </w:rPr>
      </w:pPr>
    </w:p>
    <w:tbl>
      <w:tblPr>
        <w:tblStyle w:val="TableGrid"/>
        <w:tblW w:w="9051" w:type="dxa"/>
        <w:tblLayout w:type="fixed"/>
        <w:tblLook w:val="04A0" w:firstRow="1" w:lastRow="0" w:firstColumn="1" w:lastColumn="0" w:noHBand="0" w:noVBand="1"/>
      </w:tblPr>
      <w:tblGrid>
        <w:gridCol w:w="2925"/>
        <w:gridCol w:w="3063"/>
        <w:gridCol w:w="3063"/>
      </w:tblGrid>
      <w:tr w:rsidR="00E47ACB" w:rsidRPr="00AA7790" w:rsidTr="00D17FF8">
        <w:trPr>
          <w:trHeight w:val="285"/>
        </w:trPr>
        <w:tc>
          <w:tcPr>
            <w:tcW w:w="2925" w:type="dxa"/>
          </w:tcPr>
          <w:p w:rsidR="00E47ACB" w:rsidRPr="00AA7790" w:rsidRDefault="00E47ACB" w:rsidP="00010EE9">
            <w:r w:rsidRPr="00AA7790">
              <w:t>Resin</w:t>
            </w:r>
          </w:p>
        </w:tc>
        <w:tc>
          <w:tcPr>
            <w:tcW w:w="3063" w:type="dxa"/>
          </w:tcPr>
          <w:p w:rsidR="00E47ACB" w:rsidRPr="00AA7790" w:rsidRDefault="00E47ACB" w:rsidP="00010EE9">
            <w:r w:rsidRPr="00AA7790">
              <w:t>T1 Relaxation Time</w:t>
            </w:r>
            <w:r w:rsidR="0062642D">
              <w:t xml:space="preserve"> </w:t>
            </w:r>
            <w:r w:rsidRPr="00AA7790">
              <w:t>[ms]</w:t>
            </w:r>
          </w:p>
        </w:tc>
        <w:tc>
          <w:tcPr>
            <w:tcW w:w="3063" w:type="dxa"/>
          </w:tcPr>
          <w:p w:rsidR="00E47ACB" w:rsidRPr="00AA7790" w:rsidRDefault="00E47ACB" w:rsidP="00010EE9">
            <w:r w:rsidRPr="00AA7790">
              <w:t>T2 Relaxation Time [ms]</w:t>
            </w:r>
          </w:p>
        </w:tc>
      </w:tr>
      <w:tr w:rsidR="00E47ACB" w:rsidRPr="00AA7790" w:rsidTr="00D17FF8">
        <w:trPr>
          <w:trHeight w:val="288"/>
        </w:trPr>
        <w:tc>
          <w:tcPr>
            <w:tcW w:w="2925" w:type="dxa"/>
          </w:tcPr>
          <w:p w:rsidR="00E47ACB" w:rsidRPr="00AA7790" w:rsidRDefault="00E47ACB" w:rsidP="00010EE9">
            <w:r w:rsidRPr="00AA7790">
              <w:t>VisiJet SL Tough</w:t>
            </w:r>
          </w:p>
        </w:tc>
        <w:tc>
          <w:tcPr>
            <w:tcW w:w="3063" w:type="dxa"/>
          </w:tcPr>
          <w:p w:rsidR="00E47ACB" w:rsidRPr="00AA7790" w:rsidRDefault="00E47ACB" w:rsidP="00010EE9">
            <w:r w:rsidRPr="00AA7790">
              <w:t xml:space="preserve">156.7 </w:t>
            </w:r>
            <w:r w:rsidRPr="00AA7790">
              <w:rPr>
                <w:rFonts w:cs="Arial"/>
              </w:rPr>
              <w:t xml:space="preserve">± </w:t>
            </w:r>
            <w:r w:rsidRPr="00AA7790">
              <w:t>2.9</w:t>
            </w:r>
          </w:p>
        </w:tc>
        <w:tc>
          <w:tcPr>
            <w:tcW w:w="3063" w:type="dxa"/>
          </w:tcPr>
          <w:p w:rsidR="00E47ACB" w:rsidRPr="00AA7790" w:rsidRDefault="00E47ACB" w:rsidP="00010EE9">
            <w:r w:rsidRPr="00AA7790">
              <w:t xml:space="preserve">23.2 </w:t>
            </w:r>
            <w:r w:rsidRPr="00AA7790">
              <w:rPr>
                <w:rFonts w:cs="Arial"/>
              </w:rPr>
              <w:t>± 0.8</w:t>
            </w:r>
          </w:p>
        </w:tc>
      </w:tr>
      <w:tr w:rsidR="00E47ACB" w:rsidRPr="00AA7790" w:rsidTr="00D17FF8">
        <w:trPr>
          <w:trHeight w:val="288"/>
        </w:trPr>
        <w:tc>
          <w:tcPr>
            <w:tcW w:w="2925" w:type="dxa"/>
          </w:tcPr>
          <w:p w:rsidR="00E47ACB" w:rsidRPr="00AA7790" w:rsidRDefault="00E47ACB" w:rsidP="00010EE9">
            <w:r w:rsidRPr="00AA7790">
              <w:t>VisiJet SL Clear</w:t>
            </w:r>
          </w:p>
        </w:tc>
        <w:tc>
          <w:tcPr>
            <w:tcW w:w="3063" w:type="dxa"/>
          </w:tcPr>
          <w:p w:rsidR="00E47ACB" w:rsidRPr="00AA7790" w:rsidRDefault="00E47ACB" w:rsidP="00010EE9">
            <w:r w:rsidRPr="00AA7790">
              <w:t xml:space="preserve">174.0 </w:t>
            </w:r>
            <w:r w:rsidRPr="00AA7790">
              <w:rPr>
                <w:rFonts w:cs="Arial"/>
              </w:rPr>
              <w:t>± 16.7</w:t>
            </w:r>
          </w:p>
        </w:tc>
        <w:tc>
          <w:tcPr>
            <w:tcW w:w="3063" w:type="dxa"/>
          </w:tcPr>
          <w:p w:rsidR="00E47ACB" w:rsidRPr="00AA7790" w:rsidRDefault="00E47ACB" w:rsidP="00010EE9">
            <w:r w:rsidRPr="00AA7790">
              <w:t xml:space="preserve">20.7 </w:t>
            </w:r>
            <w:r w:rsidRPr="00AA7790">
              <w:rPr>
                <w:rFonts w:cs="Arial"/>
              </w:rPr>
              <w:t>± 1.0</w:t>
            </w:r>
          </w:p>
        </w:tc>
      </w:tr>
      <w:tr w:rsidR="00E47ACB" w:rsidRPr="00AA7790" w:rsidTr="00D17FF8">
        <w:trPr>
          <w:trHeight w:val="288"/>
        </w:trPr>
        <w:tc>
          <w:tcPr>
            <w:tcW w:w="2925" w:type="dxa"/>
          </w:tcPr>
          <w:p w:rsidR="00E47ACB" w:rsidRPr="00AA7790" w:rsidRDefault="00E47ACB" w:rsidP="00010EE9">
            <w:r w:rsidRPr="00AA7790">
              <w:t>Formlabs FLGPWH03</w:t>
            </w:r>
          </w:p>
        </w:tc>
        <w:tc>
          <w:tcPr>
            <w:tcW w:w="3063" w:type="dxa"/>
          </w:tcPr>
          <w:p w:rsidR="00E47ACB" w:rsidRPr="00AA7790" w:rsidRDefault="00E47ACB" w:rsidP="00010EE9">
            <w:r w:rsidRPr="00AA7790">
              <w:t xml:space="preserve">162.6 </w:t>
            </w:r>
            <w:r w:rsidRPr="00AA7790">
              <w:rPr>
                <w:rFonts w:cs="Arial"/>
              </w:rPr>
              <w:t>± 3.6</w:t>
            </w:r>
          </w:p>
        </w:tc>
        <w:tc>
          <w:tcPr>
            <w:tcW w:w="3063" w:type="dxa"/>
          </w:tcPr>
          <w:p w:rsidR="00E47ACB" w:rsidRPr="00AA7790" w:rsidRDefault="00E47ACB" w:rsidP="00010EE9">
            <w:r w:rsidRPr="00AA7790">
              <w:t xml:space="preserve">22.9 </w:t>
            </w:r>
            <w:r w:rsidRPr="00AA7790">
              <w:rPr>
                <w:rFonts w:cs="Arial"/>
              </w:rPr>
              <w:t>± 1.2</w:t>
            </w:r>
          </w:p>
        </w:tc>
      </w:tr>
    </w:tbl>
    <w:p w:rsidR="008D7440" w:rsidRDefault="008D7440" w:rsidP="00251888">
      <w:pPr>
        <w:pStyle w:val="Caption"/>
      </w:pPr>
      <w:bookmarkStart w:id="82" w:name="_Ref523748357"/>
      <w:bookmarkStart w:id="83" w:name="_Toc524625070"/>
    </w:p>
    <w:p w:rsidR="003B659A" w:rsidRDefault="003B659A" w:rsidP="00251888">
      <w:pPr>
        <w:pStyle w:val="Caption"/>
      </w:pPr>
      <w:r>
        <w:t xml:space="preserve">Table </w:t>
      </w:r>
      <w:r w:rsidR="00BD5F89">
        <w:fldChar w:fldCharType="begin"/>
      </w:r>
      <w:r w:rsidR="00BD5F89">
        <w:instrText xml:space="preserve"> STYLEREF 1 \s </w:instrText>
      </w:r>
      <w:r w:rsidR="00BD5F89">
        <w:fldChar w:fldCharType="separate"/>
      </w:r>
      <w:r w:rsidR="00514A12">
        <w:rPr>
          <w:cs/>
        </w:rPr>
        <w:t>‎</w:t>
      </w:r>
      <w:r w:rsidR="00514A12">
        <w:t>3</w:t>
      </w:r>
      <w:r w:rsidR="00BD5F89">
        <w:fldChar w:fldCharType="end"/>
      </w:r>
      <w:r w:rsidR="00BD5F89">
        <w:t>.</w:t>
      </w:r>
      <w:r w:rsidR="00BD5F89">
        <w:fldChar w:fldCharType="begin"/>
      </w:r>
      <w:r w:rsidR="00BD5F89">
        <w:instrText xml:space="preserve"> SEQ Table \* ARABIC \s 1 </w:instrText>
      </w:r>
      <w:r w:rsidR="00BD5F89">
        <w:fldChar w:fldCharType="separate"/>
      </w:r>
      <w:r w:rsidR="00514A12">
        <w:t>1</w:t>
      </w:r>
      <w:r w:rsidR="00BD5F89">
        <w:fldChar w:fldCharType="end"/>
      </w:r>
      <w:bookmarkEnd w:id="82"/>
      <w:r>
        <w:t xml:space="preserve">: </w:t>
      </w:r>
      <w:r w:rsidRPr="00AA7790">
        <w:t xml:space="preserve">: Estimated mean </w:t>
      </w:r>
      <w:r w:rsidRPr="00AA7790">
        <w:rPr>
          <w:rFonts w:cs="Arial"/>
        </w:rPr>
        <w:t xml:space="preserve">± standard deviation </w:t>
      </w:r>
      <w:r w:rsidRPr="00AA7790">
        <w:t>T1 and T2 relaxation times for three different resins</w:t>
      </w:r>
      <w:bookmarkEnd w:id="83"/>
      <w:r w:rsidR="00203EFE">
        <w:t>.</w:t>
      </w:r>
    </w:p>
    <w:p w:rsidR="0062642D" w:rsidRPr="0062642D" w:rsidRDefault="0062642D" w:rsidP="0062642D"/>
    <w:p w:rsidR="0062642D" w:rsidRPr="0056081D" w:rsidRDefault="0062642D" w:rsidP="0062642D">
      <w:pPr>
        <w:pStyle w:val="Heading4"/>
      </w:pPr>
      <w:bookmarkStart w:id="84" w:name="_Toc525387378"/>
      <w:r>
        <w:t>Future work</w:t>
      </w:r>
      <w:bookmarkEnd w:id="84"/>
    </w:p>
    <w:p w:rsidR="0062642D" w:rsidRPr="004329F7" w:rsidRDefault="0062642D" w:rsidP="0062642D">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xml:space="preserve">. However, relaxation times for more resins should be estimated in the future as the measured resins do not vary considerably among each other, limiting the potential for personalizing interventional </w:t>
      </w:r>
      <w:r w:rsidRPr="004329F7">
        <w:lastRenderedPageBreak/>
        <w:t>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7D02A4" w:rsidRDefault="007D02A4" w:rsidP="00251888">
      <w:pPr>
        <w:pStyle w:val="Caption"/>
      </w:pPr>
    </w:p>
    <w:p w:rsidR="00E47ACB" w:rsidRPr="00AA7790" w:rsidRDefault="00E47ACB" w:rsidP="00E47ACB"/>
    <w:p w:rsidR="00E47ACB" w:rsidRDefault="00E47ACB" w:rsidP="00E47ACB">
      <w:r w:rsidRPr="00AA7790">
        <w:rPr>
          <w:noProof/>
        </w:rPr>
        <w:drawing>
          <wp:inline distT="0" distB="0" distL="0" distR="0" wp14:anchorId="755B5387" wp14:editId="4BA05A87">
            <wp:extent cx="5818022" cy="5149970"/>
            <wp:effectExtent l="0" t="0" r="0"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819460" cy="5151243"/>
                    </a:xfrm>
                    <a:prstGeom prst="rect">
                      <a:avLst/>
                    </a:prstGeom>
                  </pic:spPr>
                </pic:pic>
              </a:graphicData>
            </a:graphic>
          </wp:inline>
        </w:drawing>
      </w:r>
    </w:p>
    <w:p w:rsidR="007C725F" w:rsidRDefault="007C725F" w:rsidP="00251888">
      <w:pPr>
        <w:pStyle w:val="Caption"/>
      </w:pPr>
      <w:bookmarkStart w:id="85" w:name="_Toc523735323"/>
    </w:p>
    <w:p w:rsidR="00E47ACB" w:rsidRPr="00AA7790" w:rsidRDefault="00E47ACB" w:rsidP="00914E0B">
      <w:pPr>
        <w:pStyle w:val="Caption"/>
      </w:pPr>
      <w:bookmarkStart w:id="86" w:name="_Ref523748665"/>
      <w:bookmarkStart w:id="87" w:name="_Toc52540508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6</w:t>
      </w:r>
      <w:r w:rsidR="00462132">
        <w:fldChar w:fldCharType="end"/>
      </w:r>
      <w:bookmarkEnd w:id="86"/>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w:t>
      </w:r>
      <w:r w:rsidR="00D64423">
        <w:t>3.</w:t>
      </w:r>
      <w:r w:rsidRPr="00AA7790">
        <w:t>1) the estimated relaxation curve is overlaid.</w:t>
      </w:r>
      <w:bookmarkEnd w:id="85"/>
      <w:bookmarkEnd w:id="87"/>
    </w:p>
    <w:p w:rsidR="00E47ACB" w:rsidRPr="00E47ACB" w:rsidRDefault="00E47ACB" w:rsidP="00E47ACB"/>
    <w:p w:rsidR="00627537" w:rsidRDefault="00627537" w:rsidP="00886BE1">
      <w:pPr>
        <w:pStyle w:val="Heading2"/>
      </w:pPr>
      <w:bookmarkStart w:id="88" w:name="_Ref523909263"/>
      <w:bookmarkStart w:id="89" w:name="_Ref523925353"/>
      <w:bookmarkStart w:id="90" w:name="_Toc525387379"/>
      <w:r>
        <w:lastRenderedPageBreak/>
        <w:t xml:space="preserve">Alignment </w:t>
      </w:r>
      <w:r w:rsidRPr="004C21C6">
        <w:t>detection</w:t>
      </w:r>
      <w:r>
        <w:t xml:space="preserve"> algorithm</w:t>
      </w:r>
      <w:bookmarkEnd w:id="88"/>
      <w:bookmarkEnd w:id="89"/>
      <w:bookmarkEnd w:id="90"/>
    </w:p>
    <w:p w:rsidR="0028233D" w:rsidRDefault="00F10741" w:rsidP="0028233D">
      <w:r>
        <w:t>The implemented</w:t>
      </w:r>
      <w:r w:rsidR="006F7B5F">
        <w:t xml:space="preserve"> </w:t>
      </w:r>
      <w:r w:rsidR="00EF097B">
        <w:t>algorithm for</w:t>
      </w:r>
      <w:r>
        <w:t xml:space="preserve"> </w:t>
      </w:r>
      <w:r w:rsidR="00CA7F24">
        <w:t xml:space="preserve">the </w:t>
      </w:r>
      <w:r w:rsidR="00B76397">
        <w:t xml:space="preserve">automated </w:t>
      </w:r>
      <w:r w:rsidR="0020248B">
        <w:t>alignment detection</w:t>
      </w:r>
      <w:r>
        <w:t xml:space="preserve"> </w:t>
      </w:r>
      <w:r w:rsidR="00763C66">
        <w:t>of the Z-</w:t>
      </w:r>
      <w:r w:rsidR="001E2168">
        <w:t>frame</w:t>
      </w:r>
      <w:r w:rsidR="00CA7F24">
        <w:t xml:space="preserve"> marker</w:t>
      </w:r>
      <w:r w:rsidR="00EF097B">
        <w:t xml:space="preserve"> </w:t>
      </w:r>
      <w:r w:rsidR="00861186">
        <w:t>consists of two main</w:t>
      </w:r>
      <w:r>
        <w:t xml:space="preserve"> </w:t>
      </w:r>
      <w:r w:rsidR="0062253B">
        <w:t>steps</w:t>
      </w:r>
      <w:r w:rsidR="00EE339D">
        <w:t xml:space="preserve">. </w:t>
      </w:r>
      <w:r w:rsidR="004A3E84">
        <w:t>At first</w:t>
      </w:r>
      <w:r w:rsidR="00FA0FE9">
        <w:t>,</w:t>
      </w:r>
      <w:r w:rsidR="00EE339D">
        <w:t xml:space="preserve"> </w:t>
      </w:r>
      <w:r w:rsidR="000B7EB2">
        <w:t>the Z-</w:t>
      </w:r>
      <w:r w:rsidR="00085651">
        <w:t xml:space="preserve"> frame</w:t>
      </w:r>
      <w:r w:rsidR="00197F42">
        <w:t xml:space="preserve"> structures</w:t>
      </w:r>
      <w:r w:rsidR="00F31873">
        <w:t xml:space="preserve"> are extracted from the </w:t>
      </w:r>
      <w:r w:rsidR="00085651">
        <w:t>captured-MR-</w:t>
      </w:r>
      <w:r w:rsidR="00F31873">
        <w:t>images</w:t>
      </w:r>
      <w:r w:rsidR="00085651">
        <w:t xml:space="preserve">, then </w:t>
      </w:r>
      <w:r w:rsidR="00197F42">
        <w:t>the cent</w:t>
      </w:r>
      <w:r w:rsidR="00085651">
        <w:t>er point</w:t>
      </w:r>
      <w:r w:rsidR="00197F42">
        <w:t xml:space="preserve"> of </w:t>
      </w:r>
      <w:r w:rsidR="00861186">
        <w:t>each</w:t>
      </w:r>
      <w:r w:rsidR="004A3E84">
        <w:t xml:space="preserve"> </w:t>
      </w:r>
      <w:r w:rsidR="00861186">
        <w:t>fiducial is</w:t>
      </w:r>
      <w:r w:rsidR="00F31873">
        <w:t xml:space="preserve"> </w:t>
      </w:r>
      <w:r w:rsidR="00085651">
        <w:t>computed</w:t>
      </w:r>
      <w:r w:rsidR="00197F42">
        <w:t xml:space="preserve">. </w:t>
      </w:r>
      <w:r w:rsidR="00EE339D">
        <w:t xml:space="preserve"> </w:t>
      </w:r>
      <w:r w:rsidR="00B76397">
        <w:t xml:space="preserve">This stage is </w:t>
      </w:r>
      <w:r w:rsidR="00F84A5F">
        <w:t>presented</w:t>
      </w:r>
      <w:r w:rsidR="008C188B">
        <w:t xml:space="preserve"> in section</w:t>
      </w:r>
      <w:r w:rsidR="00DE4676">
        <w:t xml:space="preserve"> </w:t>
      </w:r>
      <w:r w:rsidR="00DE4676">
        <w:fldChar w:fldCharType="begin"/>
      </w:r>
      <w:r w:rsidR="00DE4676">
        <w:instrText xml:space="preserve"> REF _Ref525318992 \n \h </w:instrText>
      </w:r>
      <w:r w:rsidR="00DE4676">
        <w:fldChar w:fldCharType="separate"/>
      </w:r>
      <w:r w:rsidR="00DE4676">
        <w:rPr>
          <w:cs/>
        </w:rPr>
        <w:t>‎</w:t>
      </w:r>
      <w:r w:rsidR="00DE4676">
        <w:t>3.2.2</w:t>
      </w:r>
      <w:r w:rsidR="00DE4676">
        <w:fldChar w:fldCharType="end"/>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315D53">
        <w:t xml:space="preserve"> the</w:t>
      </w:r>
      <w:r w:rsidR="0020248B">
        <w:t xml:space="preserve"> localization and registration </w:t>
      </w:r>
      <w:r w:rsidR="00763C66">
        <w:t>of the Z-</w:t>
      </w:r>
      <w:r w:rsidR="00C62583">
        <w:t xml:space="preserve">frame </w:t>
      </w:r>
      <w:r w:rsidR="00763C66">
        <w:t>marker in</w:t>
      </w:r>
      <w:r w:rsidR="009A10DD">
        <w:t xml:space="preserve"> the</w:t>
      </w:r>
      <w:r w:rsidR="00763C66">
        <w:t xml:space="preserve"> </w:t>
      </w:r>
      <w:r w:rsidR="00D8069B">
        <w:t>MRI coordinate syst</w:t>
      </w:r>
      <w:r w:rsidR="00763C66">
        <w:t>em</w:t>
      </w:r>
      <w:r w:rsidR="00C86630">
        <w:t xml:space="preserve"> that is discussed in section</w:t>
      </w:r>
      <w:r w:rsidR="009A10DD">
        <w:t xml:space="preserve"> </w:t>
      </w:r>
      <w:r w:rsidR="009A10DD">
        <w:fldChar w:fldCharType="begin"/>
      </w:r>
      <w:r w:rsidR="009A10DD">
        <w:instrText xml:space="preserve"> REF _Ref525319058 \n \h </w:instrText>
      </w:r>
      <w:r w:rsidR="009A10DD">
        <w:fldChar w:fldCharType="separate"/>
      </w:r>
      <w:r w:rsidR="009A10DD">
        <w:rPr>
          <w:cs/>
        </w:rPr>
        <w:t>‎</w:t>
      </w:r>
      <w:r w:rsidR="009A10DD">
        <w:t>3.2.3</w:t>
      </w:r>
      <w:r w:rsidR="009A10DD">
        <w:fldChar w:fldCharType="end"/>
      </w:r>
      <w:r w:rsidR="00C6226F">
        <w:t>.</w:t>
      </w:r>
      <w:r w:rsidR="007E6686">
        <w:t xml:space="preserve"> </w:t>
      </w:r>
      <w:r w:rsidR="009A10DD">
        <w:t>A</w:t>
      </w:r>
      <w:r w:rsidR="0065705D">
        <w:t xml:space="preserve">ll the processing </w:t>
      </w:r>
      <w:r w:rsidR="003662BD">
        <w:t>methods</w:t>
      </w:r>
      <w:r w:rsidR="0065705D">
        <w:t xml:space="preserve"> </w:t>
      </w:r>
      <w:r w:rsidR="00E55961">
        <w:t xml:space="preserve">in this chapter </w:t>
      </w:r>
      <w:r w:rsidR="00A53CD5">
        <w:t>are implemented</w:t>
      </w:r>
      <w:r w:rsidR="0025760E">
        <w:t xml:space="preserve"> in Matlab R2017a</w:t>
      </w:r>
      <w:r w:rsidR="002C6955">
        <w:t xml:space="preserve"> and R2018a</w:t>
      </w:r>
      <w:r w:rsidR="00E8358E">
        <w:t>.</w:t>
      </w:r>
      <w:r w:rsidR="00A52A4F">
        <w:t xml:space="preserve"> </w:t>
      </w:r>
      <w:r w:rsidR="00E9418C">
        <w:t>Figures 3.7 and 3.8 show t</w:t>
      </w:r>
      <w:r w:rsidR="00182B41">
        <w:t>he</w:t>
      </w:r>
      <w:r w:rsidR="00B418F0">
        <w:t xml:space="preserve"> general</w:t>
      </w:r>
      <w:r w:rsidR="00182B41">
        <w:t xml:space="preserve"> system configuratio</w:t>
      </w:r>
      <w:r w:rsidR="00E9418C">
        <w:t>n and</w:t>
      </w:r>
      <w:r w:rsidR="009A10DD">
        <w:t xml:space="preserve"> flowchart of the </w:t>
      </w:r>
      <w:r w:rsidR="00E9418C">
        <w:t>procedures</w:t>
      </w:r>
      <w:r w:rsidR="00182B41">
        <w:t>.</w:t>
      </w:r>
    </w:p>
    <w:p w:rsidR="005A3FBE" w:rsidRDefault="0028233D" w:rsidP="0099528B">
      <w:r w:rsidRPr="004F7E7B">
        <w:rPr>
          <w:noProof/>
        </w:rPr>
        <mc:AlternateContent>
          <mc:Choice Requires="wps">
            <w:drawing>
              <wp:anchor distT="0" distB="0" distL="114300" distR="114300" simplePos="0" relativeHeight="251581952" behindDoc="0" locked="0" layoutInCell="1" allowOverlap="1" wp14:anchorId="61BDC9E1" wp14:editId="48F6989A">
                <wp:simplePos x="0" y="0"/>
                <wp:positionH relativeFrom="margin">
                  <wp:posOffset>-2540</wp:posOffset>
                </wp:positionH>
                <wp:positionV relativeFrom="paragraph">
                  <wp:posOffset>272556</wp:posOffset>
                </wp:positionV>
                <wp:extent cx="5717349" cy="903111"/>
                <wp:effectExtent l="0" t="0" r="17145" b="11430"/>
                <wp:wrapNone/>
                <wp:docPr id="115" name="Rectangle 44"/>
                <wp:cNvGraphicFramePr/>
                <a:graphic xmlns:a="http://schemas.openxmlformats.org/drawingml/2006/main">
                  <a:graphicData uri="http://schemas.microsoft.com/office/word/2010/wordprocessingShape">
                    <wps:wsp>
                      <wps:cNvSpPr/>
                      <wps:spPr>
                        <a:xfrm>
                          <a:off x="0" y="0"/>
                          <a:ext cx="5717349" cy="903111"/>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17158309" id="Rectangle 44" o:spid="_x0000_s1026" style="position:absolute;margin-left:-.2pt;margin-top:21.45pt;width:450.2pt;height:71.1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CE33DB" w:rsidP="00D31B09">
      <w:r>
        <w:rPr>
          <w:noProof/>
        </w:rPr>
        <mc:AlternateContent>
          <mc:Choice Requires="wps">
            <w:drawing>
              <wp:anchor distT="0" distB="0" distL="114300" distR="114300" simplePos="0" relativeHeight="251590144" behindDoc="0" locked="0" layoutInCell="1" allowOverlap="1" wp14:anchorId="374919F2" wp14:editId="0A753621">
                <wp:simplePos x="0" y="0"/>
                <wp:positionH relativeFrom="column">
                  <wp:posOffset>711341</wp:posOffset>
                </wp:positionH>
                <wp:positionV relativeFrom="paragraph">
                  <wp:posOffset>2667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919F2" id="Rectangle 133" o:spid="_x0000_s1065" style="position:absolute;left:0;text-align:left;margin-left:56pt;margin-top:2.1pt;width:148.2pt;height:50.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" fillcolor="#c9c9c9 [1942]" strokecolor="#1f4d78 [1604]" strokeweight="1pt">
                <v:textbox>
                  <w:txbxContent>
                    <w:p w:rsidR="00106491" w:rsidRPr="00AA6563" w:rsidRDefault="00106491" w:rsidP="00983E2E">
                      <w:pPr>
                        <w:jc w:val="center"/>
                        <w:rPr>
                          <w:b/>
                          <w:bCs/>
                          <w:color w:val="000000" w:themeColor="text1"/>
                          <w:sz w:val="28"/>
                          <w:szCs w:val="28"/>
                        </w:rPr>
                      </w:pPr>
                      <w:r w:rsidRPr="00AA6563">
                        <w:rPr>
                          <w:b/>
                          <w:bCs/>
                          <w:color w:val="000000" w:themeColor="text1"/>
                          <w:sz w:val="28"/>
                          <w:szCs w:val="28"/>
                        </w:rPr>
                        <w:t>Robotic</w:t>
                      </w:r>
                      <w:r>
                        <w:rPr>
                          <w:b/>
                          <w:bCs/>
                          <w:color w:val="000000" w:themeColor="text1"/>
                          <w:sz w:val="28"/>
                          <w:szCs w:val="28"/>
                        </w:rPr>
                        <w:t>/mechanical</w:t>
                      </w:r>
                      <w:r w:rsidRPr="00AA6563">
                        <w:rPr>
                          <w:b/>
                          <w:bCs/>
                          <w:color w:val="000000" w:themeColor="text1"/>
                          <w:sz w:val="28"/>
                          <w:szCs w:val="28"/>
                        </w:rPr>
                        <w:t xml:space="preserve"> Device &amp;</w:t>
                      </w:r>
                      <w:r>
                        <w:rPr>
                          <w:b/>
                          <w:bCs/>
                          <w:color w:val="000000" w:themeColor="text1"/>
                          <w:sz w:val="28"/>
                          <w:szCs w:val="28"/>
                        </w:rPr>
                        <w:t xml:space="preserve"> </w:t>
                      </w:r>
                      <w:r w:rsidRPr="00AA6563">
                        <w:rPr>
                          <w:b/>
                          <w:bCs/>
                          <w:color w:val="000000" w:themeColor="text1"/>
                          <w:sz w:val="28"/>
                          <w:szCs w:val="28"/>
                        </w:rPr>
                        <w:t>Z-frame</w:t>
                      </w:r>
                    </w:p>
                  </w:txbxContent>
                </v:textbox>
              </v:rect>
            </w:pict>
          </mc:Fallback>
        </mc:AlternateContent>
      </w:r>
      <w:r w:rsidR="004254A7">
        <w:rPr>
          <w:noProof/>
        </w:rPr>
        <mc:AlternateContent>
          <mc:Choice Requires="wps">
            <w:drawing>
              <wp:anchor distT="0" distB="0" distL="114300" distR="114300" simplePos="0" relativeHeight="251584000" behindDoc="0" locked="0" layoutInCell="1" allowOverlap="1" wp14:anchorId="4DAA41F7" wp14:editId="17B1807E">
                <wp:simplePos x="0" y="0"/>
                <wp:positionH relativeFrom="column">
                  <wp:posOffset>3502025</wp:posOffset>
                </wp:positionH>
                <wp:positionV relativeFrom="paragraph">
                  <wp:posOffset>26176</wp:posOffset>
                </wp:positionV>
                <wp:extent cx="1883410" cy="645160"/>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410" cy="64516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A41F7" id="Rectangle 127" o:spid="_x0000_s1066" style="position:absolute;left:0;text-align:left;margin-left:275.75pt;margin-top:2.05pt;width:148.3pt;height:50.8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" fillcolor="#c5e0b3 [1305]" strokecolor="#1f4d78 [1604]" strokeweight="1pt">
                <v:textbo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Scanner</w:t>
                      </w:r>
                    </w:p>
                  </w:txbxContent>
                </v:textbox>
              </v:rect>
            </w:pict>
          </mc:Fallback>
        </mc:AlternateContent>
      </w:r>
      <w:r w:rsidR="000C6AEB">
        <w:rPr>
          <w:noProof/>
        </w:rPr>
        <mc:AlternateContent>
          <mc:Choice Requires="wps">
            <w:drawing>
              <wp:anchor distT="0" distB="0" distL="114300" distR="114300" simplePos="0" relativeHeight="251591168" behindDoc="0" locked="0" layoutInCell="1" allowOverlap="1" wp14:anchorId="0F9B1A7F" wp14:editId="4C5440DE">
                <wp:simplePos x="0" y="0"/>
                <wp:positionH relativeFrom="margin">
                  <wp:posOffset>-36122</wp:posOffset>
                </wp:positionH>
                <wp:positionV relativeFrom="paragraph">
                  <wp:posOffset>87700</wp:posOffset>
                </wp:positionV>
                <wp:extent cx="725732" cy="564764"/>
                <wp:effectExtent l="4127" t="0" r="2858" b="2857"/>
                <wp:wrapNone/>
                <wp:docPr id="135" name="Text Box 135"/>
                <wp:cNvGraphicFramePr/>
                <a:graphic xmlns:a="http://schemas.openxmlformats.org/drawingml/2006/main">
                  <a:graphicData uri="http://schemas.microsoft.com/office/word/2010/wordprocessingShape">
                    <wps:wsp>
                      <wps:cNvSpPr txBox="1"/>
                      <wps:spPr>
                        <a:xfrm rot="16200000">
                          <a:off x="0" y="0"/>
                          <a:ext cx="725732" cy="564764"/>
                        </a:xfrm>
                        <a:prstGeom prst="rect">
                          <a:avLst/>
                        </a:prstGeom>
                        <a:solidFill>
                          <a:schemeClr val="bg1">
                            <a:lumMod val="95000"/>
                          </a:schemeClr>
                        </a:solidFill>
                        <a:ln w="6350">
                          <a:noFill/>
                        </a:ln>
                      </wps:spPr>
                      <wps:txbx>
                        <w:txbxContent>
                          <w:p w:rsidR="00106491" w:rsidRPr="000C6AEB" w:rsidRDefault="00106491" w:rsidP="00542E12">
                            <w:pPr>
                              <w:spacing w:line="240" w:lineRule="auto"/>
                              <w:jc w:val="center"/>
                              <w:rPr>
                                <w:b/>
                                <w:bCs/>
                              </w:rPr>
                            </w:pPr>
                            <w:r w:rsidRPr="000C6AEB">
                              <w:rPr>
                                <w:b/>
                                <w:bCs/>
                              </w:rPr>
                              <w:t>Scanner</w:t>
                            </w:r>
                          </w:p>
                          <w:p w:rsidR="00106491" w:rsidRPr="000C6AEB" w:rsidRDefault="00106491" w:rsidP="00542E12">
                            <w:pPr>
                              <w:spacing w:line="240" w:lineRule="auto"/>
                              <w:jc w:val="center"/>
                              <w:rPr>
                                <w:b/>
                                <w:bCs/>
                              </w:rPr>
                            </w:pPr>
                            <w:r w:rsidRPr="000C6AEB">
                              <w:rPr>
                                <w:b/>
                                <w:bCs/>
                              </w:rPr>
                              <w:t xml:space="preserve">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B1A7F" id="Text Box 135" o:spid="_x0000_s1067" type="#_x0000_t202" style="position:absolute;left:0;text-align:left;margin-left:-2.85pt;margin-top:6.9pt;width:57.15pt;height:44.45pt;rotation:-90;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" fillcolor="#f2f2f2 [3052]" stroked="f" strokeweight=".5pt">
                <v:textbox>
                  <w:txbxContent>
                    <w:p w:rsidR="00106491" w:rsidRPr="000C6AEB" w:rsidRDefault="00106491" w:rsidP="00542E12">
                      <w:pPr>
                        <w:spacing w:line="240" w:lineRule="auto"/>
                        <w:jc w:val="center"/>
                        <w:rPr>
                          <w:b/>
                          <w:bCs/>
                        </w:rPr>
                      </w:pPr>
                      <w:r w:rsidRPr="000C6AEB">
                        <w:rPr>
                          <w:b/>
                          <w:bCs/>
                        </w:rPr>
                        <w:t>Scanner</w:t>
                      </w:r>
                    </w:p>
                    <w:p w:rsidR="00106491" w:rsidRPr="000C6AEB" w:rsidRDefault="00106491" w:rsidP="00542E12">
                      <w:pPr>
                        <w:spacing w:line="240" w:lineRule="auto"/>
                        <w:jc w:val="center"/>
                        <w:rPr>
                          <w:b/>
                          <w:bCs/>
                        </w:rPr>
                      </w:pPr>
                      <w:r w:rsidRPr="000C6AEB">
                        <w:rPr>
                          <w:b/>
                          <w:bCs/>
                        </w:rPr>
                        <w:t xml:space="preserve"> Room</w:t>
                      </w:r>
                    </w:p>
                  </w:txbxContent>
                </v:textbox>
                <w10:wrap anchorx="margin"/>
              </v:shape>
            </w:pict>
          </mc:Fallback>
        </mc:AlternateContent>
      </w:r>
    </w:p>
    <w:p w:rsidR="005A3FBE" w:rsidRDefault="00CE33DB" w:rsidP="00D31B09">
      <w:r>
        <w:rPr>
          <w:noProof/>
        </w:rPr>
        <mc:AlternateContent>
          <mc:Choice Requires="wps">
            <w:drawing>
              <wp:anchor distT="0" distB="0" distL="114300" distR="114300" simplePos="0" relativeHeight="251599360" behindDoc="0" locked="0" layoutInCell="1" allowOverlap="1" wp14:anchorId="57497078" wp14:editId="376C940B">
                <wp:simplePos x="0" y="0"/>
                <wp:positionH relativeFrom="column">
                  <wp:posOffset>1898791</wp:posOffset>
                </wp:positionH>
                <wp:positionV relativeFrom="paragraph">
                  <wp:posOffset>385445</wp:posOffset>
                </wp:positionV>
                <wp:extent cx="274320" cy="182880"/>
                <wp:effectExtent l="26670" t="11430" r="38100" b="19050"/>
                <wp:wrapNone/>
                <wp:docPr id="146" name="Left Arrow 146"/>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1413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46" o:spid="_x0000_s1026" type="#_x0000_t66" style="position:absolute;margin-left:149.5pt;margin-top:30.35pt;width:21.6pt;height:14.4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" adj="7200" fillcolor="#5b9bd5 [3204]" strokecolor="#1f4d78 [1604]" strokeweight="1pt"/>
            </w:pict>
          </mc:Fallback>
        </mc:AlternateContent>
      </w:r>
      <w:r>
        <w:rPr>
          <w:noProof/>
        </w:rPr>
        <mc:AlternateContent>
          <mc:Choice Requires="wps">
            <w:drawing>
              <wp:anchor distT="0" distB="0" distL="114300" distR="114300" simplePos="0" relativeHeight="251600384" behindDoc="0" locked="0" layoutInCell="1" allowOverlap="1" wp14:anchorId="5B784BC7" wp14:editId="30FFECB5">
                <wp:simplePos x="0" y="0"/>
                <wp:positionH relativeFrom="column">
                  <wp:posOffset>1139331</wp:posOffset>
                </wp:positionH>
                <wp:positionV relativeFrom="paragraph">
                  <wp:posOffset>381635</wp:posOffset>
                </wp:positionV>
                <wp:extent cx="274320" cy="182880"/>
                <wp:effectExtent l="26670" t="0" r="38100" b="38100"/>
                <wp:wrapNone/>
                <wp:docPr id="148" name="Left Arrow 148"/>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F691" id="Left Arrow 148" o:spid="_x0000_s1026" type="#_x0000_t66" style="position:absolute;margin-left:89.7pt;margin-top:30.05pt;width:21.6pt;height:14.4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" adj="7200" fillcolor="#5b9bd5 [3204]" strokecolor="#1f4d78 [1604]" strokeweight="1pt"/>
            </w:pict>
          </mc:Fallback>
        </mc:AlternateContent>
      </w:r>
      <w:r w:rsidR="004254A7">
        <w:rPr>
          <w:noProof/>
        </w:rPr>
        <mc:AlternateContent>
          <mc:Choice Requires="wps">
            <w:drawing>
              <wp:anchor distT="0" distB="0" distL="114300" distR="114300" simplePos="0" relativeHeight="251968000" behindDoc="0" locked="0" layoutInCell="1" allowOverlap="1" wp14:anchorId="6528A64E" wp14:editId="6380F445">
                <wp:simplePos x="0" y="0"/>
                <wp:positionH relativeFrom="column">
                  <wp:posOffset>4647424</wp:posOffset>
                </wp:positionH>
                <wp:positionV relativeFrom="paragraph">
                  <wp:posOffset>371475</wp:posOffset>
                </wp:positionV>
                <wp:extent cx="274320" cy="182880"/>
                <wp:effectExtent l="26670" t="11430" r="38100" b="19050"/>
                <wp:wrapNone/>
                <wp:docPr id="1073741974" name="Left Arrow 1073741974"/>
                <wp:cNvGraphicFramePr/>
                <a:graphic xmlns:a="http://schemas.openxmlformats.org/drawingml/2006/main">
                  <a:graphicData uri="http://schemas.microsoft.com/office/word/2010/wordprocessingShape">
                    <wps:wsp>
                      <wps:cNvSpPr/>
                      <wps:spPr>
                        <a:xfrm rot="54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D250" id="Left Arrow 1073741974" o:spid="_x0000_s1026" type="#_x0000_t66" style="position:absolute;margin-left:365.95pt;margin-top:29.25pt;width:21.6pt;height:14.4pt;rotation:90;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" adj="7200" fillcolor="#5b9bd5 [3204]" strokecolor="#1f4d78 [1604]" strokeweight="1pt"/>
            </w:pict>
          </mc:Fallback>
        </mc:AlternateContent>
      </w:r>
      <w:r w:rsidR="004254A7">
        <w:rPr>
          <w:noProof/>
        </w:rPr>
        <mc:AlternateContent>
          <mc:Choice Requires="wps">
            <w:drawing>
              <wp:anchor distT="0" distB="0" distL="114300" distR="114300" simplePos="0" relativeHeight="251965952" behindDoc="0" locked="0" layoutInCell="1" allowOverlap="1" wp14:anchorId="6527F785" wp14:editId="494F9E34">
                <wp:simplePos x="0" y="0"/>
                <wp:positionH relativeFrom="column">
                  <wp:posOffset>3944620</wp:posOffset>
                </wp:positionH>
                <wp:positionV relativeFrom="paragraph">
                  <wp:posOffset>381000</wp:posOffset>
                </wp:positionV>
                <wp:extent cx="274320" cy="182880"/>
                <wp:effectExtent l="26670" t="0" r="38100" b="38100"/>
                <wp:wrapNone/>
                <wp:docPr id="53" name="Left Arrow 53"/>
                <wp:cNvGraphicFramePr/>
                <a:graphic xmlns:a="http://schemas.openxmlformats.org/drawingml/2006/main">
                  <a:graphicData uri="http://schemas.microsoft.com/office/word/2010/wordprocessingShape">
                    <wps:wsp>
                      <wps:cNvSpPr/>
                      <wps:spPr>
                        <a:xfrm rot="16200000">
                          <a:off x="0" y="0"/>
                          <a:ext cx="2743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E7509" id="Left Arrow 53" o:spid="_x0000_s1026" type="#_x0000_t66" style="position:absolute;margin-left:310.6pt;margin-top:30pt;width:21.6pt;height:14.4pt;rotation:-90;z-index:25196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" adj="7200" fillcolor="#5b9bd5 [3204]" strokecolor="#1f4d78 [1604]" strokeweight="1pt"/>
            </w:pict>
          </mc:Fallback>
        </mc:AlternateContent>
      </w:r>
    </w:p>
    <w:p w:rsidR="00D17CF0" w:rsidRDefault="00CE33DB" w:rsidP="00D31B09">
      <w:r>
        <w:rPr>
          <w:noProof/>
        </w:rPr>
        <mc:AlternateContent>
          <mc:Choice Requires="wps">
            <w:drawing>
              <wp:anchor distT="0" distB="0" distL="114300" distR="114300" simplePos="0" relativeHeight="251589120" behindDoc="0" locked="0" layoutInCell="1" allowOverlap="1" wp14:anchorId="0E751885" wp14:editId="3D3A61CF">
                <wp:simplePos x="0" y="0"/>
                <wp:positionH relativeFrom="margin">
                  <wp:posOffset>696101</wp:posOffset>
                </wp:positionH>
                <wp:positionV relativeFrom="paragraph">
                  <wp:posOffset>288925</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983E2E">
                            <w:pPr>
                              <w:spacing w:before="240"/>
                              <w:jc w:val="center"/>
                              <w:rPr>
                                <w:b/>
                                <w:bCs/>
                                <w:color w:val="000000" w:themeColor="text1"/>
                                <w:sz w:val="28"/>
                                <w:szCs w:val="28"/>
                              </w:rPr>
                            </w:pPr>
                            <w:r w:rsidRPr="00AA6563">
                              <w:rPr>
                                <w:b/>
                                <w:bCs/>
                                <w:color w:val="000000" w:themeColor="text1"/>
                                <w:sz w:val="28"/>
                                <w:szCs w:val="28"/>
                              </w:rP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751885" id="Rectangle 132" o:spid="_x0000_s1068" style="position:absolute;left:0;text-align:left;margin-left:54.8pt;margin-top:22.75pt;width:148.3pt;height:51.1pt;z-index:25158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" fillcolor="#f7caac [1301]" strokecolor="#1f4d78 [1604]" strokeweight="1pt">
                <v:textbox>
                  <w:txbxContent>
                    <w:p w:rsidR="00106491" w:rsidRPr="00AA6563" w:rsidRDefault="00106491" w:rsidP="00983E2E">
                      <w:pPr>
                        <w:spacing w:before="240"/>
                        <w:jc w:val="center"/>
                        <w:rPr>
                          <w:b/>
                          <w:bCs/>
                          <w:color w:val="000000" w:themeColor="text1"/>
                          <w:sz w:val="28"/>
                          <w:szCs w:val="28"/>
                        </w:rPr>
                      </w:pPr>
                      <w:r w:rsidRPr="00AA6563">
                        <w:rPr>
                          <w:b/>
                          <w:bCs/>
                          <w:color w:val="000000" w:themeColor="text1"/>
                          <w:sz w:val="28"/>
                          <w:szCs w:val="28"/>
                        </w:rPr>
                        <w:t>Robot Controller</w:t>
                      </w:r>
                    </w:p>
                  </w:txbxContent>
                </v:textbox>
                <w10:wrap anchorx="margin"/>
              </v:rect>
            </w:pict>
          </mc:Fallback>
        </mc:AlternateContent>
      </w:r>
      <w:r w:rsidR="004254A7" w:rsidRPr="004F7E7B">
        <w:rPr>
          <w:noProof/>
        </w:rPr>
        <mc:AlternateContent>
          <mc:Choice Requires="wps">
            <w:drawing>
              <wp:anchor distT="0" distB="0" distL="114300" distR="114300" simplePos="0" relativeHeight="251582976" behindDoc="0" locked="0" layoutInCell="1" allowOverlap="1" wp14:anchorId="03C72496" wp14:editId="09D32E91">
                <wp:simplePos x="0" y="0"/>
                <wp:positionH relativeFrom="margin">
                  <wp:posOffset>-2540</wp:posOffset>
                </wp:positionH>
                <wp:positionV relativeFrom="paragraph">
                  <wp:posOffset>133350</wp:posOffset>
                </wp:positionV>
                <wp:extent cx="5716905" cy="2468880"/>
                <wp:effectExtent l="0" t="0" r="17145" b="26670"/>
                <wp:wrapNone/>
                <wp:docPr id="117" name="Rectangle 44"/>
                <wp:cNvGraphicFramePr/>
                <a:graphic xmlns:a="http://schemas.openxmlformats.org/drawingml/2006/main">
                  <a:graphicData uri="http://schemas.microsoft.com/office/word/2010/wordprocessingShape">
                    <wps:wsp>
                      <wps:cNvSpPr/>
                      <wps:spPr>
                        <a:xfrm>
                          <a:off x="0" y="0"/>
                          <a:ext cx="5716905" cy="2468880"/>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621CCEA9" id="Rectangle 44" o:spid="_x0000_s1026" style="position:absolute;margin-left:-.2pt;margin-top:10.5pt;width:450.15pt;height:194.4pt;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" fillcolor="#f2f2f2 [3052]" strokecolor="black [3200]" strokeweight="1pt">
                <v:stroke dashstyle="longDash"/>
                <v:textbox inset="4pt,4pt,4pt,4pt"/>
                <w10:wrap anchorx="margin"/>
              </v:rect>
            </w:pict>
          </mc:Fallback>
        </mc:AlternateContent>
      </w:r>
      <w:r w:rsidR="004254A7">
        <w:rPr>
          <w:noProof/>
        </w:rPr>
        <mc:AlternateContent>
          <mc:Choice Requires="wps">
            <w:drawing>
              <wp:anchor distT="0" distB="0" distL="114300" distR="114300" simplePos="0" relativeHeight="251586048" behindDoc="0" locked="0" layoutInCell="1" allowOverlap="1" wp14:anchorId="05AE1A44" wp14:editId="03324EEA">
                <wp:simplePos x="0" y="0"/>
                <wp:positionH relativeFrom="margin">
                  <wp:posOffset>3503930</wp:posOffset>
                </wp:positionH>
                <wp:positionV relativeFrom="paragraph">
                  <wp:posOffset>255058</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AE1A44" id="Rectangle 129" o:spid="_x0000_s1069" style="position:absolute;left:0;text-align:left;margin-left:275.9pt;margin-top:20.1pt;width:148.3pt;height:51.1pt;z-index:2515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" fillcolor="#c45911 [2405]" strokecolor="#1f4d78 [1604]" strokeweight="1pt">
                <v:textbo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Hardware</w:t>
                      </w:r>
                    </w:p>
                  </w:txbxContent>
                </v:textbox>
                <w10:wrap anchorx="margin"/>
              </v:rect>
            </w:pict>
          </mc:Fallback>
        </mc:AlternateContent>
      </w:r>
    </w:p>
    <w:p w:rsidR="00D17CF0" w:rsidRPr="003854EA" w:rsidRDefault="00D17CF0" w:rsidP="00D31B09">
      <w:pPr>
        <w:rPr>
          <w:b/>
          <w:bCs/>
        </w:rPr>
      </w:pPr>
    </w:p>
    <w:p w:rsidR="00D17CF0" w:rsidRDefault="0091472C" w:rsidP="00D31B09">
      <w:r>
        <w:rPr>
          <w:noProof/>
        </w:rPr>
        <mc:AlternateContent>
          <mc:Choice Requires="wps">
            <w:drawing>
              <wp:anchor distT="0" distB="0" distL="114300" distR="114300" simplePos="0" relativeHeight="251974144" behindDoc="0" locked="0" layoutInCell="1" allowOverlap="1" wp14:anchorId="3C0A20EE" wp14:editId="6B9E0D99">
                <wp:simplePos x="0" y="0"/>
                <wp:positionH relativeFrom="column">
                  <wp:posOffset>4718050</wp:posOffset>
                </wp:positionH>
                <wp:positionV relativeFrom="paragraph">
                  <wp:posOffset>107174</wp:posOffset>
                </wp:positionV>
                <wp:extent cx="91440" cy="182880"/>
                <wp:effectExtent l="30480" t="26670" r="15240" b="15240"/>
                <wp:wrapNone/>
                <wp:docPr id="1073741978" name="Left Arrow 1073741978"/>
                <wp:cNvGraphicFramePr/>
                <a:graphic xmlns:a="http://schemas.openxmlformats.org/drawingml/2006/main">
                  <a:graphicData uri="http://schemas.microsoft.com/office/word/2010/wordprocessingShape">
                    <wps:wsp>
                      <wps:cNvSpPr/>
                      <wps:spPr>
                        <a:xfrm rot="54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ABB2E" id="Left Arrow 1073741978" o:spid="_x0000_s1026" type="#_x0000_t66" style="position:absolute;margin-left:371.5pt;margin-top:8.45pt;width:7.2pt;height:14.4pt;rotation:90;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" adj="10800" fillcolor="#5b9bd5 [3204]" strokecolor="#1f4d78 [1604]" strokeweight="1pt"/>
            </w:pict>
          </mc:Fallback>
        </mc:AlternateContent>
      </w:r>
      <w:r>
        <w:rPr>
          <w:noProof/>
        </w:rPr>
        <mc:AlternateContent>
          <mc:Choice Requires="wps">
            <w:drawing>
              <wp:anchor distT="0" distB="0" distL="114300" distR="114300" simplePos="0" relativeHeight="251970048" behindDoc="0" locked="0" layoutInCell="1" allowOverlap="1" wp14:anchorId="297C8DD6" wp14:editId="2A5A09E9">
                <wp:simplePos x="0" y="0"/>
                <wp:positionH relativeFrom="column">
                  <wp:posOffset>3998736</wp:posOffset>
                </wp:positionH>
                <wp:positionV relativeFrom="paragraph">
                  <wp:posOffset>116627</wp:posOffset>
                </wp:positionV>
                <wp:extent cx="91440" cy="182880"/>
                <wp:effectExtent l="30480" t="7620" r="15240" b="34290"/>
                <wp:wrapNone/>
                <wp:docPr id="1073741976" name="Left Arrow 1073741976"/>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0A0A" id="Left Arrow 1073741976" o:spid="_x0000_s1026" type="#_x0000_t66" style="position:absolute;margin-left:314.85pt;margin-top:9.2pt;width:7.2pt;height:14.4pt;rotation:-90;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hFnhg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5024" behindDoc="0" locked="0" layoutInCell="1" allowOverlap="1" wp14:anchorId="5B3AE7D7" wp14:editId="7DDD05C8">
                <wp:simplePos x="0" y="0"/>
                <wp:positionH relativeFrom="column">
                  <wp:posOffset>3484880</wp:posOffset>
                </wp:positionH>
                <wp:positionV relativeFrom="paragraph">
                  <wp:posOffset>279541</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AE7D7" id="Rectangle 128" o:spid="_x0000_s1070" style="position:absolute;left:0;text-align:left;margin-left:274.4pt;margin-top:22pt;width:148.3pt;height:51.1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" fillcolor="#e2e64a" strokecolor="#1f4d78 [1604]" strokeweight="1pt">
                <v:textbo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MRI Host Workstation</w:t>
                      </w:r>
                    </w:p>
                  </w:txbxContent>
                </v:textbox>
              </v:rect>
            </w:pict>
          </mc:Fallback>
        </mc:AlternateContent>
      </w:r>
    </w:p>
    <w:p w:rsidR="00D17CF0" w:rsidRDefault="00CE33DB" w:rsidP="00D31B09">
      <w:r>
        <w:rPr>
          <w:noProof/>
        </w:rPr>
        <mc:AlternateContent>
          <mc:Choice Requires="wps">
            <w:drawing>
              <wp:anchor distT="0" distB="0" distL="114300" distR="114300" simplePos="0" relativeHeight="251597312" behindDoc="0" locked="0" layoutInCell="1" allowOverlap="1" wp14:anchorId="2333D254" wp14:editId="16189FFC">
                <wp:simplePos x="0" y="0"/>
                <wp:positionH relativeFrom="column">
                  <wp:posOffset>1647966</wp:posOffset>
                </wp:positionH>
                <wp:positionV relativeFrom="paragraph">
                  <wp:posOffset>135255</wp:posOffset>
                </wp:positionV>
                <wp:extent cx="731520" cy="182880"/>
                <wp:effectExtent l="7620" t="11430" r="19050" b="19050"/>
                <wp:wrapNone/>
                <wp:docPr id="144" name="Left Arrow 144"/>
                <wp:cNvGraphicFramePr/>
                <a:graphic xmlns:a="http://schemas.openxmlformats.org/drawingml/2006/main">
                  <a:graphicData uri="http://schemas.microsoft.com/office/word/2010/wordprocessingShape">
                    <wps:wsp>
                      <wps:cNvSpPr/>
                      <wps:spPr>
                        <a:xfrm rot="54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3440" id="Left Arrow 144" o:spid="_x0000_s1026" type="#_x0000_t66" style="position:absolute;margin-left:129.75pt;margin-top:10.65pt;width:57.6pt;height:14.4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" adj="2700"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49BE3441" wp14:editId="20E773D0">
                <wp:simplePos x="0" y="0"/>
                <wp:positionH relativeFrom="column">
                  <wp:posOffset>903111</wp:posOffset>
                </wp:positionH>
                <wp:positionV relativeFrom="paragraph">
                  <wp:posOffset>129540</wp:posOffset>
                </wp:positionV>
                <wp:extent cx="731520" cy="182880"/>
                <wp:effectExtent l="7620" t="0" r="19050" b="38100"/>
                <wp:wrapNone/>
                <wp:docPr id="145" name="Left Arrow 145"/>
                <wp:cNvGraphicFramePr/>
                <a:graphic xmlns:a="http://schemas.openxmlformats.org/drawingml/2006/main">
                  <a:graphicData uri="http://schemas.microsoft.com/office/word/2010/wordprocessingShape">
                    <wps:wsp>
                      <wps:cNvSpPr/>
                      <wps:spPr>
                        <a:xfrm rot="16200000">
                          <a:off x="0" y="0"/>
                          <a:ext cx="73152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F906D" id="Left Arrow 145" o:spid="_x0000_s1026" type="#_x0000_t66" style="position:absolute;margin-left:71.1pt;margin-top:10.2pt;width:57.6pt;height:14.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" adj="2700" fillcolor="#5b9bd5 [3204]" strokecolor="#1f4d78 [1604]" strokeweight="1pt"/>
            </w:pict>
          </mc:Fallback>
        </mc:AlternateContent>
      </w:r>
      <w:r w:rsidR="0091472C">
        <w:rPr>
          <w:noProof/>
        </w:rPr>
        <mc:AlternateContent>
          <mc:Choice Requires="wps">
            <w:drawing>
              <wp:anchor distT="0" distB="0" distL="114300" distR="114300" simplePos="0" relativeHeight="251593216" behindDoc="0" locked="0" layoutInCell="1" allowOverlap="1" wp14:anchorId="6A52B000" wp14:editId="0136EE1C">
                <wp:simplePos x="0" y="0"/>
                <wp:positionH relativeFrom="column">
                  <wp:posOffset>6417522</wp:posOffset>
                </wp:positionH>
                <wp:positionV relativeFrom="paragraph">
                  <wp:posOffset>260844</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CA8C4" id="Left Arrow 137" o:spid="_x0000_s1026" type="#_x0000_t66" style="position:absolute;margin-left:505.3pt;margin-top:20.55pt;width:72.7pt;height:21.6pt;rotation:-9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" adj="3209" fillcolor="#5b9bd5 [3204]" strokecolor="#1f4d78 [1604]" strokeweight="1pt"/>
            </w:pict>
          </mc:Fallback>
        </mc:AlternateContent>
      </w:r>
      <w:r w:rsidR="000C6AEB">
        <w:rPr>
          <w:noProof/>
        </w:rPr>
        <mc:AlternateContent>
          <mc:Choice Requires="wps">
            <w:drawing>
              <wp:anchor distT="0" distB="0" distL="114300" distR="114300" simplePos="0" relativeHeight="251592192" behindDoc="0" locked="0" layoutInCell="1" allowOverlap="1" wp14:anchorId="3359502F" wp14:editId="0465F4C5">
                <wp:simplePos x="0" y="0"/>
                <wp:positionH relativeFrom="column">
                  <wp:posOffset>-681673</wp:posOffset>
                </wp:positionH>
                <wp:positionV relativeFrom="paragraph">
                  <wp:posOffset>216218</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106491" w:rsidRPr="000C6AEB" w:rsidRDefault="00106491" w:rsidP="004D67D3">
                            <w:pPr>
                              <w:jc w:val="center"/>
                              <w:rPr>
                                <w:b/>
                                <w:bCs/>
                              </w:rPr>
                            </w:pPr>
                            <w:r w:rsidRPr="000C6AEB">
                              <w:rPr>
                                <w:b/>
                                <w:bCs/>
                              </w:rP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59502F" id="Text Box 136" o:spid="_x0000_s1071" type="#_x0000_t202" style="position:absolute;left:0;text-align:left;margin-left:-53.7pt;margin-top:17.05pt;width:153.85pt;height:28.25pt;rotation:-90;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" fillcolor="#f2f2f2 [3052]" stroked="f" strokeweight=".5pt">
                <v:textbox>
                  <w:txbxContent>
                    <w:p w:rsidR="00106491" w:rsidRPr="000C6AEB" w:rsidRDefault="00106491" w:rsidP="004D67D3">
                      <w:pPr>
                        <w:jc w:val="center"/>
                        <w:rPr>
                          <w:b/>
                          <w:bCs/>
                        </w:rPr>
                      </w:pPr>
                      <w:r w:rsidRPr="000C6AEB">
                        <w:rPr>
                          <w:b/>
                          <w:bCs/>
                        </w:rPr>
                        <w:t>Control Room</w:t>
                      </w:r>
                    </w:p>
                  </w:txbxContent>
                </v:textbox>
              </v:shape>
            </w:pict>
          </mc:Fallback>
        </mc:AlternateContent>
      </w:r>
    </w:p>
    <w:p w:rsidR="00D17CF0" w:rsidRDefault="0091472C" w:rsidP="00D31B09">
      <w:r>
        <w:rPr>
          <w:noProof/>
        </w:rPr>
        <mc:AlternateContent>
          <mc:Choice Requires="wps">
            <w:drawing>
              <wp:anchor distT="0" distB="0" distL="114300" distR="114300" simplePos="0" relativeHeight="251972096" behindDoc="0" locked="0" layoutInCell="1" allowOverlap="1" wp14:anchorId="566BD270" wp14:editId="017502F9">
                <wp:simplePos x="0" y="0"/>
                <wp:positionH relativeFrom="column">
                  <wp:posOffset>4416425</wp:posOffset>
                </wp:positionH>
                <wp:positionV relativeFrom="paragraph">
                  <wp:posOffset>137301</wp:posOffset>
                </wp:positionV>
                <wp:extent cx="91440" cy="182880"/>
                <wp:effectExtent l="30480" t="7620" r="15240" b="34290"/>
                <wp:wrapNone/>
                <wp:docPr id="1073741977" name="Left Arrow 1073741977"/>
                <wp:cNvGraphicFramePr/>
                <a:graphic xmlns:a="http://schemas.openxmlformats.org/drawingml/2006/main">
                  <a:graphicData uri="http://schemas.microsoft.com/office/word/2010/wordprocessingShape">
                    <wps:wsp>
                      <wps:cNvSpPr/>
                      <wps:spPr>
                        <a:xfrm rot="16200000">
                          <a:off x="0" y="0"/>
                          <a:ext cx="91440" cy="1828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54C6" id="Left Arrow 1073741977" o:spid="_x0000_s1026" type="#_x0000_t66" style="position:absolute;margin-left:347.75pt;margin-top:10.8pt;width:7.2pt;height:14.4pt;rotation:-90;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" adj="10800" fillcolor="#5b9bd5 [3204]" strokecolor="#1f4d78 [1604]" strokeweight="1pt"/>
            </w:pict>
          </mc:Fallback>
        </mc:AlternateContent>
      </w:r>
      <w:r w:rsidR="004254A7">
        <w:rPr>
          <w:noProof/>
        </w:rPr>
        <mc:AlternateContent>
          <mc:Choice Requires="wps">
            <w:drawing>
              <wp:anchor distT="0" distB="0" distL="114300" distR="114300" simplePos="0" relativeHeight="251588096" behindDoc="0" locked="0" layoutInCell="1" allowOverlap="1" wp14:anchorId="00FFB206" wp14:editId="6C5D400F">
                <wp:simplePos x="0" y="0"/>
                <wp:positionH relativeFrom="margin">
                  <wp:posOffset>674511</wp:posOffset>
                </wp:positionH>
                <wp:positionV relativeFrom="paragraph">
                  <wp:posOffset>291465</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B93EA5">
                            <w:pPr>
                              <w:jc w:val="center"/>
                              <w:rPr>
                                <w:b/>
                                <w:bCs/>
                                <w:color w:val="000000" w:themeColor="text1"/>
                                <w:sz w:val="28"/>
                                <w:szCs w:val="28"/>
                              </w:rPr>
                            </w:pPr>
                            <w:r w:rsidRPr="00AA6563">
                              <w:rPr>
                                <w:b/>
                                <w:bCs/>
                                <w:color w:val="000000" w:themeColor="text1"/>
                                <w:sz w:val="28"/>
                                <w:szCs w:val="28"/>
                              </w:rP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FB206" id="Rectangle 131" o:spid="_x0000_s1072" style="position:absolute;left:0;text-align:left;margin-left:53.1pt;margin-top:22.95pt;width:148.3pt;height:51.1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" fillcolor="#17aab9" strokecolor="#1f4d78 [1604]" strokeweight="1pt">
                <v:textbox>
                  <w:txbxContent>
                    <w:p w:rsidR="00106491" w:rsidRPr="00AA6563" w:rsidRDefault="00106491" w:rsidP="00B93EA5">
                      <w:pPr>
                        <w:jc w:val="center"/>
                        <w:rPr>
                          <w:b/>
                          <w:bCs/>
                          <w:color w:val="000000" w:themeColor="text1"/>
                          <w:sz w:val="28"/>
                          <w:szCs w:val="28"/>
                        </w:rPr>
                      </w:pPr>
                      <w:r w:rsidRPr="00AA6563">
                        <w:rPr>
                          <w:b/>
                          <w:bCs/>
                          <w:color w:val="000000" w:themeColor="text1"/>
                          <w:sz w:val="28"/>
                          <w:szCs w:val="28"/>
                        </w:rPr>
                        <w:t>Navigation Workstation</w:t>
                      </w:r>
                    </w:p>
                  </w:txbxContent>
                </v:textbox>
                <w10:wrap anchorx="margin"/>
              </v:rect>
            </w:pict>
          </mc:Fallback>
        </mc:AlternateContent>
      </w:r>
      <w:r w:rsidR="004254A7">
        <w:rPr>
          <w:noProof/>
        </w:rPr>
        <mc:AlternateContent>
          <mc:Choice Requires="wps">
            <w:drawing>
              <wp:anchor distT="0" distB="0" distL="114300" distR="114300" simplePos="0" relativeHeight="251587072" behindDoc="0" locked="0" layoutInCell="1" allowOverlap="1" wp14:anchorId="506F6769" wp14:editId="5CDEFE49">
                <wp:simplePos x="0" y="0"/>
                <wp:positionH relativeFrom="margin">
                  <wp:posOffset>3526790</wp:posOffset>
                </wp:positionH>
                <wp:positionV relativeFrom="paragraph">
                  <wp:posOffset>298591</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F6769" id="Rectangle 130" o:spid="_x0000_s1073" style="position:absolute;left:0;text-align:left;margin-left:277.7pt;margin-top:23.5pt;width:148.3pt;height:51.1pt;z-index:2515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" fillcolor="#d55bcf" strokecolor="#1f4d78 [1604]" strokeweight="1pt">
                <v:textbox>
                  <w:txbxContent>
                    <w:p w:rsidR="00106491" w:rsidRPr="00AA6563" w:rsidRDefault="00106491" w:rsidP="00F6238C">
                      <w:pPr>
                        <w:spacing w:after="0"/>
                        <w:jc w:val="center"/>
                        <w:rPr>
                          <w:b/>
                          <w:bCs/>
                          <w:color w:val="000000" w:themeColor="text1"/>
                          <w:sz w:val="28"/>
                          <w:szCs w:val="28"/>
                        </w:rPr>
                      </w:pPr>
                      <w:r w:rsidRPr="00AA6563">
                        <w:rPr>
                          <w:b/>
                          <w:bCs/>
                          <w:color w:val="000000" w:themeColor="text1"/>
                          <w:sz w:val="28"/>
                          <w:szCs w:val="28"/>
                        </w:rPr>
                        <w:t>Capture Device</w:t>
                      </w:r>
                    </w:p>
                  </w:txbxContent>
                </v:textbox>
                <w10:wrap anchorx="margin"/>
              </v:rect>
            </w:pict>
          </mc:Fallback>
        </mc:AlternateContent>
      </w:r>
    </w:p>
    <w:p w:rsidR="00D17CF0" w:rsidRDefault="004254A7" w:rsidP="00D31B09">
      <w:r>
        <w:rPr>
          <w:noProof/>
        </w:rPr>
        <mc:AlternateContent>
          <mc:Choice Requires="wps">
            <w:drawing>
              <wp:anchor distT="0" distB="0" distL="114300" distR="114300" simplePos="0" relativeHeight="251602432" behindDoc="0" locked="0" layoutInCell="1" allowOverlap="1" wp14:anchorId="71CE19DF" wp14:editId="0AC37AAC">
                <wp:simplePos x="0" y="0"/>
                <wp:positionH relativeFrom="column">
                  <wp:posOffset>2567164</wp:posOffset>
                </wp:positionH>
                <wp:positionV relativeFrom="paragraph">
                  <wp:posOffset>14986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5374" id="Left Arrow 150" o:spid="_x0000_s1026" type="#_x0000_t66" style="position:absolute;margin-left:202.15pt;margin-top:11.8pt;width:1in;height:21.6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" adj="3240" fillcolor="#5b9bd5 [3204]" strokecolor="#1f4d78 [1604]" strokeweight="1pt"/>
            </w:pict>
          </mc:Fallback>
        </mc:AlternateContent>
      </w:r>
    </w:p>
    <w:p w:rsidR="00F52970" w:rsidRPr="001D66C4" w:rsidRDefault="00F52970" w:rsidP="001D66C4"/>
    <w:p w:rsidR="005E73E1" w:rsidRDefault="00B93EA5" w:rsidP="00D31B09">
      <w:pPr>
        <w:rPr>
          <w:b/>
          <w:bCs/>
        </w:rPr>
      </w:pPr>
      <w:r>
        <w:rPr>
          <w:noProof/>
        </w:rPr>
        <mc:AlternateContent>
          <mc:Choice Requires="wps">
            <w:drawing>
              <wp:anchor distT="0" distB="0" distL="114300" distR="114300" simplePos="0" relativeHeight="251758080" behindDoc="0" locked="0" layoutInCell="1" allowOverlap="1" wp14:anchorId="0845D94D" wp14:editId="7AAE1704">
                <wp:simplePos x="0" y="0"/>
                <wp:positionH relativeFrom="margin">
                  <wp:align>right</wp:align>
                </wp:positionH>
                <wp:positionV relativeFrom="paragraph">
                  <wp:posOffset>232833</wp:posOffset>
                </wp:positionV>
                <wp:extent cx="5716905" cy="1490134"/>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1490134"/>
                        </a:xfrm>
                        <a:prstGeom prst="rect">
                          <a:avLst/>
                        </a:prstGeom>
                        <a:solidFill>
                          <a:prstClr val="white"/>
                        </a:solidFill>
                        <a:ln>
                          <a:noFill/>
                        </a:ln>
                      </wps:spPr>
                      <wps:txbx>
                        <w:txbxContent>
                          <w:p w:rsidR="00106491" w:rsidRDefault="00106491" w:rsidP="008147EE">
                            <w:pPr>
                              <w:pStyle w:val="Caption"/>
                            </w:pPr>
                            <w:bookmarkStart w:id="91" w:name="_Toc523735291"/>
                            <w:bookmarkStart w:id="92" w:name="_Toc524625274"/>
                            <w:bookmarkStart w:id="93" w:name="_Toc52540508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7</w:t>
                            </w:r>
                            <w:r w:rsidR="00462132">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1"/>
                            <w:bookmarkEnd w:id="92"/>
                            <w:bookmarkEnd w:id="93"/>
                            <w:r>
                              <w:t xml:space="preserve"> </w:t>
                            </w:r>
                          </w:p>
                          <w:p w:rsidR="00106491" w:rsidRPr="00711EE7"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45D94D" id="Text Box 18" o:spid="_x0000_s1074" type="#_x0000_t202" style="position:absolute;left:0;text-align:left;margin-left:398.95pt;margin-top:18.35pt;width:450.15pt;height:117.35pt;z-index:2517580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" stroked="f">
                <v:textbox inset="0,0,0,0">
                  <w:txbxContent>
                    <w:p w:rsidR="00106491" w:rsidRDefault="00106491" w:rsidP="008147EE">
                      <w:pPr>
                        <w:pStyle w:val="Caption"/>
                      </w:pPr>
                      <w:bookmarkStart w:id="94" w:name="_Toc523735291"/>
                      <w:bookmarkStart w:id="95" w:name="_Toc524625274"/>
                      <w:bookmarkStart w:id="96" w:name="_Toc52540508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7</w:t>
                      </w:r>
                      <w:r w:rsidR="00462132">
                        <w:fldChar w:fldCharType="end"/>
                      </w:r>
                      <w:r>
                        <w:t>: The system configuration and data flow during  tracking and registration procedure. Once a single 2D image of the Z-frame is acquired by the MRI scanner and is transferred to the MRI host workstation, the capture device acquires a snapshot of the MRI workstation monitor for further processing in the navigation workstation. Therefore, the required motion of the robotic or mechanical device based on the alignment of the Z-frame is calculated which will be commanded to the robotic device via robot controller.</w:t>
                      </w:r>
                      <w:bookmarkEnd w:id="94"/>
                      <w:bookmarkEnd w:id="95"/>
                      <w:bookmarkEnd w:id="96"/>
                      <w:r>
                        <w:t xml:space="preserve"> </w:t>
                      </w:r>
                    </w:p>
                    <w:p w:rsidR="00106491" w:rsidRPr="00711EE7" w:rsidRDefault="00106491" w:rsidP="00251888">
                      <w:pPr>
                        <w:pStyle w:val="Caption"/>
                      </w:pPr>
                    </w:p>
                  </w:txbxContent>
                </v:textbox>
                <w10:wrap anchorx="margin"/>
              </v:shape>
            </w:pict>
          </mc:Fallback>
        </mc:AlternateContent>
      </w:r>
    </w:p>
    <w:p w:rsidR="005E73E1" w:rsidRDefault="005E73E1" w:rsidP="00D31B09">
      <w:pPr>
        <w:rPr>
          <w:b/>
          <w:bCs/>
        </w:rPr>
      </w:pPr>
    </w:p>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18816" behindDoc="0" locked="0" layoutInCell="1" allowOverlap="1" wp14:anchorId="03B5EF90" wp14:editId="75B42B92">
                <wp:simplePos x="0" y="0"/>
                <wp:positionH relativeFrom="margin">
                  <wp:posOffset>56444</wp:posOffset>
                </wp:positionH>
                <wp:positionV relativeFrom="paragraph">
                  <wp:posOffset>313902</wp:posOffset>
                </wp:positionV>
                <wp:extent cx="5589917" cy="6287699"/>
                <wp:effectExtent l="0" t="0" r="10795" b="18415"/>
                <wp:wrapNone/>
                <wp:docPr id="175" name="Rectangle 175"/>
                <wp:cNvGraphicFramePr/>
                <a:graphic xmlns:a="http://schemas.openxmlformats.org/drawingml/2006/main">
                  <a:graphicData uri="http://schemas.microsoft.com/office/word/2010/wordprocessingShape">
                    <wps:wsp>
                      <wps:cNvSpPr/>
                      <wps:spPr>
                        <a:xfrm>
                          <a:off x="0" y="0"/>
                          <a:ext cx="5589917" cy="6287699"/>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E97C1" id="Rectangle 175" o:spid="_x0000_s1026" style="position:absolute;margin-left:4.45pt;margin-top:24.7pt;width:440.15pt;height:495.1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" fillcolor="#17aab9" strokecolor="#1f4d78 [1604]" strokeweight="1pt">
                <w10:wrap anchorx="margin"/>
              </v:rect>
            </w:pict>
          </mc:Fallback>
        </mc:AlternateContent>
      </w:r>
    </w:p>
    <w:p w:rsidR="00CE3056" w:rsidRDefault="005E102F" w:rsidP="00D31B09">
      <w:r>
        <w:rPr>
          <w:noProof/>
        </w:rPr>
        <mc:AlternateContent>
          <mc:Choice Requires="wps">
            <w:drawing>
              <wp:anchor distT="0" distB="0" distL="114300" distR="114300" simplePos="0" relativeHeight="251625984" behindDoc="0" locked="0" layoutInCell="1" allowOverlap="1" wp14:anchorId="1BF86C17" wp14:editId="24575F23">
                <wp:simplePos x="0" y="0"/>
                <wp:positionH relativeFrom="margin">
                  <wp:posOffset>2889956</wp:posOffset>
                </wp:positionH>
                <wp:positionV relativeFrom="paragraph">
                  <wp:posOffset>34502</wp:posOffset>
                </wp:positionV>
                <wp:extent cx="2663825" cy="6084711"/>
                <wp:effectExtent l="0" t="0" r="22225" b="11430"/>
                <wp:wrapNone/>
                <wp:docPr id="182" name="Rectangle 182"/>
                <wp:cNvGraphicFramePr/>
                <a:graphic xmlns:a="http://schemas.openxmlformats.org/drawingml/2006/main">
                  <a:graphicData uri="http://schemas.microsoft.com/office/word/2010/wordprocessingShape">
                    <wps:wsp>
                      <wps:cNvSpPr/>
                      <wps:spPr>
                        <a:xfrm>
                          <a:off x="0" y="0"/>
                          <a:ext cx="2663825" cy="6084711"/>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Localization and                      Registration</w:t>
                            </w:r>
                          </w:p>
                          <w:p w:rsidR="00106491" w:rsidRPr="00DA44AD" w:rsidRDefault="00106491"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86C17" id="Rectangle 182" o:spid="_x0000_s1075" style="position:absolute;left:0;text-align:left;margin-left:227.55pt;margin-top:2.7pt;width:209.75pt;height:479.1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" fillcolor="#cff"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Localization and                      Registration</w:t>
                      </w:r>
                    </w:p>
                    <w:p w:rsidR="00106491" w:rsidRPr="00DA44AD" w:rsidRDefault="00106491"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19840" behindDoc="0" locked="0" layoutInCell="1" allowOverlap="1" wp14:anchorId="46E97EB5" wp14:editId="06AEBA0D">
                <wp:simplePos x="0" y="0"/>
                <wp:positionH relativeFrom="margin">
                  <wp:posOffset>124178</wp:posOffset>
                </wp:positionH>
                <wp:positionV relativeFrom="paragraph">
                  <wp:posOffset>34502</wp:posOffset>
                </wp:positionV>
                <wp:extent cx="2663825" cy="6096000"/>
                <wp:effectExtent l="0" t="0" r="22225" b="19050"/>
                <wp:wrapNone/>
                <wp:docPr id="176" name="Rectangle 176"/>
                <wp:cNvGraphicFramePr/>
                <a:graphic xmlns:a="http://schemas.openxmlformats.org/drawingml/2006/main">
                  <a:graphicData uri="http://schemas.microsoft.com/office/word/2010/wordprocessingShape">
                    <wps:wsp>
                      <wps:cNvSpPr/>
                      <wps:spPr>
                        <a:xfrm>
                          <a:off x="0" y="0"/>
                          <a:ext cx="2663825" cy="6096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Image Segmentation and                     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97EB5" id="Rectangle 176" o:spid="_x0000_s1076" style="position:absolute;left:0;text-align:left;margin-left:9.8pt;margin-top:2.7pt;width:209.75pt;height:480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" fillcolor="#deeaf6 [660]"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Image Segmentation and                     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27008" behindDoc="0" locked="0" layoutInCell="1" allowOverlap="1" wp14:anchorId="78244575" wp14:editId="22899750">
                <wp:simplePos x="0" y="0"/>
                <wp:positionH relativeFrom="column">
                  <wp:posOffset>3347049</wp:posOffset>
                </wp:positionH>
                <wp:positionV relativeFrom="paragraph">
                  <wp:posOffset>90411</wp:posOffset>
                </wp:positionV>
                <wp:extent cx="1812925" cy="664234"/>
                <wp:effectExtent l="0" t="0" r="15875" b="21590"/>
                <wp:wrapNone/>
                <wp:docPr id="183" name="Rectangle 183"/>
                <wp:cNvGraphicFramePr/>
                <a:graphic xmlns:a="http://schemas.openxmlformats.org/drawingml/2006/main">
                  <a:graphicData uri="http://schemas.microsoft.com/office/word/2010/wordprocessingShape">
                    <wps:wsp>
                      <wps:cNvSpPr/>
                      <wps:spPr>
                        <a:xfrm>
                          <a:off x="0" y="0"/>
                          <a:ext cx="1812925" cy="66423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1A2A9E">
                            <w:pPr>
                              <w:jc w:val="center"/>
                              <w:rPr>
                                <w:b/>
                                <w:bCs/>
                                <w:color w:val="000000" w:themeColor="text1"/>
                                <w:sz w:val="28"/>
                                <w:szCs w:val="28"/>
                              </w:rPr>
                            </w:pPr>
                            <w:r w:rsidRPr="001A2A9E">
                              <w:rPr>
                                <w:b/>
                                <w:bCs/>
                                <w:color w:val="000000" w:themeColor="text1"/>
                                <w:sz w:val="28"/>
                                <w:szCs w:val="28"/>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244575" id="Rectangle 183" o:spid="_x0000_s1077" style="position:absolute;left:0;text-align:left;margin-left:263.55pt;margin-top:7.1pt;width:142.75pt;height:52.3pt;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" fillcolor="#bdd6ee [1300]" strokecolor="#1f4d78 [1604]" strokeweight="1pt">
                <v:textbox>
                  <w:txbxContent>
                    <w:p w:rsidR="00106491" w:rsidRPr="001A2A9E" w:rsidRDefault="00106491" w:rsidP="001A2A9E">
                      <w:pPr>
                        <w:jc w:val="center"/>
                        <w:rPr>
                          <w:b/>
                          <w:bCs/>
                          <w:color w:val="000000" w:themeColor="text1"/>
                          <w:sz w:val="28"/>
                          <w:szCs w:val="28"/>
                        </w:rPr>
                      </w:pPr>
                      <w:r w:rsidRPr="001A2A9E">
                        <w:rPr>
                          <w:b/>
                          <w:bCs/>
                          <w:color w:val="000000" w:themeColor="text1"/>
                          <w:sz w:val="28"/>
                          <w:szCs w:val="28"/>
                        </w:rPr>
                        <w:t>Fiducial Center Detection</w:t>
                      </w:r>
                    </w:p>
                  </w:txbxContent>
                </v:textbox>
              </v:rect>
            </w:pict>
          </mc:Fallback>
        </mc:AlternateContent>
      </w:r>
      <w:r>
        <w:rPr>
          <w:noProof/>
        </w:rPr>
        <mc:AlternateContent>
          <mc:Choice Requires="wps">
            <w:drawing>
              <wp:anchor distT="0" distB="0" distL="114300" distR="114300" simplePos="0" relativeHeight="251620864" behindDoc="0" locked="0" layoutInCell="1" allowOverlap="1" wp14:anchorId="137E8AA4" wp14:editId="7899805A">
                <wp:simplePos x="0" y="0"/>
                <wp:positionH relativeFrom="column">
                  <wp:posOffset>560705</wp:posOffset>
                </wp:positionH>
                <wp:positionV relativeFrom="paragraph">
                  <wp:posOffset>101600</wp:posOffset>
                </wp:positionV>
                <wp:extent cx="1812925" cy="667512"/>
                <wp:effectExtent l="0" t="0" r="15875" b="18415"/>
                <wp:wrapNone/>
                <wp:docPr id="177" name="Rectangle 17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7E8AA4" id="Rectangle 177" o:spid="_x0000_s1078" style="position:absolute;left:0;text-align:left;margin-left:44.15pt;margin-top:8pt;width:142.75pt;height:52.5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" fillcolor="#bdd6ee [1300]" strokecolor="#1f4d78 [1604]" strokeweight="1pt">
                <v:textbo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Z-</w:t>
                      </w:r>
                      <w:r>
                        <w:rPr>
                          <w:b/>
                          <w:bCs/>
                          <w:color w:val="000000" w:themeColor="text1"/>
                          <w:sz w:val="28"/>
                          <w:szCs w:val="28"/>
                        </w:rPr>
                        <w:t>frame</w:t>
                      </w:r>
                      <w:r w:rsidRPr="002B386F">
                        <w:rPr>
                          <w:b/>
                          <w:bCs/>
                          <w:color w:val="000000" w:themeColor="text1"/>
                          <w:sz w:val="28"/>
                          <w:szCs w:val="28"/>
                        </w:rPr>
                        <w:t xml:space="preserve"> Detection</w:t>
                      </w:r>
                    </w:p>
                  </w:txbxContent>
                </v:textbox>
              </v:rect>
            </w:pict>
          </mc:Fallback>
        </mc:AlternateContent>
      </w:r>
    </w:p>
    <w:p w:rsidR="00CE3056" w:rsidRDefault="00CE3056" w:rsidP="00D31B09"/>
    <w:p w:rsidR="00CE3056" w:rsidRPr="00BB3CBE" w:rsidRDefault="004300E6" w:rsidP="00D31B09">
      <w:r>
        <w:rPr>
          <w:noProof/>
        </w:rPr>
        <mc:AlternateContent>
          <mc:Choice Requires="wps">
            <w:drawing>
              <wp:anchor distT="0" distB="0" distL="114300" distR="114300" simplePos="0" relativeHeight="251982336" behindDoc="0" locked="0" layoutInCell="1" allowOverlap="1" wp14:anchorId="33DE078A" wp14:editId="67D402EF">
                <wp:simplePos x="0" y="0"/>
                <wp:positionH relativeFrom="column">
                  <wp:posOffset>4114730</wp:posOffset>
                </wp:positionH>
                <wp:positionV relativeFrom="paragraph">
                  <wp:posOffset>41205</wp:posOffset>
                </wp:positionV>
                <wp:extent cx="182880" cy="411480"/>
                <wp:effectExtent l="19050" t="0" r="26670" b="45720"/>
                <wp:wrapNone/>
                <wp:docPr id="1073741982" name="Down Arrow 107374198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31E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82" o:spid="_x0000_s1026" type="#_x0000_t67" style="position:absolute;margin-left:324pt;margin-top:3.25pt;width:14.4pt;height:32.4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Bf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" adj="16800" fillcolor="#5b9bd5 [3204]" strokecolor="#1f4d78 [1604]" strokeweight="1pt"/>
            </w:pict>
          </mc:Fallback>
        </mc:AlternateContent>
      </w:r>
      <w:r w:rsidR="005B366A">
        <w:rPr>
          <w:noProof/>
        </w:rPr>
        <mc:AlternateContent>
          <mc:Choice Requires="wps">
            <w:drawing>
              <wp:anchor distT="0" distB="0" distL="114300" distR="114300" simplePos="0" relativeHeight="251880960" behindDoc="0" locked="0" layoutInCell="1" allowOverlap="1" wp14:anchorId="4B8187CE" wp14:editId="4343C2C7">
                <wp:simplePos x="0" y="0"/>
                <wp:positionH relativeFrom="column">
                  <wp:posOffset>1363980</wp:posOffset>
                </wp:positionH>
                <wp:positionV relativeFrom="paragraph">
                  <wp:posOffset>38594</wp:posOffset>
                </wp:positionV>
                <wp:extent cx="182880" cy="411480"/>
                <wp:effectExtent l="19050" t="0" r="26670" b="45720"/>
                <wp:wrapNone/>
                <wp:docPr id="1073741932" name="Down Arrow 1073741932"/>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42B5D" id="Down Arrow 1073741932" o:spid="_x0000_s1026" type="#_x0000_t67" style="position:absolute;margin-left:107.4pt;margin-top:3.05pt;width:14.4pt;height:32.4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" adj="16800"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28032" behindDoc="0" locked="0" layoutInCell="1" allowOverlap="1" wp14:anchorId="19941713" wp14:editId="6145F204">
                <wp:simplePos x="0" y="0"/>
                <wp:positionH relativeFrom="column">
                  <wp:posOffset>3326765</wp:posOffset>
                </wp:positionH>
                <wp:positionV relativeFrom="paragraph">
                  <wp:posOffset>86360</wp:posOffset>
                </wp:positionV>
                <wp:extent cx="1812925" cy="667512"/>
                <wp:effectExtent l="0" t="0" r="15875" b="18415"/>
                <wp:wrapNone/>
                <wp:docPr id="185" name="Rectangle 185"/>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941713" id="Rectangle 185" o:spid="_x0000_s1079" style="position:absolute;left:0;text-align:left;margin-left:261.95pt;margin-top:6.8pt;width:142.75pt;height:52.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" fillcolor="#bdd6ee [1300]"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Image Rotation Estimation</w:t>
                      </w:r>
                    </w:p>
                  </w:txbxContent>
                </v:textbox>
              </v:rect>
            </w:pict>
          </mc:Fallback>
        </mc:AlternateContent>
      </w:r>
      <w:r w:rsidR="00F96A85">
        <w:rPr>
          <w:noProof/>
        </w:rPr>
        <mc:AlternateContent>
          <mc:Choice Requires="wps">
            <w:drawing>
              <wp:anchor distT="0" distB="0" distL="114300" distR="114300" simplePos="0" relativeHeight="251621888" behindDoc="0" locked="0" layoutInCell="1" allowOverlap="1" wp14:anchorId="5362738C" wp14:editId="02F79183">
                <wp:simplePos x="0" y="0"/>
                <wp:positionH relativeFrom="margin">
                  <wp:posOffset>545465</wp:posOffset>
                </wp:positionH>
                <wp:positionV relativeFrom="paragraph">
                  <wp:posOffset>70485</wp:posOffset>
                </wp:positionV>
                <wp:extent cx="1812925" cy="667512"/>
                <wp:effectExtent l="0" t="0" r="15875" b="18415"/>
                <wp:wrapNone/>
                <wp:docPr id="178" name="Rectangle 17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2738C" id="Rectangle 178" o:spid="_x0000_s1080" style="position:absolute;left:0;text-align:left;margin-left:42.95pt;margin-top:5.55pt;width:142.75pt;height:52.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" fillcolor="#bdd6ee [1300]" strokecolor="#1f4d78 [1604]" strokeweight="1pt">
                <v:textbo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Image Noise Removal</w:t>
                      </w:r>
                    </w:p>
                  </w:txbxContent>
                </v:textbox>
                <w10:wrap anchorx="margin"/>
              </v:rect>
            </w:pict>
          </mc:Fallback>
        </mc:AlternateContent>
      </w:r>
    </w:p>
    <w:p w:rsidR="00CE3056" w:rsidRDefault="00CE3056" w:rsidP="00D31B09"/>
    <w:p w:rsidR="00CE3056" w:rsidRDefault="004300E6" w:rsidP="00D31B09">
      <w:r>
        <w:rPr>
          <w:noProof/>
        </w:rPr>
        <mc:AlternateContent>
          <mc:Choice Requires="wps">
            <w:drawing>
              <wp:anchor distT="0" distB="0" distL="114300" distR="114300" simplePos="0" relativeHeight="251988480" behindDoc="0" locked="0" layoutInCell="1" allowOverlap="1" wp14:anchorId="6E960549" wp14:editId="0C55B24B">
                <wp:simplePos x="0" y="0"/>
                <wp:positionH relativeFrom="column">
                  <wp:posOffset>4057932</wp:posOffset>
                </wp:positionH>
                <wp:positionV relativeFrom="paragraph">
                  <wp:posOffset>16934</wp:posOffset>
                </wp:positionV>
                <wp:extent cx="182880" cy="411480"/>
                <wp:effectExtent l="19050" t="0" r="26670" b="45720"/>
                <wp:wrapNone/>
                <wp:docPr id="1073741985" name="Down Arrow 1073741985"/>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D6C6" id="Down Arrow 1073741985" o:spid="_x0000_s1026" type="#_x0000_t67" style="position:absolute;margin-left:319.5pt;margin-top:1.35pt;width:14.4pt;height:32.4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" adj="16800" fillcolor="#5b9bd5 [3204]" strokecolor="#1f4d78 [1604]" strokeweight="1pt"/>
            </w:pict>
          </mc:Fallback>
        </mc:AlternateContent>
      </w:r>
      <w:r w:rsidR="005B366A">
        <w:rPr>
          <w:noProof/>
        </w:rPr>
        <mc:AlternateContent>
          <mc:Choice Requires="wps">
            <w:drawing>
              <wp:anchor distT="0" distB="0" distL="114300" distR="114300" simplePos="0" relativeHeight="251980288" behindDoc="0" locked="0" layoutInCell="1" allowOverlap="1" wp14:anchorId="4EA59986" wp14:editId="41FF7EF3">
                <wp:simplePos x="0" y="0"/>
                <wp:positionH relativeFrom="column">
                  <wp:posOffset>1381760</wp:posOffset>
                </wp:positionH>
                <wp:positionV relativeFrom="paragraph">
                  <wp:posOffset>10795</wp:posOffset>
                </wp:positionV>
                <wp:extent cx="182880" cy="411480"/>
                <wp:effectExtent l="19050" t="0" r="26670" b="45720"/>
                <wp:wrapNone/>
                <wp:docPr id="1073741981" name="Down Arrow 1073741981"/>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15D18" id="Down Arrow 1073741981" o:spid="_x0000_s1026" type="#_x0000_t67" style="position:absolute;margin-left:108.8pt;margin-top:.85pt;width:14.4pt;height:32.4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" adj="16800"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29056" behindDoc="0" locked="0" layoutInCell="1" allowOverlap="1" wp14:anchorId="01B5FEE2" wp14:editId="3DFFC5F8">
                <wp:simplePos x="0" y="0"/>
                <wp:positionH relativeFrom="column">
                  <wp:posOffset>3316605</wp:posOffset>
                </wp:positionH>
                <wp:positionV relativeFrom="paragraph">
                  <wp:posOffset>66675</wp:posOffset>
                </wp:positionV>
                <wp:extent cx="1812925" cy="667512"/>
                <wp:effectExtent l="0" t="0" r="15875" b="18415"/>
                <wp:wrapNone/>
                <wp:docPr id="186" name="Rectangle 186"/>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B5FEE2" id="Rectangle 186" o:spid="_x0000_s1081" style="position:absolute;left:0;text-align:left;margin-left:261.15pt;margin-top:5.25pt;width:142.75pt;height:52.5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" fillcolor="#bdd6ee [1300]"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3936" behindDoc="0" locked="0" layoutInCell="1" allowOverlap="1" wp14:anchorId="185A98D6" wp14:editId="66A5F6C6">
                <wp:simplePos x="0" y="0"/>
                <wp:positionH relativeFrom="column">
                  <wp:posOffset>548005</wp:posOffset>
                </wp:positionH>
                <wp:positionV relativeFrom="paragraph">
                  <wp:posOffset>34290</wp:posOffset>
                </wp:positionV>
                <wp:extent cx="1812925" cy="667512"/>
                <wp:effectExtent l="0" t="0" r="15875" b="18415"/>
                <wp:wrapNone/>
                <wp:docPr id="180" name="Rectangle 180"/>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5A98D6" id="Rectangle 180" o:spid="_x0000_s1082" style="position:absolute;left:0;text-align:left;margin-left:43.15pt;margin-top:2.7pt;width:142.75pt;height:52.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" fillcolor="#bdd6ee [1300]" strokecolor="#1f4d78 [1604]" strokeweight="1pt">
                <v:textbo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Image Binarization</w:t>
                      </w:r>
                    </w:p>
                  </w:txbxContent>
                </v:textbox>
              </v:rect>
            </w:pict>
          </mc:Fallback>
        </mc:AlternateContent>
      </w:r>
    </w:p>
    <w:p w:rsidR="00CE3056" w:rsidRDefault="005B366A" w:rsidP="00D31B09">
      <w:r>
        <w:rPr>
          <w:noProof/>
        </w:rPr>
        <mc:AlternateContent>
          <mc:Choice Requires="wps">
            <w:drawing>
              <wp:anchor distT="0" distB="0" distL="114300" distR="114300" simplePos="0" relativeHeight="251978240" behindDoc="0" locked="0" layoutInCell="1" allowOverlap="1" wp14:anchorId="07F8EA24" wp14:editId="733B233E">
                <wp:simplePos x="0" y="0"/>
                <wp:positionH relativeFrom="column">
                  <wp:posOffset>1403844</wp:posOffset>
                </wp:positionH>
                <wp:positionV relativeFrom="paragraph">
                  <wp:posOffset>367030</wp:posOffset>
                </wp:positionV>
                <wp:extent cx="182880" cy="411480"/>
                <wp:effectExtent l="19050" t="0" r="26670" b="45720"/>
                <wp:wrapNone/>
                <wp:docPr id="1073741980" name="Down Arrow 1073741980"/>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FAED" id="Down Arrow 1073741980" o:spid="_x0000_s1026" type="#_x0000_t67" style="position:absolute;margin-left:110.55pt;margin-top:28.9pt;width:14.4pt;height:32.4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" adj="16800" fillcolor="#5b9bd5 [3204]" strokecolor="#1f4d78 [1604]" strokeweight="1pt"/>
            </w:pict>
          </mc:Fallback>
        </mc:AlternateContent>
      </w:r>
    </w:p>
    <w:p w:rsidR="00CE3056" w:rsidRDefault="004300E6" w:rsidP="00D31B09">
      <w:r>
        <w:rPr>
          <w:noProof/>
        </w:rPr>
        <mc:AlternateContent>
          <mc:Choice Requires="wps">
            <w:drawing>
              <wp:anchor distT="0" distB="0" distL="114300" distR="114300" simplePos="0" relativeHeight="251986432" behindDoc="0" locked="0" layoutInCell="1" allowOverlap="1" wp14:anchorId="3EC3FC42" wp14:editId="7FB137D4">
                <wp:simplePos x="0" y="0"/>
                <wp:positionH relativeFrom="column">
                  <wp:posOffset>4057650</wp:posOffset>
                </wp:positionH>
                <wp:positionV relativeFrom="paragraph">
                  <wp:posOffset>10301</wp:posOffset>
                </wp:positionV>
                <wp:extent cx="182880" cy="393192"/>
                <wp:effectExtent l="19050" t="0" r="45720" b="45085"/>
                <wp:wrapNone/>
                <wp:docPr id="1073741984" name="Down Arrow 1073741984"/>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0AC9F" id="Down Arrow 1073741984" o:spid="_x0000_s1026" type="#_x0000_t67" style="position:absolute;margin-left:319.5pt;margin-top:.8pt;width:14.4pt;height:30.95pt;z-index:25198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" adj="16577"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0080" behindDoc="0" locked="0" layoutInCell="1" allowOverlap="1" wp14:anchorId="4CB7C7A3" wp14:editId="4172895D">
                <wp:simplePos x="0" y="0"/>
                <wp:positionH relativeFrom="column">
                  <wp:posOffset>3296285</wp:posOffset>
                </wp:positionH>
                <wp:positionV relativeFrom="paragraph">
                  <wp:posOffset>49530</wp:posOffset>
                </wp:positionV>
                <wp:extent cx="1812925" cy="667512"/>
                <wp:effectExtent l="0" t="0" r="15875" b="18415"/>
                <wp:wrapNone/>
                <wp:docPr id="187" name="Rectangle 187"/>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B7C7A3" id="Rectangle 187" o:spid="_x0000_s1083" style="position:absolute;left:0;text-align:left;margin-left:259.55pt;margin-top:3.9pt;width:142.75pt;height:52.5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" fillcolor="#bdd6ee [1300]"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Marker Alignment Calculation</w:t>
                      </w:r>
                    </w:p>
                  </w:txbxContent>
                </v:textbox>
              </v:rect>
            </w:pict>
          </mc:Fallback>
        </mc:AlternateContent>
      </w:r>
      <w:r w:rsidR="004A1219">
        <w:rPr>
          <w:noProof/>
        </w:rPr>
        <mc:AlternateContent>
          <mc:Choice Requires="wps">
            <w:drawing>
              <wp:anchor distT="0" distB="0" distL="114300" distR="114300" simplePos="0" relativeHeight="251622912" behindDoc="0" locked="0" layoutInCell="1" allowOverlap="1" wp14:anchorId="620C83C2" wp14:editId="1527948D">
                <wp:simplePos x="0" y="0"/>
                <wp:positionH relativeFrom="column">
                  <wp:posOffset>556895</wp:posOffset>
                </wp:positionH>
                <wp:positionV relativeFrom="paragraph">
                  <wp:posOffset>23495</wp:posOffset>
                </wp:positionV>
                <wp:extent cx="1812925" cy="667512"/>
                <wp:effectExtent l="0" t="0" r="15875" b="18415"/>
                <wp:wrapNone/>
                <wp:docPr id="179" name="Rectangle 179"/>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2B386F" w:rsidRDefault="00106491" w:rsidP="00DA44AD">
                            <w:pPr>
                              <w:jc w:val="center"/>
                              <w:rPr>
                                <w:b/>
                                <w:bCs/>
                                <w:color w:val="000000" w:themeColor="text1"/>
                                <w:sz w:val="28"/>
                                <w:szCs w:val="28"/>
                              </w:rPr>
                            </w:pPr>
                            <w:r w:rsidRPr="002B386F">
                              <w:rPr>
                                <w:b/>
                                <w:bCs/>
                                <w:color w:val="000000" w:themeColor="text1"/>
                                <w:sz w:val="28"/>
                                <w:szCs w:val="28"/>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0C83C2" id="Rectangle 179" o:spid="_x0000_s1084" style="position:absolute;left:0;text-align:left;margin-left:43.85pt;margin-top:1.85pt;width:142.75pt;height:52.5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" fillcolor="#bdd6ee [1300]" strokecolor="#1f4d78 [1604]" strokeweight="1pt">
                <v:textbox>
                  <w:txbxContent>
                    <w:p w:rsidR="00106491" w:rsidRPr="002B386F" w:rsidRDefault="00106491" w:rsidP="00DA44AD">
                      <w:pPr>
                        <w:jc w:val="center"/>
                        <w:rPr>
                          <w:b/>
                          <w:bCs/>
                          <w:color w:val="000000" w:themeColor="text1"/>
                          <w:sz w:val="28"/>
                          <w:szCs w:val="28"/>
                        </w:rPr>
                      </w:pPr>
                      <w:r w:rsidRPr="002B386F">
                        <w:rPr>
                          <w:b/>
                          <w:bCs/>
                          <w:color w:val="000000" w:themeColor="text1"/>
                          <w:sz w:val="28"/>
                          <w:szCs w:val="28"/>
                        </w:rPr>
                        <w:t>Contrast Enhancement</w:t>
                      </w:r>
                    </w:p>
                  </w:txbxContent>
                </v:textbox>
              </v:rect>
            </w:pict>
          </mc:Fallback>
        </mc:AlternateContent>
      </w:r>
    </w:p>
    <w:p w:rsidR="00CE3056" w:rsidRDefault="004300E6" w:rsidP="00D31B09">
      <w:r>
        <w:rPr>
          <w:noProof/>
        </w:rPr>
        <mc:AlternateContent>
          <mc:Choice Requires="wps">
            <w:drawing>
              <wp:anchor distT="0" distB="0" distL="114300" distR="114300" simplePos="0" relativeHeight="251984384" behindDoc="0" locked="0" layoutInCell="1" allowOverlap="1" wp14:anchorId="2A7AAE5B" wp14:editId="3F7F9753">
                <wp:simplePos x="0" y="0"/>
                <wp:positionH relativeFrom="column">
                  <wp:posOffset>4057650</wp:posOffset>
                </wp:positionH>
                <wp:positionV relativeFrom="paragraph">
                  <wp:posOffset>366254</wp:posOffset>
                </wp:positionV>
                <wp:extent cx="182880" cy="393192"/>
                <wp:effectExtent l="19050" t="0" r="45720" b="45085"/>
                <wp:wrapNone/>
                <wp:docPr id="1073741983" name="Down Arrow 1073741983"/>
                <wp:cNvGraphicFramePr/>
                <a:graphic xmlns:a="http://schemas.openxmlformats.org/drawingml/2006/main">
                  <a:graphicData uri="http://schemas.microsoft.com/office/word/2010/wordprocessingShape">
                    <wps:wsp>
                      <wps:cNvSpPr/>
                      <wps:spPr>
                        <a:xfrm>
                          <a:off x="0" y="0"/>
                          <a:ext cx="182880" cy="39319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AACA" id="Down Arrow 1073741983" o:spid="_x0000_s1026" type="#_x0000_t67" style="position:absolute;margin-left:319.5pt;margin-top:28.85pt;width:14.4pt;height:30.9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" adj="16577" fillcolor="#5b9bd5 [3204]" strokecolor="#1f4d78 [1604]" strokeweight="1pt"/>
            </w:pict>
          </mc:Fallback>
        </mc:AlternateContent>
      </w:r>
      <w:r w:rsidR="005B366A">
        <w:rPr>
          <w:noProof/>
        </w:rPr>
        <mc:AlternateContent>
          <mc:Choice Requires="wps">
            <w:drawing>
              <wp:anchor distT="0" distB="0" distL="114300" distR="114300" simplePos="0" relativeHeight="251976192" behindDoc="0" locked="0" layoutInCell="1" allowOverlap="1" wp14:anchorId="1CDD22D2" wp14:editId="6A8D99B2">
                <wp:simplePos x="0" y="0"/>
                <wp:positionH relativeFrom="column">
                  <wp:posOffset>1348246</wp:posOffset>
                </wp:positionH>
                <wp:positionV relativeFrom="paragraph">
                  <wp:posOffset>347980</wp:posOffset>
                </wp:positionV>
                <wp:extent cx="182880" cy="411480"/>
                <wp:effectExtent l="19050" t="0" r="26670" b="45720"/>
                <wp:wrapNone/>
                <wp:docPr id="1073741979" name="Down Arrow 1073741979"/>
                <wp:cNvGraphicFramePr/>
                <a:graphic xmlns:a="http://schemas.openxmlformats.org/drawingml/2006/main">
                  <a:graphicData uri="http://schemas.microsoft.com/office/word/2010/wordprocessingShape">
                    <wps:wsp>
                      <wps:cNvSpPr/>
                      <wps:spPr>
                        <a:xfrm>
                          <a:off x="0" y="0"/>
                          <a:ext cx="182880" cy="4114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83820" id="Down Arrow 1073741979" o:spid="_x0000_s1026" type="#_x0000_t67" style="position:absolute;margin-left:106.15pt;margin-top:27.4pt;width:14.4pt;height:32.4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" adj="16800" fillcolor="#5b9bd5 [3204]" strokecolor="#1f4d78 [1604]" strokeweight="1pt"/>
            </w:pict>
          </mc:Fallback>
        </mc:AlternateContent>
      </w:r>
    </w:p>
    <w:p w:rsidR="00CE3056" w:rsidRDefault="00CE3056" w:rsidP="00D31B09"/>
    <w:p w:rsidR="00CE3056" w:rsidRDefault="00717B8A" w:rsidP="00D31B09">
      <w:r>
        <w:rPr>
          <w:noProof/>
        </w:rPr>
        <mc:AlternateContent>
          <mc:Choice Requires="wps">
            <w:drawing>
              <wp:anchor distT="0" distB="0" distL="114300" distR="114300" simplePos="0" relativeHeight="251989504" behindDoc="0" locked="0" layoutInCell="1" allowOverlap="1" wp14:anchorId="554E1F79" wp14:editId="311A4EAF">
                <wp:simplePos x="0" y="0"/>
                <wp:positionH relativeFrom="column">
                  <wp:posOffset>2417022</wp:posOffset>
                </wp:positionH>
                <wp:positionV relativeFrom="paragraph">
                  <wp:posOffset>236361</wp:posOffset>
                </wp:positionV>
                <wp:extent cx="365760" cy="182880"/>
                <wp:effectExtent l="0" t="19050" r="34290" b="45720"/>
                <wp:wrapNone/>
                <wp:docPr id="1073741987" name="Right Arrow 1073741987"/>
                <wp:cNvGraphicFramePr/>
                <a:graphic xmlns:a="http://schemas.openxmlformats.org/drawingml/2006/main">
                  <a:graphicData uri="http://schemas.microsoft.com/office/word/2010/wordprocessingShape">
                    <wps:wsp>
                      <wps:cNvSpPr/>
                      <wps:spPr>
                        <a:xfrm>
                          <a:off x="0" y="0"/>
                          <a:ext cx="365760" cy="1828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D26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3741987" o:spid="_x0000_s1026" type="#_x0000_t13" style="position:absolute;margin-left:190.3pt;margin-top:18.6pt;width:28.8pt;height:14.4pt;z-index:25198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" fillcolor="#5b9bd5 [3204]" strokecolor="#1f4d78 [1604]" strokeweight="1pt"/>
            </w:pict>
          </mc:Fallback>
        </mc:AlternateContent>
      </w:r>
      <w:r w:rsidR="00DA44AD">
        <w:rPr>
          <w:noProof/>
        </w:rPr>
        <mc:AlternateContent>
          <mc:Choice Requires="wps">
            <w:drawing>
              <wp:anchor distT="0" distB="0" distL="114300" distR="114300" simplePos="0" relativeHeight="251631104" behindDoc="0" locked="0" layoutInCell="1" allowOverlap="1" wp14:anchorId="59494E5D" wp14:editId="6C5027DD">
                <wp:simplePos x="0" y="0"/>
                <wp:positionH relativeFrom="column">
                  <wp:posOffset>3318510</wp:posOffset>
                </wp:positionH>
                <wp:positionV relativeFrom="paragraph">
                  <wp:posOffset>11430</wp:posOffset>
                </wp:positionV>
                <wp:extent cx="1812925" cy="667512"/>
                <wp:effectExtent l="0" t="0" r="15875" b="18415"/>
                <wp:wrapNone/>
                <wp:docPr id="188" name="Rectangle 188"/>
                <wp:cNvGraphicFramePr/>
                <a:graphic xmlns:a="http://schemas.openxmlformats.org/drawingml/2006/main">
                  <a:graphicData uri="http://schemas.microsoft.com/office/word/2010/wordprocessingShape">
                    <wps:wsp>
                      <wps:cNvSpPr/>
                      <wps:spPr>
                        <a:xfrm>
                          <a:off x="0" y="0"/>
                          <a:ext cx="181292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494E5D" id="Rectangle 188" o:spid="_x0000_s1085" style="position:absolute;left:0;text-align:left;margin-left:261.3pt;margin-top:.9pt;width:142.75pt;height:52.5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" fillcolor="#bdd6ee [1300]" strokecolor="#1f4d78 [1604]" strokeweight="1pt">
                <v:textbox>
                  <w:txbxContent>
                    <w:p w:rsidR="00106491" w:rsidRPr="001A2A9E" w:rsidRDefault="00106491" w:rsidP="00DA44AD">
                      <w:pPr>
                        <w:jc w:val="center"/>
                        <w:rPr>
                          <w:b/>
                          <w:bCs/>
                          <w:color w:val="000000" w:themeColor="text1"/>
                          <w:sz w:val="28"/>
                          <w:szCs w:val="28"/>
                        </w:rPr>
                      </w:pPr>
                      <w:r w:rsidRPr="001A2A9E">
                        <w:rPr>
                          <w:b/>
                          <w:bCs/>
                          <w:color w:val="000000" w:themeColor="text1"/>
                          <w:sz w:val="28"/>
                          <w:szCs w:val="28"/>
                        </w:rPr>
                        <w:t>Parallelization Estimation</w:t>
                      </w:r>
                    </w:p>
                  </w:txbxContent>
                </v:textbox>
              </v:rect>
            </w:pict>
          </mc:Fallback>
        </mc:AlternateContent>
      </w:r>
      <w:r w:rsidR="00DA44AD">
        <w:rPr>
          <w:noProof/>
        </w:rPr>
        <mc:AlternateContent>
          <mc:Choice Requires="wps">
            <w:drawing>
              <wp:anchor distT="0" distB="0" distL="114300" distR="114300" simplePos="0" relativeHeight="251624960" behindDoc="0" locked="0" layoutInCell="1" allowOverlap="1" wp14:anchorId="5A164092" wp14:editId="22B80179">
                <wp:simplePos x="0" y="0"/>
                <wp:positionH relativeFrom="column">
                  <wp:posOffset>568960</wp:posOffset>
                </wp:positionH>
                <wp:positionV relativeFrom="paragraph">
                  <wp:posOffset>5080</wp:posOffset>
                </wp:positionV>
                <wp:extent cx="1813035" cy="667512"/>
                <wp:effectExtent l="0" t="0" r="15875" b="18415"/>
                <wp:wrapNone/>
                <wp:docPr id="181" name="Rectangle 181"/>
                <wp:cNvGraphicFramePr/>
                <a:graphic xmlns:a="http://schemas.openxmlformats.org/drawingml/2006/main">
                  <a:graphicData uri="http://schemas.microsoft.com/office/word/2010/wordprocessingShape">
                    <wps:wsp>
                      <wps:cNvSpPr/>
                      <wps:spPr>
                        <a:xfrm>
                          <a:off x="0" y="0"/>
                          <a:ext cx="1813035" cy="66751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64092" id="Rectangle 181" o:spid="_x0000_s1086" style="position:absolute;left:0;text-align:left;margin-left:44.8pt;margin-top:.4pt;width:142.75pt;height:52.5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" fillcolor="#bdd6ee [1300]" strokecolor="#1f4d78 [1604]" strokeweight="1pt">
                <v:textbox>
                  <w:txbxContent>
                    <w:p w:rsidR="00106491" w:rsidRPr="002B386F" w:rsidRDefault="00106491" w:rsidP="00EF3497">
                      <w:pPr>
                        <w:spacing w:after="0"/>
                        <w:jc w:val="center"/>
                        <w:rPr>
                          <w:b/>
                          <w:bCs/>
                          <w:color w:val="000000" w:themeColor="text1"/>
                          <w:sz w:val="28"/>
                          <w:szCs w:val="28"/>
                        </w:rPr>
                      </w:pPr>
                      <w:r w:rsidRPr="002B386F">
                        <w:rPr>
                          <w:b/>
                          <w:bCs/>
                          <w:color w:val="000000" w:themeColor="text1"/>
                          <w:sz w:val="28"/>
                          <w:szCs w:val="28"/>
                        </w:rPr>
                        <w:t>Binary Masking</w:t>
                      </w:r>
                    </w:p>
                  </w:txbxContent>
                </v:textbox>
              </v:rect>
            </w:pict>
          </mc:Fallback>
        </mc:AlternateContent>
      </w:r>
    </w:p>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0128" behindDoc="0" locked="0" layoutInCell="1" allowOverlap="1" wp14:anchorId="081D5008" wp14:editId="67940AE9">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106491" w:rsidRPr="00007156" w:rsidRDefault="00106491" w:rsidP="00007D29">
                            <w:pPr>
                              <w:pStyle w:val="Caption"/>
                            </w:pPr>
                            <w:bookmarkStart w:id="97" w:name="_Toc523735292"/>
                            <w:bookmarkStart w:id="98" w:name="_Toc524625275"/>
                            <w:bookmarkStart w:id="99" w:name="_Toc52540508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8</w:t>
                            </w:r>
                            <w:r w:rsidR="00462132">
                              <w:fldChar w:fldCharType="end"/>
                            </w:r>
                            <w:r>
                              <w:t xml:space="preserve">: The flowchart of the two main stages of the automatic alignment detection </w:t>
                            </w:r>
                            <w:bookmarkEnd w:id="97"/>
                            <w:bookmarkEnd w:id="98"/>
                            <w:r>
                              <w:t>algorithm. This represents the procedures in each stage.</w:t>
                            </w:r>
                            <w:bookmarkEnd w:id="9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D5008" id="Text Box 21" o:spid="_x0000_s1087" type="#_x0000_t202" style="position:absolute;left:0;text-align:left;margin-left:-2.7pt;margin-top:12.3pt;width:450.6pt;height:.0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106491" w:rsidRPr="00007156" w:rsidRDefault="00106491" w:rsidP="00007D29">
                      <w:pPr>
                        <w:pStyle w:val="Caption"/>
                      </w:pPr>
                      <w:bookmarkStart w:id="100" w:name="_Toc523735292"/>
                      <w:bookmarkStart w:id="101" w:name="_Toc524625275"/>
                      <w:bookmarkStart w:id="102" w:name="_Toc52540508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8</w:t>
                      </w:r>
                      <w:r w:rsidR="00462132">
                        <w:fldChar w:fldCharType="end"/>
                      </w:r>
                      <w:r>
                        <w:t xml:space="preserve">: The flowchart of the two main stages of the automatic alignment detection </w:t>
                      </w:r>
                      <w:bookmarkEnd w:id="100"/>
                      <w:bookmarkEnd w:id="101"/>
                      <w:r>
                        <w:t>algorithm. This represents the procedures in each stage.</w:t>
                      </w:r>
                      <w:bookmarkEnd w:id="102"/>
                      <w:r>
                        <w:t xml:space="preserve">  </w:t>
                      </w:r>
                    </w:p>
                  </w:txbxContent>
                </v:textbox>
              </v:shape>
            </w:pict>
          </mc:Fallback>
        </mc:AlternateContent>
      </w:r>
    </w:p>
    <w:p w:rsidR="00C4796F" w:rsidRDefault="00C4796F" w:rsidP="00D31B09"/>
    <w:p w:rsidR="00071740" w:rsidRDefault="00071740" w:rsidP="00D31B09"/>
    <w:p w:rsidR="00F42168" w:rsidRPr="00D17CF0" w:rsidRDefault="008F2F6D" w:rsidP="002D0447">
      <w:pPr>
        <w:pStyle w:val="Heading3"/>
      </w:pPr>
      <w:bookmarkStart w:id="103" w:name="_Ref521070693"/>
      <w:bookmarkStart w:id="104" w:name="_Toc525387380"/>
      <w:r w:rsidRPr="00D17CF0">
        <w:lastRenderedPageBreak/>
        <w:t>Data acquisition</w:t>
      </w:r>
      <w:bookmarkEnd w:id="103"/>
      <w:bookmarkEnd w:id="104"/>
      <w:r w:rsidR="00945BAA" w:rsidRPr="00D17CF0">
        <w:t xml:space="preserve"> </w:t>
      </w:r>
    </w:p>
    <w:p w:rsidR="00391B3B" w:rsidRDefault="00F42168" w:rsidP="00267E01">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8631E9" w:rsidRPr="00815D5A">
        <w:t xml:space="preserve"> by eliminating</w:t>
      </w:r>
      <w:r w:rsidR="00900DC1">
        <w:t xml:space="preserve"> the need for an</w:t>
      </w:r>
      <w:r w:rsidR="00161A96">
        <w:t xml:space="preserve"> additional</w:t>
      </w:r>
      <w:r w:rsidR="00900DC1">
        <w:t xml:space="preserve"> interface which</w:t>
      </w:r>
      <w:r w:rsidR="009B7263" w:rsidRPr="00815D5A">
        <w:t xml:space="preserve"> connect the </w:t>
      </w:r>
      <w:r w:rsidR="001151B8">
        <w:t>MRI</w:t>
      </w:r>
      <w:r w:rsidR="008631E9" w:rsidRPr="00815D5A">
        <w:t xml:space="preserve"> scanner</w:t>
      </w:r>
      <w:r w:rsidR="004F5203">
        <w:t>,</w:t>
      </w:r>
      <w:r w:rsidR="00900DC1">
        <w:t xml:space="preserve"> the navigation workstation</w:t>
      </w:r>
      <w:r w:rsidR="00AF738D">
        <w:t xml:space="preserve"> and the robotic controller</w:t>
      </w:r>
      <w:r w:rsidR="009B7263" w:rsidRPr="00815D5A">
        <w:t>.</w:t>
      </w:r>
      <w:r w:rsidR="001151B8">
        <w:t xml:space="preserve"> </w:t>
      </w:r>
      <w:r w:rsidR="00B6640B">
        <w:t>The setup of th</w:t>
      </w:r>
      <w:r w:rsidR="00710BC3">
        <w:t xml:space="preserve">e </w:t>
      </w:r>
      <w:r w:rsidR="001151B8">
        <w:t>proposed</w:t>
      </w:r>
      <w:r w:rsidR="008212D5">
        <w:t xml:space="preserve"> approach</w:t>
      </w:r>
      <w:r w:rsidR="00710BC3">
        <w:t xml:space="preserv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267E01">
        <w:t>employed</w:t>
      </w:r>
      <w:r w:rsidR="007726CA">
        <w:t xml:space="preserve"> in a loop</w:t>
      </w:r>
      <w:r w:rsidR="003E2243">
        <w:t xml:space="preserve"> between</w:t>
      </w:r>
      <w:r w:rsidR="00267E01">
        <w:t xml:space="preserve"> the</w:t>
      </w:r>
      <w:r w:rsidR="003E2243">
        <w:t xml:space="preserve">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1151B8" w:rsidP="003719FC">
      <w:pPr>
        <w:keepNext/>
        <w:jc w:val="center"/>
      </w:pPr>
      <w:r>
        <w:rPr>
          <w:noProof/>
        </w:rPr>
        <mc:AlternateContent>
          <mc:Choice Requires="wps">
            <w:drawing>
              <wp:anchor distT="0" distB="0" distL="114300" distR="114300" simplePos="0" relativeHeight="251604480" behindDoc="0" locked="0" layoutInCell="1" allowOverlap="1" wp14:anchorId="35737BD7" wp14:editId="2A62AFDD">
                <wp:simplePos x="0" y="0"/>
                <wp:positionH relativeFrom="column">
                  <wp:posOffset>718467</wp:posOffset>
                </wp:positionH>
                <wp:positionV relativeFrom="paragraph">
                  <wp:posOffset>2812839</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7CF6F" id="_x0000_t32" coordsize="21600,21600" o:spt="32" o:oned="t" path="m,l21600,21600e" filled="f">
                <v:path arrowok="t" fillok="f" o:connecttype="none"/>
                <o:lock v:ext="edit" shapetype="t"/>
              </v:shapetype>
              <v:shape id="Straight Arrow Connector 157" o:spid="_x0000_s1026" type="#_x0000_t32" style="position:absolute;margin-left:56.55pt;margin-top:221.5pt;width:22.5pt;height:7.5pt;flip:x;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" strokecolor="white [3212]" strokeweight=".5pt">
                <v:stroke endarrow="block" joinstyle="miter"/>
              </v:shape>
            </w:pict>
          </mc:Fallback>
        </mc:AlternateContent>
      </w:r>
      <w:r>
        <w:rPr>
          <w:noProof/>
        </w:rPr>
        <mc:AlternateContent>
          <mc:Choice Requires="wps">
            <w:drawing>
              <wp:anchor distT="0" distB="0" distL="114300" distR="114300" simplePos="0" relativeHeight="251603456" behindDoc="0" locked="0" layoutInCell="1" allowOverlap="1" wp14:anchorId="27017313" wp14:editId="7DA865CF">
                <wp:simplePos x="0" y="0"/>
                <wp:positionH relativeFrom="column">
                  <wp:posOffset>191347</wp:posOffset>
                </wp:positionH>
                <wp:positionV relativeFrom="paragraph">
                  <wp:posOffset>2972858</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106491" w:rsidRPr="00767F8C" w:rsidRDefault="00106491"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17313" id="Text Box 156" o:spid="_x0000_s1088" type="#_x0000_t202" style="position:absolute;left:0;text-align:left;margin-left:15.05pt;margin-top:234.1pt;width:55.05pt;height:35.7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" fillcolor="white [3212]" strokecolor="black [3213]" strokeweight=".5pt">
                <v:textbox>
                  <w:txbxContent>
                    <w:p w:rsidR="00106491" w:rsidRPr="00767F8C" w:rsidRDefault="00106491" w:rsidP="003719FC">
                      <w:pPr>
                        <w:spacing w:line="240" w:lineRule="auto"/>
                      </w:pPr>
                      <w:r w:rsidRPr="00767F8C">
                        <w:t>Capture Device</w:t>
                      </w:r>
                    </w:p>
                  </w:txbxContent>
                </v:textbox>
              </v:shape>
            </w:pict>
          </mc:Fallback>
        </mc:AlternateContent>
      </w:r>
      <w:r>
        <w:rPr>
          <w:noProof/>
        </w:rPr>
        <mc:AlternateContent>
          <mc:Choice Requires="wps">
            <w:drawing>
              <wp:anchor distT="0" distB="0" distL="114300" distR="114300" simplePos="0" relativeHeight="251609600" behindDoc="0" locked="0" layoutInCell="1" allowOverlap="1" wp14:anchorId="4056A219" wp14:editId="56956223">
                <wp:simplePos x="0" y="0"/>
                <wp:positionH relativeFrom="column">
                  <wp:posOffset>3245485</wp:posOffset>
                </wp:positionH>
                <wp:positionV relativeFrom="paragraph">
                  <wp:posOffset>2958677</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106491" w:rsidRPr="00767F8C" w:rsidRDefault="00106491"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6A219" id="Text Box 162" o:spid="_x0000_s1089" type="#_x0000_t202" style="position:absolute;left:0;text-align:left;margin-left:255.55pt;margin-top:232.95pt;width:67.5pt;height:37.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" fillcolor="white [3212]" strokecolor="black [3213]" strokeweight=".5pt">
                <v:textbox>
                  <w:txbxContent>
                    <w:p w:rsidR="00106491" w:rsidRPr="00767F8C" w:rsidRDefault="00106491" w:rsidP="003719FC">
                      <w:pPr>
                        <w:spacing w:line="240" w:lineRule="auto"/>
                      </w:pPr>
                      <w:r>
                        <w:t>AV Converters</w:t>
                      </w:r>
                    </w:p>
                  </w:txbxContent>
                </v:textbox>
              </v:shape>
            </w:pict>
          </mc:Fallback>
        </mc:AlternateContent>
      </w:r>
      <w:r>
        <w:rPr>
          <w:noProof/>
        </w:rPr>
        <mc:AlternateContent>
          <mc:Choice Requires="wps">
            <w:drawing>
              <wp:anchor distT="0" distB="0" distL="114300" distR="114300" simplePos="0" relativeHeight="251610624" behindDoc="0" locked="0" layoutInCell="1" allowOverlap="1" wp14:anchorId="3BE2B660" wp14:editId="037B5CAB">
                <wp:simplePos x="0" y="0"/>
                <wp:positionH relativeFrom="margin">
                  <wp:posOffset>2902021</wp:posOffset>
                </wp:positionH>
                <wp:positionV relativeFrom="paragraph">
                  <wp:posOffset>2891578</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13526" id="Straight Arrow Connector 163" o:spid="_x0000_s1026" type="#_x0000_t32" style="position:absolute;margin-left:228.5pt;margin-top:227.7pt;width:21.75pt;height:1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" strokecolor="white [3212]" strokeweight=".5pt">
                <v:stroke endarrow="block" joinstyle="miter"/>
                <w10:wrap anchorx="margin"/>
              </v:shape>
            </w:pict>
          </mc:Fallback>
        </mc:AlternateContent>
      </w:r>
      <w:r w:rsidR="003719FC">
        <w:rPr>
          <w:noProof/>
        </w:rPr>
        <mc:AlternateContent>
          <mc:Choice Requires="wps">
            <w:drawing>
              <wp:anchor distT="0" distB="0" distL="114300" distR="114300" simplePos="0" relativeHeight="251605504" behindDoc="0" locked="0" layoutInCell="1" allowOverlap="1" wp14:anchorId="2E9EACCB" wp14:editId="1857A2B8">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106491" w:rsidRPr="00767F8C" w:rsidRDefault="00106491"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EACCB" id="Text Box 158" o:spid="_x0000_s1090" type="#_x0000_t202" style="position:absolute;left:0;text-align:left;margin-left:44.05pt;margin-top:3pt;width:54.75pt;height:36.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106491" w:rsidRPr="00767F8C" w:rsidRDefault="00106491"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1648" behindDoc="0" locked="0" layoutInCell="1" allowOverlap="1" wp14:anchorId="750A1E72" wp14:editId="203EDEB2">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AF7D1" id="Straight Arrow Connector 164" o:spid="_x0000_s1026" type="#_x0000_t32" style="position:absolute;margin-left:201.75pt;margin-top:202.6pt;width:43.5pt;height:9.75pt;flip:y;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08576" behindDoc="0" locked="0" layoutInCell="1" allowOverlap="1" wp14:anchorId="26F22011" wp14:editId="31C4F801">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00E4A" id="Straight Arrow Connector 161" o:spid="_x0000_s1026" type="#_x0000_t32" style="position:absolute;margin-left:100.45pt;margin-top:24.1pt;width:44.25pt;height:0;flip:x;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7552" behindDoc="0" locked="0" layoutInCell="1" allowOverlap="1" wp14:anchorId="6C6B114E" wp14:editId="6283E075">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BDDE6" id="Straight Arrow Connector 160" o:spid="_x0000_s1026" type="#_x0000_t32" style="position:absolute;margin-left:358.5pt;margin-top:54.85pt;width:26.25pt;height:23.25pt;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06528" behindDoc="0" locked="0" layoutInCell="1" allowOverlap="1" wp14:anchorId="7846E3E8" wp14:editId="52A241B4">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106491" w:rsidRPr="00767F8C" w:rsidRDefault="00106491"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6E3E8" id="Text Box 159" o:spid="_x0000_s1091" type="#_x0000_t202" style="position:absolute;left:0;text-align:left;margin-left:337.5pt;margin-top:12.1pt;width:68.2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106491" w:rsidRPr="00767F8C" w:rsidRDefault="00106491" w:rsidP="003719FC">
                      <w:pPr>
                        <w:spacing w:line="240" w:lineRule="auto"/>
                      </w:pPr>
                      <w:r>
                        <w:t>Processing-Laptop</w:t>
                      </w:r>
                    </w:p>
                  </w:txbxContent>
                </v:textbox>
              </v:shape>
            </w:pict>
          </mc:Fallback>
        </mc:AlternateContent>
      </w:r>
      <w:r w:rsidR="006D5E34" w:rsidRPr="006D5E34">
        <w:rPr>
          <w:noProof/>
        </w:rPr>
        <w:drawing>
          <wp:inline distT="0" distB="0" distL="0" distR="0" wp14:anchorId="35BF6B23" wp14:editId="0B7DE1E7">
            <wp:extent cx="5694330" cy="3476978"/>
            <wp:effectExtent l="0" t="0" r="1905" b="952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8645" t="17288" r="13241" b="19116"/>
                    <a:stretch/>
                  </pic:blipFill>
                  <pic:spPr bwMode="auto">
                    <a:xfrm>
                      <a:off x="0" y="0"/>
                      <a:ext cx="5698263" cy="3479379"/>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251888">
      <w:pPr>
        <w:pStyle w:val="Caption"/>
      </w:pPr>
      <w:bookmarkStart w:id="105" w:name="_Toc523735293"/>
      <w:bookmarkStart w:id="106" w:name="_Toc525405090"/>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9</w:t>
      </w:r>
      <w:r w:rsidR="00462132">
        <w:fldChar w:fldCharType="end"/>
      </w:r>
      <w:r>
        <w:t>: Setup configuration of the image acquisition procedure</w:t>
      </w:r>
      <w:r w:rsidR="00DB4F1F">
        <w:t xml:space="preserve"> in</w:t>
      </w:r>
      <w:r w:rsidR="00FF691F">
        <w:t xml:space="preserve"> the </w:t>
      </w:r>
      <w:r w:rsidR="00DB4F1F">
        <w:t>MRI control room</w:t>
      </w:r>
      <w:r>
        <w:t>.</w:t>
      </w:r>
      <w:bookmarkEnd w:id="105"/>
      <w:bookmarkEnd w:id="106"/>
    </w:p>
    <w:p w:rsidR="00A4502D" w:rsidRDefault="00A4502D" w:rsidP="00D31B09"/>
    <w:p w:rsidR="00557F66" w:rsidRDefault="002240A0" w:rsidP="00557F66">
      <w:r>
        <w:t xml:space="preserve"> </w:t>
      </w:r>
      <w:r w:rsidR="004D5E28">
        <w:t xml:space="preserve">In addition, decoding of </w:t>
      </w:r>
      <w:r w:rsidR="00DF56C9">
        <w:t xml:space="preserve">the </w:t>
      </w:r>
      <w:r w:rsidR="004B20E7">
        <w:t>protected patient imaging data</w:t>
      </w:r>
      <w:r w:rsidR="004D5E28">
        <w:t xml:space="preserve"> is needed to ada</w:t>
      </w:r>
      <w:r w:rsidR="00A31CE0">
        <w:t xml:space="preserve">pt </w:t>
      </w:r>
      <w:r w:rsidR="00FF691F">
        <w:t>the setup flexibly</w:t>
      </w:r>
      <w:r w:rsidR="004D5E28">
        <w:t xml:space="preserve">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w:t>
      </w:r>
      <w:r w:rsidR="00C935DB">
        <w:t xml:space="preserve"> MRI</w:t>
      </w:r>
      <w:r w:rsidR="00605D13">
        <w:t xml:space="preserve"> </w:t>
      </w:r>
      <w:r w:rsidR="00605D13">
        <w:lastRenderedPageBreak/>
        <w:t>data</w:t>
      </w:r>
      <w:r w:rsidR="00C935DB">
        <w:t xml:space="preserve"> which pass though capture device</w:t>
      </w:r>
      <w:r w:rsidR="00123313">
        <w:t>.</w:t>
      </w:r>
      <w:r w:rsidR="0027007F">
        <w:t xml:space="preserve"> </w:t>
      </w:r>
      <w:r w:rsidR="00873729">
        <w:t>However,</w:t>
      </w:r>
      <w:r w:rsidR="0027007F">
        <w:t xml:space="preserve"> the </w:t>
      </w:r>
      <w:r w:rsidR="004E1EA9">
        <w:t xml:space="preserve">use of </w:t>
      </w:r>
      <w:r w:rsidR="00557F66">
        <w:t xml:space="preserve">the </w:t>
      </w:r>
      <w:r w:rsidR="00B1269E">
        <w:t>converters</w:t>
      </w:r>
      <w:r w:rsidR="0027007F">
        <w:t xml:space="preserve"> </w:t>
      </w:r>
      <w:r w:rsidR="004B20E7">
        <w:t>affects</w:t>
      </w:r>
      <w:r w:rsidR="0027007F">
        <w:t xml:space="preserve"> the quality and resolution of the decoded image</w:t>
      </w:r>
      <w:r w:rsidR="00961BBC">
        <w:t>s</w:t>
      </w:r>
      <w:r w:rsidR="004B20E7">
        <w:t xml:space="preserve"> negatively. </w:t>
      </w:r>
    </w:p>
    <w:p w:rsidR="005958F7" w:rsidRDefault="00557F66" w:rsidP="00343C7D">
      <w:r>
        <w:t>T</w:t>
      </w:r>
      <w:r w:rsidR="00CD4456">
        <w:t>wo</w:t>
      </w:r>
      <w:r w:rsidR="003023B9">
        <w:t xml:space="preserve"> different</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B69AA">
        <w:t xml:space="preserve">in this work </w:t>
      </w:r>
      <w:r w:rsidR="008305ED">
        <w:t>to verify</w:t>
      </w:r>
      <w:r w:rsidR="00CD4456">
        <w:t xml:space="preserve"> their applicability </w:t>
      </w:r>
      <w:r w:rsidR="00A4502D">
        <w:t>in the</w:t>
      </w:r>
      <w:r w:rsidR="00C15D26">
        <w:t xml:space="preserve"> proposed</w:t>
      </w:r>
      <w:r w:rsidR="00A4502D">
        <w:t xml:space="preserve"> </w:t>
      </w:r>
      <w:r w:rsidR="008305ED">
        <w:t>setup</w:t>
      </w:r>
      <w:r w:rsidR="00961BBC">
        <w:t>.</w:t>
      </w:r>
      <w:r w:rsidR="00DA478B">
        <w:t xml:space="preserve">: </w:t>
      </w:r>
      <w:r w:rsidR="003F1003">
        <w:t>analog converter (AV converter) and</w:t>
      </w:r>
      <w:r w:rsidR="00DA478B">
        <w:t xml:space="preserve"> </w:t>
      </w:r>
      <w:r w:rsidR="003F1003">
        <w:t xml:space="preserve">VGA converter. </w:t>
      </w:r>
      <w:r w:rsidR="0066099C">
        <w:t>Figure 3</w:t>
      </w:r>
      <w:r w:rsidR="00123313">
        <w:t>.</w:t>
      </w:r>
      <w:r w:rsidR="00B63996">
        <w:t>1</w:t>
      </w:r>
      <w:r w:rsidR="00F31A6D">
        <w:t>1</w:t>
      </w:r>
      <w:r w:rsidR="00123313">
        <w:t xml:space="preserve"> </w:t>
      </w:r>
      <w:r w:rsidR="00432F33">
        <w:t>shows a compari</w:t>
      </w:r>
      <w:r w:rsidR="005958F7">
        <w:t>son of the quality</w:t>
      </w:r>
      <w:r w:rsidR="001D136D">
        <w:t xml:space="preserve"> performance of the capture device without data decoding (Figure 3.11 (c)), and with </w:t>
      </w:r>
      <w:r w:rsidR="008A3F72">
        <w:t xml:space="preserve">decoding </w:t>
      </w:r>
      <w:r w:rsidR="00EB55D1">
        <w:t>using</w:t>
      </w:r>
      <w:r w:rsidR="00123313">
        <w:t xml:space="preserve"> </w:t>
      </w:r>
      <w:r w:rsidR="003F1003">
        <w:t>AV converter</w:t>
      </w:r>
      <w:r w:rsidR="00DB6BC9">
        <w:t xml:space="preserve"> (</w:t>
      </w:r>
      <w:r w:rsidR="00DB6BC9">
        <w:fldChar w:fldCharType="begin"/>
      </w:r>
      <w:r w:rsidR="00DB6BC9">
        <w:instrText xml:space="preserve"> REF _Ref525329833 \h </w:instrText>
      </w:r>
      <w:r w:rsidR="00DB6BC9">
        <w:fldChar w:fldCharType="separate"/>
      </w:r>
      <w:r w:rsidR="00DB6BC9">
        <w:t xml:space="preserve">Figure </w:t>
      </w:r>
      <w:r w:rsidR="00DB6BC9">
        <w:rPr>
          <w:cs/>
        </w:rPr>
        <w:t>‎</w:t>
      </w:r>
      <w:r w:rsidR="00DB6BC9">
        <w:t>3.11</w:t>
      </w:r>
      <w:r w:rsidR="00DB6BC9">
        <w:fldChar w:fldCharType="end"/>
      </w:r>
      <w:r w:rsidR="00DB6BC9">
        <w:t xml:space="preserve"> (</w:t>
      </w:r>
      <w:r w:rsidR="00343C7D">
        <w:t>a</w:t>
      </w:r>
      <w:r w:rsidR="00DB6BC9">
        <w:t>)</w:t>
      </w:r>
      <w:r w:rsidR="003F1003">
        <w:t>) and VGA converter (</w:t>
      </w:r>
      <w:r w:rsidR="003F1003">
        <w:fldChar w:fldCharType="begin"/>
      </w:r>
      <w:r w:rsidR="003F1003">
        <w:instrText xml:space="preserve"> REF _Ref525329833 \h </w:instrText>
      </w:r>
      <w:r w:rsidR="003F1003">
        <w:fldChar w:fldCharType="separate"/>
      </w:r>
      <w:r w:rsidR="003F1003">
        <w:t xml:space="preserve">Figure </w:t>
      </w:r>
      <w:r w:rsidR="003F1003">
        <w:rPr>
          <w:cs/>
        </w:rPr>
        <w:t>‎</w:t>
      </w:r>
      <w:r w:rsidR="003F1003">
        <w:t>3.11</w:t>
      </w:r>
      <w:r w:rsidR="003F1003">
        <w:fldChar w:fldCharType="end"/>
      </w:r>
      <w:r w:rsidR="003F1003">
        <w:t xml:space="preserve"> </w:t>
      </w:r>
      <w:r w:rsidR="00DB6BC9">
        <w:t>(</w:t>
      </w:r>
      <w:r w:rsidR="00343C7D">
        <w:t>b</w:t>
      </w:r>
      <w:r w:rsidR="00DB6BC9">
        <w:t>))</w:t>
      </w:r>
      <w:r w:rsidR="00900685">
        <w:t>.</w:t>
      </w:r>
      <w:r w:rsidR="00DD1F98">
        <w:t xml:space="preserve"> </w:t>
      </w:r>
      <w:r w:rsidR="002D5BF6">
        <w:t>Even though</w:t>
      </w:r>
      <w:r w:rsidR="00470547">
        <w:t xml:space="preserve"> </w:t>
      </w:r>
      <w:r w:rsidR="002351E5">
        <w:t>the</w:t>
      </w:r>
      <w:r w:rsidR="00470547">
        <w:t xml:space="preserve"> VGA converter</w:t>
      </w:r>
      <w:r w:rsidR="005958F7">
        <w:t xml:space="preserve"> provide</w:t>
      </w:r>
      <w:r w:rsidR="008B69AA">
        <w:t>s</w:t>
      </w:r>
      <w:r w:rsidR="002351E5">
        <w:t xml:space="preserve"> the images with</w:t>
      </w:r>
      <w:r w:rsidR="00470547">
        <w:t xml:space="preserve"> </w:t>
      </w:r>
      <w:r w:rsidR="005958F7">
        <w:t xml:space="preserve">a </w:t>
      </w:r>
      <w:r w:rsidR="00470547">
        <w:t>higher resolution and</w:t>
      </w:r>
      <w:r w:rsidR="00AA45C5">
        <w:t xml:space="preserve"> con</w:t>
      </w:r>
      <w:r w:rsidR="002D5BF6">
        <w:t>trast than the AV converter,</w:t>
      </w:r>
      <w:r w:rsidR="00AA45C5">
        <w:t xml:space="preserve"> it is not compatible with</w:t>
      </w:r>
      <w:r w:rsidR="0026784B">
        <w:t xml:space="preserve"> the</w:t>
      </w:r>
      <w:r w:rsidR="00AA45C5">
        <w:t xml:space="preserve"> MRI hardware system.</w:t>
      </w:r>
      <w:r w:rsidR="002D5BF6">
        <w:t xml:space="preserve"> </w:t>
      </w:r>
    </w:p>
    <w:p w:rsidR="00582C6C" w:rsidRDefault="00927806" w:rsidP="000204A5">
      <w:r>
        <w:t>An alternative to</w:t>
      </w:r>
      <w:r w:rsidR="002D5BF6">
        <w:t xml:space="preserve"> the</w:t>
      </w:r>
      <w:r w:rsidR="00AA45C5">
        <w:t xml:space="preserve"> capture device and </w:t>
      </w:r>
      <w:r>
        <w:t xml:space="preserve">the </w:t>
      </w:r>
      <w:r w:rsidR="00AA45C5">
        <w:t>converter</w:t>
      </w:r>
      <w:r>
        <w:t>s</w:t>
      </w:r>
      <w:r w:rsidR="00AA45C5">
        <w:t xml:space="preserve"> </w:t>
      </w:r>
      <w:r>
        <w:t>is a camera which can be positioned in</w:t>
      </w:r>
      <w:r w:rsidR="00AA45C5">
        <w:t xml:space="preserve"> front of the MRI monitor</w:t>
      </w:r>
      <w:r>
        <w:t xml:space="preserve"> to</w:t>
      </w:r>
      <w:r w:rsidR="00B96EA0">
        <w:t xml:space="preserve"> </w:t>
      </w:r>
      <w:r w:rsidR="000204A5">
        <w:t xml:space="preserve">acquire </w:t>
      </w:r>
      <w:r w:rsidR="00316C13">
        <w:t>the image</w:t>
      </w:r>
      <w:r w:rsidR="00AA45C5">
        <w:t xml:space="preserve"> directly</w:t>
      </w:r>
      <w:r w:rsidR="00B96EA0">
        <w:t xml:space="preserve"> from the </w:t>
      </w:r>
      <w:r w:rsidR="00E6369A">
        <w:t>screen</w:t>
      </w:r>
      <w:r w:rsidR="00AA45C5">
        <w:t xml:space="preserve">. </w:t>
      </w:r>
      <w:r w:rsidR="000204A5">
        <w:t>T</w:t>
      </w:r>
      <w:r w:rsidR="00AA45C5">
        <w:t>his approach is compati</w:t>
      </w:r>
      <w:r w:rsidR="00316C13">
        <w:t>ble with</w:t>
      </w:r>
      <w:r w:rsidR="00AA45C5">
        <w:t xml:space="preserve"> all MRI systems</w:t>
      </w:r>
      <w:r w:rsidR="00316C13">
        <w:t xml:space="preserve"> without</w:t>
      </w:r>
      <w:r w:rsidR="0089557F">
        <w:t xml:space="preserve"> the</w:t>
      </w:r>
      <w:r w:rsidR="000204A5">
        <w:t xml:space="preserve"> need for</w:t>
      </w:r>
      <w:r w:rsidR="00316C13">
        <w:t xml:space="preserve"> decoding process</w:t>
      </w:r>
      <w:r w:rsidR="00AA45C5">
        <w:t>,</w:t>
      </w:r>
      <w:r w:rsidR="000204A5">
        <w:t xml:space="preserve"> but</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p>
    <w:p w:rsidR="00605D13" w:rsidRDefault="00816A6B" w:rsidP="00CC08CA">
      <w:r>
        <w:t xml:space="preserve"> </w:t>
      </w:r>
      <w:r w:rsidR="00DA41FD">
        <w:t>I</w:t>
      </w:r>
      <w:r w:rsidR="000204A5">
        <w:t>n this project</w:t>
      </w:r>
      <w:r w:rsidR="001E033A">
        <w:t>,</w:t>
      </w:r>
      <w:r w:rsidR="00B84511">
        <w:t xml:space="preserve"> the </w:t>
      </w:r>
      <w:r w:rsidR="00582B24">
        <w:t xml:space="preserve">capture device </w:t>
      </w:r>
      <w:r w:rsidR="008350B2">
        <w:t>and</w:t>
      </w:r>
      <w:r w:rsidR="00582B24">
        <w:t xml:space="preserve"> </w:t>
      </w:r>
      <w:r w:rsidR="00B84511">
        <w:t>AV con</w:t>
      </w:r>
      <w:r w:rsidR="00582B24">
        <w:t>verter</w:t>
      </w:r>
      <w:r w:rsidR="00EF57D2">
        <w:t xml:space="preserve"> are</w:t>
      </w:r>
      <w:r w:rsidR="002A28BE">
        <w:t xml:space="preserve"> employed</w:t>
      </w:r>
      <w:r w:rsidR="00582C6C">
        <w:t>,</w:t>
      </w:r>
      <w:r w:rsidR="00582B24">
        <w:t xml:space="preserve"> since </w:t>
      </w:r>
      <w:r w:rsidR="00582C6C">
        <w:t>this setup is</w:t>
      </w:r>
      <w:r w:rsidR="00582B24">
        <w:t xml:space="preserve"> </w:t>
      </w:r>
      <w:r w:rsidR="00B84511">
        <w:t xml:space="preserve">compatible with </w:t>
      </w:r>
      <w:r w:rsidR="005958F7">
        <w:t xml:space="preserve">the </w:t>
      </w:r>
      <w:r w:rsidR="00B84511">
        <w:t>MRI hardware system</w:t>
      </w:r>
      <w:r w:rsidR="005958F7">
        <w:t xml:space="preserve"> which</w:t>
      </w:r>
      <w:r w:rsidR="00582B24">
        <w:t xml:space="preserve">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582C6C">
        <w:t xml:space="preserve"> </w:t>
      </w:r>
      <w:r w:rsidR="00D65FC3">
        <w:t>(b)</w:t>
      </w:r>
      <w:r w:rsidR="004B3238">
        <w:t xml:space="preserve"> </w:t>
      </w:r>
      <w:r w:rsidR="00191AEB">
        <w:t>shows a snapshot of the MRI screen from a T1W image of the Z-</w:t>
      </w:r>
      <w:r w:rsidR="006914C1">
        <w:t xml:space="preserve">frame </w:t>
      </w:r>
      <w:r w:rsidR="00191AEB">
        <w:t>marker using</w:t>
      </w:r>
      <w:r w:rsidR="00CC08CA">
        <w:t xml:space="preserve"> the </w:t>
      </w:r>
      <w:r w:rsidR="00191AEB">
        <w:t>capture device and AV converter.</w:t>
      </w:r>
    </w:p>
    <w:p w:rsidR="00900685" w:rsidRDefault="005C561B" w:rsidP="001E1A12">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775019A1" wp14:editId="56F436F7">
                <wp:simplePos x="0" y="0"/>
                <wp:positionH relativeFrom="column">
                  <wp:posOffset>3901299</wp:posOffset>
                </wp:positionH>
                <wp:positionV relativeFrom="paragraph">
                  <wp:posOffset>2505710</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019A1" id="Text Box 44" o:spid="_x0000_s1092" type="#_x0000_t202" style="position:absolute;left:0;text-align:left;margin-left:307.2pt;margin-top:197.3pt;width:88.95pt;height:13.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" stroked="f">
                <v:textbox inset="0,0,0,0">
                  <w:txbxContent>
                    <w:p w:rsidR="00106491" w:rsidRPr="00CF759E" w:rsidRDefault="00106491"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769344" behindDoc="0" locked="0" layoutInCell="1" allowOverlap="1" wp14:anchorId="71ED76C5" wp14:editId="3DF269FD">
                <wp:simplePos x="0" y="0"/>
                <wp:positionH relativeFrom="column">
                  <wp:posOffset>860284</wp:posOffset>
                </wp:positionH>
                <wp:positionV relativeFrom="paragraph">
                  <wp:posOffset>248285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D76C5" id="Text Box 42" o:spid="_x0000_s1093" type="#_x0000_t202" style="position:absolute;left:0;text-align:left;margin-left:67.75pt;margin-top:195.5pt;width:71.45pt;height:13.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YmMg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4224" behindDoc="0" locked="0" layoutInCell="1" allowOverlap="1" wp14:anchorId="17D8E3A8" wp14:editId="76A26837">
            <wp:simplePos x="0" y="0"/>
            <wp:positionH relativeFrom="margin">
              <wp:posOffset>0</wp:posOffset>
            </wp:positionH>
            <wp:positionV relativeFrom="paragraph">
              <wp:posOffset>207010</wp:posOffset>
            </wp:positionV>
            <wp:extent cx="2766060" cy="2194560"/>
            <wp:effectExtent l="0" t="0" r="0" b="0"/>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1488" t="4002" r="18424" b="11212"/>
                    <a:stretch/>
                  </pic:blipFill>
                  <pic:spPr bwMode="auto">
                    <a:xfrm>
                      <a:off x="0" y="0"/>
                      <a:ext cx="2766060"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sidRPr="005A1A33">
        <w:rPr>
          <w:noProof/>
        </w:rPr>
        <w:drawing>
          <wp:anchor distT="0" distB="0" distL="114300" distR="114300" simplePos="0" relativeHeight="251765248" behindDoc="0" locked="0" layoutInCell="1" allowOverlap="1" wp14:anchorId="4F84EB0F" wp14:editId="393A79A3">
            <wp:simplePos x="0" y="0"/>
            <wp:positionH relativeFrom="margin">
              <wp:align>right</wp:align>
            </wp:positionH>
            <wp:positionV relativeFrom="paragraph">
              <wp:posOffset>219287</wp:posOffset>
            </wp:positionV>
            <wp:extent cx="2811295" cy="2194560"/>
            <wp:effectExtent l="0" t="0" r="8255"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0289" b="6274"/>
                    <a:stretch/>
                  </pic:blipFill>
                  <pic:spPr bwMode="auto">
                    <a:xfrm>
                      <a:off x="0" y="0"/>
                      <a:ext cx="2811295" cy="2194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33D4">
        <w:rPr>
          <w:noProof/>
        </w:rPr>
        <mc:AlternateContent>
          <mc:Choice Requires="wps">
            <w:drawing>
              <wp:anchor distT="0" distB="0" distL="114300" distR="114300" simplePos="0" relativeHeight="251767296" behindDoc="0" locked="0" layoutInCell="1" allowOverlap="1" wp14:anchorId="13593E3B" wp14:editId="61B51301">
                <wp:simplePos x="0" y="0"/>
                <wp:positionH relativeFrom="margin">
                  <wp:posOffset>10654</wp:posOffset>
                </wp:positionH>
                <wp:positionV relativeFrom="paragraph">
                  <wp:posOffset>2826596</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106491" w:rsidRPr="0089557F" w:rsidRDefault="00106491" w:rsidP="00131940">
                            <w:pPr>
                              <w:pStyle w:val="Caption"/>
                            </w:pPr>
                            <w:bookmarkStart w:id="107" w:name="_Toc523735294"/>
                            <w:bookmarkStart w:id="108" w:name="_Toc524625277"/>
                            <w:bookmarkStart w:id="109" w:name="_Toc525405091"/>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0</w:t>
                            </w:r>
                            <w:r w:rsidR="00462132">
                              <w:fldChar w:fldCharType="end"/>
                            </w:r>
                            <w:r>
                              <w:t>: Captured-MR image (T1W image) of the Z-frame marker. (a) Image is acquired using a camera in front of the MRI monitor. (b) Image is captured using the capture device and AV converter (the setup is shown in Figure 3.9).</w:t>
                            </w:r>
                            <w:bookmarkEnd w:id="107"/>
                            <w:bookmarkEnd w:id="108"/>
                            <w:bookmarkEnd w:id="1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593E3B" id="Text Box 40" o:spid="_x0000_s1094" type="#_x0000_t202" style="position:absolute;left:0;text-align:left;margin-left:.85pt;margin-top:222.55pt;width:464.9pt;height:22.85pt;z-index:251767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" stroked="f">
                <v:textbox style="mso-fit-shape-to-text:t" inset="0,0,0,0">
                  <w:txbxContent>
                    <w:p w:rsidR="00106491" w:rsidRPr="0089557F" w:rsidRDefault="00106491" w:rsidP="00131940">
                      <w:pPr>
                        <w:pStyle w:val="Caption"/>
                      </w:pPr>
                      <w:bookmarkStart w:id="110" w:name="_Toc523735294"/>
                      <w:bookmarkStart w:id="111" w:name="_Toc524625277"/>
                      <w:bookmarkStart w:id="112" w:name="_Toc525405091"/>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0</w:t>
                      </w:r>
                      <w:r w:rsidR="00462132">
                        <w:fldChar w:fldCharType="end"/>
                      </w:r>
                      <w:r>
                        <w:t>: Captured-MR image (T1W image) of the Z-frame marker. (a) Image is acquired using a camera in front of the MRI monitor. (b) Image is captured using the capture device and AV converter (the setup is shown in Figure 3.9).</w:t>
                      </w:r>
                      <w:bookmarkEnd w:id="110"/>
                      <w:bookmarkEnd w:id="111"/>
                      <w:bookmarkEnd w:id="112"/>
                      <w:r>
                        <w:t xml:space="preserve"> </w:t>
                      </w:r>
                    </w:p>
                  </w:txbxContent>
                </v:textbox>
                <w10:wrap type="topAndBottom" anchorx="margin"/>
              </v:shape>
            </w:pict>
          </mc:Fallback>
        </mc:AlternateContent>
      </w:r>
      <w:r w:rsidR="00AA545B">
        <w:tab/>
      </w:r>
      <w:r w:rsidR="003446F1">
        <w:tab/>
      </w:r>
    </w:p>
    <w:p w:rsidR="003446F1" w:rsidRDefault="005B1434" w:rsidP="003446F1">
      <w:pPr>
        <w:tabs>
          <w:tab w:val="left" w:pos="720"/>
          <w:tab w:val="left" w:pos="5228"/>
        </w:tabs>
      </w:pPr>
      <w:r>
        <w:rPr>
          <w:noProof/>
        </w:rPr>
        <w:lastRenderedPageBreak/>
        <mc:AlternateContent>
          <mc:Choice Requires="wpg">
            <w:drawing>
              <wp:anchor distT="0" distB="0" distL="114300" distR="114300" simplePos="0" relativeHeight="251763200" behindDoc="0" locked="0" layoutInCell="1" allowOverlap="1" wp14:anchorId="7AA708B1" wp14:editId="75056DC0">
                <wp:simplePos x="0" y="0"/>
                <wp:positionH relativeFrom="column">
                  <wp:posOffset>2991767</wp:posOffset>
                </wp:positionH>
                <wp:positionV relativeFrom="paragraph">
                  <wp:posOffset>1587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8"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6BDB3" id="Group 35" o:spid="_x0000_s1026" style="position:absolute;margin-left:235.55pt;margin-top:1.25pt;width:216.75pt;height:208.6pt;z-index:251763200"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9"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5744" behindDoc="0" locked="0" layoutInCell="1" allowOverlap="1" wp14:anchorId="6C505DE7" wp14:editId="622F4A32">
                <wp:simplePos x="0" y="0"/>
                <wp:positionH relativeFrom="margin">
                  <wp:align>left</wp:align>
                </wp:positionH>
                <wp:positionV relativeFrom="paragraph">
                  <wp:posOffset>21731</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0"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F7E3A" id="Group 25" o:spid="_x0000_s1026" style="position:absolute;margin-left:0;margin-top:1.7pt;width:217.15pt;height:208.05pt;z-index:251615744;mso-position-horizontal:left;mso-position-horizontal-relative:margin"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1"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w10:wrap anchorx="margin"/>
              </v:group>
            </w:pict>
          </mc:Fallback>
        </mc:AlternateContent>
      </w:r>
    </w:p>
    <w:p w:rsidR="003446F1" w:rsidRDefault="003446F1" w:rsidP="003446F1">
      <w:pPr>
        <w:tabs>
          <w:tab w:val="left" w:pos="720"/>
          <w:tab w:val="left" w:pos="5228"/>
        </w:tabs>
      </w:pPr>
    </w:p>
    <w:p w:rsidR="00FC4BEB" w:rsidRDefault="00087179" w:rsidP="0092347F">
      <w:r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F3492A" w:rsidP="00D31B09">
      <w:r>
        <w:rPr>
          <w:noProof/>
        </w:rPr>
        <mc:AlternateContent>
          <mc:Choice Requires="wps">
            <w:drawing>
              <wp:anchor distT="0" distB="0" distL="114300" distR="114300" simplePos="0" relativeHeight="251616768" behindDoc="0" locked="0" layoutInCell="1" allowOverlap="1" wp14:anchorId="4B3E53EE" wp14:editId="31269D4A">
                <wp:simplePos x="0" y="0"/>
                <wp:positionH relativeFrom="margin">
                  <wp:posOffset>4278418</wp:posOffset>
                </wp:positionH>
                <wp:positionV relativeFrom="paragraph">
                  <wp:posOffset>453461</wp:posOffset>
                </wp:positionV>
                <wp:extent cx="541655" cy="635"/>
                <wp:effectExtent l="0" t="0" r="0" b="8255"/>
                <wp:wrapTopAndBottom/>
                <wp:docPr id="170" name="Text Box 170"/>
                <wp:cNvGraphicFramePr/>
                <a:graphic xmlns:a="http://schemas.openxmlformats.org/drawingml/2006/main">
                  <a:graphicData uri="http://schemas.microsoft.com/office/word/2010/wordprocessingShape">
                    <wps:wsp>
                      <wps:cNvSpPr txBox="1"/>
                      <wps:spPr>
                        <a:xfrm>
                          <a:off x="0" y="0"/>
                          <a:ext cx="541655" cy="63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3E53EE" id="Text Box 170" o:spid="_x0000_s1095" type="#_x0000_t202" style="position:absolute;left:0;text-align:left;margin-left:336.9pt;margin-top:35.7pt;width:42.65pt;height:.0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" stroked="f">
                <v:textbox style="mso-fit-shape-to-text:t" inset="0,0,0,0">
                  <w:txbxContent>
                    <w:p w:rsidR="00106491" w:rsidRPr="00CF759E" w:rsidRDefault="00106491" w:rsidP="00251888">
                      <w:pPr>
                        <w:pStyle w:val="Caption"/>
                      </w:pPr>
                      <w:r>
                        <w:t>(b)</w:t>
                      </w:r>
                    </w:p>
                  </w:txbxContent>
                </v:textbox>
                <w10:wrap type="topAndBottom" anchorx="margin"/>
              </v:shape>
            </w:pict>
          </mc:Fallback>
        </mc:AlternateContent>
      </w:r>
      <w:r>
        <w:rPr>
          <w:noProof/>
        </w:rPr>
        <mc:AlternateContent>
          <mc:Choice Requires="wps">
            <w:drawing>
              <wp:anchor distT="0" distB="0" distL="114300" distR="114300" simplePos="0" relativeHeight="251549184" behindDoc="0" locked="0" layoutInCell="1" allowOverlap="1" wp14:anchorId="316CF2D4" wp14:editId="3BAC8BC7">
                <wp:simplePos x="0" y="0"/>
                <wp:positionH relativeFrom="column">
                  <wp:posOffset>1026795</wp:posOffset>
                </wp:positionH>
                <wp:positionV relativeFrom="paragraph">
                  <wp:posOffset>374015</wp:posOffset>
                </wp:positionV>
                <wp:extent cx="586740" cy="635"/>
                <wp:effectExtent l="0" t="0" r="3810" b="8255"/>
                <wp:wrapTopAndBottom/>
                <wp:docPr id="58" name="Text Box 58"/>
                <wp:cNvGraphicFramePr/>
                <a:graphic xmlns:a="http://schemas.openxmlformats.org/drawingml/2006/main">
                  <a:graphicData uri="http://schemas.microsoft.com/office/word/2010/wordprocessingShape">
                    <wps:wsp>
                      <wps:cNvSpPr txBox="1"/>
                      <wps:spPr>
                        <a:xfrm>
                          <a:off x="0" y="0"/>
                          <a:ext cx="586740" cy="63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6CF2D4" id="Text Box 58" o:spid="_x0000_s1096" type="#_x0000_t202" style="position:absolute;left:0;text-align:left;margin-left:80.85pt;margin-top:29.45pt;width:46.2pt;height:.05pt;z-index:25154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zizLwIAAGY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" stroked="f">
                <v:textbox style="mso-fit-shape-to-text:t" inset="0,0,0,0">
                  <w:txbxContent>
                    <w:p w:rsidR="00106491" w:rsidRPr="00CF759E" w:rsidRDefault="00106491" w:rsidP="00251888">
                      <w:pPr>
                        <w:pStyle w:val="Caption"/>
                      </w:pPr>
                      <w:r>
                        <w:t>(</w:t>
                      </w:r>
                      <w:r w:rsidRPr="00CF759E">
                        <w:t>a</w:t>
                      </w:r>
                      <w:r>
                        <w:t>)</w:t>
                      </w:r>
                    </w:p>
                  </w:txbxContent>
                </v:textbox>
                <w10:wrap type="topAndBottom"/>
              </v:shape>
            </w:pict>
          </mc:Fallback>
        </mc:AlternateContent>
      </w:r>
    </w:p>
    <w:p w:rsidR="003446F1" w:rsidRDefault="00F710E2" w:rsidP="00D31B09">
      <w:r>
        <w:rPr>
          <w:noProof/>
        </w:rPr>
        <mc:AlternateContent>
          <mc:Choice Requires="wps">
            <w:drawing>
              <wp:anchor distT="0" distB="0" distL="114300" distR="114300" simplePos="0" relativeHeight="251991552" behindDoc="0" locked="0" layoutInCell="1" allowOverlap="1" wp14:anchorId="657B262F" wp14:editId="4074D18F">
                <wp:simplePos x="0" y="0"/>
                <wp:positionH relativeFrom="column">
                  <wp:posOffset>2291574</wp:posOffset>
                </wp:positionH>
                <wp:positionV relativeFrom="paragraph">
                  <wp:posOffset>998362</wp:posOffset>
                </wp:positionV>
                <wp:extent cx="981075" cy="371475"/>
                <wp:effectExtent l="0" t="0" r="0" b="0"/>
                <wp:wrapNone/>
                <wp:docPr id="1073741933" name="Oval 1073741933"/>
                <wp:cNvGraphicFramePr/>
                <a:graphic xmlns:a="http://schemas.openxmlformats.org/drawingml/2006/main">
                  <a:graphicData uri="http://schemas.microsoft.com/office/word/2010/wordprocessingShape">
                    <wps:wsp>
                      <wps:cNvSpPr/>
                      <wps:spPr>
                        <a:xfrm>
                          <a:off x="0" y="0"/>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BEA405" id="Oval 1073741933" o:spid="_x0000_s1026" style="position:absolute;margin-left:180.45pt;margin-top:78.6pt;width:77.25pt;height:29.2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" filled="f" strokecolor="red" strokeweight="1pt">
                <v:stroke joinstyle="miter"/>
              </v:oval>
            </w:pict>
          </mc:Fallback>
        </mc:AlternateContent>
      </w:r>
      <w:r w:rsidR="00900685">
        <w:rPr>
          <w:noProof/>
        </w:rPr>
        <mc:AlternateContent>
          <mc:Choice Requires="wps">
            <w:drawing>
              <wp:anchor distT="0" distB="0" distL="114300" distR="114300" simplePos="0" relativeHeight="251773440" behindDoc="0" locked="0" layoutInCell="1" allowOverlap="1" wp14:anchorId="5C9837C9" wp14:editId="56A0F5E1">
                <wp:simplePos x="0" y="0"/>
                <wp:positionH relativeFrom="margin">
                  <wp:posOffset>101600</wp:posOffset>
                </wp:positionH>
                <wp:positionV relativeFrom="paragraph">
                  <wp:posOffset>3775710</wp:posOffset>
                </wp:positionV>
                <wp:extent cx="5813425" cy="635"/>
                <wp:effectExtent l="0" t="0" r="0" b="5715"/>
                <wp:wrapTopAndBottom/>
                <wp:docPr id="45" name="Text Box 45"/>
                <wp:cNvGraphicFramePr/>
                <a:graphic xmlns:a="http://schemas.openxmlformats.org/drawingml/2006/main">
                  <a:graphicData uri="http://schemas.microsoft.com/office/word/2010/wordprocessingShape">
                    <wps:wsp>
                      <wps:cNvSpPr txBox="1"/>
                      <wps:spPr>
                        <a:xfrm>
                          <a:off x="0" y="0"/>
                          <a:ext cx="5813425" cy="635"/>
                        </a:xfrm>
                        <a:prstGeom prst="rect">
                          <a:avLst/>
                        </a:prstGeom>
                        <a:solidFill>
                          <a:prstClr val="white"/>
                        </a:solidFill>
                        <a:ln>
                          <a:noFill/>
                        </a:ln>
                      </wps:spPr>
                      <wps:txbx>
                        <w:txbxContent>
                          <w:p w:rsidR="00106491" w:rsidRPr="00C4796F" w:rsidRDefault="00106491" w:rsidP="000D48DC">
                            <w:pPr>
                              <w:pStyle w:val="Caption"/>
                            </w:pPr>
                            <w:bookmarkStart w:id="113" w:name="_Ref525329833"/>
                            <w:bookmarkStart w:id="114" w:name="_Toc523735295"/>
                            <w:bookmarkStart w:id="115" w:name="_Toc524625278"/>
                            <w:bookmarkStart w:id="116" w:name="_Toc52540509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1</w:t>
                            </w:r>
                            <w:r w:rsidR="00462132">
                              <w:fldChar w:fldCharType="end"/>
                            </w:r>
                            <w:bookmarkEnd w:id="113"/>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4"/>
                            <w:bookmarkEnd w:id="115"/>
                            <w:bookmarkEnd w:id="116"/>
                            <w:r w:rsidRPr="0090068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9837C9" id="Text Box 45" o:spid="_x0000_s1097" type="#_x0000_t202" style="position:absolute;left:0;text-align:left;margin-left:8pt;margin-top:297.3pt;width:457.75pt;height:.05pt;z-index:251773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" stroked="f">
                <v:textbox style="mso-fit-shape-to-text:t" inset="0,0,0,0">
                  <w:txbxContent>
                    <w:p w:rsidR="00106491" w:rsidRPr="00C4796F" w:rsidRDefault="00106491" w:rsidP="000D48DC">
                      <w:pPr>
                        <w:pStyle w:val="Caption"/>
                      </w:pPr>
                      <w:bookmarkStart w:id="117" w:name="_Ref525329833"/>
                      <w:bookmarkStart w:id="118" w:name="_Toc523735295"/>
                      <w:bookmarkStart w:id="119" w:name="_Toc524625278"/>
                      <w:bookmarkStart w:id="120" w:name="_Toc52540509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1</w:t>
                      </w:r>
                      <w:r w:rsidR="00462132">
                        <w:fldChar w:fldCharType="end"/>
                      </w:r>
                      <w:bookmarkEnd w:id="117"/>
                      <w:r>
                        <w:t>: Quality test image which is captured from a monitor with different methods. Image</w:t>
                      </w:r>
                      <w:r w:rsidRPr="007F2238">
                        <w:t xml:space="preserve"> is captured by using</w:t>
                      </w:r>
                      <w:r>
                        <w:t xml:space="preserve"> (a)</w:t>
                      </w:r>
                      <w:r w:rsidRPr="007F2238">
                        <w:t xml:space="preserve"> the capture de</w:t>
                      </w:r>
                      <w:r>
                        <w:t>vice and the AV converter, (b) the</w:t>
                      </w:r>
                      <w:r w:rsidRPr="007F2238">
                        <w:t xml:space="preserve"> capture device</w:t>
                      </w:r>
                      <w:r>
                        <w:t xml:space="preserve"> and the VGA converter, (C) only the capture device</w:t>
                      </w:r>
                      <w:r w:rsidRPr="007F2238">
                        <w:t xml:space="preserve"> with HDMI cable (HDMI </w:t>
                      </w:r>
                      <w:r>
                        <w:t xml:space="preserve">resolution). The red ellipses </w:t>
                      </w:r>
                      <w:r w:rsidRPr="007F2238">
                        <w:t>show the</w:t>
                      </w:r>
                      <w:r>
                        <w:t xml:space="preserve"> regions which are distorted during the decoding process</w:t>
                      </w:r>
                      <w:r w:rsidRPr="007F2238">
                        <w:t>.</w:t>
                      </w:r>
                      <w:bookmarkEnd w:id="118"/>
                      <w:bookmarkEnd w:id="119"/>
                      <w:bookmarkEnd w:id="120"/>
                      <w:r w:rsidRPr="00900685">
                        <w:t xml:space="preserve"> </w:t>
                      </w:r>
                    </w:p>
                  </w:txbxContent>
                </v:textbox>
                <w10:wrap type="topAndBottom" anchorx="margin"/>
              </v:shape>
            </w:pict>
          </mc:Fallback>
        </mc:AlternateContent>
      </w:r>
      <w:r w:rsidR="00F3492A">
        <w:rPr>
          <w:noProof/>
        </w:rPr>
        <mc:AlternateContent>
          <mc:Choice Requires="wps">
            <w:drawing>
              <wp:anchor distT="0" distB="0" distL="114300" distR="114300" simplePos="0" relativeHeight="251617792" behindDoc="0" locked="0" layoutInCell="1" allowOverlap="1" wp14:anchorId="7805AD19" wp14:editId="0CCE9BA9">
                <wp:simplePos x="0" y="0"/>
                <wp:positionH relativeFrom="column">
                  <wp:posOffset>2731770</wp:posOffset>
                </wp:positionH>
                <wp:positionV relativeFrom="paragraph">
                  <wp:posOffset>3436620</wp:posOffset>
                </wp:positionV>
                <wp:extent cx="553085" cy="635"/>
                <wp:effectExtent l="0" t="0" r="0" b="8255"/>
                <wp:wrapTopAndBottom/>
                <wp:docPr id="171" name="Text Box 171"/>
                <wp:cNvGraphicFramePr/>
                <a:graphic xmlns:a="http://schemas.openxmlformats.org/drawingml/2006/main">
                  <a:graphicData uri="http://schemas.microsoft.com/office/word/2010/wordprocessingShape">
                    <wps:wsp>
                      <wps:cNvSpPr txBox="1"/>
                      <wps:spPr>
                        <a:xfrm>
                          <a:off x="0" y="0"/>
                          <a:ext cx="553085" cy="635"/>
                        </a:xfrm>
                        <a:prstGeom prst="rect">
                          <a:avLst/>
                        </a:prstGeom>
                        <a:solidFill>
                          <a:prstClr val="white"/>
                        </a:solidFill>
                        <a:ln>
                          <a:noFill/>
                        </a:ln>
                      </wps:spPr>
                      <wps:txbx>
                        <w:txbxContent>
                          <w:p w:rsidR="00106491" w:rsidRPr="00CF759E" w:rsidRDefault="00106491"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05AD19" id="Text Box 171" o:spid="_x0000_s1098" type="#_x0000_t202" style="position:absolute;left:0;text-align:left;margin-left:215.1pt;margin-top:270.6pt;width:43.5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" stroked="f">
                <v:textbox style="mso-fit-shape-to-text:t" inset="0,0,0,0">
                  <w:txbxContent>
                    <w:p w:rsidR="00106491" w:rsidRPr="00CF759E" w:rsidRDefault="00106491" w:rsidP="00251888">
                      <w:pPr>
                        <w:pStyle w:val="Caption"/>
                      </w:pPr>
                      <w:r>
                        <w:t>(c)</w:t>
                      </w:r>
                    </w:p>
                  </w:txbxContent>
                </v:textbox>
                <w10:wrap type="topAndBottom"/>
              </v:shape>
            </w:pict>
          </mc:Fallback>
        </mc:AlternateContent>
      </w:r>
      <w:r w:rsidR="00F3492A">
        <w:rPr>
          <w:noProof/>
        </w:rPr>
        <w:drawing>
          <wp:anchor distT="0" distB="0" distL="114300" distR="114300" simplePos="0" relativeHeight="251551232" behindDoc="0" locked="0" layoutInCell="1" allowOverlap="1" wp14:anchorId="6D36545F" wp14:editId="584FA045">
            <wp:simplePos x="0" y="0"/>
            <wp:positionH relativeFrom="margin">
              <wp:posOffset>1542415</wp:posOffset>
            </wp:positionH>
            <wp:positionV relativeFrom="paragraph">
              <wp:posOffset>646430</wp:posOffset>
            </wp:positionV>
            <wp:extent cx="2841353" cy="27432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2" cstate="print">
                      <a:extLst>
                        <a:ext uri="{28A0092B-C50C-407E-A947-70E740481C1C}">
                          <a14:useLocalDpi xmlns:a14="http://schemas.microsoft.com/office/drawing/2010/main" val="0"/>
                        </a:ext>
                      </a:extLst>
                    </a:blip>
                    <a:srcRect l="22200" t="1836" r="22299" b="3606"/>
                    <a:stretch/>
                  </pic:blipFill>
                  <pic:spPr bwMode="auto">
                    <a:xfrm>
                      <a:off x="0" y="0"/>
                      <a:ext cx="2841353"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1C47" w:rsidRDefault="001D1C47" w:rsidP="0010054A"/>
    <w:p w:rsidR="000F47C1" w:rsidRPr="00F42168" w:rsidRDefault="000F47C1" w:rsidP="0010054A"/>
    <w:p w:rsidR="00347F08" w:rsidRPr="005A1A33" w:rsidRDefault="004830C6" w:rsidP="002D0447">
      <w:pPr>
        <w:pStyle w:val="Heading3"/>
      </w:pPr>
      <w:bookmarkStart w:id="121" w:name="_Ref525318992"/>
      <w:bookmarkStart w:id="122" w:name="_Toc525387381"/>
      <w:r>
        <w:lastRenderedPageBreak/>
        <w:t>Image s</w:t>
      </w:r>
      <w:r w:rsidR="00C30659" w:rsidRPr="005A1A33">
        <w:t>egmentation</w:t>
      </w:r>
      <w:r w:rsidR="003A3BFE">
        <w:t xml:space="preserve"> and pre-p</w:t>
      </w:r>
      <w:r w:rsidR="0001297C" w:rsidRPr="005A1A33">
        <w:t>rocessing</w:t>
      </w:r>
      <w:bookmarkEnd w:id="121"/>
      <w:bookmarkEnd w:id="122"/>
    </w:p>
    <w:p w:rsidR="005C587E" w:rsidRDefault="00CA2C4B" w:rsidP="0079341C">
      <w:pPr>
        <w:pStyle w:val="Heading4"/>
      </w:pPr>
      <w:bookmarkStart w:id="123" w:name="_Toc525387382"/>
      <w:r>
        <w:t xml:space="preserve">Z-frame </w:t>
      </w:r>
      <w:r w:rsidR="00F104C6">
        <w:t xml:space="preserve">marker </w:t>
      </w:r>
      <w:r w:rsidR="0079341C">
        <w:t>cropping</w:t>
      </w:r>
      <w:bookmarkEnd w:id="123"/>
    </w:p>
    <w:p w:rsidR="00F104C6" w:rsidRDefault="00F104C6" w:rsidP="00576243">
      <w:r w:rsidRPr="006F2566">
        <w:t>Detection of the Z-</w:t>
      </w:r>
      <w:r w:rsidR="006F2566">
        <w:t>frame marker</w:t>
      </w:r>
      <w:r w:rsidRPr="006F2566">
        <w:t xml:space="preserve"> in different position, orientation and scaling from the</w:t>
      </w:r>
      <w:r w:rsidR="0079341C">
        <w:t xml:space="preserve"> captured-</w:t>
      </w:r>
      <w:r w:rsidR="00DE10F1">
        <w:t>MR</w:t>
      </w:r>
      <w:r w:rsidR="00BE6EEB">
        <w:t xml:space="preserve"> images is an</w:t>
      </w:r>
      <w:r w:rsidRPr="006F2566">
        <w:t xml:space="preserve"> important step to determine the marker alignment. </w:t>
      </w:r>
      <w:r w:rsidR="0079341C">
        <w:t>One way to separate the Z-frame</w:t>
      </w:r>
      <w:r w:rsidRPr="006F2566">
        <w:t xml:space="preserve"> from the full-screen image is</w:t>
      </w:r>
      <w:r w:rsidR="00BD6B92">
        <w:t xml:space="preserve"> by</w:t>
      </w:r>
      <w:r w:rsidRPr="006F2566">
        <w:t xml:space="preserve"> using the mouse</w:t>
      </w:r>
      <w:r w:rsidR="00AF743C">
        <w:t xml:space="preserve"> </w:t>
      </w:r>
      <w:r w:rsidRPr="006F2566">
        <w:t>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576243" w:rsidRPr="00FC795E" w:rsidRDefault="001D754B" w:rsidP="00576243">
      <w:r>
        <w:rPr>
          <w:noProof/>
        </w:rPr>
        <mc:AlternateContent>
          <mc:Choice Requires="wpg">
            <w:drawing>
              <wp:anchor distT="0" distB="0" distL="114300" distR="114300" simplePos="0" relativeHeight="251730432" behindDoc="0" locked="0" layoutInCell="1" allowOverlap="1" wp14:anchorId="01C4564E" wp14:editId="642F9CA4">
                <wp:simplePos x="0" y="0"/>
                <wp:positionH relativeFrom="margin">
                  <wp:posOffset>338667</wp:posOffset>
                </wp:positionH>
                <wp:positionV relativeFrom="paragraph">
                  <wp:posOffset>1345988</wp:posOffset>
                </wp:positionV>
                <wp:extent cx="3984978" cy="2020711"/>
                <wp:effectExtent l="0" t="0" r="0" b="0"/>
                <wp:wrapNone/>
                <wp:docPr id="41" name="Group 41"/>
                <wp:cNvGraphicFramePr/>
                <a:graphic xmlns:a="http://schemas.openxmlformats.org/drawingml/2006/main">
                  <a:graphicData uri="http://schemas.microsoft.com/office/word/2010/wordprocessingGroup">
                    <wpg:wgp>
                      <wpg:cNvGrpSpPr/>
                      <wpg:grpSpPr>
                        <a:xfrm>
                          <a:off x="0" y="0"/>
                          <a:ext cx="3984978" cy="2020711"/>
                          <a:chOff x="0" y="0"/>
                          <a:chExt cx="3115582" cy="1538151"/>
                        </a:xfrm>
                      </wpg:grpSpPr>
                      <pic:pic xmlns:pic="http://schemas.openxmlformats.org/drawingml/2006/picture">
                        <pic:nvPicPr>
                          <pic:cNvPr id="9" name="Grafik 8" descr="7.JPG"/>
                          <pic:cNvPicPr>
                            <a:picLocks noChangeAspect="1"/>
                          </pic:cNvPicPr>
                        </pic:nvPicPr>
                        <pic:blipFill rotWithShape="1">
                          <a:blip r:embed="rId53"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249364"/>
                          </a:xfrm>
                          <a:prstGeom prst="rect">
                            <a:avLst/>
                          </a:prstGeom>
                          <a:noFill/>
                          <a:ln w="6350">
                            <a:noFill/>
                          </a:ln>
                        </wps:spPr>
                        <wps:txbx>
                          <w:txbxContent>
                            <w:p w:rsidR="00106491" w:rsidRPr="00576243" w:rsidRDefault="00106491" w:rsidP="004558CE">
                              <w:pPr>
                                <w:spacing w:line="240" w:lineRule="auto"/>
                                <w:rPr>
                                  <w:color w:val="FFFFFF" w:themeColor="background1"/>
                                </w:rPr>
                              </w:pPr>
                              <w:r w:rsidRPr="00576243">
                                <w:rPr>
                                  <w:color w:val="FFFFFF" w:themeColor="background1"/>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106491" w:rsidRPr="00576243" w:rsidRDefault="00106491"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612705" y="206416"/>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1C4564E" id="Group 41" o:spid="_x0000_s1099" style="position:absolute;left:0;text-align:left;margin-left:26.65pt;margin-top:106pt;width:313.8pt;height:159.1pt;z-index:251730432;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U5LQS1BRE1JTgAAAAWQAwACAAAAFAAAEKSQBAACAAAAFAAAELiSkQACAAAAAzM5AACSkgACAAAA&#10;AzM5AADqHAAHAAAIDAAACJg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MDE4OjA3OjA5IDEwOjQyOjA3ADIwMTg6MDc6&#10;MDkgMTA6NDI6MDcAAABJAE4ASwBBAC0AQQBEAE0ASQBOAAAA/+ELHW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BZQH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100"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4" o:title="7" croptop="39259f" cropbottom="8105f" cropleft="25469f" cropright="25199f"/>
                  <v:path arrowok="t"/>
                </v:shape>
                <v:shape id="Text Box 1073741888" o:spid="_x0000_s1101" type="#_x0000_t202" style="position:absolute;width:1063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106491" w:rsidRPr="00576243" w:rsidRDefault="00106491" w:rsidP="004558CE">
                        <w:pPr>
                          <w:spacing w:line="240" w:lineRule="auto"/>
                          <w:rPr>
                            <w:color w:val="FFFFFF" w:themeColor="background1"/>
                          </w:rPr>
                        </w:pPr>
                        <w:r w:rsidRPr="00576243">
                          <w:rPr>
                            <w:color w:val="FFFFFF" w:themeColor="background1"/>
                          </w:rPr>
                          <w:t>Crop rectangle</w:t>
                        </w:r>
                      </w:p>
                    </w:txbxContent>
                  </v:textbox>
                </v:shape>
                <v:shape id="Text Box 1073741889" o:spid="_x0000_s1102"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106491" w:rsidRPr="00576243" w:rsidRDefault="00106491" w:rsidP="004558CE">
                        <w:pPr>
                          <w:spacing w:line="240" w:lineRule="auto"/>
                          <w:jc w:val="center"/>
                          <w:rPr>
                            <w:color w:val="FFFFFF" w:themeColor="background1"/>
                          </w:rPr>
                        </w:pPr>
                        <w:r w:rsidRPr="00576243">
                          <w:rPr>
                            <w:color w:val="FFFFFF" w:themeColor="background1"/>
                          </w:rPr>
                          <w:t xml:space="preserve">Crop </w:t>
                        </w:r>
                        <w:r>
                          <w:rPr>
                            <w:color w:val="FFFFFF" w:themeColor="background1"/>
                          </w:rPr>
                          <w:t>i</w:t>
                        </w:r>
                        <w:r w:rsidRPr="00576243">
                          <w:rPr>
                            <w:color w:val="FFFFFF" w:themeColor="background1"/>
                          </w:rPr>
                          <w:t>mage tool menu</w:t>
                        </w:r>
                      </w:p>
                    </w:txbxContent>
                  </v:textbox>
                </v:shape>
                <v:shapetype id="_x0000_t32" coordsize="21600,21600" o:spt="32" o:oned="t" path="m,l21600,21600e" filled="f">
                  <v:path arrowok="t" fillok="f" o:connecttype="none"/>
                  <o:lock v:ext="edit" shapetype="t"/>
                </v:shapetype>
                <v:shape id="Straight Arrow Connector 1073741890" o:spid="_x0000_s1103" type="#_x0000_t32" style="position:absolute;left:6127;top:2064;width:3081;height:29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4"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Pr>
          <w:noProof/>
        </w:rPr>
        <w:drawing>
          <wp:anchor distT="0" distB="0" distL="114300" distR="114300" simplePos="0" relativeHeight="251729408" behindDoc="0" locked="0" layoutInCell="1" allowOverlap="1" wp14:anchorId="1199232A" wp14:editId="3AE6B5BC">
            <wp:simplePos x="0" y="0"/>
            <wp:positionH relativeFrom="margin">
              <wp:align>left</wp:align>
            </wp:positionH>
            <wp:positionV relativeFrom="paragraph">
              <wp:posOffset>360468</wp:posOffset>
            </wp:positionV>
            <wp:extent cx="5717032" cy="3840480"/>
            <wp:effectExtent l="0" t="0" r="0" b="762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568" t="17889" r="15017" b="10230"/>
                    <a:stretch/>
                  </pic:blipFill>
                  <pic:spPr bwMode="auto">
                    <a:xfrm>
                      <a:off x="0" y="0"/>
                      <a:ext cx="5717032"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Default="001D754B" w:rsidP="00D31B09">
      <w:pPr>
        <w:rPr>
          <w:rFonts w:eastAsia="Times New Roman" w:cs="Calibri"/>
          <w:color w:val="000000"/>
        </w:rPr>
      </w:pPr>
      <w:r>
        <w:rPr>
          <w:noProof/>
        </w:rPr>
        <mc:AlternateContent>
          <mc:Choice Requires="wps">
            <w:drawing>
              <wp:anchor distT="0" distB="0" distL="114300" distR="114300" simplePos="0" relativeHeight="251775488" behindDoc="0" locked="0" layoutInCell="1" allowOverlap="1" wp14:anchorId="3FD6BEF8" wp14:editId="2C69097C">
                <wp:simplePos x="0" y="0"/>
                <wp:positionH relativeFrom="margin">
                  <wp:align>center</wp:align>
                </wp:positionH>
                <wp:positionV relativeFrom="paragraph">
                  <wp:posOffset>4104005</wp:posOffset>
                </wp:positionV>
                <wp:extent cx="5565140" cy="635"/>
                <wp:effectExtent l="0" t="0" r="0" b="3810"/>
                <wp:wrapTopAndBottom/>
                <wp:docPr id="48" name="Text Box 4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rsidR="00106491" w:rsidRPr="00696ED8" w:rsidRDefault="00106491" w:rsidP="00251888">
                            <w:pPr>
                              <w:pStyle w:val="Caption"/>
                            </w:pPr>
                            <w:bookmarkStart w:id="124" w:name="_Toc523735296"/>
                            <w:bookmarkStart w:id="125" w:name="_Toc524625279"/>
                            <w:bookmarkStart w:id="126" w:name="_Toc52540509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2</w:t>
                            </w:r>
                            <w:r w:rsidR="00462132">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4"/>
                            <w:bookmarkEnd w:id="125"/>
                            <w:r>
                              <w:t>captured-image.</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6BEF8" id="Text Box 48" o:spid="_x0000_s1105" type="#_x0000_t202" style="position:absolute;left:0;text-align:left;margin-left:0;margin-top:323.15pt;width:438.2pt;height:.05pt;z-index:251775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AbMAIAAGcEAAAOAAAAZHJzL2Uyb0RvYy54bWysVMFu2zAMvQ/YPwi6L066JC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" stroked="f">
                <v:textbox style="mso-fit-shape-to-text:t" inset="0,0,0,0">
                  <w:txbxContent>
                    <w:p w:rsidR="00106491" w:rsidRPr="00696ED8" w:rsidRDefault="00106491" w:rsidP="00251888">
                      <w:pPr>
                        <w:pStyle w:val="Caption"/>
                      </w:pPr>
                      <w:bookmarkStart w:id="127" w:name="_Toc523735296"/>
                      <w:bookmarkStart w:id="128" w:name="_Toc524625279"/>
                      <w:bookmarkStart w:id="129" w:name="_Toc52540509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2</w:t>
                      </w:r>
                      <w:r w:rsidR="00462132">
                        <w:fldChar w:fldCharType="end"/>
                      </w:r>
                      <w:r>
                        <w:t>:</w:t>
                      </w:r>
                      <w:r w:rsidRPr="0079341C">
                        <w:t xml:space="preserve"> </w:t>
                      </w:r>
                      <w:r>
                        <w:t>C</w:t>
                      </w:r>
                      <w:r w:rsidRPr="008D6AB0">
                        <w:t>ropping operation for extracting</w:t>
                      </w:r>
                      <w:r>
                        <w:t xml:space="preserve"> the</w:t>
                      </w:r>
                      <w:r w:rsidRPr="008D6AB0">
                        <w:t xml:space="preserve"> </w:t>
                      </w:r>
                      <w:r>
                        <w:t xml:space="preserve">Z-frame marker from the </w:t>
                      </w:r>
                      <w:bookmarkEnd w:id="127"/>
                      <w:bookmarkEnd w:id="128"/>
                      <w:r>
                        <w:t>captured-image.</w:t>
                      </w:r>
                      <w:bookmarkEnd w:id="129"/>
                    </w:p>
                  </w:txbxContent>
                </v:textbox>
                <w10:wrap type="topAndBottom" anchorx="margin"/>
              </v:shape>
            </w:pict>
          </mc:Fallback>
        </mc:AlternateContent>
      </w:r>
    </w:p>
    <w:p w:rsidR="00F104C6" w:rsidRPr="00F104C6" w:rsidRDefault="00F104C6" w:rsidP="00D31B09"/>
    <w:p w:rsidR="004F176D" w:rsidRDefault="00601B84" w:rsidP="00201D21">
      <w:pPr>
        <w:pStyle w:val="Heading4"/>
      </w:pPr>
      <w:bookmarkStart w:id="130" w:name="_Toc525387383"/>
      <w:r>
        <w:lastRenderedPageBreak/>
        <w:t>Automatic detection of</w:t>
      </w:r>
      <w:r w:rsidR="002D3D8A">
        <w:t xml:space="preserve"> the Z-fram</w:t>
      </w:r>
      <w:r>
        <w:t>e</w:t>
      </w:r>
      <w:r w:rsidR="00C1246E">
        <w:t xml:space="preserve"> </w:t>
      </w:r>
      <w:r w:rsidR="003A054C" w:rsidRPr="00FC0879">
        <w:t xml:space="preserve">using Faster </w:t>
      </w:r>
      <w:r w:rsidR="00C92E2D" w:rsidRPr="00FC0879">
        <w:t>R-</w:t>
      </w:r>
      <w:r w:rsidR="003A054C" w:rsidRPr="00FC0879">
        <w:t>CNN</w:t>
      </w:r>
      <w:bookmarkEnd w:id="130"/>
    </w:p>
    <w:p w:rsidR="006D592F" w:rsidRPr="00FC795E" w:rsidRDefault="004A61D9" w:rsidP="001A2F81">
      <w:r w:rsidRPr="00FC795E">
        <w:t xml:space="preserve">In this study, a deep CNN framework is implemented </w:t>
      </w:r>
      <w:r w:rsidR="00571604" w:rsidRPr="00FC795E">
        <w:t xml:space="preserve">with </w:t>
      </w:r>
      <w:r w:rsidR="00601B84">
        <w:t xml:space="preserve">the </w:t>
      </w:r>
      <w:r w:rsidR="00571604" w:rsidRPr="00FC795E">
        <w:t xml:space="preserve">non MRI-system-specific design </w:t>
      </w:r>
      <w:r w:rsidR="001A2F81">
        <w:t>w</w:t>
      </w:r>
      <w:r w:rsidR="000B464A">
        <w:t>hich</w:t>
      </w:r>
      <w:r w:rsidR="00127B18" w:rsidRPr="00FC795E">
        <w:t xml:space="preserve"> </w:t>
      </w:r>
      <w:r w:rsidRPr="00FC795E">
        <w:t>perform</w:t>
      </w:r>
      <w:r w:rsidR="000B464A">
        <w:t>s</w:t>
      </w:r>
      <w:r w:rsidRPr="00FC795E">
        <w:t xml:space="preserve"> the detection process automatically</w:t>
      </w:r>
      <w:r w:rsidR="006D592F" w:rsidRPr="00FC795E">
        <w:t xml:space="preserve">. This algorithm is able to detect </w:t>
      </w:r>
      <w:r w:rsidR="00F81E70">
        <w:t xml:space="preserve">and segment </w:t>
      </w:r>
      <w:r w:rsidR="00EA45E5" w:rsidRPr="00FC795E">
        <w:t>the</w:t>
      </w:r>
      <w:r w:rsidR="00EA45E5">
        <w:t xml:space="preserve"> </w:t>
      </w:r>
      <w:r w:rsidR="00EA45E5" w:rsidRPr="00FC795E">
        <w:t>marker</w:t>
      </w:r>
      <w:r w:rsidR="006D592F" w:rsidRPr="00FC795E">
        <w:t xml:space="preserve"> </w:t>
      </w:r>
      <w:r w:rsidR="00F81E70">
        <w:t xml:space="preserve">structures </w:t>
      </w:r>
      <w:r w:rsidR="006D592F" w:rsidRPr="00FC795E">
        <w:t>from the images</w:t>
      </w:r>
      <w:r w:rsidR="00201D21">
        <w:t xml:space="preserve"> which are </w:t>
      </w:r>
      <w:r w:rsidR="00F81E70">
        <w:t>acquired</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597C91">
        <w:t>or different</w:t>
      </w:r>
      <w:r w:rsidR="006B5C45" w:rsidRPr="00FC795E">
        <w:t xml:space="preserve"> MRI user interfaces.</w:t>
      </w:r>
    </w:p>
    <w:p w:rsidR="00CE5875" w:rsidRDefault="00B23C93" w:rsidP="00B953FA">
      <w:pPr>
        <w:rPr>
          <w:rFonts w:ascii="Calibri" w:hAnsi="Calibri"/>
        </w:rPr>
      </w:pPr>
      <w:r>
        <w:t>Commonly, t</w:t>
      </w:r>
      <w:r w:rsidR="00F43FE3" w:rsidRPr="00FC795E">
        <w:t xml:space="preserve">here are </w:t>
      </w:r>
      <w:r w:rsidR="00C137C9" w:rsidRPr="00FC795E">
        <w:t xml:space="preserve">three main </w:t>
      </w:r>
      <w:r w:rsidR="00C137C9" w:rsidRPr="006062AD">
        <w:t>frameworks</w:t>
      </w:r>
      <w:r w:rsidR="000215A5">
        <w:t xml:space="preserve"> for</w:t>
      </w:r>
      <w:r w:rsidR="00F43FE3" w:rsidRPr="006062AD">
        <w:t xml:space="preserve">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B8294D">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OTI4MmVlNi0zOGEwLTQxNmQtYjE2NC1kNTlhOGFlMTQ2ZTciLCJUZXh0IjoiWzMwXSIsIldBSVZlcnNpb24iOiI2LjEuMC4wIn0=}</w:instrText>
          </w:r>
          <w:r w:rsidR="00550AF9">
            <w:fldChar w:fldCharType="separate"/>
          </w:r>
          <w:r w:rsidR="000E712B">
            <w:t>[30]</w:t>
          </w:r>
          <w:r w:rsidR="00550AF9">
            <w:fldChar w:fldCharType="end"/>
          </w:r>
        </w:sdtContent>
      </w:sdt>
      <w:r w:rsidR="005D5FD4" w:rsidRPr="00FC795E">
        <w:t>.</w:t>
      </w:r>
      <w:r w:rsidR="00142CA6">
        <w:rPr>
          <w:rFonts w:ascii="Calibri" w:hAnsi="Calibri"/>
        </w:rPr>
        <w:t xml:space="preserve"> </w:t>
      </w:r>
    </w:p>
    <w:p w:rsidR="00F54DF9" w:rsidRPr="00F54DF9" w:rsidRDefault="00F54DF9" w:rsidP="00B953FA">
      <w:pPr>
        <w:rPr>
          <w:rFonts w:asciiTheme="majorHAnsi" w:hAnsiTheme="majorHAnsi" w:cstheme="majorHAnsi"/>
          <w:sz w:val="28"/>
          <w:szCs w:val="28"/>
        </w:rPr>
      </w:pPr>
    </w:p>
    <w:p w:rsidR="00D81111" w:rsidRPr="00F54DF9" w:rsidRDefault="00617C5C" w:rsidP="00096C1F">
      <w:pPr>
        <w:pStyle w:val="ListParagraph"/>
        <w:numPr>
          <w:ilvl w:val="0"/>
          <w:numId w:val="32"/>
        </w:numPr>
        <w:rPr>
          <w:rFonts w:asciiTheme="majorHAnsi" w:hAnsiTheme="majorHAnsi" w:cstheme="majorHAnsi"/>
          <w:b/>
          <w:bCs/>
          <w:sz w:val="28"/>
          <w:szCs w:val="28"/>
        </w:rPr>
      </w:pPr>
      <w:r w:rsidRPr="00F54DF9">
        <w:rPr>
          <w:rFonts w:asciiTheme="majorHAnsi" w:hAnsiTheme="majorHAnsi" w:cstheme="majorHAnsi"/>
          <w:b/>
          <w:bCs/>
          <w:sz w:val="28"/>
          <w:szCs w:val="28"/>
        </w:rPr>
        <w:t>Development and general principal</w:t>
      </w:r>
      <w:r w:rsidR="00096C1F" w:rsidRPr="00F54DF9">
        <w:rPr>
          <w:rFonts w:asciiTheme="majorHAnsi" w:hAnsiTheme="majorHAnsi" w:cstheme="majorHAnsi"/>
          <w:b/>
          <w:bCs/>
          <w:sz w:val="28"/>
          <w:szCs w:val="28"/>
        </w:rPr>
        <w:t xml:space="preserve"> of c</w:t>
      </w:r>
      <w:r w:rsidR="00F923B3" w:rsidRPr="00F54DF9">
        <w:rPr>
          <w:rFonts w:asciiTheme="majorHAnsi" w:hAnsiTheme="majorHAnsi" w:cstheme="majorHAnsi"/>
          <w:b/>
          <w:bCs/>
          <w:sz w:val="28"/>
          <w:szCs w:val="28"/>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B8294D">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0YTZmODRmOS0yZjMyLTRiNmItOTAwMy1kNmQ1MmUyZTAzYmYiLCJUZXh0IjoiWzMwXSIsIldBSVZlcnNpb24iOiI2LjEuMC4wIn0=}</w:instrText>
          </w:r>
          <w:r w:rsidR="00C473A2">
            <w:fldChar w:fldCharType="separate"/>
          </w:r>
          <w:r w:rsidR="000E712B">
            <w:t>[30]</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8E35AA" w:rsidP="00121943">
      <w:pPr>
        <w:keepNext/>
        <w:jc w:val="center"/>
      </w:pPr>
      <w:r>
        <w:rPr>
          <w:noProof/>
        </w:rPr>
        <mc:AlternateContent>
          <mc:Choice Requires="wps">
            <w:drawing>
              <wp:anchor distT="0" distB="0" distL="114300" distR="114300" simplePos="0" relativeHeight="251633152" behindDoc="0" locked="0" layoutInCell="1" allowOverlap="1" wp14:anchorId="549DA845" wp14:editId="3F4D512F">
                <wp:simplePos x="0" y="0"/>
                <wp:positionH relativeFrom="margin">
                  <wp:posOffset>2430004</wp:posOffset>
                </wp:positionH>
                <wp:positionV relativeFrom="paragraph">
                  <wp:posOffset>1706245</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106491" w:rsidRDefault="00106491"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9DA845" id="Text Box 1073741824" o:spid="_x0000_s1106" type="#_x0000_t202" style="position:absolute;left:0;text-align:left;margin-left:191.35pt;margin-top:134.35pt;width:54pt;height:23.45pt;z-index:251633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" fillcolor="white [3201]" stroked="f" strokeweight=".5pt">
                <v:textbox>
                  <w:txbxContent>
                    <w:p w:rsidR="00106491" w:rsidRDefault="00106491" w:rsidP="00D31B09">
                      <w:r>
                        <w:t>Pool1</w:t>
                      </w:r>
                    </w:p>
                  </w:txbxContent>
                </v:textbox>
                <w10:wrap anchorx="margin"/>
              </v:shape>
            </w:pict>
          </mc:Fallback>
        </mc:AlternateContent>
      </w:r>
      <w:r w:rsidR="006B0596">
        <w:rPr>
          <w:noProof/>
        </w:rPr>
        <mc:AlternateContent>
          <mc:Choice Requires="wps">
            <w:drawing>
              <wp:anchor distT="0" distB="0" distL="114300" distR="114300" simplePos="0" relativeHeight="251632128" behindDoc="0" locked="0" layoutInCell="1" allowOverlap="1" wp14:anchorId="1430440E" wp14:editId="1AAF879C">
                <wp:simplePos x="0" y="0"/>
                <wp:positionH relativeFrom="column">
                  <wp:posOffset>874889</wp:posOffset>
                </wp:positionH>
                <wp:positionV relativeFrom="paragraph">
                  <wp:posOffset>1474470</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106491" w:rsidRDefault="00106491"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30440E" id="Text Box 61" o:spid="_x0000_s1107" type="#_x0000_t202" style="position:absolute;left:0;text-align:left;margin-left:68.9pt;margin-top:116.1pt;width:54pt;height:23.4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" fillcolor="white [3201]" stroked="f" strokeweight=".5pt">
                <v:textbox>
                  <w:txbxContent>
                    <w:p w:rsidR="00106491" w:rsidRDefault="00106491" w:rsidP="00D31B09">
                      <w:r>
                        <w:t>CONV1</w:t>
                      </w:r>
                    </w:p>
                  </w:txbxContent>
                </v:textbox>
              </v:shape>
            </w:pict>
          </mc:Fallback>
        </mc:AlternateContent>
      </w:r>
      <w:r w:rsidR="00F16048">
        <w:rPr>
          <w:noProof/>
        </w:rPr>
        <mc:AlternateContent>
          <mc:Choice Requires="wps">
            <w:drawing>
              <wp:anchor distT="0" distB="0" distL="114300" distR="114300" simplePos="0" relativeHeight="251634176" behindDoc="0" locked="0" layoutInCell="1" allowOverlap="1" wp14:anchorId="5AF219D4" wp14:editId="14D5AFA9">
                <wp:simplePos x="0" y="0"/>
                <wp:positionH relativeFrom="column">
                  <wp:posOffset>4207933</wp:posOffset>
                </wp:positionH>
                <wp:positionV relativeFrom="paragraph">
                  <wp:posOffset>1765865</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106491" w:rsidRDefault="00106491"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F219D4" id="Text Box 1073741826" o:spid="_x0000_s1108" type="#_x0000_t202" style="position:absolute;left:0;text-align:left;margin-left:331.35pt;margin-top:139.05pt;width:54pt;height:23.4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l3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" fillcolor="white [3201]" stroked="f" strokeweight=".5pt">
                <v:textbox>
                  <w:txbxContent>
                    <w:p w:rsidR="00106491" w:rsidRDefault="00106491" w:rsidP="00D31B09">
                      <w:r>
                        <w:t>Pool2</w:t>
                      </w:r>
                    </w:p>
                  </w:txbxContent>
                </v:textbox>
              </v:shape>
            </w:pict>
          </mc:Fallback>
        </mc:AlternateContent>
      </w:r>
      <w:r w:rsidR="00F16048">
        <w:rPr>
          <w:noProof/>
        </w:rPr>
        <mc:AlternateContent>
          <mc:Choice Requires="wps">
            <w:drawing>
              <wp:anchor distT="0" distB="0" distL="114300" distR="114300" simplePos="0" relativeHeight="251635200" behindDoc="0" locked="0" layoutInCell="1" allowOverlap="1" wp14:anchorId="64C0B179" wp14:editId="4F6548F2">
                <wp:simplePos x="0" y="0"/>
                <wp:positionH relativeFrom="column">
                  <wp:posOffset>3332974</wp:posOffset>
                </wp:positionH>
                <wp:positionV relativeFrom="paragraph">
                  <wp:posOffset>1675977</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106491" w:rsidRDefault="00106491"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C0B179" id="Text Box 1073741827" o:spid="_x0000_s1109" type="#_x0000_t202" style="position:absolute;left:0;text-align:left;margin-left:262.45pt;margin-top:131.95pt;width:54pt;height:23.4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" fillcolor="white [3201]" stroked="f" strokeweight=".5pt">
                <v:textbox>
                  <w:txbxContent>
                    <w:p w:rsidR="00106491" w:rsidRDefault="00106491" w:rsidP="00D31B09">
                      <w:r>
                        <w:t>CONV2</w:t>
                      </w:r>
                    </w:p>
                  </w:txbxContent>
                </v:textbox>
              </v:shape>
            </w:pict>
          </mc:Fallback>
        </mc:AlternateContent>
      </w:r>
      <w:r w:rsidR="002B3CAE">
        <w:rPr>
          <w:noProof/>
        </w:rPr>
        <w:drawing>
          <wp:inline distT="0" distB="0" distL="0" distR="0" wp14:anchorId="7BAC4B85" wp14:editId="1BDA24D4">
            <wp:extent cx="5896201" cy="1920240"/>
            <wp:effectExtent l="0" t="0" r="9525" b="381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6" cstate="print"/>
                    <a:srcRect l="4069" r="6868" b="13784"/>
                    <a:stretch/>
                  </pic:blipFill>
                  <pic:spPr bwMode="auto">
                    <a:xfrm>
                      <a:off x="0" y="0"/>
                      <a:ext cx="5896201" cy="1920240"/>
                    </a:xfrm>
                    <a:prstGeom prst="rect">
                      <a:avLst/>
                    </a:prstGeom>
                    <a:ln>
                      <a:noFill/>
                    </a:ln>
                    <a:extLst>
                      <a:ext uri="{53640926-AAD7-44D8-BBD7-CCE9431645EC}">
                        <a14:shadowObscured xmlns:a14="http://schemas.microsoft.com/office/drawing/2010/main"/>
                      </a:ext>
                    </a:extLst>
                  </pic:spPr>
                </pic:pic>
              </a:graphicData>
            </a:graphic>
          </wp:inline>
        </w:drawing>
      </w:r>
    </w:p>
    <w:p w:rsidR="00121943" w:rsidRDefault="00121943" w:rsidP="00251888">
      <w:pPr>
        <w:pStyle w:val="Caption"/>
      </w:pPr>
      <w:bookmarkStart w:id="131" w:name="_Toc523735297"/>
    </w:p>
    <w:p w:rsidR="00EA45E5" w:rsidRDefault="00C473A2" w:rsidP="00AB2F9A">
      <w:pPr>
        <w:pStyle w:val="Caption"/>
      </w:pPr>
      <w:bookmarkStart w:id="132" w:name="_Toc52540509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3</w:t>
      </w:r>
      <w:r w:rsidR="00462132">
        <w:fldChar w:fldCharType="end"/>
      </w:r>
      <w:r>
        <w:t xml:space="preserve">: </w:t>
      </w:r>
      <w:r w:rsidRPr="001C328D">
        <w:t xml:space="preserve">Flowchart of </w:t>
      </w:r>
      <w:r w:rsidR="00CA5CDD">
        <w:t>the</w:t>
      </w:r>
      <w:r w:rsidR="00EC2530">
        <w:t xml:space="preserve"> main principal of the</w:t>
      </w:r>
      <w:r w:rsidR="00CA5CDD">
        <w:t xml:space="preserve"> </w:t>
      </w:r>
      <w:r w:rsidRPr="001C328D">
        <w:t>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B8294D">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1Nzc0YzcyOC02MGI3LTQ4NjItOWMyYS04YWU3NDNmMjgxNjAiLCJUZXh0IjoiWzMwXSIsIldBSVZlcnNpb24iOiI2LjEuMC4wIn0=}</w:instrText>
          </w:r>
          <w:r>
            <w:fldChar w:fldCharType="separate"/>
          </w:r>
          <w:r w:rsidR="000E712B">
            <w:t>[30]</w:t>
          </w:r>
          <w:r>
            <w:fldChar w:fldCharType="end"/>
          </w:r>
        </w:sdtContent>
      </w:sdt>
      <w:bookmarkEnd w:id="131"/>
      <w:r w:rsidR="005610C5">
        <w:t>.This image represents the</w:t>
      </w:r>
      <w:r w:rsidR="00182352">
        <w:t xml:space="preserve"> </w:t>
      </w:r>
      <w:r w:rsidR="005610C5">
        <w:t>layers</w:t>
      </w:r>
      <w:r w:rsidR="00D2127A">
        <w:t xml:space="preserve"> (convolution layer and pooling layer)</w:t>
      </w:r>
      <w:r w:rsidR="00AB2F9A">
        <w:t xml:space="preserve"> of a</w:t>
      </w:r>
      <w:r w:rsidR="00EC2530">
        <w:t xml:space="preserve"> CNN</w:t>
      </w:r>
      <w:r w:rsidR="005610C5">
        <w:t xml:space="preserve"> </w:t>
      </w:r>
      <w:r w:rsidR="00D2127A">
        <w:t xml:space="preserve">for </w:t>
      </w:r>
      <w:r w:rsidR="00AB2F9A">
        <w:t>the</w:t>
      </w:r>
      <w:r w:rsidR="00D2127A">
        <w:t xml:space="preserve"> classification task.</w:t>
      </w:r>
      <w:bookmarkEnd w:id="132"/>
    </w:p>
    <w:p w:rsidR="00F54DF9" w:rsidRPr="00F54DF9" w:rsidRDefault="00F54DF9" w:rsidP="00F54DF9"/>
    <w:p w:rsidR="00E62E29" w:rsidRDefault="00026FB8" w:rsidP="00D31B09">
      <w:r w:rsidRPr="00CE0EB1">
        <w:lastRenderedPageBreak/>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523F31" w:rsidRDefault="00111AEB" w:rsidP="00523F31">
      <w:pPr>
        <w:pStyle w:val="Caption"/>
        <w:ind w:left="2160" w:firstLine="72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f(</m:t>
        </m:r>
        <m:nary>
          <m:naryPr>
            <m:chr m:val="∑"/>
            <m:limLoc m:val="undOvr"/>
            <m:supHide m:val="1"/>
            <m:ctrlPr>
              <w:rPr>
                <w:rFonts w:ascii="Cambria Math" w:hAnsi="Cambria Math"/>
              </w:rPr>
            </m:ctrlPr>
          </m:naryPr>
          <m:sub>
            <m:r>
              <w:rPr>
                <w:rFonts w:ascii="Cambria Math" w:hAnsi="Cambria Math"/>
              </w:rPr>
              <m:t>i∈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1</m:t>
                </m:r>
              </m:sup>
            </m:sSubSup>
            <m: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523F31">
        <w:rPr>
          <w:sz w:val="32"/>
          <w:szCs w:val="32"/>
        </w:rPr>
        <w:tab/>
      </w:r>
      <w:r w:rsidR="00523F31" w:rsidRPr="009618FA">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3</w:t>
      </w:r>
      <w:r w:rsidR="004B2E70">
        <w:rPr>
          <w:i w:val="0"/>
          <w:iCs w:val="0"/>
        </w:rPr>
        <w:fldChar w:fldCharType="end"/>
      </w:r>
      <w:r w:rsidR="00523F31" w:rsidRPr="009618FA">
        <w:rPr>
          <w:i w:val="0"/>
          <w:iCs w:val="0"/>
        </w:rPr>
        <w:t>)</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B8294D">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IxVDE4OjA2OjMzIiwiUHJvamVjdCI6eyIkcmVmIjoiNSJ9fSwiVXNlTnVtYmVyaW5nVHlwZU9mUGFyZW50RG9jdW1lbnQiOmZhbHNlfV0sIkZvcm1hdHRlZFRleHQiOnsiJGlkIjoiMjUiLCJDb3VudCI6MSwiVGV4dFVuaXRzIjpbeyIkaWQiOiIyNiIsIkZvbnRTdHlsZSI6eyIkaWQiOiIyNyIsIk5ldXRyYWwiOnRydWV9LCJSZWFkaW5nT3JkZXIiOjEsIlRleHQiOiJbMzAsIDMxXSJ9XX0sIlRhZyI6IkNpdGF2aVBsYWNlaG9sZGVyIzNmYjY1NjY0LTM3OGYtNDU0Zi05ODhlLTg0MGE0N2IzYTUxOSIsIlRleHQiOiJbMzAsIDMxXSIsIldBSVZlcnNpb24iOiI2LjEuMC4wIn0=}</w:instrText>
          </w:r>
          <w:r w:rsidR="00CE0EB1">
            <w:fldChar w:fldCharType="separate"/>
          </w:r>
          <w:r w:rsidR="000E712B">
            <w:t>[30, 31]</w:t>
          </w:r>
          <w:r w:rsidR="00CE0EB1">
            <w:fldChar w:fldCharType="end"/>
          </w:r>
        </w:sdtContent>
      </w:sdt>
      <w:r w:rsidR="00D567EF" w:rsidRPr="00FC795E">
        <w:t>.</w:t>
      </w:r>
    </w:p>
    <w:p w:rsidR="00F137A8" w:rsidRPr="00F43336" w:rsidRDefault="000F2647" w:rsidP="00DD58FF">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B8294D">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xXSJ9XX0sIlRhZyI6IkNpdGF2aVBsYWNlaG9sZGVyIzY1ZmI2MjMzLWQ4YjItNDFjNy1iNTY2LTM0YTBhNWNiYzJjNCIsIlRleHQiOiJbMzFdIiwiV0FJVmVyc2lvbiI6IjYuMS4wLjAifQ==}</w:instrText>
          </w:r>
          <w:r w:rsidR="008E67C4">
            <w:fldChar w:fldCharType="separate"/>
          </w:r>
          <w:r w:rsidR="000E712B">
            <w:t>[31]</w:t>
          </w:r>
          <w:r w:rsidR="008E67C4">
            <w:fldChar w:fldCharType="end"/>
          </w:r>
        </w:sdtContent>
      </w:sdt>
      <w:r w:rsidR="00014326">
        <w:t>.</w:t>
      </w:r>
      <w:r w:rsidR="004F504B" w:rsidRPr="004F504B">
        <w:t xml:space="preserve"> </w:t>
      </w:r>
      <w:r w:rsidR="00DD58FF">
        <w:t xml:space="preserve">The activation function has to be selected based on the structure of the CNN. </w:t>
      </w:r>
      <w:r w:rsidR="004F504B" w:rsidRPr="00FC795E">
        <w:t>In this work, ReLU</w:t>
      </w:r>
      <w:r w:rsidR="004F504B">
        <w:t xml:space="preserve"> is applied</w:t>
      </w:r>
      <w:r w:rsidR="004F504B" w:rsidRPr="00FC795E">
        <w:t xml:space="preserve"> </w:t>
      </w:r>
      <w:r w:rsidR="00DD58FF">
        <w:t>as the activation function</w:t>
      </w:r>
      <w:r w:rsidR="004F504B">
        <w:t xml:space="preserve"> due to its better performance</w:t>
      </w:r>
      <w:r w:rsidR="00291BAA">
        <w:t xml:space="preserve"> on the</w:t>
      </w:r>
      <w:r w:rsidR="00DD58FF">
        <w:t xml:space="preserve"> detection process</w:t>
      </w:r>
      <w:r w:rsidR="00291BAA">
        <w:t xml:space="preserve"> </w:t>
      </w:r>
      <w:r w:rsidR="00DD58FF">
        <w:t>of the marker in the captured-</w:t>
      </w:r>
      <w:r w:rsidR="00291BAA">
        <w:t>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Pr="002C1BB5" w:rsidRDefault="002A09FE" w:rsidP="002C1BB5">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w:t>
      </w:r>
      <w:r w:rsidR="00962FBF">
        <w:t xml:space="preserve"> 3.4 </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B8294D">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yMVQxODowNjozMy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jFUMTg6MDY6MzMiLCJQcm9qZWN0Ijp7IiRyZWYiOiI1In19LCJVc2VOdW1iZXJpbmdUeXBlT2ZQYXJlbnREb2N1bWVudCI6ZmFsc2V9XSwiRm9ybWF0dGVkVGV4dCI6eyIkaWQiOiIzNCIsIkNvdW50IjoxLCJUZXh0VW5pdHMiOlt7IiRpZCI6IjM1IiwiRm9udFN0eWxlIjp7IiRpZCI6IjM2IiwiTmV1dHJhbCI6dHJ1ZX0sIlJlYWRpbmdPcmRlciI6MSwiVGV4dCI6IlszMl0ifV19LCJUYWciOiJDaXRhdmlQbGFjZWhvbGRlciM2MjcwNmZkNC05YjIyLTRlNWEtOTQxNS0wNTExOTljMzI1ZDkiLCJUZXh0IjoiWzMyXSIsIldBSVZlcnNpb24iOiI2LjEuMC4wIn0=}</w:instrText>
          </w:r>
          <w:r w:rsidR="00307B84">
            <w:rPr>
              <w:rFonts w:cs="CMMI10"/>
            </w:rPr>
            <w:fldChar w:fldCharType="separate"/>
          </w:r>
          <w:r w:rsidR="000E712B">
            <w:rPr>
              <w:rFonts w:cs="CMMI10"/>
            </w:rPr>
            <w:t>[32]</w:t>
          </w:r>
          <w:r w:rsidR="00307B84">
            <w:rPr>
              <w:rFonts w:cs="CMMI10"/>
            </w:rPr>
            <w:fldChar w:fldCharType="end"/>
          </w:r>
        </w:sdtContent>
      </w:sdt>
      <w:r w:rsidR="00BF4174">
        <w:rPr>
          <w:rFonts w:cs="CMMI10"/>
        </w:rPr>
        <w:t>.</w:t>
      </w:r>
      <w:r w:rsidR="00962FBF">
        <w:rPr>
          <w:rFonts w:cs="CMMI10"/>
        </w:rPr>
        <w:t xml:space="preserve">   </w:t>
      </w:r>
    </w:p>
    <w:p w:rsidR="00BF4174" w:rsidRDefault="00BF4174" w:rsidP="00D31B09"/>
    <w:p w:rsidR="002C1BB5" w:rsidRDefault="00BF4174" w:rsidP="002C1BB5">
      <w:r>
        <w:t xml:space="preserve">                                  </w:t>
      </w:r>
      <w:r w:rsidR="00962FBF">
        <w:tab/>
      </w:r>
      <w:r w:rsidR="00962FBF">
        <w:tab/>
      </w:r>
      <w:r>
        <w:t xml:space="preserve">           </w:t>
      </w:r>
      <w:bookmarkStart w:id="133" w:name="_Ref525390772"/>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rsidR="00962FBF">
        <w:tab/>
        <w:t>(</w:t>
      </w:r>
      <w:r w:rsidR="004B2E70">
        <w:fldChar w:fldCharType="begin"/>
      </w:r>
      <w:r w:rsidR="004B2E70">
        <w:instrText xml:space="preserve"> STYLEREF 1 \s </w:instrText>
      </w:r>
      <w:r w:rsidR="004B2E70">
        <w:fldChar w:fldCharType="separate"/>
      </w:r>
      <w:r w:rsidR="004B2E70">
        <w:rPr>
          <w:noProof/>
          <w:cs/>
        </w:rPr>
        <w:t>‎</w:t>
      </w:r>
      <w:r w:rsidR="004B2E70">
        <w:rPr>
          <w:noProof/>
        </w:rPr>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rPr>
          <w:noProof/>
        </w:rPr>
        <w:t>4</w:t>
      </w:r>
      <w:r w:rsidR="004B2E70">
        <w:fldChar w:fldCharType="end"/>
      </w:r>
      <w:bookmarkEnd w:id="133"/>
      <w:r w:rsidR="002C1BB5">
        <w:t>)</w:t>
      </w:r>
      <w:r w:rsidR="0083353D">
        <w:tab/>
      </w:r>
    </w:p>
    <w:p w:rsidR="002C1BB5" w:rsidRPr="002C1BB5" w:rsidRDefault="002C1BB5" w:rsidP="002C1BB5"/>
    <w:p w:rsidR="00F86B1A" w:rsidRPr="00B824AF" w:rsidRDefault="0076166C" w:rsidP="00B824AF">
      <w:pPr>
        <w:rPr>
          <w:rFonts w:eastAsiaTheme="minorEastAsia" w:cs="CMMI10"/>
        </w:rPr>
      </w:pPr>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B8294D">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yMVQxODowNjozMyIsIlByb2plY3QiOnsiJHJlZiI6IjUifX0sIlVzZU51bWJlcmluZ1R5cGVPZlBhcmVudERvY3VtZW50IjpmYWxzZX1dLCJGb3JtYXR0ZWRUZXh0Ijp7IiRpZCI6IjE0IiwiQ291bnQiOjEsIlRleHRVbml0cyI6W3siJGlkIjoiMTUiLCJGb250U3R5bGUiOnsiJGlkIjoiMTYiLCJOZXV0cmFsIjp0cnVlfSwiUmVhZGluZ09yZGVyIjoxLCJUZXh0IjoiWzMzXSJ9XX0sIlRhZyI6IkNpdGF2aVBsYWNlaG9sZGVyIzAwYTY5ZTAzLTdkZjAtNGQ5Ni1hZDg5LTYxYjJmNjZmNmVjZCIsIlRleHQiOiJbMzNdIiwiV0FJVmVyc2lvbiI6IjYuMS4wLjAifQ==}</w:instrText>
          </w:r>
          <w:r w:rsidR="00EB493B">
            <w:fldChar w:fldCharType="separate"/>
          </w:r>
          <w:r w:rsidR="000E712B">
            <w:t>[33]</w:t>
          </w:r>
          <w:r w:rsidR="00EB493B">
            <w:fldChar w:fldCharType="end"/>
          </w:r>
        </w:sdtContent>
      </w:sdt>
      <w:r w:rsidR="00A015B8">
        <w:t>.</w:t>
      </w:r>
    </w:p>
    <w:p w:rsidR="000D7519" w:rsidRDefault="004871FD" w:rsidP="0033708C">
      <w:r w:rsidRPr="00FC795E">
        <w:lastRenderedPageBreak/>
        <w:t xml:space="preserve">Training </w:t>
      </w:r>
      <w:r w:rsidR="00B3321E">
        <w:t xml:space="preserve">of </w:t>
      </w:r>
      <w:r>
        <w:t>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B3321E">
        <w:t>Commonly</w:t>
      </w:r>
      <w:r w:rsidR="00784D15">
        <w:t xml:space="preserve">, </w:t>
      </w:r>
      <w:r w:rsidR="002C2AD7">
        <w:t>R</w:t>
      </w:r>
      <w:r w:rsidR="00C1619F" w:rsidRPr="00FC795E">
        <w:t>CNN</w:t>
      </w:r>
      <w:r w:rsidR="00B02DDA" w:rsidRPr="00FC795E">
        <w:t xml:space="preserve"> </w:t>
      </w:r>
      <w:r w:rsidR="002C2AD7">
        <w:t>is considered</w:t>
      </w:r>
      <w:r w:rsidR="00B3321E">
        <w:t xml:space="preserve"> as</w:t>
      </w:r>
      <w:r w:rsidR="002C2AD7">
        <w:t xml:space="preserve"> an outstanding</w:t>
      </w:r>
      <w:r w:rsidR="00784D15">
        <w:t xml:space="preserve"> method</w:t>
      </w:r>
      <w:r w:rsidR="00B3321E">
        <w:t xml:space="preserve"> for the </w:t>
      </w:r>
      <w:r w:rsidR="00540B08" w:rsidRPr="00FC795E">
        <w:t>object detection</w:t>
      </w:r>
      <w:r w:rsidR="00B3321E">
        <w:t xml:space="preserve"> process</w:t>
      </w:r>
      <w:r w:rsidR="00540B08" w:rsidRPr="00FC795E">
        <w:t>.</w:t>
      </w:r>
      <w:r w:rsidR="00345A7B">
        <w:t xml:space="preserve"> Th</w:t>
      </w:r>
      <w:r w:rsidR="005F7EF9">
        <w:t>is</w:t>
      </w:r>
      <w:r w:rsidR="00345A7B">
        <w:t xml:space="preserve"> technique </w:t>
      </w:r>
      <w:r w:rsidR="00B3321E">
        <w:t>applies</w:t>
      </w:r>
      <w:r w:rsidR="00190FFE">
        <w:t xml:space="preserve"> the</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190FFE">
        <w:t>for</w:t>
      </w:r>
      <w:r w:rsidR="00054375" w:rsidRPr="00FC795E">
        <w:t xml:space="preserve">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w:t>
      </w:r>
      <w:r w:rsidR="0033708C">
        <w:t xml:space="preserve"> configuration of the</w:t>
      </w:r>
      <w:r w:rsidR="006D64D9" w:rsidRPr="00E83471">
        <w:t xml:space="preserve"> Faster RCN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w:t>
      </w:r>
      <w:r w:rsidR="00140368">
        <w:t xml:space="preserve">processing </w:t>
      </w:r>
      <w:r w:rsidRPr="00FC795E">
        <w:t>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B8294D">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MF0ifV19LCJUYWciOiJDaXRhdmlQbGFjZWhvbGRlciMzYWE3OTQ4OS0yOWU5LTQwZjEtYjE0Yy1mYzdkZGQzZTUyNmEiLCJUZXh0IjoiWzMwXSIsIldBSVZlcnNpb24iOiI2LjEuMC4wIn0=}</w:instrText>
          </w:r>
          <w:r w:rsidR="00733F3F">
            <w:fldChar w:fldCharType="separate"/>
          </w:r>
          <w:r w:rsidR="000E712B">
            <w:t>[30]</w:t>
          </w:r>
          <w:r w:rsidR="00733F3F">
            <w:fldChar w:fldCharType="end"/>
          </w:r>
        </w:sdtContent>
      </w:sdt>
      <w:r w:rsidRPr="00FC795E">
        <w:t>.</w:t>
      </w:r>
    </w:p>
    <w:p w:rsidR="002E028E" w:rsidRDefault="002E028E" w:rsidP="00D31B09"/>
    <w:p w:rsidR="00140368" w:rsidRPr="00140368" w:rsidRDefault="00140368" w:rsidP="00140368">
      <w:pPr>
        <w:pStyle w:val="ListParagraph"/>
        <w:numPr>
          <w:ilvl w:val="0"/>
          <w:numId w:val="32"/>
        </w:numPr>
        <w:rPr>
          <w:rFonts w:asciiTheme="majorHAnsi" w:hAnsiTheme="majorHAnsi" w:cstheme="majorHAnsi"/>
          <w:b/>
          <w:bCs/>
          <w:sz w:val="28"/>
          <w:szCs w:val="28"/>
        </w:rPr>
      </w:pPr>
      <w:r w:rsidRPr="00140368">
        <w:rPr>
          <w:rFonts w:asciiTheme="majorHAnsi" w:hAnsiTheme="majorHAnsi" w:cstheme="majorHAnsi"/>
          <w:b/>
          <w:bCs/>
          <w:sz w:val="28"/>
          <w:szCs w:val="28"/>
        </w:rPr>
        <w:t>Precision and recall analysis</w:t>
      </w:r>
    </w:p>
    <w:p w:rsidR="00140368" w:rsidRDefault="00140368" w:rsidP="00140368">
      <w:r>
        <w:t xml:space="preserve">Generally, there are two criteria in deep learning to evaluate the performance of the detector: </w:t>
      </w:r>
      <w:r w:rsidRPr="00FC795E">
        <w:t>average precision (AP) and recall. These parameters</w:t>
      </w:r>
      <w:r>
        <w:t xml:space="preserve"> are</w:t>
      </w:r>
      <w:r w:rsidRPr="00FC795E">
        <w:t xml:space="preserve"> defined as follows:</w:t>
      </w:r>
    </w:p>
    <w:p w:rsidR="00140368" w:rsidRDefault="00EE6F35" w:rsidP="00140368">
      <w:r>
        <w:tab/>
      </w:r>
    </w:p>
    <w:p w:rsidR="00C62CBA" w:rsidRPr="00C30CFA" w:rsidRDefault="00140368" w:rsidP="00EE6F35">
      <w:pPr>
        <w:pStyle w:val="Caption"/>
        <w:ind w:left="720" w:firstLine="720"/>
        <w:rPr>
          <w:rFonts w:eastAsiaTheme="minorEastAsia"/>
        </w:rPr>
      </w:pPr>
      <m:oMath>
        <m:r>
          <w:rPr>
            <w:rFonts w:ascii="Cambria Math" w:hAnsi="Cambria Math"/>
            <w:sz w:val="28"/>
            <w:szCs w:val="28"/>
          </w:rPr>
          <m:t>average-precision=</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True negative</m:t>
            </m:r>
          </m:den>
        </m:f>
        <m:r>
          <w:rPr>
            <w:rFonts w:ascii="Cambria Math" w:hAnsi="Cambria Math"/>
            <w:sz w:val="28"/>
            <w:szCs w:val="28"/>
          </w:rPr>
          <m:t xml:space="preserve">         </m:t>
        </m:r>
      </m:oMath>
      <w:r w:rsidR="00C62CBA">
        <w:rPr>
          <w:rFonts w:eastAsiaTheme="minorEastAsia"/>
        </w:rPr>
        <w:tab/>
      </w:r>
      <w:r w:rsidR="00C62CBA" w:rsidRPr="00070AF2">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5</w:t>
      </w:r>
      <w:r w:rsidR="004B2E70">
        <w:rPr>
          <w:rFonts w:eastAsiaTheme="minorEastAsia"/>
          <w:i w:val="0"/>
          <w:iCs w:val="0"/>
        </w:rPr>
        <w:fldChar w:fldCharType="end"/>
      </w:r>
      <w:r w:rsidR="00C62CBA" w:rsidRPr="00070AF2">
        <w:rPr>
          <w:rFonts w:eastAsiaTheme="minorEastAsia"/>
          <w:i w:val="0"/>
          <w:iCs w:val="0"/>
        </w:rPr>
        <w:t>)</w:t>
      </w:r>
      <w:r w:rsidR="00C62CBA">
        <w:rPr>
          <w:rFonts w:eastAsiaTheme="minorEastAsia"/>
        </w:rPr>
        <w:tab/>
      </w:r>
      <w:r w:rsidR="00EE6F35">
        <w:rPr>
          <w:rFonts w:eastAsiaTheme="minorEastAsia"/>
        </w:rPr>
        <w:tab/>
      </w:r>
      <w:r w:rsidR="00EE6F35">
        <w:rPr>
          <w:rFonts w:eastAsiaTheme="minorEastAsia"/>
        </w:rPr>
        <w:tab/>
      </w:r>
    </w:p>
    <w:p w:rsidR="00836A7C" w:rsidRPr="00C62CBA" w:rsidRDefault="00836A7C" w:rsidP="00EE6F35">
      <w:pPr>
        <w:pStyle w:val="Caption"/>
        <w:ind w:left="2160"/>
        <w:rPr>
          <w:i w:val="0"/>
          <w:iCs w:val="0"/>
        </w:rPr>
      </w:pPr>
      <m:oMath>
        <m:r>
          <w:rPr>
            <w:rFonts w:ascii="Cambria Math" w:hAnsi="Cambria Math"/>
            <w:sz w:val="28"/>
            <w:szCs w:val="28"/>
          </w:rPr>
          <m:t>recall=</m:t>
        </m:r>
        <m:f>
          <m:fPr>
            <m:ctrlPr>
              <w:rPr>
                <w:rFonts w:ascii="Cambria Math" w:hAnsi="Cambria Math"/>
                <w:sz w:val="28"/>
                <w:szCs w:val="28"/>
              </w:rPr>
            </m:ctrlPr>
          </m:fPr>
          <m:num>
            <m:r>
              <w:rPr>
                <w:rFonts w:ascii="Cambria Math" w:hAnsi="Cambria Math"/>
                <w:sz w:val="28"/>
                <w:szCs w:val="28"/>
              </w:rPr>
              <m:t>True positive</m:t>
            </m:r>
          </m:num>
          <m:den>
            <m:r>
              <w:rPr>
                <w:rFonts w:ascii="Cambria Math" w:hAnsi="Cambria Math"/>
                <w:sz w:val="28"/>
                <w:szCs w:val="28"/>
              </w:rPr>
              <m:t>True positive+False negative</m:t>
            </m:r>
          </m:den>
        </m:f>
      </m:oMath>
      <w:r>
        <w:rPr>
          <w:rFonts w:eastAsiaTheme="minorEastAsia"/>
        </w:rPr>
        <w:tab/>
      </w:r>
      <w:r>
        <w:rPr>
          <w:rFonts w:eastAsiaTheme="minorEastAsia"/>
        </w:rPr>
        <w:tab/>
      </w:r>
      <w:r w:rsidR="00C62CBA">
        <w:rPr>
          <w:rFonts w:eastAsiaTheme="minorEastAsia"/>
        </w:rPr>
        <w:tab/>
      </w:r>
      <w:r w:rsidR="00C62CBA" w:rsidRPr="00070AF2">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6</w:t>
      </w:r>
      <w:r w:rsidR="004B2E70">
        <w:rPr>
          <w:rFonts w:eastAsiaTheme="minorEastAsia"/>
          <w:i w:val="0"/>
          <w:iCs w:val="0"/>
        </w:rPr>
        <w:fldChar w:fldCharType="end"/>
      </w:r>
      <w:r w:rsidR="00C62CBA" w:rsidRPr="00070AF2">
        <w:rPr>
          <w:rFonts w:eastAsiaTheme="minorEastAsia"/>
          <w:i w:val="0"/>
          <w:iCs w:val="0"/>
        </w:rPr>
        <w:t>)</w:t>
      </w:r>
    </w:p>
    <w:p w:rsidR="00836A7C" w:rsidRPr="0021642C" w:rsidRDefault="00836A7C" w:rsidP="0021642C">
      <w:pPr>
        <w:ind w:left="1440" w:firstLine="720"/>
        <w:rPr>
          <w:rFonts w:eastAsiaTheme="minorEastAsia"/>
        </w:rPr>
      </w:pPr>
    </w:p>
    <w:p w:rsidR="00A25D2D" w:rsidRDefault="006D4CE0" w:rsidP="00D31B09">
      <w:r>
        <w:rPr>
          <w:noProof/>
        </w:rPr>
        <w:lastRenderedPageBreak/>
        <mc:AlternateContent>
          <mc:Choice Requires="wps">
            <w:drawing>
              <wp:anchor distT="0" distB="0" distL="114300" distR="114300" simplePos="0" relativeHeight="251671040" behindDoc="0" locked="0" layoutInCell="1" allowOverlap="1" wp14:anchorId="1AC3A811" wp14:editId="5F135FDA">
                <wp:simplePos x="0" y="0"/>
                <wp:positionH relativeFrom="margin">
                  <wp:posOffset>5426710</wp:posOffset>
                </wp:positionH>
                <wp:positionV relativeFrom="paragraph">
                  <wp:posOffset>166370</wp:posOffset>
                </wp:positionV>
                <wp:extent cx="274320" cy="0"/>
                <wp:effectExtent l="0" t="0" r="30480" b="19050"/>
                <wp:wrapNone/>
                <wp:docPr id="100" name="Straight Connector 100"/>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99B0F9" id="Straight Connector 100" o:spid="_x0000_s1026" style="position:absolute;z-index:251671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427.3pt,13.1pt" to="448.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42368" behindDoc="0" locked="0" layoutInCell="1" allowOverlap="1" wp14:anchorId="05511992" wp14:editId="134EB4AF">
                <wp:simplePos x="0" y="0"/>
                <wp:positionH relativeFrom="column">
                  <wp:posOffset>4379595</wp:posOffset>
                </wp:positionH>
                <wp:positionV relativeFrom="paragraph">
                  <wp:posOffset>16510</wp:posOffset>
                </wp:positionV>
                <wp:extent cx="1049655" cy="278130"/>
                <wp:effectExtent l="0" t="0" r="17145" b="26670"/>
                <wp:wrapNone/>
                <wp:docPr id="1073741857" name="Text Box 1073741857"/>
                <wp:cNvGraphicFramePr/>
                <a:graphic xmlns:a="http://schemas.openxmlformats.org/drawingml/2006/main">
                  <a:graphicData uri="http://schemas.microsoft.com/office/word/2010/wordprocessingShape">
                    <wps:wsp>
                      <wps:cNvSpPr txBox="1"/>
                      <wps:spPr>
                        <a:xfrm>
                          <a:off x="0" y="0"/>
                          <a:ext cx="1049655" cy="278130"/>
                        </a:xfrm>
                        <a:prstGeom prst="rect">
                          <a:avLst/>
                        </a:prstGeom>
                        <a:solidFill>
                          <a:schemeClr val="lt1"/>
                        </a:solidFill>
                        <a:ln w="6350">
                          <a:solidFill>
                            <a:prstClr val="black"/>
                          </a:solidFill>
                        </a:ln>
                      </wps:spPr>
                      <wps:txbx>
                        <w:txbxContent>
                          <w:p w:rsidR="00106491" w:rsidRDefault="00106491"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11992" id="Text Box 1073741857" o:spid="_x0000_s1110" type="#_x0000_t202" style="position:absolute;left:0;text-align:left;margin-left:344.85pt;margin-top:1.3pt;width:82.65pt;height:21.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" fillcolor="white [3201]" strokeweight=".5pt">
                <v:textbox>
                  <w:txbxContent>
                    <w:p w:rsidR="00106491" w:rsidRDefault="00106491" w:rsidP="00D31B09">
                      <w:r>
                        <w:t>Classification</w:t>
                      </w:r>
                    </w:p>
                  </w:txbxContent>
                </v:textbox>
              </v:shape>
            </w:pict>
          </mc:Fallback>
        </mc:AlternateContent>
      </w:r>
      <w:r w:rsidR="007B5464">
        <w:rPr>
          <w:noProof/>
        </w:rPr>
        <mc:AlternateContent>
          <mc:Choice Requires="wps">
            <w:drawing>
              <wp:anchor distT="0" distB="0" distL="114300" distR="114300" simplePos="0" relativeHeight="251667968" behindDoc="0" locked="0" layoutInCell="1" allowOverlap="1" wp14:anchorId="4D764B5B" wp14:editId="4E35BB39">
                <wp:simplePos x="0" y="0"/>
                <wp:positionH relativeFrom="rightMargin">
                  <wp:posOffset>-22958</wp:posOffset>
                </wp:positionH>
                <wp:positionV relativeFrom="paragraph">
                  <wp:posOffset>167005</wp:posOffset>
                </wp:positionV>
                <wp:extent cx="0" cy="2848708"/>
                <wp:effectExtent l="0" t="0" r="19050" b="27940"/>
                <wp:wrapNone/>
                <wp:docPr id="94" name="Straight Connector 94"/>
                <wp:cNvGraphicFramePr/>
                <a:graphic xmlns:a="http://schemas.openxmlformats.org/drawingml/2006/main">
                  <a:graphicData uri="http://schemas.microsoft.com/office/word/2010/wordprocessingShape">
                    <wps:wsp>
                      <wps:cNvCnPr/>
                      <wps:spPr>
                        <a:xfrm flipH="1">
                          <a:off x="0" y="0"/>
                          <a:ext cx="0" cy="2848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00841" id="Straight Connector 94" o:spid="_x0000_s1026" style="position:absolute;flip:x;z-index:2516679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1.8pt,13.15pt" to="-1.8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" strokecolor="black [3213]" strokeweight=".5pt">
                <v:stroke joinstyle="miter"/>
                <w10:wrap anchorx="margin"/>
              </v:line>
            </w:pict>
          </mc:Fallback>
        </mc:AlternateContent>
      </w:r>
      <w:r w:rsidR="008869A6">
        <w:rPr>
          <w:noProof/>
        </w:rPr>
        <mc:AlternateContent>
          <mc:Choice Requires="wps">
            <w:drawing>
              <wp:anchor distT="0" distB="0" distL="114300" distR="114300" simplePos="0" relativeHeight="251692544" behindDoc="0" locked="0" layoutInCell="1" allowOverlap="1" wp14:anchorId="7E5C5963" wp14:editId="37DE2972">
                <wp:simplePos x="0" y="0"/>
                <wp:positionH relativeFrom="margin">
                  <wp:posOffset>3362325</wp:posOffset>
                </wp:positionH>
                <wp:positionV relativeFrom="paragraph">
                  <wp:posOffset>238196</wp:posOffset>
                </wp:positionV>
                <wp:extent cx="677334" cy="278296"/>
                <wp:effectExtent l="0" t="0" r="8890" b="7620"/>
                <wp:wrapNone/>
                <wp:docPr id="190" name="Text Box 190"/>
                <wp:cNvGraphicFramePr/>
                <a:graphic xmlns:a="http://schemas.openxmlformats.org/drawingml/2006/main">
                  <a:graphicData uri="http://schemas.microsoft.com/office/word/2010/wordprocessingShape">
                    <wps:wsp>
                      <wps:cNvSpPr txBox="1"/>
                      <wps:spPr>
                        <a:xfrm>
                          <a:off x="0" y="0"/>
                          <a:ext cx="677334" cy="278296"/>
                        </a:xfrm>
                        <a:prstGeom prst="rect">
                          <a:avLst/>
                        </a:prstGeom>
                        <a:solidFill>
                          <a:schemeClr val="lt1"/>
                        </a:solidFill>
                        <a:ln w="6350">
                          <a:noFill/>
                        </a:ln>
                      </wps:spPr>
                      <wps:txbx>
                        <w:txbxContent>
                          <w:p w:rsidR="00106491" w:rsidRDefault="00106491" w:rsidP="00BF3C81">
                            <w:pPr>
                              <w:jc w:val="left"/>
                            </w:pPr>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C5963" id="Text Box 190" o:spid="_x0000_s1111" type="#_x0000_t202" style="position:absolute;left:0;text-align:left;margin-left:264.75pt;margin-top:18.75pt;width:53.35pt;height:21.9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" fillcolor="white [3201]" stroked="f" strokeweight=".5pt">
                <v:textbox>
                  <w:txbxContent>
                    <w:p w:rsidR="00106491" w:rsidRDefault="00106491" w:rsidP="00BF3C81">
                      <w:pPr>
                        <w:jc w:val="left"/>
                      </w:pPr>
                      <w:r>
                        <w:t>CONV6</w:t>
                      </w:r>
                    </w:p>
                  </w:txbxContent>
                </v:textbox>
                <w10:wrap anchorx="margin"/>
              </v:shape>
            </w:pict>
          </mc:Fallback>
        </mc:AlternateContent>
      </w:r>
      <w:r w:rsidR="008869A6">
        <w:rPr>
          <w:noProof/>
        </w:rPr>
        <mc:AlternateContent>
          <mc:Choice Requires="wps">
            <w:drawing>
              <wp:anchor distT="0" distB="0" distL="114300" distR="114300" simplePos="0" relativeHeight="251664896" behindDoc="0" locked="0" layoutInCell="1" allowOverlap="1" wp14:anchorId="60E8C544" wp14:editId="5CE4AD26">
                <wp:simplePos x="0" y="0"/>
                <wp:positionH relativeFrom="column">
                  <wp:posOffset>3330788</wp:posOffset>
                </wp:positionH>
                <wp:positionV relativeFrom="paragraph">
                  <wp:posOffset>16933</wp:posOffset>
                </wp:positionV>
                <wp:extent cx="754874" cy="695325"/>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54874" cy="695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ECD74" id="Rectangle 72" o:spid="_x0000_s1026" style="position:absolute;margin-left:262.25pt;margin-top:1.35pt;width:59.45pt;height:5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" fillcolor="white [3212]" strokecolor="black [3213]" strokeweight="1pt"/>
            </w:pict>
          </mc:Fallback>
        </mc:AlternateContent>
      </w:r>
      <w:r w:rsidR="008869A6">
        <w:rPr>
          <w:noProof/>
        </w:rPr>
        <mc:AlternateContent>
          <mc:Choice Requires="wps">
            <w:drawing>
              <wp:anchor distT="0" distB="0" distL="114300" distR="114300" simplePos="0" relativeHeight="251665920" behindDoc="0" locked="0" layoutInCell="1" allowOverlap="1" wp14:anchorId="4BD376C7" wp14:editId="0A808052">
                <wp:simplePos x="0" y="0"/>
                <wp:positionH relativeFrom="column">
                  <wp:posOffset>4092928</wp:posOffset>
                </wp:positionH>
                <wp:positionV relativeFrom="paragraph">
                  <wp:posOffset>86713</wp:posOffset>
                </wp:positionV>
                <wp:extent cx="227965" cy="33782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7965" cy="337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445F8" id="Straight Arrow Connector 73" o:spid="_x0000_s1026" type="#_x0000_t32" style="position:absolute;margin-left:322.3pt;margin-top:6.85pt;width:17.95pt;height:26.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" strokecolor="black [3213]" strokeweight=".5pt">
                <v:stroke endarrow="block" joinstyle="miter"/>
              </v:shape>
            </w:pict>
          </mc:Fallback>
        </mc:AlternateContent>
      </w:r>
    </w:p>
    <w:p w:rsidR="00A55FED" w:rsidRPr="0004637F" w:rsidRDefault="00382C06" w:rsidP="00D31B09">
      <w:r>
        <w:rPr>
          <w:noProof/>
        </w:rPr>
        <mc:AlternateContent>
          <mc:Choice Requires="wps">
            <w:drawing>
              <wp:anchor distT="0" distB="0" distL="114300" distR="114300" simplePos="0" relativeHeight="251992576" behindDoc="0" locked="0" layoutInCell="1" allowOverlap="1" wp14:anchorId="7EC77CF6" wp14:editId="4611EBE4">
                <wp:simplePos x="0" y="0"/>
                <wp:positionH relativeFrom="column">
                  <wp:posOffset>4368074</wp:posOffset>
                </wp:positionH>
                <wp:positionV relativeFrom="paragraph">
                  <wp:posOffset>113665</wp:posOffset>
                </wp:positionV>
                <wp:extent cx="1051560" cy="274320"/>
                <wp:effectExtent l="0" t="0" r="15240" b="11430"/>
                <wp:wrapNone/>
                <wp:docPr id="1073741936" name="Rectangle 1073741936"/>
                <wp:cNvGraphicFramePr/>
                <a:graphic xmlns:a="http://schemas.openxmlformats.org/drawingml/2006/main">
                  <a:graphicData uri="http://schemas.microsoft.com/office/word/2010/wordprocessingShape">
                    <wps:wsp>
                      <wps:cNvSpPr/>
                      <wps:spPr>
                        <a:xfrm>
                          <a:off x="0" y="0"/>
                          <a:ext cx="1051560" cy="274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6D4CE0" w:rsidRDefault="00106491" w:rsidP="00382C06">
                            <w:pPr>
                              <w:jc w:val="center"/>
                              <w:rPr>
                                <w:color w:val="000000" w:themeColor="text1"/>
                              </w:rPr>
                            </w:pPr>
                            <w:r w:rsidRPr="006D4CE0">
                              <w:rPr>
                                <w:color w:val="000000" w:themeColor="text1"/>
                              </w:rPr>
                              <w:t>B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77CF6" id="Rectangle 1073741936" o:spid="_x0000_s1112" style="position:absolute;left:0;text-align:left;margin-left:343.95pt;margin-top:8.95pt;width:82.8pt;height:21.6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" filled="f" strokecolor="black [3213]" strokeweight="1pt">
                <v:textbox>
                  <w:txbxContent>
                    <w:p w:rsidR="00106491" w:rsidRPr="006D4CE0" w:rsidRDefault="00106491" w:rsidP="00382C06">
                      <w:pPr>
                        <w:jc w:val="center"/>
                        <w:rPr>
                          <w:color w:val="000000" w:themeColor="text1"/>
                        </w:rPr>
                      </w:pPr>
                      <w:r w:rsidRPr="006D4CE0">
                        <w:rPr>
                          <w:color w:val="000000" w:themeColor="text1"/>
                        </w:rPr>
                        <w:t>Bbox</w:t>
                      </w:r>
                    </w:p>
                  </w:txbxContent>
                </v:textbox>
              </v:rect>
            </w:pict>
          </mc:Fallback>
        </mc:AlternateContent>
      </w:r>
      <w:r w:rsidR="008869A6">
        <w:rPr>
          <w:noProof/>
        </w:rPr>
        <mc:AlternateContent>
          <mc:Choice Requires="wps">
            <w:drawing>
              <wp:anchor distT="0" distB="0" distL="114300" distR="114300" simplePos="0" relativeHeight="251672064" behindDoc="0" locked="0" layoutInCell="1" allowOverlap="1" wp14:anchorId="389373DA" wp14:editId="0BD04CDD">
                <wp:simplePos x="0" y="0"/>
                <wp:positionH relativeFrom="column">
                  <wp:posOffset>5421630</wp:posOffset>
                </wp:positionH>
                <wp:positionV relativeFrom="paragraph">
                  <wp:posOffset>236220</wp:posOffset>
                </wp:positionV>
                <wp:extent cx="274320" cy="0"/>
                <wp:effectExtent l="0" t="0" r="30480" b="19050"/>
                <wp:wrapNone/>
                <wp:docPr id="101" name="Straight Connector 101"/>
                <wp:cNvGraphicFramePr/>
                <a:graphic xmlns:a="http://schemas.openxmlformats.org/drawingml/2006/main">
                  <a:graphicData uri="http://schemas.microsoft.com/office/word/2010/wordprocessingShape">
                    <wps:wsp>
                      <wps:cNvCnPr/>
                      <wps:spPr>
                        <a:xfrm>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78A8BC" id="Straight Connector 101"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9pt,18.6pt" to="44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" strokecolor="black [3213]" strokeweight=".5pt">
                <v:stroke joinstyle="miter"/>
              </v:line>
            </w:pict>
          </mc:Fallback>
        </mc:AlternateContent>
      </w:r>
      <w:r w:rsidR="00BF3C81">
        <w:rPr>
          <w:noProof/>
        </w:rPr>
        <mc:AlternateContent>
          <mc:Choice Requires="wps">
            <w:drawing>
              <wp:anchor distT="0" distB="0" distL="114300" distR="114300" simplePos="0" relativeHeight="251666944" behindDoc="0" locked="0" layoutInCell="1" allowOverlap="1" wp14:anchorId="51216585" wp14:editId="094071BE">
                <wp:simplePos x="0" y="0"/>
                <wp:positionH relativeFrom="column">
                  <wp:posOffset>4109297</wp:posOffset>
                </wp:positionH>
                <wp:positionV relativeFrom="paragraph">
                  <wp:posOffset>20038</wp:posOffset>
                </wp:positionV>
                <wp:extent cx="227965" cy="257810"/>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7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80460" id="Straight Arrow Connector 82" o:spid="_x0000_s1026" type="#_x0000_t32" style="position:absolute;margin-left:323.55pt;margin-top:1.6pt;width:17.95pt;height:20.3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" strokecolor="black [3213]" strokeweight=".5pt">
                <v:stroke endarrow="block" joinstyle="miter"/>
              </v:shape>
            </w:pict>
          </mc:Fallback>
        </mc:AlternateContent>
      </w:r>
    </w:p>
    <w:p w:rsidR="00EC7B57" w:rsidRDefault="00BF3C81" w:rsidP="00D31B09">
      <w:r>
        <w:rPr>
          <w:noProof/>
        </w:rPr>
        <mc:AlternateContent>
          <mc:Choice Requires="wps">
            <w:drawing>
              <wp:anchor distT="0" distB="0" distL="114300" distR="114300" simplePos="0" relativeHeight="251662848" behindDoc="0" locked="0" layoutInCell="1" allowOverlap="1" wp14:anchorId="08583203" wp14:editId="3A83421B">
                <wp:simplePos x="0" y="0"/>
                <wp:positionH relativeFrom="column">
                  <wp:posOffset>4137166</wp:posOffset>
                </wp:positionH>
                <wp:positionV relativeFrom="paragraph">
                  <wp:posOffset>271780</wp:posOffset>
                </wp:positionV>
                <wp:extent cx="0" cy="238125"/>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CE303A" id="Straight Arrow Connector 1073741881" o:spid="_x0000_s1026" type="#_x0000_t32" style="position:absolute;margin-left:325.75pt;margin-top:21.4pt;width:0;height:18.75pt;flip:y;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5440" behindDoc="0" locked="0" layoutInCell="1" allowOverlap="1" wp14:anchorId="588BD54E" wp14:editId="078306D4">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42FFC" id="Rectangle 1073741861" o:spid="_x0000_s1026" style="position:absolute;margin-left:114.25pt;margin-top:15.95pt;width:187pt;height:10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382C06" w:rsidP="00D31B09">
      <w:r>
        <w:rPr>
          <w:noProof/>
        </w:rPr>
        <w:drawing>
          <wp:anchor distT="0" distB="0" distL="114300" distR="114300" simplePos="0" relativeHeight="251644416" behindDoc="0" locked="0" layoutInCell="1" allowOverlap="1" wp14:anchorId="48A99F4C" wp14:editId="2E510DDD">
            <wp:simplePos x="0" y="0"/>
            <wp:positionH relativeFrom="margin">
              <wp:posOffset>16949</wp:posOffset>
            </wp:positionH>
            <wp:positionV relativeFrom="paragraph">
              <wp:posOffset>80352</wp:posOffset>
            </wp:positionV>
            <wp:extent cx="1196975" cy="982133"/>
            <wp:effectExtent l="0" t="0" r="3175" b="8890"/>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rotWithShape="1">
                    <a:blip r:embed="rId57" cstate="print">
                      <a:extLst>
                        <a:ext uri="{28A0092B-C50C-407E-A947-70E740481C1C}">
                          <a14:useLocalDpi xmlns:a14="http://schemas.microsoft.com/office/drawing/2010/main" val="0"/>
                        </a:ext>
                      </a:extLst>
                    </a:blip>
                    <a:srcRect l="17180" b="7146"/>
                    <a:stretch/>
                  </pic:blipFill>
                  <pic:spPr bwMode="auto">
                    <a:xfrm>
                      <a:off x="0" y="0"/>
                      <a:ext cx="1196975" cy="9821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4B09">
        <w:rPr>
          <w:noProof/>
        </w:rPr>
        <mc:AlternateContent>
          <mc:Choice Requires="wps">
            <w:drawing>
              <wp:anchor distT="0" distB="0" distL="114300" distR="114300" simplePos="0" relativeHeight="251652608" behindDoc="0" locked="0" layoutInCell="1" allowOverlap="1" wp14:anchorId="768D964C" wp14:editId="30CBD899">
                <wp:simplePos x="0" y="0"/>
                <wp:positionH relativeFrom="margin">
                  <wp:posOffset>3123565</wp:posOffset>
                </wp:positionH>
                <wp:positionV relativeFrom="paragraph">
                  <wp:posOffset>132080</wp:posOffset>
                </wp:positionV>
                <wp:extent cx="536575" cy="934085"/>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05302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70" o:spid="_x0000_s1026" type="#_x0000_t7" style="position:absolute;margin-left:245.95pt;margin-top:10.4pt;width:42.25pt;height:73.55pt;z-index:251652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dng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&#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54656" behindDoc="0" locked="0" layoutInCell="1" allowOverlap="1" wp14:anchorId="17412A25" wp14:editId="39FA88A3">
                <wp:simplePos x="0" y="0"/>
                <wp:positionH relativeFrom="margin">
                  <wp:posOffset>3222625</wp:posOffset>
                </wp:positionH>
                <wp:positionV relativeFrom="paragraph">
                  <wp:posOffset>130810</wp:posOffset>
                </wp:positionV>
                <wp:extent cx="536575" cy="934085"/>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F3908A" id="Parallelogram 1073741869" o:spid="_x0000_s1026" type="#_x0000_t7" style="position:absolute;margin-left:253.75pt;margin-top:10.3pt;width:42.25pt;height:73.55pt;z-index:251654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3znwIAAMoFAAAOAAAAZHJzL2Uyb0RvYy54bWysVNtu2zAMfR+wfxD0vtpOk6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" fillcolor="white [3212]" strokecolor="black [3213]" strokeweight="1pt">
                <w10:wrap anchorx="margin"/>
              </v:shape>
            </w:pict>
          </mc:Fallback>
        </mc:AlternateContent>
      </w:r>
      <w:r w:rsidR="00CB4B09">
        <w:rPr>
          <w:noProof/>
        </w:rPr>
        <mc:AlternateContent>
          <mc:Choice Requires="wps">
            <w:drawing>
              <wp:anchor distT="0" distB="0" distL="114300" distR="114300" simplePos="0" relativeHeight="251648512" behindDoc="0" locked="0" layoutInCell="1" allowOverlap="1" wp14:anchorId="5B589BB9" wp14:editId="715ADF1F">
                <wp:simplePos x="0" y="0"/>
                <wp:positionH relativeFrom="column">
                  <wp:posOffset>1727835</wp:posOffset>
                </wp:positionH>
                <wp:positionV relativeFrom="paragraph">
                  <wp:posOffset>108585</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Default="00106491" w:rsidP="00D31B09"/>
                          <w:p w:rsidR="00106491" w:rsidRDefault="00106491" w:rsidP="00BF3C81">
                            <w:r>
                              <w:t>ROI Pooling</w:t>
                            </w:r>
                          </w:p>
                          <w:p w:rsidR="00106491" w:rsidRDefault="00106491" w:rsidP="00BF3C81"/>
                          <w:p w:rsidR="00106491" w:rsidRDefault="00106491" w:rsidP="0067548D">
                            <w:pPr>
                              <w:jc w:val="center"/>
                            </w:pPr>
                            <w:r>
                              <w:t>FC6</w:t>
                            </w:r>
                          </w:p>
                          <w:p w:rsidR="00106491" w:rsidRDefault="0010649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B589BB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3" type="#_x0000_t7" style="position:absolute;left:0;text-align:left;margin-left:136.05pt;margin-top:8.55pt;width:42.25pt;height:73.5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" fillcolor="white [3212]" strokecolor="black [3213]" strokeweight="1pt">
                <v:textbox>
                  <w:txbxContent>
                    <w:p w:rsidR="00106491" w:rsidRDefault="00106491" w:rsidP="00D31B09"/>
                    <w:p w:rsidR="00106491" w:rsidRDefault="00106491" w:rsidP="00BF3C81">
                      <w:r>
                        <w:t>ROI Pooling</w:t>
                      </w:r>
                    </w:p>
                    <w:p w:rsidR="00106491" w:rsidRDefault="00106491" w:rsidP="00BF3C81"/>
                    <w:p w:rsidR="00106491" w:rsidRDefault="00106491" w:rsidP="0067548D">
                      <w:pPr>
                        <w:jc w:val="center"/>
                      </w:pPr>
                      <w:r>
                        <w:t>FC6</w:t>
                      </w:r>
                    </w:p>
                    <w:p w:rsidR="00106491" w:rsidRDefault="00106491"/>
                  </w:txbxContent>
                </v:textbox>
              </v:shape>
            </w:pict>
          </mc:Fallback>
        </mc:AlternateContent>
      </w:r>
      <w:r w:rsidR="00527F06">
        <w:rPr>
          <w:noProof/>
        </w:rPr>
        <mc:AlternateContent>
          <mc:Choice Requires="wps">
            <w:drawing>
              <wp:anchor distT="0" distB="0" distL="114300" distR="114300" simplePos="0" relativeHeight="251658752" behindDoc="0" locked="0" layoutInCell="1" allowOverlap="1" wp14:anchorId="462E9D13" wp14:editId="054CC2A4">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BD88A" id="Rectangle 1073741877" o:spid="_x0000_s1026" style="position:absolute;margin-left:322pt;margin-top:13.25pt;width:60.25pt;height:60.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59776" behindDoc="0" locked="0" layoutInCell="1" allowOverlap="1" wp14:anchorId="6CD3ADCB" wp14:editId="0FBF48FF">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0CB60" id="Rectangle 1073741878" o:spid="_x0000_s1026" style="position:absolute;margin-left:328.75pt;margin-top:20.65pt;width:60.25pt;height:60.2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49536" behindDoc="0" locked="0" layoutInCell="1" allowOverlap="1" wp14:anchorId="3860290B" wp14:editId="5C134CA2">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9972F2" id="Parallelogram 1073741867" o:spid="_x0000_s1026" type="#_x0000_t7" style="position:absolute;margin-left:178.75pt;margin-top:9.85pt;width:42.25pt;height:73.55pt;z-index:251649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0560" behindDoc="0" locked="0" layoutInCell="1" allowOverlap="1" wp14:anchorId="6B6FC12F" wp14:editId="39531C37">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36DF4A" id="Parallelogram 1073741868" o:spid="_x0000_s1026" type="#_x0000_t7" style="position:absolute;margin-left:185.5pt;margin-top:9.7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1584" behindDoc="0" locked="0" layoutInCell="1" allowOverlap="1" wp14:anchorId="446E3270" wp14:editId="5291BEF7">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7C5BDE" id="Parallelogram 1073741866" o:spid="_x0000_s1026" type="#_x0000_t7" style="position:absolute;margin-left:191.85pt;margin-top:9.8pt;width:42.25pt;height:73.55pt;z-index:251651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3632" behindDoc="0" locked="0" layoutInCell="1" allowOverlap="1" wp14:anchorId="3C57E020" wp14:editId="123DEFAA">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DFDC06" id="Parallelogram 1073741871" o:spid="_x0000_s1026" type="#_x0000_t7" style="position:absolute;margin-left:236.55pt;margin-top:10.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46464" behindDoc="0" locked="0" layoutInCell="1" allowOverlap="1" wp14:anchorId="6D1FFD89" wp14:editId="7F4E541F">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B051A9" id="Parallelogram 1073741864" o:spid="_x0000_s1026" type="#_x0000_t7" style="position:absolute;margin-left:122.3pt;margin-top:8.35pt;width:42.25pt;height:73.5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47488" behindDoc="0" locked="0" layoutInCell="1" allowOverlap="1" wp14:anchorId="7AFE2411" wp14:editId="02BA954B">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Default="00106491"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FE2411" id="Parallelogram 1073741865" o:spid="_x0000_s1114" type="#_x0000_t7" style="position:absolute;left:0;text-align:left;margin-left:128.55pt;margin-top:8.35pt;width:42.25pt;height:7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106491" w:rsidRDefault="00106491" w:rsidP="00D31B09">
                      <w:r>
                        <w:t>g</w:t>
                      </w:r>
                    </w:p>
                  </w:txbxContent>
                </v:textbox>
              </v:shape>
            </w:pict>
          </mc:Fallback>
        </mc:AlternateContent>
      </w:r>
    </w:p>
    <w:p w:rsidR="00FC45F1" w:rsidRDefault="00427C2F" w:rsidP="00D31B09">
      <w:r>
        <w:rPr>
          <w:noProof/>
        </w:rPr>
        <mc:AlternateContent>
          <mc:Choice Requires="wps">
            <w:drawing>
              <wp:anchor distT="0" distB="0" distL="114300" distR="114300" simplePos="0" relativeHeight="251994624" behindDoc="0" locked="0" layoutInCell="1" allowOverlap="1" wp14:anchorId="4AFE0E20" wp14:editId="0F70BE18">
                <wp:simplePos x="0" y="0"/>
                <wp:positionH relativeFrom="column">
                  <wp:posOffset>3179638</wp:posOffset>
                </wp:positionH>
                <wp:positionV relativeFrom="paragraph">
                  <wp:posOffset>108650</wp:posOffset>
                </wp:positionV>
                <wp:extent cx="628530" cy="251358"/>
                <wp:effectExtent l="0" t="0" r="17780" b="0"/>
                <wp:wrapNone/>
                <wp:docPr id="1073741949" name="Rectangle 1073741949"/>
                <wp:cNvGraphicFramePr/>
                <a:graphic xmlns:a="http://schemas.openxmlformats.org/drawingml/2006/main">
                  <a:graphicData uri="http://schemas.microsoft.com/office/word/2010/wordprocessingShape">
                    <wps:wsp>
                      <wps:cNvSpPr/>
                      <wps:spPr>
                        <a:xfrm rot="16585992">
                          <a:off x="0" y="0"/>
                          <a:ext cx="628530" cy="2513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6D4CE0" w:rsidRDefault="00106491" w:rsidP="00427C2F">
                            <w:pPr>
                              <w:jc w:val="center"/>
                              <w:rPr>
                                <w:color w:val="000000" w:themeColor="text1"/>
                              </w:rPr>
                            </w:pPr>
                            <w:r w:rsidRPr="006D4CE0">
                              <w:rPr>
                                <w:color w:val="000000" w:themeColor="text1"/>
                              </w:rPr>
                              <w:t>CFC7</w:t>
                            </w:r>
                          </w:p>
                          <w:p w:rsidR="00106491" w:rsidRPr="006D4CE0" w:rsidRDefault="00106491" w:rsidP="00427C2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E0E20" id="Rectangle 1073741949" o:spid="_x0000_s1115" style="position:absolute;left:0;text-align:left;margin-left:250.35pt;margin-top:8.55pt;width:49.5pt;height:19.8pt;rotation:-5476634fd;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" filled="f" stroked="f" strokeweight="1pt">
                <v:textbox>
                  <w:txbxContent>
                    <w:p w:rsidR="00106491" w:rsidRPr="006D4CE0" w:rsidRDefault="00106491" w:rsidP="00427C2F">
                      <w:pPr>
                        <w:jc w:val="center"/>
                        <w:rPr>
                          <w:color w:val="000000" w:themeColor="text1"/>
                        </w:rPr>
                      </w:pPr>
                      <w:r w:rsidRPr="006D4CE0">
                        <w:rPr>
                          <w:color w:val="000000" w:themeColor="text1"/>
                        </w:rPr>
                        <w:t>CFC7</w:t>
                      </w:r>
                    </w:p>
                    <w:p w:rsidR="00106491" w:rsidRPr="006D4CE0" w:rsidRDefault="00106491" w:rsidP="00427C2F">
                      <w:pPr>
                        <w:jc w:val="center"/>
                        <w:rPr>
                          <w:color w:val="000000" w:themeColor="text1"/>
                        </w:rPr>
                      </w:pPr>
                    </w:p>
                  </w:txbxContent>
                </v:textbox>
              </v:rect>
            </w:pict>
          </mc:Fallback>
        </mc:AlternateContent>
      </w:r>
      <w:r w:rsidR="00D364D3">
        <w:rPr>
          <w:noProof/>
        </w:rPr>
        <mc:AlternateContent>
          <mc:Choice Requires="wps">
            <w:drawing>
              <wp:anchor distT="0" distB="0" distL="114300" distR="114300" simplePos="0" relativeHeight="251657728" behindDoc="0" locked="0" layoutInCell="1" allowOverlap="1" wp14:anchorId="73394860" wp14:editId="779A8AC6">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6BA3282" id="Straight Arrow Connector 1073741876" o:spid="_x0000_s1026" type="#_x0000_t32" style="position:absolute;margin-left:100.65pt;margin-top:14.55pt;width:12.25pt;height:0;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sidR="00D364D3">
        <w:rPr>
          <w:noProof/>
        </w:rPr>
        <mc:AlternateContent>
          <mc:Choice Requires="wps">
            <w:drawing>
              <wp:anchor distT="0" distB="0" distL="114300" distR="114300" simplePos="0" relativeHeight="251661824" behindDoc="0" locked="0" layoutInCell="1" allowOverlap="1" wp14:anchorId="7ECAD087" wp14:editId="45AEBBF6">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E3C31" id="Straight Arrow Connector 1073741880" o:spid="_x0000_s1026" type="#_x0000_t32" style="position:absolute;margin-left:293.8pt;margin-top:16.4pt;width:23.4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0496" behindDoc="0" locked="0" layoutInCell="1" allowOverlap="1" wp14:anchorId="5B6D9C04" wp14:editId="17072284">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106491" w:rsidRDefault="00106491" w:rsidP="00BF3C81">
                            <w:pPr>
                              <w:jc w:val="center"/>
                            </w:pPr>
                            <w:r>
                              <w:t>COBbox Regressor</w:t>
                            </w:r>
                          </w:p>
                          <w:p w:rsidR="00106491" w:rsidRDefault="00106491" w:rsidP="00BF3C81"/>
                          <w:p w:rsidR="00106491" w:rsidRDefault="00106491" w:rsidP="00D31B09">
                            <w:r>
                              <w:t>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D9C04" id="Text Box 174" o:spid="_x0000_s1116" type="#_x0000_t202" style="position:absolute;left:0;text-align:left;margin-left:184.45pt;margin-top:10.95pt;width:55.55pt;height:21.9pt;rotation:-5372542fd;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106491" w:rsidRDefault="00106491" w:rsidP="00BF3C81">
                      <w:pPr>
                        <w:jc w:val="center"/>
                      </w:pPr>
                      <w:r>
                        <w:t>COBbox Regressor</w:t>
                      </w:r>
                    </w:p>
                    <w:p w:rsidR="00106491" w:rsidRDefault="00106491" w:rsidP="00BF3C81"/>
                    <w:p w:rsidR="00106491" w:rsidRDefault="00106491" w:rsidP="00D31B09">
                      <w:r>
                        <w:t>NV3</w:t>
                      </w:r>
                    </w:p>
                  </w:txbxContent>
                </v:textbox>
                <w10:wrap anchorx="margin"/>
              </v:shape>
            </w:pict>
          </mc:Fallback>
        </mc:AlternateContent>
      </w:r>
      <w:r w:rsidR="00813095">
        <w:rPr>
          <w:noProof/>
        </w:rPr>
        <mc:AlternateContent>
          <mc:Choice Requires="wps">
            <w:drawing>
              <wp:anchor distT="0" distB="0" distL="114300" distR="114300" simplePos="0" relativeHeight="251689472" behindDoc="0" locked="0" layoutInCell="1" allowOverlap="1" wp14:anchorId="07C3EC5C" wp14:editId="024F4710">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106491" w:rsidRPr="00B27CA2" w:rsidRDefault="00106491"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3EC5C" id="Text Box 173" o:spid="_x0000_s1117" type="#_x0000_t202" style="position:absolute;left:0;text-align:left;margin-left:134.65pt;margin-top:5.95pt;width:47.15pt;height:25.05pt;rotation:-5523531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106491" w:rsidRPr="00B27CA2" w:rsidRDefault="00106491"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0800" behindDoc="0" locked="0" layoutInCell="1" allowOverlap="1" wp14:anchorId="3665E8C9" wp14:editId="7EA034CB">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59358" id="Rectangle 1073741879" o:spid="_x0000_s1026" style="position:absolute;margin-left:335.95pt;margin-top:1.3pt;width:60.25pt;height:60.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56704" behindDoc="0" locked="0" layoutInCell="1" allowOverlap="1" wp14:anchorId="6316556B" wp14:editId="6AD7C582">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3A5DF7" id="Straight Connector 1073741875"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5680" behindDoc="0" locked="0" layoutInCell="1" allowOverlap="1" wp14:anchorId="72C0EBAF" wp14:editId="6E1E824C">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0A90C" id="Straight Connector 1073741872"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78208" behindDoc="0" locked="0" layoutInCell="1" allowOverlap="1" wp14:anchorId="237982D7" wp14:editId="079D34DF">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3AFAB" id="Straight Connector 108"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77184" behindDoc="0" locked="0" layoutInCell="1" allowOverlap="1" wp14:anchorId="3501FC6B" wp14:editId="283D718F">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474FF4" id="Straight Connector 107"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5549FE" w:rsidP="00D31B09">
      <w:pPr>
        <w:rPr>
          <w:b/>
          <w:bCs/>
        </w:rPr>
      </w:pPr>
      <w:r>
        <w:rPr>
          <w:noProof/>
        </w:rPr>
        <mc:AlternateContent>
          <mc:Choice Requires="wps">
            <w:drawing>
              <wp:anchor distT="0" distB="0" distL="114300" distR="114300" simplePos="0" relativeHeight="251993600" behindDoc="0" locked="0" layoutInCell="1" allowOverlap="1" wp14:anchorId="583A48E0" wp14:editId="4F0A8F9E">
                <wp:simplePos x="0" y="0"/>
                <wp:positionH relativeFrom="column">
                  <wp:posOffset>123092</wp:posOffset>
                </wp:positionH>
                <wp:positionV relativeFrom="paragraph">
                  <wp:posOffset>168959</wp:posOffset>
                </wp:positionV>
                <wp:extent cx="888023" cy="404446"/>
                <wp:effectExtent l="0" t="0" r="0" b="0"/>
                <wp:wrapNone/>
                <wp:docPr id="1073741948" name="Rectangle 1073741948"/>
                <wp:cNvGraphicFramePr/>
                <a:graphic xmlns:a="http://schemas.openxmlformats.org/drawingml/2006/main">
                  <a:graphicData uri="http://schemas.microsoft.com/office/word/2010/wordprocessingShape">
                    <wps:wsp>
                      <wps:cNvSpPr/>
                      <wps:spPr>
                        <a:xfrm>
                          <a:off x="0" y="0"/>
                          <a:ext cx="888023" cy="4044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6D4CE0" w:rsidRDefault="00106491" w:rsidP="005549FE">
                            <w:pPr>
                              <w:jc w:val="center"/>
                              <w:rPr>
                                <w:color w:val="000000" w:themeColor="text1"/>
                              </w:rPr>
                            </w:pPr>
                            <w:r w:rsidRPr="006D4CE0">
                              <w:rPr>
                                <w:color w:val="000000" w:themeColor="text1"/>
                              </w:rPr>
                              <w:t>InpuFC6</w:t>
                            </w:r>
                          </w:p>
                          <w:p w:rsidR="00106491" w:rsidRDefault="00106491" w:rsidP="005549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A48E0" id="Rectangle 1073741948" o:spid="_x0000_s1118" style="position:absolute;left:0;text-align:left;margin-left:9.7pt;margin-top:13.3pt;width:69.9pt;height:31.8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" filled="f" stroked="f" strokeweight="1pt">
                <v:textbox>
                  <w:txbxContent>
                    <w:p w:rsidR="00106491" w:rsidRPr="006D4CE0" w:rsidRDefault="00106491" w:rsidP="005549FE">
                      <w:pPr>
                        <w:jc w:val="center"/>
                        <w:rPr>
                          <w:color w:val="000000" w:themeColor="text1"/>
                        </w:rPr>
                      </w:pPr>
                      <w:r w:rsidRPr="006D4CE0">
                        <w:rPr>
                          <w:color w:val="000000" w:themeColor="text1"/>
                        </w:rPr>
                        <w:t>InpuFC6</w:t>
                      </w:r>
                    </w:p>
                    <w:p w:rsidR="00106491" w:rsidRDefault="00106491" w:rsidP="005549FE">
                      <w:pPr>
                        <w:jc w:val="center"/>
                      </w:pPr>
                    </w:p>
                  </w:txbxContent>
                </v:textbox>
              </v:rect>
            </w:pict>
          </mc:Fallback>
        </mc:AlternateContent>
      </w:r>
      <w:r w:rsidR="00B07F11">
        <w:rPr>
          <w:noProof/>
        </w:rPr>
        <mc:AlternateContent>
          <mc:Choice Requires="wps">
            <w:drawing>
              <wp:anchor distT="0" distB="0" distL="114300" distR="114300" simplePos="0" relativeHeight="251637248" behindDoc="0" locked="0" layoutInCell="1" allowOverlap="1" wp14:anchorId="63347CDC" wp14:editId="6FA6E34E">
                <wp:simplePos x="0" y="0"/>
                <wp:positionH relativeFrom="page">
                  <wp:posOffset>2561237</wp:posOffset>
                </wp:positionH>
                <wp:positionV relativeFrom="paragraph">
                  <wp:posOffset>195651</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106491" w:rsidRDefault="00106491" w:rsidP="00BF3C81">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47CDC" id="Text Box 1073741852" o:spid="_x0000_s1119" type="#_x0000_t202" style="position:absolute;left:0;text-align:left;margin-left:201.65pt;margin-top:15.4pt;width:151.85pt;height:45.35pt;z-index:251637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hHD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" fillcolor="white [3201]" stroked="f" strokeweight=".5pt">
                <v:textbox>
                  <w:txbxContent>
                    <w:p w:rsidR="00106491" w:rsidRDefault="00106491" w:rsidP="00BF3C81">
                      <w:pPr>
                        <w:spacing w:line="240" w:lineRule="auto"/>
                        <w:jc w:val="center"/>
                      </w:pPr>
                      <w:r>
                        <w:t>Layers from Backboned Model</w:t>
                      </w:r>
                    </w:p>
                  </w:txbxContent>
                </v:textbox>
                <w10:wrap anchorx="page"/>
              </v:shape>
            </w:pict>
          </mc:Fallback>
        </mc:AlternateContent>
      </w:r>
      <w:r w:rsidR="000F5B6C">
        <w:rPr>
          <w:noProof/>
        </w:rPr>
        <mc:AlternateContent>
          <mc:Choice Requires="wps">
            <w:drawing>
              <wp:anchor distT="0" distB="0" distL="114300" distR="114300" simplePos="0" relativeHeight="251638272" behindDoc="0" locked="0" layoutInCell="1" allowOverlap="1" wp14:anchorId="706B09F0" wp14:editId="55693DE3">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106491" w:rsidRDefault="00106491"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B09F0" id="Text Box 1073741853" o:spid="_x0000_s1120" type="#_x0000_t202" style="position:absolute;left:0;text-align:left;margin-left:313.2pt;margin-top:13.6pt;width:103.3pt;height:45.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1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s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C6mP9U0CAACTBAAADgAAAAAAAAAAAAAAAAAuAgAAZHJzL2Uyb0RvYy54bWxQSwECLQAUAAYA&#10;CAAAACEA0YYeEOEAAAAKAQAADwAAAAAAAAAAAAAAAACnBAAAZHJzL2Rvd25yZXYueG1sUEsFBgAA&#10;AAAEAAQA8wAAALUFAAAAAA==&#10;" fillcolor="white [3201]" stroked="f" strokeweight=".5pt">
                <v:textbox>
                  <w:txbxContent>
                    <w:p w:rsidR="00106491" w:rsidRDefault="00106491" w:rsidP="0067548D">
                      <w:pPr>
                        <w:spacing w:line="240" w:lineRule="auto"/>
                        <w:jc w:val="center"/>
                      </w:pPr>
                      <w:r>
                        <w:t>Conv Feature Maps</w:t>
                      </w:r>
                    </w:p>
                  </w:txbxContent>
                </v:textbox>
              </v:shape>
            </w:pict>
          </mc:Fallback>
        </mc:AlternateContent>
      </w:r>
    </w:p>
    <w:p w:rsidR="000F5B6C" w:rsidRDefault="00BF3C81" w:rsidP="00D31B09">
      <w:r>
        <w:rPr>
          <w:noProof/>
        </w:rPr>
        <mc:AlternateContent>
          <mc:Choice Requires="wps">
            <w:drawing>
              <wp:anchor distT="0" distB="0" distL="114300" distR="114300" simplePos="0" relativeHeight="251668992" behindDoc="0" locked="0" layoutInCell="1" allowOverlap="1" wp14:anchorId="4178177D" wp14:editId="3729F113">
                <wp:simplePos x="0" y="0"/>
                <wp:positionH relativeFrom="margin">
                  <wp:align>right</wp:align>
                </wp:positionH>
                <wp:positionV relativeFrom="paragraph">
                  <wp:posOffset>347437</wp:posOffset>
                </wp:positionV>
                <wp:extent cx="1079863" cy="0"/>
                <wp:effectExtent l="0" t="0" r="25400" b="19050"/>
                <wp:wrapNone/>
                <wp:docPr id="96" name="Straight Connector 96"/>
                <wp:cNvGraphicFramePr/>
                <a:graphic xmlns:a="http://schemas.openxmlformats.org/drawingml/2006/main">
                  <a:graphicData uri="http://schemas.microsoft.com/office/word/2010/wordprocessingShape">
                    <wps:wsp>
                      <wps:cNvCnPr/>
                      <wps:spPr>
                        <a:xfrm flipH="1">
                          <a:off x="0" y="0"/>
                          <a:ext cx="10798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B7A16" id="Straight Connector 96" o:spid="_x0000_s1026" style="position:absolute;flip:x;z-index:251668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3.85pt,27.35pt" to="118.9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" strokecolor="black [3213]" strokeweight=".5pt">
                <v:stroke joinstyle="miter"/>
                <w10:wrap anchorx="margin"/>
              </v:line>
            </w:pict>
          </mc:Fallback>
        </mc:AlternateContent>
      </w:r>
      <w:r w:rsidR="00BB5EDB">
        <w:rPr>
          <w:noProof/>
        </w:rPr>
        <mc:AlternateContent>
          <mc:Choice Requires="wps">
            <w:drawing>
              <wp:anchor distT="0" distB="0" distL="114300" distR="114300" simplePos="0" relativeHeight="251670016" behindDoc="0" locked="0" layoutInCell="1" allowOverlap="1" wp14:anchorId="5F12377F" wp14:editId="58E7FBEC">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CE068" id="Straight Connector 97"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4352" behindDoc="0" locked="0" layoutInCell="1" allowOverlap="1" wp14:anchorId="56B85F14" wp14:editId="7A247401">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CBFA38" id="Group 134" o:spid="_x0000_s1026" style="position:absolute;margin-left:252.8pt;margin-top:17.25pt;width:17.95pt;height:107.2pt;z-index:25168435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5376" behindDoc="0" locked="0" layoutInCell="1" allowOverlap="1" wp14:anchorId="63834039" wp14:editId="3D43C045">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A1961F9" id="Group 139" o:spid="_x0000_s1026" style="position:absolute;margin-left:219.15pt;margin-top:17.25pt;width:17.95pt;height:107.2pt;z-index:251685376"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79232" behindDoc="0" locked="0" layoutInCell="1" allowOverlap="1" wp14:anchorId="6B33F0AE" wp14:editId="42A52657">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1268E" id="Straight Arrow Connector 112" o:spid="_x0000_s1026" type="#_x0000_t32" style="position:absolute;margin-left:179.2pt;margin-top:22.75pt;width:39.9pt;height:23.5pt;flip:x 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3872" behindDoc="0" locked="0" layoutInCell="1" allowOverlap="1" wp14:anchorId="54BCBD6F" wp14:editId="67BC1F64">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C049D" id="Rectangle 69" o:spid="_x0000_s1026" style="position:absolute;margin-left:316.65pt;margin-top:18.25pt;width:87.65pt;height:45.3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4112" behindDoc="0" locked="0" layoutInCell="1" allowOverlap="1" wp14:anchorId="370D37E3" wp14:editId="1125E346">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106491" w:rsidRDefault="00106491" w:rsidP="00BF3C81">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D37E3" id="Text Box 104" o:spid="_x0000_s1121" type="#_x0000_t202" style="position:absolute;left:0;text-align:left;margin-left:93.3pt;margin-top:12.05pt;width:84.5pt;height:2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106491" w:rsidRDefault="00106491" w:rsidP="00BF3C81">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87424" behindDoc="0" locked="0" layoutInCell="1" allowOverlap="1" wp14:anchorId="758CA5CE" wp14:editId="2FC1C493">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36BE19" id="Oval 168" o:spid="_x0000_s1026" style="position:absolute;margin-left:226.15pt;margin-top:5.45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86400" behindDoc="0" locked="0" layoutInCell="1" allowOverlap="1" wp14:anchorId="379F153E" wp14:editId="6CFEBD31">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29B6C" id="Oval 154" o:spid="_x0000_s1026" style="position:absolute;margin-left:226.5pt;margin-top:14.35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3328" behindDoc="0" locked="0" layoutInCell="1" allowOverlap="1" wp14:anchorId="03AD008F" wp14:editId="1EFB15E3">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0F7C37" id="Oval 125" o:spid="_x0000_s1026" style="position:absolute;margin-left:259.25pt;margin-top:12.9pt;width:3.6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2304" behindDoc="0" locked="0" layoutInCell="1" allowOverlap="1" wp14:anchorId="21837830" wp14:editId="4BA6914B">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F8DFB3" id="Oval 124" o:spid="_x0000_s1026" style="position:absolute;margin-left:259pt;margin-top:4.8pt;width:3.6pt;height:3.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0256" behindDoc="0" locked="0" layoutInCell="1" allowOverlap="1" wp14:anchorId="5020CB81" wp14:editId="152BE4DD">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888494" id="Straight Arrow Connector 113" o:spid="_x0000_s1026" type="#_x0000_t32" style="position:absolute;margin-left:177.65pt;margin-top:19.7pt;width:41.4pt;height:22.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76160" behindDoc="0" locked="0" layoutInCell="1" allowOverlap="1" wp14:anchorId="4FF7B353" wp14:editId="6CA7441A">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6C64A7" id="Straight Arrow Connector 106" o:spid="_x0000_s1026" type="#_x0000_t32" style="position:absolute;margin-left:272.3pt;margin-top:13.4pt;width:45.1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3088" behindDoc="0" locked="0" layoutInCell="1" allowOverlap="1" wp14:anchorId="67EC8830" wp14:editId="7831854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EE19E" id="Straight Arrow Connector 102" o:spid="_x0000_s1026" type="#_x0000_t32" style="position:absolute;margin-left:404.6pt;margin-top:12.7pt;width:21.6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39296" behindDoc="0" locked="0" layoutInCell="1" allowOverlap="1" wp14:anchorId="1ED21D6E" wp14:editId="7DBFC087">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106491" w:rsidRDefault="00106491" w:rsidP="00BF3C81">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D21D6E" id="Text Box 1073741854" o:spid="_x0000_s1122" type="#_x0000_t202" style="position:absolute;left:0;text-align:left;margin-left:323.4pt;margin-top:.6pt;width:75.15pt;height:26.6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106491" w:rsidRDefault="00106491" w:rsidP="00BF3C81">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88448" behindDoc="0" locked="0" layoutInCell="1" allowOverlap="1" wp14:anchorId="4049E464" wp14:editId="6DCBB926">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E6553" id="Oval 172" o:spid="_x0000_s1026" style="position:absolute;margin-left:224.85pt;margin-top:17.6pt;width:6.25pt;height:6.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1280" behindDoc="0" locked="0" layoutInCell="1" allowOverlap="1" wp14:anchorId="3B8AEB6E" wp14:editId="5B76A1EB">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5F76" id="Oval 119" o:spid="_x0000_s1026" style="position:absolute;margin-left:258.5pt;margin-top:17.55pt;width:6.25pt;height:6.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5136" behindDoc="0" locked="0" layoutInCell="1" allowOverlap="1" wp14:anchorId="712E8EBB" wp14:editId="22269E63">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106491" w:rsidRDefault="00106491" w:rsidP="00BF3C81">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E8EBB" id="Text Box 105" o:spid="_x0000_s1123" type="#_x0000_t202" style="position:absolute;left:0;text-align:left;margin-left:93.35pt;margin-top:1.15pt;width:84.25pt;height:21.6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106491" w:rsidRDefault="00106491" w:rsidP="00BF3C81">
                      <w:pPr>
                        <w:jc w:val="center"/>
                      </w:pPr>
                      <w:r>
                        <w:t>Bbox Regressor</w:t>
                      </w:r>
                    </w:p>
                  </w:txbxContent>
                </v:textbox>
                <w10:wrap anchorx="margin"/>
              </v:shape>
            </w:pict>
          </mc:Fallback>
        </mc:AlternateContent>
      </w:r>
    </w:p>
    <w:p w:rsidR="000F5B6C" w:rsidRDefault="005549FE" w:rsidP="00D31B09">
      <w:pPr>
        <w:rPr>
          <w:b/>
          <w:bCs/>
        </w:rPr>
      </w:pPr>
      <w:r>
        <w:rPr>
          <w:noProof/>
        </w:rPr>
        <mc:AlternateContent>
          <mc:Choice Requires="wps">
            <w:drawing>
              <wp:anchor distT="0" distB="0" distL="114300" distR="114300" simplePos="0" relativeHeight="251641344" behindDoc="0" locked="0" layoutInCell="1" allowOverlap="1" wp14:anchorId="3E96F895" wp14:editId="40CB43F2">
                <wp:simplePos x="0" y="0"/>
                <wp:positionH relativeFrom="rightMargin">
                  <wp:posOffset>-3049905</wp:posOffset>
                </wp:positionH>
                <wp:positionV relativeFrom="paragraph">
                  <wp:posOffset>208670</wp:posOffset>
                </wp:positionV>
                <wp:extent cx="457200" cy="33782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820"/>
                        </a:xfrm>
                        <a:prstGeom prst="rect">
                          <a:avLst/>
                        </a:prstGeom>
                        <a:solidFill>
                          <a:schemeClr val="lt1"/>
                        </a:solidFill>
                        <a:ln w="6350">
                          <a:noFill/>
                        </a:ln>
                      </wps:spPr>
                      <wps:txbx>
                        <w:txbxContent>
                          <w:p w:rsidR="00106491" w:rsidRDefault="00106491" w:rsidP="00BF3C81">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96F895" id="Text Box 1073741856" o:spid="_x0000_s1124" type="#_x0000_t202" style="position:absolute;left:0;text-align:left;margin-left:-240.15pt;margin-top:16.45pt;width:36pt;height:26.6pt;z-index:25164134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" fillcolor="white [3201]" stroked="f" strokeweight=".5pt">
                <v:textbox>
                  <w:txbxContent>
                    <w:p w:rsidR="00106491" w:rsidRDefault="00106491" w:rsidP="00BF3C81">
                      <w:pPr>
                        <w:jc w:val="center"/>
                      </w:pPr>
                      <w:r>
                        <w:t>FC7</w:t>
                      </w:r>
                    </w:p>
                  </w:txbxContent>
                </v:textbox>
                <w10:wrap anchorx="margin"/>
              </v:shape>
            </w:pict>
          </mc:Fallback>
        </mc:AlternateContent>
      </w:r>
      <w:r w:rsidR="00813095">
        <w:rPr>
          <w:noProof/>
        </w:rPr>
        <mc:AlternateContent>
          <mc:Choice Requires="wps">
            <w:drawing>
              <wp:anchor distT="0" distB="0" distL="114300" distR="114300" simplePos="0" relativeHeight="251640320" behindDoc="0" locked="0" layoutInCell="1" allowOverlap="1" wp14:anchorId="50FA7042" wp14:editId="32B1698C">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106491" w:rsidRDefault="00106491" w:rsidP="00BF3C81">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FA7042" id="Text Box 1073741855" o:spid="_x0000_s1125" type="#_x0000_t202" style="position:absolute;left:0;text-align:left;margin-left:242.9pt;margin-top:18.5pt;width:36pt;height:26.6pt;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Bp&#10;giDiSgIAAJIEAAAOAAAAAAAAAAAAAAAAAC4CAABkcnMvZTJvRG9jLnhtbFBLAQItABQABgAIAAAA&#10;IQB0LeS14AAAAAkBAAAPAAAAAAAAAAAAAAAAAKQEAABkcnMvZG93bnJldi54bWxQSwUGAAAAAAQA&#10;BADzAAAAsQUAAAAA&#10;" fillcolor="white [3201]" stroked="f" strokeweight=".5pt">
                <v:textbox>
                  <w:txbxContent>
                    <w:p w:rsidR="00106491" w:rsidRDefault="00106491" w:rsidP="00BF3C81">
                      <w:pPr>
                        <w:jc w:val="center"/>
                      </w:pPr>
                      <w:r>
                        <w:t>FC6</w:t>
                      </w:r>
                    </w:p>
                  </w:txbxContent>
                </v:textbox>
                <w10:wrap anchorx="margin"/>
              </v:shape>
            </w:pict>
          </mc:Fallback>
        </mc:AlternateContent>
      </w:r>
    </w:p>
    <w:p w:rsidR="00C4710D" w:rsidRPr="003B5942" w:rsidRDefault="00C4710D" w:rsidP="003B5942"/>
    <w:p w:rsidR="0021642C" w:rsidRDefault="00822863" w:rsidP="00D31B09">
      <w:r>
        <w:rPr>
          <w:noProof/>
        </w:rPr>
        <mc:AlternateContent>
          <mc:Choice Requires="wps">
            <w:drawing>
              <wp:anchor distT="0" distB="0" distL="114300" distR="114300" simplePos="0" relativeHeight="251777536" behindDoc="0" locked="0" layoutInCell="1" allowOverlap="1" wp14:anchorId="5B2AE3F8" wp14:editId="17787F35">
                <wp:simplePos x="0" y="0"/>
                <wp:positionH relativeFrom="margin">
                  <wp:align>left</wp:align>
                </wp:positionH>
                <wp:positionV relativeFrom="paragraph">
                  <wp:posOffset>1220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106491" w:rsidRPr="005B489B" w:rsidRDefault="00106491" w:rsidP="00294FCD">
                            <w:pPr>
                              <w:pStyle w:val="Caption"/>
                            </w:pPr>
                            <w:bookmarkStart w:id="134" w:name="_Toc523735298"/>
                            <w:bookmarkStart w:id="135" w:name="_Toc524625281"/>
                            <w:bookmarkStart w:id="136" w:name="_Toc52540509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4</w:t>
                            </w:r>
                            <w:r w:rsidR="00462132">
                              <w:fldChar w:fldCharType="end"/>
                            </w:r>
                            <w:r>
                              <w:t>: Flowchart of the Faster-</w:t>
                            </w:r>
                            <w:r w:rsidRPr="0091252D">
                              <w:t>region CNN approach</w:t>
                            </w:r>
                            <w:bookmarkEnd w:id="134"/>
                            <w:bookmarkEnd w:id="135"/>
                            <w:r>
                              <w:t>. In this image, the required layers and the structures of the faster RCNN is represented which indicate the flow of data in the framework.</w:t>
                            </w:r>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2AE3F8" id="Text Box 50" o:spid="_x0000_s1126" type="#_x0000_t202" style="position:absolute;left:0;text-align:left;margin-left:0;margin-top:.95pt;width:467.25pt;height:.05pt;z-index:251777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" stroked="f">
                <v:textbox style="mso-fit-shape-to-text:t" inset="0,0,0,0">
                  <w:txbxContent>
                    <w:p w:rsidR="00106491" w:rsidRPr="005B489B" w:rsidRDefault="00106491" w:rsidP="00294FCD">
                      <w:pPr>
                        <w:pStyle w:val="Caption"/>
                      </w:pPr>
                      <w:bookmarkStart w:id="137" w:name="_Toc523735298"/>
                      <w:bookmarkStart w:id="138" w:name="_Toc524625281"/>
                      <w:bookmarkStart w:id="139" w:name="_Toc52540509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4</w:t>
                      </w:r>
                      <w:r w:rsidR="00462132">
                        <w:fldChar w:fldCharType="end"/>
                      </w:r>
                      <w:r>
                        <w:t>: Flowchart of the Faster-</w:t>
                      </w:r>
                      <w:r w:rsidRPr="0091252D">
                        <w:t>region CNN approach</w:t>
                      </w:r>
                      <w:bookmarkEnd w:id="137"/>
                      <w:bookmarkEnd w:id="138"/>
                      <w:r>
                        <w:t>. In this image, the required layers and the structures of the faster RCNN is represented which indicate the flow of data in the framework.</w:t>
                      </w:r>
                      <w:bookmarkEnd w:id="139"/>
                      <w:r>
                        <w:t xml:space="preserve"> </w:t>
                      </w:r>
                    </w:p>
                  </w:txbxContent>
                </v:textbox>
                <w10:wrap anchorx="margin"/>
              </v:shape>
            </w:pict>
          </mc:Fallback>
        </mc:AlternateContent>
      </w:r>
    </w:p>
    <w:p w:rsidR="0021642C" w:rsidRDefault="0021642C" w:rsidP="00D31B09"/>
    <w:p w:rsidR="0021642C" w:rsidRDefault="0021642C" w:rsidP="00C851FD">
      <w:r>
        <w:tab/>
      </w:r>
    </w:p>
    <w:p w:rsidR="00BC4701" w:rsidRDefault="00BC4701" w:rsidP="00C851FD"/>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B8294D">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jFUMTg6MDY6MzM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jFUMTg6MDY6MzMiLCJQcm9qZWN0Ijp7IiRyZWYiOiI1In19LCJVc2VOdW1iZXJpbmdUeXBlT2ZQYXJlbnREb2N1bWVudCI6ZmFsc2V9XSwiRm9ybWF0dGVkVGV4dCI6eyIkaWQiOiIyNSIsIkNvdW50IjoxLCJUZXh0VW5pdHMiOlt7IiRpZCI6IjI2IiwiRm9udFN0eWxlIjp7IiRpZCI6IjI3IiwiTmV1dHJhbCI6dHJ1ZX0sIlJlYWRpbmdPcmRlciI6MSwiVGV4dCI6IlszMCwgMzRdIn1dfSwiVGFnIjoiQ2l0YXZpUGxhY2Vob2xkZXIjNjJhM2EzZjItNjkzYy00YWRlLThiMjktYjAxY2Q5NmQ1ODcxIiwiVGV4dCI6IlszMCwgMzRdIiwiV0FJVmVyc2lvbiI6IjYuMS4wLjAifQ==}</w:instrText>
          </w:r>
          <w:r w:rsidR="00CC61B1">
            <w:fldChar w:fldCharType="separate"/>
          </w:r>
          <w:r w:rsidR="000E712B">
            <w:t>[30, 34]</w:t>
          </w:r>
          <w:r w:rsidR="00CC61B1">
            <w:fldChar w:fldCharType="end"/>
          </w:r>
        </w:sdtContent>
      </w:sdt>
      <w:r w:rsidR="00D951EB" w:rsidRPr="00661E83">
        <w:t>.</w:t>
      </w:r>
      <w:r w:rsidR="00393A51">
        <w:t xml:space="preserve"> </w:t>
      </w:r>
    </w:p>
    <w:p w:rsidR="00FA4050" w:rsidRDefault="008F5292" w:rsidP="00053E09">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DD53F6">
        <w:t xml:space="preserve">verage precision diagram </w:t>
      </w:r>
      <w:r w:rsidR="00E815A8">
        <w:t>of a de</w:t>
      </w:r>
      <w:r w:rsidR="00342F83">
        <w:t xml:space="preserve">tector </w:t>
      </w:r>
      <w:r w:rsidR="00342F83">
        <w:lastRenderedPageBreak/>
        <w:t xml:space="preserve">trained </w:t>
      </w:r>
      <w:r w:rsidR="00E815A8">
        <w:t xml:space="preserve">with </w:t>
      </w:r>
      <w:r w:rsidR="00AE1C39">
        <w:t>88</w:t>
      </w:r>
      <w:r w:rsidR="00342F83">
        <w:t xml:space="preserve"> image</w:t>
      </w:r>
      <w:r w:rsidR="00B33192">
        <w:t>s</w:t>
      </w:r>
      <w:r w:rsidR="00342F83">
        <w:t xml:space="preserve"> </w:t>
      </w:r>
      <w:r w:rsidR="003B6E86">
        <w:t>is shown in Figure 3</w:t>
      </w:r>
      <w:r w:rsidR="00401C4F">
        <w:t>.</w:t>
      </w:r>
      <w:r w:rsidR="006011B3">
        <w:t>15</w:t>
      </w:r>
      <w:r w:rsidR="00DD53F6">
        <w:t>. Also, t</w:t>
      </w:r>
      <w:r w:rsidR="000B3040">
        <w:t xml:space="preserve">he Figure </w:t>
      </w:r>
      <w:r w:rsidR="00053E09">
        <w:t>3</w:t>
      </w:r>
      <w:r w:rsidR="000B3040">
        <w:t>.1</w:t>
      </w:r>
      <w:r w:rsidR="006011B3">
        <w:t>6</w:t>
      </w:r>
      <w:r w:rsidR="00B33192">
        <w:t xml:space="preserve"> represents the</w:t>
      </w:r>
      <w:r w:rsidR="00DD53F6">
        <w:t xml:space="preserve"> result of the</w:t>
      </w:r>
      <w:r w:rsidR="00B33192">
        <w:t xml:space="preserve"> automatic detection of the Z-</w:t>
      </w:r>
      <w:r w:rsidR="006011B3">
        <w:t>frame</w:t>
      </w:r>
      <w:r w:rsidR="00B33192">
        <w:t xml:space="preserve"> </w:t>
      </w:r>
      <w:r w:rsidR="00DD53F6">
        <w:t xml:space="preserve">marker </w:t>
      </w:r>
      <w:r w:rsidR="00AE1C39">
        <w:t>employing</w:t>
      </w:r>
      <w:r w:rsidR="00B33192">
        <w:t xml:space="preserve"> the</w:t>
      </w:r>
      <w:r w:rsidR="00BA7151">
        <w:t xml:space="preserve"> trained</w:t>
      </w:r>
      <w:r w:rsidR="00B33192">
        <w:t xml:space="preserve"> detector. </w:t>
      </w:r>
    </w:p>
    <w:p w:rsidR="00D576DC" w:rsidRDefault="00D576DC" w:rsidP="00D31B09"/>
    <w:p w:rsidR="00070660" w:rsidRDefault="00B27528" w:rsidP="00070660">
      <w:pPr>
        <w:keepNext/>
        <w:jc w:val="center"/>
      </w:pPr>
      <w:bookmarkStart w:id="140" w:name="_Toc523735299"/>
      <w:r>
        <w:rPr>
          <w:noProof/>
        </w:rPr>
        <w:drawing>
          <wp:inline distT="0" distB="0" distL="0" distR="0" wp14:anchorId="04B4CD21" wp14:editId="272E194C">
            <wp:extent cx="5886713" cy="5006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rotWithShape="1">
                    <a:blip r:embed="rId58">
                      <a:extLst>
                        <a:ext uri="{28A0092B-C50C-407E-A947-70E740481C1C}">
                          <a14:useLocalDpi xmlns:a14="http://schemas.microsoft.com/office/drawing/2010/main" val="0"/>
                        </a:ext>
                      </a:extLst>
                    </a:blip>
                    <a:srcRect l="5119" r="6693"/>
                    <a:stretch/>
                  </pic:blipFill>
                  <pic:spPr bwMode="auto">
                    <a:xfrm>
                      <a:off x="0" y="0"/>
                      <a:ext cx="5887152" cy="5006713"/>
                    </a:xfrm>
                    <a:prstGeom prst="rect">
                      <a:avLst/>
                    </a:prstGeom>
                    <a:ln>
                      <a:noFill/>
                    </a:ln>
                    <a:extLst>
                      <a:ext uri="{53640926-AAD7-44D8-BBD7-CCE9431645EC}">
                        <a14:shadowObscured xmlns:a14="http://schemas.microsoft.com/office/drawing/2010/main"/>
                      </a:ext>
                    </a:extLst>
                  </pic:spPr>
                </pic:pic>
              </a:graphicData>
            </a:graphic>
          </wp:inline>
        </w:drawing>
      </w:r>
    </w:p>
    <w:p w:rsidR="00070660" w:rsidRDefault="00070660" w:rsidP="00251888">
      <w:pPr>
        <w:pStyle w:val="Caption"/>
      </w:pPr>
    </w:p>
    <w:p w:rsidR="00D576DC" w:rsidRPr="00FC795E" w:rsidRDefault="00D5451B" w:rsidP="00F575F3">
      <w:pPr>
        <w:pStyle w:val="Caption"/>
      </w:pPr>
      <w:bookmarkStart w:id="141" w:name="_Toc52540509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5</w:t>
      </w:r>
      <w:r w:rsidR="00462132">
        <w:fldChar w:fldCharType="end"/>
      </w:r>
      <w:r w:rsidR="00AE1C39">
        <w:t xml:space="preserve">: Precision and recall rate of the detector. The </w:t>
      </w:r>
      <w:r>
        <w:t xml:space="preserve">input data </w:t>
      </w:r>
      <w:r w:rsidR="0041645B">
        <w:t>includes</w:t>
      </w:r>
      <w:r>
        <w:t xml:space="preserve"> 88 images</w:t>
      </w:r>
      <w:r w:rsidR="0041645B">
        <w:t xml:space="preserve"> of the captured-MR images of the Z-frame</w:t>
      </w:r>
      <w:r>
        <w:t xml:space="preserve">, </w:t>
      </w:r>
      <w:r w:rsidR="00AE1C39">
        <w:t xml:space="preserve"> which </w:t>
      </w:r>
      <w:r>
        <w:t>60 percent</w:t>
      </w:r>
      <w:r w:rsidR="0041645B">
        <w:t xml:space="preserve"> of the images</w:t>
      </w:r>
      <w:r>
        <w:t xml:space="preserve"> </w:t>
      </w:r>
      <w:r w:rsidR="0041645B">
        <w:t>are</w:t>
      </w:r>
      <w:r w:rsidR="00AE1C39">
        <w:t xml:space="preserve"> randomly selected </w:t>
      </w:r>
      <w:r>
        <w:t xml:space="preserve">for </w:t>
      </w:r>
      <w:r w:rsidR="00AE1C39">
        <w:t xml:space="preserve">the </w:t>
      </w:r>
      <w:r>
        <w:t xml:space="preserve">training </w:t>
      </w:r>
      <w:r w:rsidR="00AE1C39">
        <w:t xml:space="preserve">procedure </w:t>
      </w:r>
      <w:r>
        <w:t>and 40 percent for testing</w:t>
      </w:r>
      <w:r w:rsidR="00F575F3">
        <w:t xml:space="preserve"> of the detector</w:t>
      </w:r>
      <w:r>
        <w:t>.</w:t>
      </w:r>
      <w:bookmarkEnd w:id="140"/>
      <w:r w:rsidR="00AE1C39">
        <w:t xml:space="preserve"> The precision of the detector is 35 percent</w:t>
      </w:r>
      <w:r w:rsidR="0041645B">
        <w:t xml:space="preserve">, </w:t>
      </w:r>
      <w:r w:rsidR="00F575F3">
        <w:t>which</w:t>
      </w:r>
      <w:r w:rsidR="0041645B">
        <w:t xml:space="preserve"> can be improved by adding more images to the dataset</w:t>
      </w:r>
      <w:r w:rsidR="00F575F3">
        <w:t xml:space="preserve"> and increasing t</w:t>
      </w:r>
      <w:r w:rsidR="000003EF">
        <w:t>he layers</w:t>
      </w:r>
      <w:r w:rsidR="00F575F3">
        <w:t xml:space="preserve"> of </w:t>
      </w:r>
      <w:r w:rsidR="002D37A4">
        <w:t xml:space="preserve">the </w:t>
      </w:r>
      <w:r w:rsidR="00F575F3">
        <w:t>convolutional network</w:t>
      </w:r>
      <w:r w:rsidR="0041645B">
        <w:t>.</w:t>
      </w:r>
      <w:bookmarkEnd w:id="141"/>
    </w:p>
    <w:p w:rsidR="003B5942" w:rsidRDefault="0082366F" w:rsidP="00E10746">
      <w:r>
        <w:rPr>
          <w:noProof/>
        </w:rPr>
        <w:lastRenderedPageBreak/>
        <w:drawing>
          <wp:anchor distT="0" distB="0" distL="114300" distR="114300" simplePos="0" relativeHeight="251706880" behindDoc="0" locked="0" layoutInCell="1" allowOverlap="1" wp14:anchorId="2E8D35D4" wp14:editId="7A56C8D9">
            <wp:simplePos x="0" y="0"/>
            <wp:positionH relativeFrom="margin">
              <wp:align>left</wp:align>
            </wp:positionH>
            <wp:positionV relativeFrom="paragraph">
              <wp:posOffset>0</wp:posOffset>
            </wp:positionV>
            <wp:extent cx="2724150" cy="2834640"/>
            <wp:effectExtent l="0" t="0" r="0" b="381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59">
                      <a:extLst>
                        <a:ext uri="{28A0092B-C50C-407E-A947-70E740481C1C}">
                          <a14:useLocalDpi xmlns:a14="http://schemas.microsoft.com/office/drawing/2010/main" val="0"/>
                        </a:ext>
                      </a:extLst>
                    </a:blip>
                    <a:srcRect l="12630" t="4753" r="13583" b="10786"/>
                    <a:stretch/>
                  </pic:blipFill>
                  <pic:spPr bwMode="auto">
                    <a:xfrm>
                      <a:off x="0" y="0"/>
                      <a:ext cx="27241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4C4">
        <w:rPr>
          <w:noProof/>
        </w:rPr>
        <mc:AlternateContent>
          <mc:Choice Requires="wps">
            <w:drawing>
              <wp:anchor distT="0" distB="0" distL="114300" distR="114300" simplePos="0" relativeHeight="251899392" behindDoc="0" locked="0" layoutInCell="1" allowOverlap="1" wp14:anchorId="6E642DEE" wp14:editId="14430278">
                <wp:simplePos x="0" y="0"/>
                <wp:positionH relativeFrom="column">
                  <wp:posOffset>4183450</wp:posOffset>
                </wp:positionH>
                <wp:positionV relativeFrom="paragraph">
                  <wp:posOffset>2953243</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42DEE" id="Text Box 1073741954" o:spid="_x0000_s1127" type="#_x0000_t202" style="position:absolute;left:0;text-align:left;margin-left:329.4pt;margin-top:232.5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" stroked="f">
                <v:textbox inset="0,0,0,0">
                  <w:txbxContent>
                    <w:p w:rsidR="00106491" w:rsidRPr="00CF759E" w:rsidRDefault="00106491" w:rsidP="00251888">
                      <w:pPr>
                        <w:pStyle w:val="Caption"/>
                      </w:pPr>
                      <w:r>
                        <w:t>(b)</w:t>
                      </w:r>
                    </w:p>
                  </w:txbxContent>
                </v:textbox>
                <w10:wrap type="topAndBottom"/>
              </v:shape>
            </w:pict>
          </mc:Fallback>
        </mc:AlternateContent>
      </w:r>
      <w:r w:rsidR="00D274C4">
        <w:rPr>
          <w:noProof/>
        </w:rPr>
        <mc:AlternateContent>
          <mc:Choice Requires="wps">
            <w:drawing>
              <wp:anchor distT="0" distB="0" distL="114300" distR="114300" simplePos="0" relativeHeight="251897344" behindDoc="0" locked="0" layoutInCell="1" allowOverlap="1" wp14:anchorId="69C26492" wp14:editId="619930F8">
                <wp:simplePos x="0" y="0"/>
                <wp:positionH relativeFrom="column">
                  <wp:posOffset>1071386</wp:posOffset>
                </wp:positionH>
                <wp:positionV relativeFrom="paragraph">
                  <wp:posOffset>2948658</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26492" id="Text Box 1073741953" o:spid="_x0000_s1128" type="#_x0000_t202" style="position:absolute;left:0;text-align:left;margin-left:84.35pt;margin-top:232.2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sidR="00D274C4">
        <w:rPr>
          <w:noProof/>
        </w:rPr>
        <mc:AlternateContent>
          <mc:Choice Requires="wps">
            <w:drawing>
              <wp:anchor distT="0" distB="0" distL="114300" distR="114300" simplePos="0" relativeHeight="251779584" behindDoc="0" locked="0" layoutInCell="1" allowOverlap="1" wp14:anchorId="4CF88491" wp14:editId="75028CC8">
                <wp:simplePos x="0" y="0"/>
                <wp:positionH relativeFrom="margin">
                  <wp:align>right</wp:align>
                </wp:positionH>
                <wp:positionV relativeFrom="paragraph">
                  <wp:posOffset>3310679</wp:posOffset>
                </wp:positionV>
                <wp:extent cx="57016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106491" w:rsidRPr="00134C7D" w:rsidRDefault="00106491" w:rsidP="004C4F05">
                            <w:pPr>
                              <w:pStyle w:val="Caption"/>
                            </w:pPr>
                            <w:bookmarkStart w:id="142" w:name="_Toc523735300"/>
                            <w:bookmarkStart w:id="143" w:name="_Toc524625283"/>
                            <w:bookmarkStart w:id="144" w:name="_Toc52540509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6</w:t>
                            </w:r>
                            <w:r w:rsidR="00462132">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F88491" id="Text Box 51" o:spid="_x0000_s1129" type="#_x0000_t202" style="position:absolute;left:0;text-align:left;margin-left:397.75pt;margin-top:260.7pt;width:448.95pt;height:.05pt;z-index:251779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qMAIAAGcEAAAOAAAAZHJzL2Uyb0RvYy54bWysVMFu2zAMvQ/YPwi6L046JGu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" stroked="f">
                <v:textbox style="mso-fit-shape-to-text:t" inset="0,0,0,0">
                  <w:txbxContent>
                    <w:p w:rsidR="00106491" w:rsidRPr="00134C7D" w:rsidRDefault="00106491" w:rsidP="004C4F05">
                      <w:pPr>
                        <w:pStyle w:val="Caption"/>
                      </w:pPr>
                      <w:bookmarkStart w:id="145" w:name="_Toc523735300"/>
                      <w:bookmarkStart w:id="146" w:name="_Toc524625283"/>
                      <w:bookmarkStart w:id="147" w:name="_Toc52540509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6</w:t>
                      </w:r>
                      <w:r w:rsidR="00462132">
                        <w:fldChar w:fldCharType="end"/>
                      </w:r>
                      <w:r>
                        <w:t>: The detected Z-frame structures from an MR-captured image. (a) In this image Z-frame structures are detected correctly within the bounding box. (b) In this image, the bounding box does not positioned correctly and some other objects from the background detected as the Z-frame structures.</w:t>
                      </w:r>
                      <w:bookmarkEnd w:id="145"/>
                      <w:bookmarkEnd w:id="146"/>
                      <w:bookmarkEnd w:id="147"/>
                    </w:p>
                  </w:txbxContent>
                </v:textbox>
                <w10:wrap type="topAndBottom" anchorx="margin"/>
              </v:shape>
            </w:pict>
          </mc:Fallback>
        </mc:AlternateContent>
      </w:r>
      <w:r w:rsidR="002D37A4">
        <w:rPr>
          <w:noProof/>
        </w:rPr>
        <w:drawing>
          <wp:anchor distT="0" distB="0" distL="114300" distR="114300" simplePos="0" relativeHeight="251705856" behindDoc="0" locked="0" layoutInCell="1" allowOverlap="1" wp14:anchorId="7DDFDA40" wp14:editId="0FC4C45C">
            <wp:simplePos x="0" y="0"/>
            <wp:positionH relativeFrom="margin">
              <wp:align>right</wp:align>
            </wp:positionH>
            <wp:positionV relativeFrom="paragraph">
              <wp:posOffset>424</wp:posOffset>
            </wp:positionV>
            <wp:extent cx="2807649" cy="2834640"/>
            <wp:effectExtent l="0" t="0" r="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807649"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746" w:rsidRDefault="00E10746" w:rsidP="00E10746"/>
    <w:p w:rsidR="002A02D7" w:rsidRDefault="002A02D7" w:rsidP="003B5942">
      <w:pPr>
        <w:pStyle w:val="Heading4"/>
        <w:spacing w:before="0"/>
      </w:pPr>
      <w:bookmarkStart w:id="148" w:name="_Toc525387384"/>
      <w:r>
        <w:t>Noise removal of</w:t>
      </w:r>
      <w:r w:rsidR="00697ECE">
        <w:t xml:space="preserve"> the MR-</w:t>
      </w:r>
      <w:r>
        <w:t>images</w:t>
      </w:r>
      <w:bookmarkEnd w:id="148"/>
    </w:p>
    <w:p w:rsidR="002A02D7" w:rsidRDefault="00937A5D" w:rsidP="00EC5F5A">
      <w:r>
        <w:t>As it is explained in</w:t>
      </w:r>
      <w:r w:rsidR="006D4805">
        <w:t xml:space="preserve"> the</w:t>
      </w:r>
      <w:r>
        <w:t xml:space="preserve"> </w:t>
      </w:r>
      <w:r w:rsidR="00426986">
        <w:t>literature survey</w:t>
      </w:r>
      <w:r w:rsidR="00B1167E">
        <w:t xml:space="preserve"> (section </w:t>
      </w:r>
      <w:r w:rsidR="00B1167E">
        <w:fldChar w:fldCharType="begin"/>
      </w:r>
      <w:r w:rsidR="00B1167E">
        <w:instrText xml:space="preserve"> REF _Ref525138354 \n \h </w:instrText>
      </w:r>
      <w:r w:rsidR="00B1167E">
        <w:fldChar w:fldCharType="separate"/>
      </w:r>
      <w:r w:rsidR="00B1167E">
        <w:rPr>
          <w:rFonts w:hint="cs"/>
          <w:cs/>
        </w:rPr>
        <w:t>‎</w:t>
      </w:r>
      <w:r w:rsidR="00B1167E">
        <w:t>2.1</w:t>
      </w:r>
      <w:r w:rsidR="00B1167E">
        <w:fldChar w:fldCharType="end"/>
      </w:r>
      <w:r w:rsidR="00B1167E">
        <w:t>)</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6D4805">
        <w:t>performance</w:t>
      </w:r>
      <w:r w:rsidR="008B089F">
        <w:t xml:space="preserve"> of </w:t>
      </w:r>
      <w:r w:rsidR="00697602">
        <w:t xml:space="preserve">the </w:t>
      </w:r>
      <w:r w:rsidR="008B089F">
        <w:t xml:space="preserve">processing </w:t>
      </w:r>
      <w:r w:rsidR="00B1167E">
        <w:t xml:space="preserve">techniques applied on </w:t>
      </w:r>
      <w:r w:rsidR="00697602">
        <w:t>the MR</w:t>
      </w:r>
      <w:r w:rsidR="00B1167E">
        <w:t>-</w:t>
      </w:r>
      <w:r w:rsidR="00FF2B52">
        <w:t>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B8294D">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hZmQ0OGY1MC1mNWJlLTQxODYtYjUyMC0wNzljNmRlYmU5MjciLCJUZXh0IjoiWzM1XSIsIldBSVZlcnNpb24iOiI2LjEuMC4wIn0=}</w:instrText>
          </w:r>
          <w:r w:rsidR="001D7EF9">
            <w:fldChar w:fldCharType="separate"/>
          </w:r>
          <w:r w:rsidR="000E712B">
            <w:t>[35]</w:t>
          </w:r>
          <w:r w:rsidR="001D7EF9">
            <w:fldChar w:fldCharType="end"/>
          </w:r>
        </w:sdtContent>
      </w:sdt>
      <w:r w:rsidR="00697602">
        <w:t>.</w:t>
      </w:r>
      <w:r w:rsidR="00BE17B4">
        <w:t xml:space="preserve"> </w:t>
      </w:r>
      <w:r w:rsidR="003E241A">
        <w:t>During the noise removal process</w:t>
      </w:r>
      <w:r w:rsidR="00BE17B4">
        <w:t>,</w:t>
      </w:r>
      <w:r w:rsidR="003823C7">
        <w:t xml:space="preserve"> </w:t>
      </w:r>
      <w:r w:rsidR="00BE17B4">
        <w:t xml:space="preserve">a </w:t>
      </w:r>
      <w:r w:rsidR="00993DFB">
        <w:t>tradeoff between</w:t>
      </w:r>
      <w:r w:rsidR="006C4AE7">
        <w:t xml:space="preserve"> the</w:t>
      </w:r>
      <w:r w:rsidR="00993DFB">
        <w:t xml:space="preserve"> noise reduction and</w:t>
      </w:r>
      <w:r w:rsidR="00D06D0E">
        <w:t xml:space="preserve"> the </w:t>
      </w:r>
      <w:r w:rsidR="00844576">
        <w:t>preservation o</w:t>
      </w:r>
      <w:r w:rsidR="00FA465A">
        <w:t>f the</w:t>
      </w:r>
      <w:r w:rsidR="006C4AE7">
        <w:t xml:space="preserve"> relevant </w:t>
      </w:r>
      <w:r w:rsidR="00993DFB">
        <w:t xml:space="preserve">features </w:t>
      </w:r>
      <w:r w:rsidR="006C4AE7">
        <w:t xml:space="preserve">in the image </w:t>
      </w:r>
      <w:r w:rsidR="00DD6DF1">
        <w:t>must</w:t>
      </w:r>
      <w:r w:rsidR="00DF440F">
        <w:t xml:space="preserve"> be </w:t>
      </w:r>
      <w:r w:rsidR="006F57F3">
        <w:t>considered.</w:t>
      </w:r>
      <w:r w:rsidR="00000E11">
        <w:t xml:space="preserve"> </w:t>
      </w:r>
      <w:r w:rsidR="003823C7">
        <w:t>Consequently,</w:t>
      </w:r>
      <w:r w:rsidR="00AE09A4">
        <w:t xml:space="preserve"> in this project,</w:t>
      </w:r>
      <w:r w:rsidR="006C4AE7">
        <w:t xml:space="preserve"> </w:t>
      </w:r>
      <w:r w:rsidR="003823C7">
        <w:t>dif</w:t>
      </w:r>
      <w:r w:rsidR="000D0914">
        <w:t>ferent</w:t>
      </w:r>
      <w:r w:rsidR="00675F41">
        <w:t xml:space="preserve"> </w:t>
      </w:r>
      <w:r w:rsidR="000D0914">
        <w:t>noise removal methods have</w:t>
      </w:r>
      <w:r w:rsidR="003823C7">
        <w:t xml:space="preserve"> been</w:t>
      </w:r>
      <w:r w:rsidR="00600E4E">
        <w:t xml:space="preserve"> investigated</w:t>
      </w:r>
      <w:r w:rsidR="002127CE">
        <w:t xml:space="preserve"> </w:t>
      </w:r>
      <w:r w:rsidR="00AE09A4">
        <w:t>for the objective to</w:t>
      </w:r>
      <w:r w:rsidR="00600E4E">
        <w:t xml:space="preserve"> assess</w:t>
      </w:r>
      <w:r w:rsidR="002127CE">
        <w:t xml:space="preserve"> the</w:t>
      </w:r>
      <w:r w:rsidR="00600E4E">
        <w:t>ir accuracy</w:t>
      </w:r>
      <w:r w:rsidR="002127CE">
        <w:t xml:space="preserve"> </w:t>
      </w:r>
      <w:r w:rsidR="00EC5F5A">
        <w:t>for</w:t>
      </w:r>
      <w:r w:rsidR="00600E4E">
        <w:t xml:space="preserve"> suppressing the noise o</w:t>
      </w:r>
      <w:r w:rsidR="00EC5F5A">
        <w:t>f</w:t>
      </w:r>
      <w:r w:rsidR="00600E4E">
        <w:t xml:space="preserve"> the captured-MR images</w:t>
      </w:r>
      <w:r w:rsidR="00655DE2">
        <w:t>.</w:t>
      </w:r>
    </w:p>
    <w:p w:rsidR="00FF3A2A" w:rsidRDefault="00FF3A2A" w:rsidP="00DD6DF1"/>
    <w:p w:rsidR="0051436D" w:rsidRPr="00EC5F5A" w:rsidRDefault="00D56730" w:rsidP="00BE17B4">
      <w:pPr>
        <w:pStyle w:val="ListParagraph"/>
        <w:numPr>
          <w:ilvl w:val="0"/>
          <w:numId w:val="32"/>
        </w:numPr>
        <w:rPr>
          <w:rFonts w:asciiTheme="majorHAnsi" w:hAnsiTheme="majorHAnsi"/>
          <w:b/>
          <w:bCs/>
          <w:sz w:val="28"/>
          <w:szCs w:val="28"/>
        </w:rPr>
      </w:pPr>
      <w:r w:rsidRPr="00EC5F5A">
        <w:rPr>
          <w:rFonts w:asciiTheme="majorHAnsi" w:hAnsiTheme="majorHAnsi"/>
          <w:b/>
          <w:bCs/>
          <w:sz w:val="28"/>
          <w:szCs w:val="28"/>
        </w:rPr>
        <w:lastRenderedPageBreak/>
        <w:t>Image denoising</w:t>
      </w:r>
      <w:r w:rsidR="0051436D" w:rsidRPr="00EC5F5A">
        <w:rPr>
          <w:rFonts w:asciiTheme="majorHAnsi" w:hAnsiTheme="majorHAnsi"/>
          <w:b/>
          <w:bCs/>
          <w:sz w:val="28"/>
          <w:szCs w:val="28"/>
        </w:rPr>
        <w:t xml:space="preserve"> using Gaussian Smoothing Filter</w:t>
      </w:r>
    </w:p>
    <w:p w:rsidR="0051436D" w:rsidRDefault="0051436D" w:rsidP="009F46CC">
      <w:r>
        <w:t xml:space="preserve">The Gaussian filter is a type of </w:t>
      </w:r>
      <w:r w:rsidR="009F46CC">
        <w:t xml:space="preserve">the </w:t>
      </w:r>
      <w:r>
        <w:t>imag</w:t>
      </w:r>
      <w:r w:rsidR="009F46CC">
        <w:t>e-smoothing filter that</w:t>
      </w:r>
      <w:r>
        <w:t xml:space="preserve"> reduces</w:t>
      </w:r>
      <w:r w:rsidR="009F46CC">
        <w:t xml:space="preserve"> the</w:t>
      </w:r>
      <w:r>
        <w:t xml:space="preserve"> noise by blurring the image. </w:t>
      </w:r>
      <w:r w:rsidR="00436A93">
        <w:t>The</w:t>
      </w:r>
      <w:r>
        <w:t xml:space="preserve"> Gaussian function</w:t>
      </w:r>
      <w:r w:rsidR="00BF0047">
        <w:t xml:space="preserve"> that is defined in equation </w:t>
      </w:r>
      <w:r w:rsidR="008306EC">
        <w:t>3</w:t>
      </w:r>
      <w:r w:rsidR="00BF0047">
        <w:t>.</w:t>
      </w:r>
      <w:r w:rsidR="009F46CC">
        <w:t>7</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B8294D">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jFUMTg6MDY6MzM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kZmQ2NTQ4ZC05YTNmLTQzZmUtYmU1Ny1iYTVjZjIxNTRlMWMiLCJUZXh0IjoiWzM2XSIsIldBSVZlcnNpb24iOiI2LjEuMC4wIn0=}</w:instrText>
          </w:r>
          <w:r w:rsidR="00155F6B">
            <w:rPr>
              <w:rFonts w:eastAsiaTheme="minorEastAsia"/>
            </w:rPr>
            <w:fldChar w:fldCharType="separate"/>
          </w:r>
          <w:r w:rsidR="000E712B">
            <w:rPr>
              <w:rFonts w:eastAsiaTheme="minorEastAsia"/>
            </w:rPr>
            <w:t>[36]</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9F46CC">
      <w:pPr>
        <w:pStyle w:val="Caption"/>
        <w:ind w:left="2880" w:firstLine="720"/>
      </w:pPr>
      <m:oMath>
        <m:r>
          <w:rPr>
            <w:rFonts w:ascii="Cambria Math" w:hAnsi="Cambria Math"/>
          </w:rPr>
          <m:t>G</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2</m:t>
                    </m:r>
                  </m:sup>
                </m:sSup>
              </m:num>
              <m:den>
                <m:r>
                  <w:rPr>
                    <w:rFonts w:ascii="Cambria Math" w:hAnsi="Cambria Math"/>
                  </w:rPr>
                  <m:t>2π</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9F46CC" w:rsidRPr="009F46CC">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7</w:t>
      </w:r>
      <w:r w:rsidR="004B2E70">
        <w:rPr>
          <w:rFonts w:eastAsiaTheme="minorEastAsia"/>
          <w:i w:val="0"/>
          <w:iCs w:val="0"/>
        </w:rPr>
        <w:fldChar w:fldCharType="end"/>
      </w:r>
      <w:r w:rsidR="009F46CC" w:rsidRPr="009F46CC">
        <w:rPr>
          <w:rFonts w:eastAsiaTheme="minorEastAsia"/>
          <w:i w:val="0"/>
          <w:iCs w:val="0"/>
        </w:rPr>
        <w:t>)</w:t>
      </w:r>
    </w:p>
    <w:p w:rsidR="00425BEF" w:rsidRDefault="00425BEF" w:rsidP="00425BEF"/>
    <w:p w:rsidR="004049C2" w:rsidRDefault="00D27C71" w:rsidP="007555DF">
      <w:r>
        <w:t>The Gaussian</w:t>
      </w:r>
      <w:r w:rsidR="004049C2">
        <w:t xml:space="preserve"> smoothing filter</w:t>
      </w:r>
      <w:r w:rsidR="00533A25">
        <w:t xml:space="preserve"> based on the equation 3.7 is applied to the captured-MR </w:t>
      </w:r>
      <w:r w:rsidR="004049C2">
        <w:t>images</w:t>
      </w:r>
      <w:r>
        <w:t xml:space="preserve"> of the Z-frame</w:t>
      </w:r>
      <w:r w:rsidR="004049C2">
        <w:t xml:space="preserve"> to </w:t>
      </w:r>
      <w:r w:rsidR="00F25CAA">
        <w:t xml:space="preserve">suppress the Gaussian distributed noise. Figure </w:t>
      </w:r>
      <w:r w:rsidR="005579B2">
        <w:t>3.1</w:t>
      </w:r>
      <w:r w:rsidR="007555DF">
        <w:t>7</w:t>
      </w:r>
      <w:r w:rsidR="00F25CAA">
        <w:t xml:space="preserve"> shows the </w:t>
      </w:r>
      <w:r w:rsidR="000C3043">
        <w:t>image before and after filtering operation.</w:t>
      </w:r>
      <w:r w:rsidR="00F25CAA">
        <w:t xml:space="preserve"> </w:t>
      </w:r>
    </w:p>
    <w:p w:rsidR="003239A9" w:rsidRDefault="003239A9" w:rsidP="00757386"/>
    <w:p w:rsidR="00BF0047" w:rsidRDefault="007555DF" w:rsidP="00533A25">
      <w:pPr>
        <w:tabs>
          <w:tab w:val="left" w:pos="3591"/>
        </w:tabs>
      </w:pPr>
      <w:r>
        <w:rPr>
          <w:noProof/>
        </w:rPr>
        <w:drawing>
          <wp:anchor distT="0" distB="0" distL="114300" distR="114300" simplePos="0" relativeHeight="251694592" behindDoc="1" locked="0" layoutInCell="1" allowOverlap="1" wp14:anchorId="0AADC1AF" wp14:editId="46EC1C42">
            <wp:simplePos x="0" y="0"/>
            <wp:positionH relativeFrom="margin">
              <wp:align>left</wp:align>
            </wp:positionH>
            <wp:positionV relativeFrom="paragraph">
              <wp:posOffset>68793</wp:posOffset>
            </wp:positionV>
            <wp:extent cx="2834640" cy="2734672"/>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1">
                      <a:extLst>
                        <a:ext uri="{28A0092B-C50C-407E-A947-70E740481C1C}">
                          <a14:useLocalDpi xmlns:a14="http://schemas.microsoft.com/office/drawing/2010/main" val="0"/>
                        </a:ext>
                      </a:extLst>
                    </a:blip>
                    <a:srcRect l="16665" t="9697" r="16960" b="13665"/>
                    <a:stretch/>
                  </pic:blipFill>
                  <pic:spPr bwMode="auto">
                    <a:xfrm rot="5400000">
                      <a:off x="0" y="0"/>
                      <a:ext cx="2834640" cy="27346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rPr>
          <w:noProof/>
        </w:rPr>
        <w:drawing>
          <wp:anchor distT="0" distB="0" distL="114300" distR="114300" simplePos="0" relativeHeight="251693568" behindDoc="1" locked="0" layoutInCell="1" allowOverlap="1" wp14:anchorId="6B04E6F7" wp14:editId="361D8D83">
            <wp:simplePos x="0" y="0"/>
            <wp:positionH relativeFrom="margin">
              <wp:align>right</wp:align>
            </wp:positionH>
            <wp:positionV relativeFrom="paragraph">
              <wp:posOffset>53094</wp:posOffset>
            </wp:positionV>
            <wp:extent cx="2834640" cy="2786455"/>
            <wp:effectExtent l="5080" t="0" r="889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2">
                      <a:extLst>
                        <a:ext uri="{28A0092B-C50C-407E-A947-70E740481C1C}">
                          <a14:useLocalDpi xmlns:a14="http://schemas.microsoft.com/office/drawing/2010/main" val="0"/>
                        </a:ext>
                      </a:extLst>
                    </a:blip>
                    <a:srcRect l="16090" t="7246" r="17739" b="14907"/>
                    <a:stretch/>
                  </pic:blipFill>
                  <pic:spPr bwMode="auto">
                    <a:xfrm rot="5400000">
                      <a:off x="0" y="0"/>
                      <a:ext cx="2834640" cy="278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A25">
        <w:tab/>
      </w:r>
    </w:p>
    <w:p w:rsidR="00570936" w:rsidRDefault="00570936" w:rsidP="00533A25">
      <w:pPr>
        <w:tabs>
          <w:tab w:val="left" w:pos="720"/>
          <w:tab w:val="right" w:pos="9026"/>
        </w:tabs>
      </w:pPr>
      <w:r>
        <w:tab/>
      </w:r>
      <w:r w:rsidR="00533A25">
        <w:tab/>
      </w:r>
    </w:p>
    <w:p w:rsidR="00570936" w:rsidRDefault="00570936" w:rsidP="00533A25">
      <w:pPr>
        <w:tabs>
          <w:tab w:val="left" w:pos="1316"/>
          <w:tab w:val="left" w:pos="7929"/>
        </w:tabs>
        <w:jc w:val="center"/>
      </w:pPr>
    </w:p>
    <w:p w:rsidR="00570936" w:rsidRDefault="000E21C4" w:rsidP="00533A25">
      <w:pPr>
        <w:tabs>
          <w:tab w:val="left" w:pos="720"/>
          <w:tab w:val="left" w:pos="1440"/>
          <w:tab w:val="left" w:pos="7467"/>
        </w:tabs>
      </w:pPr>
      <w:r>
        <w:tab/>
      </w:r>
      <w:r>
        <w:tab/>
      </w:r>
      <w:r w:rsidR="00533A25">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33A25" w:rsidP="00765EA3">
      <w:pPr>
        <w:tabs>
          <w:tab w:val="left" w:pos="3858"/>
        </w:tabs>
      </w:pPr>
      <w:r>
        <w:rPr>
          <w:noProof/>
        </w:rPr>
        <mc:AlternateContent>
          <mc:Choice Requires="wps">
            <w:drawing>
              <wp:anchor distT="0" distB="0" distL="114300" distR="114300" simplePos="0" relativeHeight="251901440" behindDoc="0" locked="0" layoutInCell="1" allowOverlap="1" wp14:anchorId="26CAB721" wp14:editId="49E02CFA">
                <wp:simplePos x="0" y="0"/>
                <wp:positionH relativeFrom="column">
                  <wp:posOffset>1128536</wp:posOffset>
                </wp:positionH>
                <wp:positionV relativeFrom="paragraph">
                  <wp:posOffset>710213</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AB721" id="Text Box 1073741897" o:spid="_x0000_s1130" type="#_x0000_t202" style="position:absolute;left:0;text-align:left;margin-left:88.85pt;margin-top:55.9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sidR="00765EA3">
        <w:tab/>
      </w:r>
    </w:p>
    <w:p w:rsidR="00562A4D" w:rsidRDefault="00533A25" w:rsidP="004A1519">
      <w:pPr>
        <w:tabs>
          <w:tab w:val="left" w:pos="2258"/>
        </w:tabs>
        <w:rPr>
          <w:b/>
        </w:rPr>
      </w:pPr>
      <w:r>
        <w:rPr>
          <w:noProof/>
        </w:rPr>
        <mc:AlternateContent>
          <mc:Choice Requires="wps">
            <w:drawing>
              <wp:anchor distT="0" distB="0" distL="114300" distR="114300" simplePos="0" relativeHeight="251903488" behindDoc="0" locked="0" layoutInCell="1" allowOverlap="1" wp14:anchorId="382A514E" wp14:editId="4A7DF90C">
                <wp:simplePos x="0" y="0"/>
                <wp:positionH relativeFrom="column">
                  <wp:posOffset>4219646</wp:posOffset>
                </wp:positionH>
                <wp:positionV relativeFrom="paragraph">
                  <wp:posOffset>323497</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A514E" id="Text Box 1073741923" o:spid="_x0000_s1131" type="#_x0000_t202" style="position:absolute;left:0;text-align:left;margin-left:332.25pt;margin-top:25.4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" stroked="f">
                <v:textbox inset="0,0,0,0">
                  <w:txbxContent>
                    <w:p w:rsidR="00106491" w:rsidRPr="00CF759E" w:rsidRDefault="00106491" w:rsidP="00251888">
                      <w:pPr>
                        <w:pStyle w:val="Caption"/>
                      </w:pPr>
                      <w:r>
                        <w:t>(b)</w:t>
                      </w:r>
                    </w:p>
                  </w:txbxContent>
                </v:textbox>
                <w10:wrap type="topAndBottom"/>
              </v:shape>
            </w:pict>
          </mc:Fallback>
        </mc:AlternateContent>
      </w:r>
      <w:r w:rsidR="004A1519">
        <w:rPr>
          <w:b/>
        </w:rPr>
        <w:tab/>
      </w:r>
    </w:p>
    <w:p w:rsidR="00562A4D" w:rsidRDefault="00533A25" w:rsidP="00D31B09">
      <w:pPr>
        <w:rPr>
          <w:b/>
        </w:rPr>
      </w:pPr>
      <w:r>
        <w:rPr>
          <w:noProof/>
        </w:rPr>
        <mc:AlternateContent>
          <mc:Choice Requires="wps">
            <w:drawing>
              <wp:anchor distT="0" distB="0" distL="114300" distR="114300" simplePos="0" relativeHeight="251783680" behindDoc="1" locked="0" layoutInCell="1" allowOverlap="1" wp14:anchorId="5DC827C9" wp14:editId="62AB2F78">
                <wp:simplePos x="0" y="0"/>
                <wp:positionH relativeFrom="margin">
                  <wp:align>left</wp:align>
                </wp:positionH>
                <wp:positionV relativeFrom="paragraph">
                  <wp:posOffset>391513</wp:posOffset>
                </wp:positionV>
                <wp:extent cx="5847644" cy="699911"/>
                <wp:effectExtent l="0" t="0" r="1270" b="5080"/>
                <wp:wrapNone/>
                <wp:docPr id="1073741846" name="Text Box 1073741846"/>
                <wp:cNvGraphicFramePr/>
                <a:graphic xmlns:a="http://schemas.openxmlformats.org/drawingml/2006/main">
                  <a:graphicData uri="http://schemas.microsoft.com/office/word/2010/wordprocessingShape">
                    <wps:wsp>
                      <wps:cNvSpPr txBox="1"/>
                      <wps:spPr>
                        <a:xfrm>
                          <a:off x="0" y="0"/>
                          <a:ext cx="5700889" cy="699911"/>
                        </a:xfrm>
                        <a:prstGeom prst="rect">
                          <a:avLst/>
                        </a:prstGeom>
                        <a:solidFill>
                          <a:prstClr val="white"/>
                        </a:solidFill>
                        <a:ln>
                          <a:noFill/>
                        </a:ln>
                      </wps:spPr>
                      <wps:txbx>
                        <w:txbxContent>
                          <w:p w:rsidR="00106491" w:rsidRPr="005163E8" w:rsidRDefault="00106491" w:rsidP="009F33A8">
                            <w:pPr>
                              <w:pStyle w:val="Caption"/>
                            </w:pPr>
                            <w:bookmarkStart w:id="149" w:name="_Toc523735302"/>
                            <w:bookmarkStart w:id="150" w:name="_Toc524625285"/>
                            <w:bookmarkStart w:id="151" w:name="_Toc52540509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7</w:t>
                            </w:r>
                            <w:r w:rsidR="00462132">
                              <w:fldChar w:fldCharType="end"/>
                            </w:r>
                            <w:r>
                              <w:t>: (a) The T1W image of the Z-frame marker which is acquired using the capture device and the AV converter. (b) Image (a) after denoising using Gaussian smoothing operation.</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827C9" id="Text Box 1073741846" o:spid="_x0000_s1132" type="#_x0000_t202" style="position:absolute;left:0;text-align:left;margin-left:0;margin-top:30.85pt;width:460.45pt;height:55.1pt;z-index:-251532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" stroked="f">
                <v:textbox inset="0,0,0,0">
                  <w:txbxContent>
                    <w:p w:rsidR="00106491" w:rsidRPr="005163E8" w:rsidRDefault="00106491" w:rsidP="009F33A8">
                      <w:pPr>
                        <w:pStyle w:val="Caption"/>
                      </w:pPr>
                      <w:bookmarkStart w:id="152" w:name="_Toc523735302"/>
                      <w:bookmarkStart w:id="153" w:name="_Toc524625285"/>
                      <w:bookmarkStart w:id="154" w:name="_Toc52540509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7</w:t>
                      </w:r>
                      <w:r w:rsidR="00462132">
                        <w:fldChar w:fldCharType="end"/>
                      </w:r>
                      <w:r>
                        <w:t>: (a) The T1W image of the Z-frame marker which is acquired using the capture device and the AV converter. (b) Image (a) after denoising using Gaussian smoothing operation.</w:t>
                      </w:r>
                      <w:bookmarkEnd w:id="152"/>
                      <w:bookmarkEnd w:id="153"/>
                      <w:bookmarkEnd w:id="154"/>
                    </w:p>
                  </w:txbxContent>
                </v:textbox>
                <w10:wrap anchorx="margin"/>
              </v:shape>
            </w:pict>
          </mc:Fallback>
        </mc:AlternateContent>
      </w:r>
    </w:p>
    <w:p w:rsidR="00562A4D" w:rsidRDefault="00562A4D" w:rsidP="00D31B09">
      <w:pPr>
        <w:rPr>
          <w:b/>
        </w:rPr>
      </w:pPr>
    </w:p>
    <w:p w:rsidR="00814765" w:rsidRPr="000E21C4" w:rsidRDefault="00814765" w:rsidP="00D31B09"/>
    <w:p w:rsidR="002A02D7" w:rsidRPr="00EA2638" w:rsidRDefault="001863BD" w:rsidP="00765EA3">
      <w:pPr>
        <w:pStyle w:val="ListParagraph"/>
        <w:numPr>
          <w:ilvl w:val="0"/>
          <w:numId w:val="32"/>
        </w:numPr>
        <w:rPr>
          <w:rFonts w:asciiTheme="majorHAnsi" w:hAnsiTheme="majorHAnsi"/>
          <w:b/>
          <w:bCs/>
          <w:sz w:val="28"/>
          <w:szCs w:val="28"/>
        </w:rPr>
      </w:pPr>
      <w:r w:rsidRPr="00EA2638">
        <w:rPr>
          <w:rFonts w:asciiTheme="majorHAnsi" w:hAnsiTheme="majorHAnsi"/>
          <w:b/>
          <w:bCs/>
          <w:sz w:val="28"/>
          <w:szCs w:val="28"/>
        </w:rPr>
        <w:lastRenderedPageBreak/>
        <w:t>I</w:t>
      </w:r>
      <w:r w:rsidR="00D944EB" w:rsidRPr="00EA2638">
        <w:rPr>
          <w:rFonts w:asciiTheme="majorHAnsi" w:hAnsiTheme="majorHAnsi"/>
          <w:b/>
          <w:bCs/>
          <w:sz w:val="28"/>
          <w:szCs w:val="28"/>
        </w:rPr>
        <w:t>mage denoising</w:t>
      </w:r>
      <w:r w:rsidR="000F63A3" w:rsidRPr="00EA2638">
        <w:rPr>
          <w:rFonts w:asciiTheme="majorHAnsi" w:hAnsiTheme="majorHAnsi"/>
          <w:b/>
          <w:bCs/>
          <w:sz w:val="28"/>
          <w:szCs w:val="28"/>
        </w:rPr>
        <w:t xml:space="preserve"> using </w:t>
      </w:r>
      <w:r w:rsidR="00765EA3" w:rsidRPr="00EA2638">
        <w:rPr>
          <w:rFonts w:asciiTheme="majorHAnsi" w:hAnsiTheme="majorHAnsi"/>
          <w:b/>
          <w:bCs/>
          <w:sz w:val="28"/>
          <w:szCs w:val="28"/>
        </w:rPr>
        <w:t>W</w:t>
      </w:r>
      <w:r w:rsidR="000F63A3" w:rsidRPr="00EA2638">
        <w:rPr>
          <w:rFonts w:asciiTheme="majorHAnsi" w:hAnsiTheme="majorHAnsi"/>
          <w:b/>
          <w:bCs/>
          <w:sz w:val="28"/>
          <w:szCs w:val="28"/>
        </w:rPr>
        <w:t>avelets</w:t>
      </w:r>
      <w:r w:rsidR="00283E2B" w:rsidRPr="00EA2638">
        <w:rPr>
          <w:rFonts w:asciiTheme="majorHAnsi" w:hAnsiTheme="majorHAnsi"/>
          <w:b/>
          <w:bCs/>
          <w:sz w:val="28"/>
          <w:szCs w:val="28"/>
        </w:rPr>
        <w:t xml:space="preserve"> </w:t>
      </w:r>
    </w:p>
    <w:p w:rsidR="00136F18" w:rsidRDefault="006871C2" w:rsidP="00EB1148">
      <w:r>
        <w:t xml:space="preserve">The nature characteristics of </w:t>
      </w:r>
      <w:r w:rsidR="00064142">
        <w:t xml:space="preserve">the </w:t>
      </w:r>
      <w:r>
        <w:t>wavelet transforms for preserving the edge</w:t>
      </w:r>
      <w:r w:rsidR="00064142">
        <w:t>s</w:t>
      </w:r>
      <w:r>
        <w:t xml:space="preserve"> in</w:t>
      </w:r>
      <w:r w:rsidR="00064142">
        <w:t xml:space="preserve"> the image</w:t>
      </w:r>
      <w:r>
        <w:t xml:space="preserve">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B8294D">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IxVDE4OjA2OjMz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ZDZlZTY4N2ItYTliMS00MjE3LTgwMjEtZWQzNjA0YzAzYjk0IiwiVGV4dCI6IlszN10iLCJXQUlWZXJzaW9uIjoiNi4xLjAuMCJ9}</w:instrText>
          </w:r>
          <w:r w:rsidR="004C7443">
            <w:fldChar w:fldCharType="separate"/>
          </w:r>
          <w:r w:rsidR="000E712B">
            <w:t>[37]</w:t>
          </w:r>
          <w:r w:rsidR="004C7443">
            <w:fldChar w:fldCharType="end"/>
          </w:r>
        </w:sdtContent>
      </w:sdt>
      <w:r w:rsidR="00A31777" w:rsidRPr="00552E00">
        <w:t>.</w:t>
      </w:r>
      <w:r w:rsidR="00A31777">
        <w:t xml:space="preserve"> </w:t>
      </w:r>
      <w:r w:rsidR="00290A7B">
        <w:t xml:space="preserve">The DWT </w:t>
      </w:r>
      <w:r w:rsidR="00033CBF">
        <w:t>defines one</w:t>
      </w:r>
      <w:r w:rsidR="00290A7B">
        <w:t xml:space="preserve"> coefficient</w:t>
      </w:r>
      <w:r w:rsidR="009E23F3">
        <w:t xml:space="preserve"> </w:t>
      </w:r>
      <w:r w:rsidR="00033CBF">
        <w:t>for pixels</w:t>
      </w:r>
      <w:r w:rsidR="009E23F3">
        <w:t xml:space="preserve"> </w:t>
      </w:r>
      <w:r w:rsidR="00033CBF">
        <w:t xml:space="preserve">with </w:t>
      </w:r>
      <w:r w:rsidR="009E23F3">
        <w:t>low SNR</w:t>
      </w:r>
      <w:r w:rsidR="00290A7B">
        <w:t xml:space="preserve"> </w:t>
      </w:r>
      <w:r w:rsidR="00432DEA">
        <w:t>value (noise)</w:t>
      </w:r>
      <w:r w:rsidR="00290A7B">
        <w:t xml:space="preserve">, </w:t>
      </w:r>
      <w:r w:rsidR="00033CBF">
        <w:t>and another</w:t>
      </w:r>
      <w:r w:rsidR="00290A7B">
        <w:t xml:space="preserve"> coeff</w:t>
      </w:r>
      <w:r w:rsidR="00432DEA">
        <w:t xml:space="preserve">icient </w:t>
      </w:r>
      <w:r w:rsidR="00033CBF">
        <w:t xml:space="preserve">for </w:t>
      </w:r>
      <w:r w:rsidR="00BD3DAE">
        <w:t xml:space="preserve">the </w:t>
      </w:r>
      <w:r w:rsidR="00033CBF">
        <w:t>pixels with</w:t>
      </w:r>
      <w:r w:rsidR="00BD3DAE">
        <w:t xml:space="preserve"> the</w:t>
      </w:r>
      <w:r w:rsidR="009E23F3">
        <w:t xml:space="preserve"> high SNR</w:t>
      </w:r>
      <w:r w:rsidR="00290A7B">
        <w:t xml:space="preserve"> </w:t>
      </w:r>
      <w:r w:rsidR="00033CBF">
        <w:t>value</w:t>
      </w:r>
      <w:r w:rsidR="00432DEA">
        <w:t xml:space="preserve"> (</w:t>
      </w:r>
      <w:r w:rsidR="00290A7B">
        <w:t>signal information</w:t>
      </w:r>
      <w:r w:rsidR="00432DEA">
        <w:t>)</w:t>
      </w:r>
      <w:r w:rsidR="00290A7B">
        <w:t>.</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B8294D">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yMVQxODowNjozMy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yMVQxODowNjozMyIsIlByb2plY3QiOnsiJHJlZiI6IjUifX0sIlVzZU51bWJlcmluZ1R5cGVPZlBhcmVudERvY3VtZW50IjpmYWxzZX1dLCJGb3JtYXR0ZWRUZXh0Ijp7IiRpZCI6IjIzIiwiQ291bnQiOjEsIlRleHRVbml0cyI6W3siJGlkIjoiMjQiLCJGb250U3R5bGUiOnsiJGlkIjoiMjUiLCJOZXV0cmFsIjp0cnVlfSwiUmVhZGluZ09yZGVyIjoxLCJUZXh0IjoiWzM4LCAzOV0ifV19LCJUYWciOiJDaXRhdmlQbGFjZWhvbGRlciM1MDQ0ZWU1ZC1lOTdjLTQ0YTctYmE5Zi00ZGNkYWViODJiM2IiLCJUZXh0IjoiWzM4LCAzOV0iLCJXQUlWZXJzaW9uIjoiNi4xLjAuMCJ9}</w:instrText>
          </w:r>
          <w:r w:rsidR="000C0335">
            <w:fldChar w:fldCharType="separate"/>
          </w:r>
          <w:r w:rsidR="000E712B">
            <w:t>[38, 39]</w:t>
          </w:r>
          <w:r w:rsidR="000C0335">
            <w:fldChar w:fldCharType="end"/>
          </w:r>
        </w:sdtContent>
      </w:sdt>
      <w:r w:rsidR="00FA4CB5">
        <w:t>.</w:t>
      </w:r>
      <w:r w:rsidR="00996DCD">
        <w:t xml:space="preserve"> </w:t>
      </w:r>
      <w:r w:rsidR="00A92886">
        <w:t>The core task of th</w:t>
      </w:r>
      <w:r w:rsidR="00EB1148">
        <w:t xml:space="preserve">e </w:t>
      </w:r>
      <w:r w:rsidR="00432DEA">
        <w:t>wavelet denoising</w:t>
      </w:r>
      <w:r w:rsidR="00EB1148">
        <w:t xml:space="preserve"> method</w:t>
      </w:r>
      <w:r w:rsidR="00432DEA">
        <w:t xml:space="preserve"> is </w:t>
      </w:r>
      <w:r w:rsidR="00A92886">
        <w:t>select</w:t>
      </w:r>
      <w:r w:rsidR="00432DEA">
        <w:t>ing</w:t>
      </w:r>
      <w:r w:rsidR="00A92886">
        <w:t xml:space="preserve"> a suitable thre</w:t>
      </w:r>
      <w:r w:rsidR="00CD194C">
        <w:t>shold for wavelet coefficients which</w:t>
      </w:r>
      <w:r w:rsidR="00A92886">
        <w:t xml:space="preserve"> preserves the </w:t>
      </w:r>
      <w:r w:rsidR="00786CCF" w:rsidRPr="00786CCF">
        <w:t>features of interest</w:t>
      </w:r>
      <w:r w:rsidR="00EB1148">
        <w:t xml:space="preserve"> in the image while</w:t>
      </w:r>
      <w:r w:rsidR="00A92886" w:rsidRPr="00786CCF">
        <w:t xml:space="preserve"> suppress</w:t>
      </w:r>
      <w:r w:rsidR="00EB1148">
        <w:t>ing the</w:t>
      </w:r>
      <w:r w:rsidR="00A92886" w:rsidRPr="00786CCF">
        <w:t xml:space="preserve"> </w:t>
      </w:r>
      <w:r w:rsidR="00786CCF">
        <w:t>noise</w:t>
      </w:r>
      <w:r w:rsidR="00A92886">
        <w:t>.</w:t>
      </w:r>
      <w:r w:rsidR="00BF1F18">
        <w:t xml:space="preserve"> </w:t>
      </w:r>
    </w:p>
    <w:p w:rsidR="001A37EF" w:rsidRDefault="002244E0" w:rsidP="00472064">
      <w:r>
        <w:t xml:space="preserve">One </w:t>
      </w:r>
      <w:r w:rsidR="00136F18">
        <w:t>practical technique to find the most suit</w:t>
      </w:r>
      <w:r w:rsidR="00EB1148">
        <w:t>able threshold for denoising MR-</w:t>
      </w:r>
      <w:r w:rsidR="00136F18">
        <w:t>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B8294D">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OTRkMDBkZTMtZGI3MC00NTliLTlmNDctM2ZhOTNjYmRjMTMyIiwiVGV4dCI6Ils0MF0iLCJXQUlWZXJzaW9uIjoiNi4xLjAuMCJ9}</w:instrText>
          </w:r>
          <w:r w:rsidR="000C0335">
            <w:fldChar w:fldCharType="separate"/>
          </w:r>
          <w:r w:rsidR="000E712B">
            <w:t>[40]</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EB1148">
        <w:t>the e</w:t>
      </w:r>
      <w:r w:rsidR="00BE47CB">
        <w:t>quation 3</w:t>
      </w:r>
      <w:r>
        <w:t>.</w:t>
      </w:r>
      <w:r w:rsidR="00301CF9">
        <w:t>8</w:t>
      </w:r>
      <w:r w:rsidR="00735A4D">
        <w:t xml:space="preserve">, </w:t>
      </w:r>
      <w:r w:rsidR="00735A4D" w:rsidRPr="0080538D">
        <w:t>w</w:t>
      </w:r>
      <w:r w:rsidR="00465E52" w:rsidRPr="0080538D">
        <w:t xml:space="preserve">here N is the </w:t>
      </w:r>
      <w:r w:rsidR="00472064">
        <w:t xml:space="preserve">number </w:t>
      </w:r>
      <w:r w:rsidR="00472064" w:rsidRPr="0080538D">
        <w:t>of the wavelet coefficients</w:t>
      </w:r>
      <w:r w:rsidR="00465E52" w:rsidRPr="0080538D">
        <w:t xml:space="preserve"> and σ is the</w:t>
      </w:r>
      <w:r w:rsidR="00445D71" w:rsidRPr="0080538D">
        <w:t xml:space="preserve"> standard deviation </w:t>
      </w:r>
      <w:sdt>
        <w:sdtPr>
          <w:alias w:val="Don't edit this field"/>
          <w:tag w:val="CitaviPlaceholder#fefc51d0-27b1-467d-97be-1cdac364454e"/>
          <w:id w:val="471177658"/>
          <w:placeholder>
            <w:docPart w:val="DefaultPlaceholder_-1854013440"/>
          </w:placeholder>
        </w:sdtPr>
        <w:sdtContent>
          <w:r w:rsidR="004279E5">
            <w:fldChar w:fldCharType="begin"/>
          </w:r>
          <w:r w:rsidR="00B8294D">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ZmVmYzUxZDAtMjdiMS00NjdkLTk3YmUtMWNkYWMzNjQ0NTRlIiwiVGV4dCI6Ils0MF0iLCJXQUlWZXJzaW9uIjoiNi4xLjAuMCJ9}</w:instrText>
          </w:r>
          <w:r w:rsidR="004279E5">
            <w:fldChar w:fldCharType="separate"/>
          </w:r>
          <w:r w:rsidR="000E712B">
            <w:t>[40]</w:t>
          </w:r>
          <w:r w:rsidR="004279E5">
            <w:fldChar w:fldCharType="end"/>
          </w:r>
        </w:sdtContent>
      </w:sdt>
      <w:r w:rsidR="00445D71" w:rsidRPr="0080538D">
        <w:t>.</w:t>
      </w:r>
      <w:r w:rsidR="005071A0">
        <w:t xml:space="preserve"> </w:t>
      </w:r>
    </w:p>
    <w:p w:rsidR="00B55809" w:rsidRDefault="00672058" w:rsidP="00EB1148">
      <w:pPr>
        <w:pStyle w:val="Caption"/>
        <w:rPr>
          <w:rFonts w:eastAsiaTheme="minorEastAsia"/>
        </w:rPr>
      </w:pPr>
      <w:r>
        <w:rPr>
          <w:rFonts w:eastAsiaTheme="minorEastAsia"/>
        </w:rPr>
        <w:tab/>
      </w:r>
      <w:r w:rsidR="000C0335">
        <w:rPr>
          <w:rFonts w:eastAsiaTheme="minorEastAsia"/>
        </w:rPr>
        <w:tab/>
      </w:r>
      <w:r w:rsidR="000C0335">
        <w:rPr>
          <w:rFonts w:eastAsiaTheme="minorEastAsia"/>
        </w:rPr>
        <w:tab/>
      </w:r>
      <w:r w:rsidR="000C0335">
        <w:rPr>
          <w:rFonts w:eastAsiaTheme="minorEastAsia"/>
        </w:rPr>
        <w:tab/>
      </w:r>
      <w:r w:rsidR="00EB1148">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val="0"/>
              </w:rPr>
            </m:ctrlPr>
          </m:radPr>
          <m:deg/>
          <m:e>
            <m:r>
              <w:rPr>
                <w:rFonts w:ascii="Cambria Math" w:hAnsi="Cambria Math"/>
              </w:rPr>
              <m:t>2</m:t>
            </m:r>
            <m:func>
              <m:funcPr>
                <m:ctrlPr>
                  <w:rPr>
                    <w:rFonts w:ascii="Cambria Math" w:hAnsi="Cambria Math"/>
                    <w:i w:val="0"/>
                  </w:rPr>
                </m:ctrlPr>
              </m:funcPr>
              <m:fName>
                <m: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sidR="00EB1148" w:rsidRPr="00EB1148">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8</w:t>
      </w:r>
      <w:r w:rsidR="004B2E70">
        <w:rPr>
          <w:rFonts w:eastAsiaTheme="minorEastAsia"/>
          <w:i w:val="0"/>
          <w:iCs w:val="0"/>
        </w:rPr>
        <w:fldChar w:fldCharType="end"/>
      </w:r>
      <w:r w:rsidR="00EB1148" w:rsidRPr="00EB1148">
        <w:rPr>
          <w:rFonts w:eastAsiaTheme="minorEastAsia"/>
          <w:i w:val="0"/>
          <w:iCs w:val="0"/>
        </w:rPr>
        <w:t>)</w:t>
      </w:r>
    </w:p>
    <w:p w:rsidR="00EB1148" w:rsidRPr="00EB1148" w:rsidRDefault="00EB1148" w:rsidP="00EB1148"/>
    <w:p w:rsidR="00E2077D" w:rsidRDefault="00E6545D" w:rsidP="00041551">
      <w:r>
        <w:t>In the next step</w:t>
      </w:r>
      <w:r w:rsidR="00F0471C">
        <w:t xml:space="preserve">, </w:t>
      </w:r>
      <w:r w:rsidR="00767D16">
        <w:t xml:space="preserve">Hard or Soft thresholding technique is used to apply </w:t>
      </w:r>
      <w:r w:rsidR="00F0471C">
        <w:t>the computed optimal threshold</w:t>
      </w:r>
      <w:r w:rsidR="0020239F">
        <w:t xml:space="preserve"> from the </w:t>
      </w:r>
      <w:r w:rsidR="00041551">
        <w:t>e</w:t>
      </w:r>
      <w:r w:rsidR="0020239F">
        <w:t xml:space="preserve">quation </w:t>
      </w:r>
      <w:r w:rsidR="00A25CEE">
        <w:t>3</w:t>
      </w:r>
      <w:r w:rsidR="0020239F">
        <w:t>.</w:t>
      </w:r>
      <w:r w:rsidR="00041551">
        <w:t>8</w:t>
      </w:r>
      <w:r w:rsidR="00F0471C">
        <w:t xml:space="preserve"> </w:t>
      </w:r>
      <w:r w:rsidR="00F0471C"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w:t>
      </w:r>
      <w:r w:rsidR="00041551">
        <w:t>9</w:t>
      </w:r>
      <w:r w:rsidR="002673C0">
        <w:t xml:space="preserve"> and </w:t>
      </w:r>
      <w:r w:rsidR="00D62B31">
        <w:t>3</w:t>
      </w:r>
      <w:r w:rsidR="002673C0">
        <w:t>.</w:t>
      </w:r>
      <w:r w:rsidR="00041551">
        <w:t>10</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B8294D">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jVmYmE4ZDgtY2VkMC00ZTQwLWE1NGYtZWQyMmQ1OTkxOGM5IiwiVGV4dCI6Ils0MF0iLCJXQUlWZXJzaW9uIjoiNi4xLjAuMCJ9}</w:instrText>
          </w:r>
          <w:r w:rsidR="004279E5">
            <w:fldChar w:fldCharType="separate"/>
          </w:r>
          <w:r w:rsidR="000E712B">
            <w:t>[40]</w:t>
          </w:r>
          <w:r w:rsidR="004279E5">
            <w:fldChar w:fldCharType="end"/>
          </w:r>
        </w:sdtContent>
      </w:sdt>
      <w:r w:rsidR="00DF5F4F" w:rsidRPr="00935C78">
        <w:t xml:space="preserve">. </w:t>
      </w:r>
    </w:p>
    <w:p w:rsidR="009E4D7F" w:rsidRDefault="009E4D7F" w:rsidP="00D31B09"/>
    <w:p w:rsidR="00DB36B0" w:rsidRPr="00041551" w:rsidRDefault="00111AEB" w:rsidP="00041551">
      <w:pPr>
        <w:pStyle w:val="Caption"/>
        <w:ind w:left="1440" w:firstLine="720"/>
        <w:rPr>
          <w:i w:val="0"/>
          <w:iCs w:val="0"/>
        </w:rP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041551">
        <w:tab/>
        <w:t xml:space="preserve"> </w:t>
      </w:r>
      <w:r w:rsidR="00041551">
        <w:tab/>
      </w:r>
      <w:r w:rsidR="00765EA3">
        <w:t xml:space="preserve"> </w:t>
      </w:r>
      <w:r w:rsidR="00041551" w:rsidRPr="00041551">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9</w:t>
      </w:r>
      <w:r w:rsidR="004B2E70">
        <w:rPr>
          <w:i w:val="0"/>
          <w:iCs w:val="0"/>
        </w:rPr>
        <w:fldChar w:fldCharType="end"/>
      </w:r>
      <w:r w:rsidR="00041551" w:rsidRPr="00041551">
        <w:rPr>
          <w:i w:val="0"/>
          <w:iCs w:val="0"/>
        </w:rPr>
        <w:t>)</w:t>
      </w:r>
      <w:r w:rsidR="00765EA3" w:rsidRPr="00041551">
        <w:rPr>
          <w:i w:val="0"/>
          <w:iCs w:val="0"/>
        </w:rPr>
        <w:t xml:space="preserve">   </w:t>
      </w:r>
    </w:p>
    <w:p w:rsidR="00DB36B0" w:rsidRDefault="00120E46" w:rsidP="00D31B09">
      <w:r>
        <w:tab/>
      </w:r>
    </w:p>
    <w:p w:rsidR="00C367B1" w:rsidRDefault="00111AEB" w:rsidP="00041551">
      <w:pPr>
        <w:pStyle w:val="Caption"/>
        <w:ind w:left="1440" w:firstLine="720"/>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λ</m:t>
                    </m:r>
                  </m:e>
                </m:d>
                <m:r>
                  <w:rPr>
                    <w:rFonts w:ascii="Cambria Math" w:hAnsi="Cambria Math"/>
                  </w:rPr>
                  <m:t xml:space="preserve">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rPr>
                  <m:t>&gt;</m:t>
                </m:r>
                <m:r>
                  <w:rPr>
                    <w:rFonts w:ascii="Cambria Math" w:hAnsi="Cambria Math" w:cs="Calibri"/>
                  </w:rPr>
                  <m:t>λ</m:t>
                </m:r>
                <m:ctrlPr>
                  <w:rPr>
                    <w:rFonts w:ascii="Cambria Math" w:hAnsi="Cambria Math"/>
                  </w:rPr>
                </m:ctrlPr>
              </m:e>
              <m:e>
                <m:r>
                  <w:rPr>
                    <w:rFonts w:ascii="Cambria Math" w:hAnsi="Cambria Math"/>
                  </w:rPr>
                  <m:t xml:space="preserve">   0                                              if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w:rPr>
                    <w:rFonts w:ascii="Cambria Math" w:hAnsi="Cambria Math" w:cs="Calibri"/>
                  </w:rPr>
                  <m:t>≤λ</m:t>
                </m:r>
                <m:ctrlPr>
                  <w:rPr>
                    <w:rFonts w:ascii="Cambria Math" w:hAnsi="Cambria Math"/>
                  </w:rPr>
                </m:ctrlPr>
              </m:e>
            </m:eqArr>
            <m:ctrlPr>
              <w:rPr>
                <w:rFonts w:ascii="Cambria Math" w:hAnsi="Cambria Math" w:cs="Arial"/>
              </w:rPr>
            </m:ctrlPr>
          </m:e>
        </m:d>
      </m:oMath>
      <w:r w:rsidR="00041551">
        <w:t xml:space="preserve">  </w:t>
      </w:r>
      <w:r w:rsidR="009A2959">
        <w:t xml:space="preserve"> </w:t>
      </w:r>
      <w:r w:rsidR="00041551">
        <w:t>(</w:t>
      </w:r>
      <w:r w:rsidR="004B2E70">
        <w:fldChar w:fldCharType="begin"/>
      </w:r>
      <w:r w:rsidR="004B2E70">
        <w:instrText xml:space="preserve"> STYLEREF 1 \s </w:instrText>
      </w:r>
      <w:r w:rsidR="004B2E70">
        <w:fldChar w:fldCharType="separate"/>
      </w:r>
      <w:r w:rsidR="004B2E70">
        <w:rPr>
          <w:cs/>
        </w:rPr>
        <w:t>‎</w:t>
      </w:r>
      <w:r w:rsidR="004B2E70">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t>10</w:t>
      </w:r>
      <w:r w:rsidR="004B2E70">
        <w:fldChar w:fldCharType="end"/>
      </w:r>
      <w:r w:rsidR="00041551">
        <w:rPr>
          <w:i w:val="0"/>
          <w:iCs w:val="0"/>
        </w:rPr>
        <w:t>)</w:t>
      </w:r>
      <w:r w:rsidR="00D05E61">
        <w:tab/>
        <w:t xml:space="preserve">    </w:t>
      </w:r>
    </w:p>
    <w:p w:rsidR="00404D22" w:rsidRDefault="00404D22" w:rsidP="00D31B09"/>
    <w:p w:rsidR="009E6EBE" w:rsidRDefault="00404D22" w:rsidP="00A03628">
      <w:pPr>
        <w:rPr>
          <w:rFonts w:eastAsiaTheme="minorEastAsia"/>
        </w:rPr>
      </w:pPr>
      <w:r>
        <w:lastRenderedPageBreak/>
        <w:t>T</w:t>
      </w:r>
      <w:r w:rsidR="008A57DB">
        <w:t>he</w:t>
      </w:r>
      <w:r w:rsidR="0036488E">
        <w:t xml:space="preserve"> proposed</w:t>
      </w:r>
      <w:r w:rsidR="008A57DB">
        <w:t xml:space="preserve"> </w:t>
      </w:r>
      <w:r>
        <w:t>thresholding method</w:t>
      </w:r>
      <w:r w:rsidR="008A57DB">
        <w:t>s discard</w:t>
      </w:r>
      <w:r>
        <w:t xml:space="preserve"> the</w:t>
      </w:r>
      <w:r w:rsidR="00487544">
        <w:t xml:space="preserve"> coefficients which have a</w:t>
      </w:r>
      <w:r w:rsidR="000378CE">
        <w:t xml:space="preserve"> smaller</w:t>
      </w:r>
      <w:r w:rsidR="00487544">
        <w:t xml:space="preserve"> value</w:t>
      </w:r>
      <w:r>
        <w:t xml:space="preserve"> </w:t>
      </w:r>
      <w:r w:rsidR="008A57DB">
        <w:t>than the threshold and keep the rest</w:t>
      </w:r>
      <w:r w:rsidR="00AA4347">
        <w:t xml:space="preserve"> ones</w:t>
      </w:r>
      <w:r w:rsidR="00A03628">
        <w:t>. H</w:t>
      </w:r>
      <w:r w:rsidR="008A57DB">
        <w:t>owever,</w:t>
      </w:r>
      <w:r w:rsidR="00221040">
        <w:t xml:space="preserve"> the</w:t>
      </w:r>
      <w:r w:rsidR="008A57DB">
        <w:t xml:space="preserve"> soft thresholding has a </w:t>
      </w:r>
      <w:r w:rsidR="00B94C05">
        <w:t>stronger</w:t>
      </w:r>
      <w:r w:rsidR="008A57DB">
        <w:t xml:space="preserve"> mathematical </w:t>
      </w:r>
      <w:r w:rsidR="00487544">
        <w:t>function</w:t>
      </w:r>
      <w:r w:rsidR="00A03628">
        <w:t xml:space="preserve"> which</w:t>
      </w:r>
      <w:r w:rsidR="00221040">
        <w:t xml:space="preserve">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B8294D">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BdIn1dfSwiVGFnIjoiQ2l0YXZpUGxhY2Vob2xkZXIjYmMyZjBhZDYtYWM1Ny00MWU5LWIxN2EtODBlMjg1ZmMxNzg1IiwiVGV4dCI6Ils0MF0iLCJXQUlWZXJzaW9uIjoiNi4xLjAuMCJ9}</w:instrText>
          </w:r>
          <w:r w:rsidR="00C34D8C">
            <w:rPr>
              <w:rFonts w:eastAsiaTheme="minorEastAsia"/>
            </w:rPr>
            <w:fldChar w:fldCharType="separate"/>
          </w:r>
          <w:r w:rsidR="000E712B">
            <w:rPr>
              <w:rFonts w:eastAsiaTheme="minorEastAsia"/>
            </w:rPr>
            <w:t>[40]</w:t>
          </w:r>
          <w:r w:rsidR="00C34D8C">
            <w:rPr>
              <w:rFonts w:eastAsiaTheme="minorEastAsia"/>
            </w:rPr>
            <w:fldChar w:fldCharType="end"/>
          </w:r>
          <w:r w:rsidR="00C34D8C">
            <w:rPr>
              <w:rFonts w:eastAsiaTheme="minorEastAsia"/>
            </w:rPr>
            <w:t>.</w:t>
          </w:r>
        </w:sdtContent>
      </w:sdt>
    </w:p>
    <w:p w:rsidR="004E46DF" w:rsidRDefault="003321E1" w:rsidP="00487544">
      <w:r>
        <w:t>Figure 3.1</w:t>
      </w:r>
      <w:r w:rsidR="00487544">
        <w:t>8</w:t>
      </w:r>
      <w:r>
        <w:t xml:space="preserve"> shows the capture</w:t>
      </w:r>
      <w:r w:rsidR="008256A9">
        <w:t>d</w:t>
      </w:r>
      <w:r w:rsidR="000378CE">
        <w:t>-MR</w:t>
      </w:r>
      <w:r>
        <w:t xml:space="preserve"> image before noise removal and after </w:t>
      </w:r>
      <w:r w:rsidR="00730F29">
        <w:t>filtering</w:t>
      </w:r>
      <w:r>
        <w:t xml:space="preserve"> by the</w:t>
      </w:r>
      <w:r w:rsidR="001E668F">
        <w:t xml:space="preserve"> proposed method </w:t>
      </w:r>
      <w:r w:rsidR="000B4C45">
        <w:t xml:space="preserve">of </w:t>
      </w:r>
      <w:r w:rsidR="00F42E0D">
        <w:t xml:space="preserve">the </w:t>
      </w:r>
      <w:r w:rsidR="001E668F">
        <w:t>wavelet</w:t>
      </w:r>
      <w:r w:rsidR="000B4C45">
        <w:t xml:space="preserve"> denoising</w:t>
      </w:r>
      <w:r>
        <w:t>.</w:t>
      </w:r>
      <w:r w:rsidR="001E668F">
        <w:t xml:space="preserve"> </w:t>
      </w:r>
    </w:p>
    <w:p w:rsidR="00F81059" w:rsidRDefault="00F42E0D" w:rsidP="004E46DF">
      <w:r>
        <w:rPr>
          <w:noProof/>
        </w:rPr>
        <mc:AlternateContent>
          <mc:Choice Requires="wps">
            <w:drawing>
              <wp:anchor distT="0" distB="0" distL="114300" distR="114300" simplePos="0" relativeHeight="251907584" behindDoc="0" locked="0" layoutInCell="1" allowOverlap="1" wp14:anchorId="5C490C8C" wp14:editId="79733DA8">
                <wp:simplePos x="0" y="0"/>
                <wp:positionH relativeFrom="column">
                  <wp:posOffset>4243352</wp:posOffset>
                </wp:positionH>
                <wp:positionV relativeFrom="paragraph">
                  <wp:posOffset>321415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90C8C" id="Text Box 1073741934" o:spid="_x0000_s1133" type="#_x0000_t202" style="position:absolute;left:0;text-align:left;margin-left:334.1pt;margin-top:253.1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De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" stroked="f">
                <v:textbox inset="0,0,0,0">
                  <w:txbxContent>
                    <w:p w:rsidR="00106491" w:rsidRPr="00CF759E" w:rsidRDefault="00106491" w:rsidP="00251888">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5536" behindDoc="0" locked="0" layoutInCell="1" allowOverlap="1" wp14:anchorId="55115E53" wp14:editId="165C7F94">
                <wp:simplePos x="0" y="0"/>
                <wp:positionH relativeFrom="column">
                  <wp:posOffset>1248128</wp:posOffset>
                </wp:positionH>
                <wp:positionV relativeFrom="paragraph">
                  <wp:posOffset>3212536</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15E53" id="Text Box 1073741928" o:spid="_x0000_s1134" type="#_x0000_t202" style="position:absolute;left:0;text-align:left;margin-left:98.3pt;margin-top:252.95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Pr>
          <w:noProof/>
        </w:rPr>
        <w:drawing>
          <wp:anchor distT="0" distB="0" distL="114300" distR="114300" simplePos="0" relativeHeight="251698688" behindDoc="0" locked="0" layoutInCell="1" allowOverlap="1" wp14:anchorId="75971A0B" wp14:editId="40CF0A90">
            <wp:simplePos x="0" y="0"/>
            <wp:positionH relativeFrom="margin">
              <wp:align>right</wp:align>
            </wp:positionH>
            <wp:positionV relativeFrom="paragraph">
              <wp:posOffset>345440</wp:posOffset>
            </wp:positionV>
            <wp:extent cx="2847975" cy="2743200"/>
            <wp:effectExtent l="0" t="4762" r="4762" b="4763"/>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3">
                      <a:extLst>
                        <a:ext uri="{28A0092B-C50C-407E-A947-70E740481C1C}">
                          <a14:useLocalDpi xmlns:a14="http://schemas.microsoft.com/office/drawing/2010/main" val="0"/>
                        </a:ext>
                      </a:extLst>
                    </a:blip>
                    <a:srcRect l="19497" t="10295" r="18262" b="17556"/>
                    <a:stretch/>
                  </pic:blipFill>
                  <pic:spPr bwMode="auto">
                    <a:xfrm rot="5400000">
                      <a:off x="0" y="0"/>
                      <a:ext cx="28479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712" behindDoc="0" locked="0" layoutInCell="1" allowOverlap="1" wp14:anchorId="61D505CF" wp14:editId="444CCBB0">
            <wp:simplePos x="0" y="0"/>
            <wp:positionH relativeFrom="margin">
              <wp:align>left</wp:align>
            </wp:positionH>
            <wp:positionV relativeFrom="paragraph">
              <wp:posOffset>356235</wp:posOffset>
            </wp:positionV>
            <wp:extent cx="2830830" cy="2743200"/>
            <wp:effectExtent l="5715" t="0" r="0" b="0"/>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F42E0D" w:rsidP="00A345C4">
      <w:r>
        <w:rPr>
          <w:noProof/>
        </w:rPr>
        <mc:AlternateContent>
          <mc:Choice Requires="wps">
            <w:drawing>
              <wp:anchor distT="0" distB="0" distL="114300" distR="114300" simplePos="0" relativeHeight="251785728" behindDoc="0" locked="0" layoutInCell="1" allowOverlap="1" wp14:anchorId="512EF195" wp14:editId="10F6C862">
                <wp:simplePos x="0" y="0"/>
                <wp:positionH relativeFrom="margin">
                  <wp:align>right</wp:align>
                </wp:positionH>
                <wp:positionV relativeFrom="paragraph">
                  <wp:posOffset>3253105</wp:posOffset>
                </wp:positionV>
                <wp:extent cx="5734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452533" cy="635"/>
                        </a:xfrm>
                        <a:prstGeom prst="rect">
                          <a:avLst/>
                        </a:prstGeom>
                        <a:solidFill>
                          <a:prstClr val="white"/>
                        </a:solidFill>
                        <a:ln>
                          <a:noFill/>
                        </a:ln>
                      </wps:spPr>
                      <wps:txbx>
                        <w:txbxContent>
                          <w:p w:rsidR="00106491" w:rsidRDefault="00106491" w:rsidP="00A03628">
                            <w:pPr>
                              <w:pStyle w:val="Caption"/>
                            </w:pPr>
                            <w:bookmarkStart w:id="155" w:name="_Toc523735303"/>
                            <w:bookmarkStart w:id="156" w:name="_Toc524625286"/>
                            <w:bookmarkStart w:id="157" w:name="_Toc525405100"/>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8</w:t>
                            </w:r>
                            <w:r w:rsidR="00462132">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5"/>
                            <w:bookmarkEnd w:id="156"/>
                            <w:bookmarkEnd w:id="157"/>
                          </w:p>
                          <w:p w:rsidR="00106491" w:rsidRPr="00F42E0D" w:rsidRDefault="00106491" w:rsidP="00F42E0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2EF195" id="Text Box 12" o:spid="_x0000_s1135" type="#_x0000_t202" style="position:absolute;left:0;text-align:left;margin-left:400.35pt;margin-top:256.15pt;width:451.55pt;height:.05pt;z-index:251785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" stroked="f">
                <v:textbox style="mso-fit-shape-to-text:t" inset="0,0,0,0">
                  <w:txbxContent>
                    <w:p w:rsidR="00106491" w:rsidRDefault="00106491" w:rsidP="00A03628">
                      <w:pPr>
                        <w:pStyle w:val="Caption"/>
                      </w:pPr>
                      <w:bookmarkStart w:id="158" w:name="_Toc523735303"/>
                      <w:bookmarkStart w:id="159" w:name="_Toc524625286"/>
                      <w:bookmarkStart w:id="160" w:name="_Toc525405100"/>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8</w:t>
                      </w:r>
                      <w:r w:rsidR="00462132">
                        <w:fldChar w:fldCharType="end"/>
                      </w:r>
                      <w:r>
                        <w:t>:</w:t>
                      </w:r>
                      <w:r w:rsidRPr="003321E1">
                        <w:t xml:space="preserve"> </w:t>
                      </w:r>
                      <w:r>
                        <w:t>(a) This image represents the original captured-MR image (T1W)  from the Z-frame marker without denoising. (b) This image shows the filtered image using wavelet and soft theresholdig method.</w:t>
                      </w:r>
                      <w:bookmarkEnd w:id="158"/>
                      <w:bookmarkEnd w:id="159"/>
                      <w:bookmarkEnd w:id="160"/>
                    </w:p>
                    <w:p w:rsidR="00106491" w:rsidRPr="00F42E0D" w:rsidRDefault="00106491" w:rsidP="00F42E0D"/>
                  </w:txbxContent>
                </v:textbox>
                <w10:wrap type="topAndBottom" anchorx="margin"/>
              </v:shape>
            </w:pict>
          </mc:Fallback>
        </mc:AlternateContent>
      </w:r>
    </w:p>
    <w:p w:rsidR="0067393B" w:rsidRPr="002E1777" w:rsidRDefault="00711F3C" w:rsidP="00F81059">
      <w:pPr>
        <w:pStyle w:val="ListParagraph"/>
        <w:numPr>
          <w:ilvl w:val="0"/>
          <w:numId w:val="32"/>
        </w:numPr>
        <w:rPr>
          <w:rFonts w:asciiTheme="majorHAnsi" w:hAnsiTheme="majorHAnsi"/>
          <w:b/>
          <w:bCs/>
          <w:sz w:val="28"/>
          <w:szCs w:val="28"/>
        </w:rPr>
      </w:pPr>
      <w:r w:rsidRPr="002E1777">
        <w:rPr>
          <w:rFonts w:asciiTheme="majorHAnsi" w:hAnsiTheme="majorHAnsi"/>
          <w:b/>
          <w:bCs/>
          <w:sz w:val="28"/>
          <w:szCs w:val="28"/>
        </w:rPr>
        <w:t>Image denoising</w:t>
      </w:r>
      <w:r w:rsidR="00A83172" w:rsidRPr="002E1777">
        <w:rPr>
          <w:rFonts w:asciiTheme="majorHAnsi" w:hAnsiTheme="majorHAnsi"/>
          <w:b/>
          <w:bCs/>
          <w:sz w:val="28"/>
          <w:szCs w:val="28"/>
        </w:rPr>
        <w:t xml:space="preserve"> u</w:t>
      </w:r>
      <w:r w:rsidR="00173FD3" w:rsidRPr="002E1777">
        <w:rPr>
          <w:rFonts w:asciiTheme="majorHAnsi" w:hAnsiTheme="majorHAnsi"/>
          <w:b/>
          <w:bCs/>
          <w:sz w:val="28"/>
          <w:szCs w:val="28"/>
        </w:rPr>
        <w:t>sing</w:t>
      </w:r>
      <w:r w:rsidR="00326F30" w:rsidRPr="002E1777">
        <w:rPr>
          <w:rFonts w:asciiTheme="majorHAnsi" w:hAnsiTheme="majorHAnsi"/>
          <w:b/>
          <w:bCs/>
          <w:sz w:val="28"/>
          <w:szCs w:val="28"/>
        </w:rPr>
        <w:t xml:space="preserve"> </w:t>
      </w:r>
      <w:r w:rsidR="0067393B" w:rsidRPr="002E1777">
        <w:rPr>
          <w:rFonts w:asciiTheme="majorHAnsi" w:hAnsiTheme="majorHAnsi"/>
          <w:b/>
          <w:bCs/>
          <w:sz w:val="28"/>
          <w:szCs w:val="28"/>
        </w:rPr>
        <w:t xml:space="preserve">Nonlinear </w:t>
      </w:r>
      <w:r w:rsidR="00DA0801" w:rsidRPr="002E1777">
        <w:rPr>
          <w:rFonts w:asciiTheme="majorHAnsi" w:hAnsiTheme="majorHAnsi"/>
          <w:b/>
          <w:bCs/>
          <w:sz w:val="28"/>
          <w:szCs w:val="28"/>
        </w:rPr>
        <w:t>A</w:t>
      </w:r>
      <w:r w:rsidR="0067393B" w:rsidRPr="002E1777">
        <w:rPr>
          <w:rFonts w:asciiTheme="majorHAnsi" w:hAnsiTheme="majorHAnsi"/>
          <w:b/>
          <w:bCs/>
          <w:sz w:val="28"/>
          <w:szCs w:val="28"/>
        </w:rPr>
        <w:t xml:space="preserve">nisotropic </w:t>
      </w:r>
      <w:r w:rsidR="00DA0801" w:rsidRPr="002E1777">
        <w:rPr>
          <w:rFonts w:asciiTheme="majorHAnsi" w:hAnsiTheme="majorHAnsi"/>
          <w:b/>
          <w:bCs/>
          <w:sz w:val="28"/>
          <w:szCs w:val="28"/>
        </w:rPr>
        <w:t>F</w:t>
      </w:r>
      <w:r w:rsidR="0067393B" w:rsidRPr="002E1777">
        <w:rPr>
          <w:rFonts w:asciiTheme="majorHAnsi" w:hAnsiTheme="majorHAnsi"/>
          <w:b/>
          <w:bCs/>
          <w:sz w:val="28"/>
          <w:szCs w:val="28"/>
        </w:rPr>
        <w:t>iltering</w:t>
      </w:r>
    </w:p>
    <w:p w:rsidR="00951B7C" w:rsidRDefault="009623C2" w:rsidP="00A03628">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991A57">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FdIn1dfSwiVGFnIjoiQ2l0YXZpUGxhY2Vob2xkZXIjZDAyYWQ3NWYtMjIwNS00YThiLThiOWUtZmJiYTJjYzkwNjI2IiwiVGV4dCI6Ils0MV0iLCJXQUlWZXJzaW9uIjoiNi4xLjAuMCJ9}</w:instrText>
          </w:r>
          <w:r w:rsidR="00663C3B">
            <w:fldChar w:fldCharType="separate"/>
          </w:r>
          <w:r w:rsidR="000E712B">
            <w:t>[41]</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B8294D">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TY3ODIzNjAtZTZlOS00NWEwLThiOTMtYTI0YzNlOWMzMDFkIiwiVGV4dCI6Ils0Ml0iLCJXQUlWZXJzaW9uIjoiNi4xLjAuMCJ9}</w:instrText>
          </w:r>
          <w:r w:rsidR="00A345C4">
            <w:fldChar w:fldCharType="separate"/>
          </w:r>
          <w:r w:rsidR="000E712B">
            <w:t>[42]</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w:t>
      </w:r>
      <w:r w:rsidR="00A03628">
        <w:t xml:space="preserve">employs </w:t>
      </w:r>
      <w:r w:rsidR="00E72321">
        <w:t>an adapted diffusion tensor</w:t>
      </w:r>
      <w:r w:rsidR="006C4455">
        <w:t xml:space="preserve"> for smoothing the images. </w:t>
      </w:r>
      <w:r w:rsidR="003924A2">
        <w:t>Importantly,</w:t>
      </w:r>
      <w:r w:rsidR="00C256D8">
        <w:t xml:space="preserve"> </w:t>
      </w:r>
      <w:r w:rsidR="00C256D8" w:rsidRPr="00550EB1">
        <w:lastRenderedPageBreak/>
        <w:t>the</w:t>
      </w:r>
      <w:r w:rsidR="00550EB1">
        <w:t xml:space="preserve"> inhomogeneous</w:t>
      </w:r>
      <w:r w:rsidR="00C256D8">
        <w:t xml:space="preserve"> diffusive procedure limits the </w:t>
      </w:r>
      <w:r w:rsidR="003F1622">
        <w:t>smoothing in</w:t>
      </w:r>
      <w:r w:rsidR="00A03628">
        <w:t xml:space="preserve"> the</w:t>
      </w:r>
      <w:r w:rsidR="003F1622">
        <w:t xml:space="preserve">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B8294D">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Nzc3ZDdhODUtNmIxMC00ZjQwLWFmNzctNjEzZmNjYTZlODQ2IiwiVGV4dCI6Ils0Ml0iLCJXQUlWZXJzaW9uIjoiNi4xLjAuMCJ9}</w:instrText>
          </w:r>
          <w:r w:rsidR="00A21FA1">
            <w:fldChar w:fldCharType="separate"/>
          </w:r>
          <w:r w:rsidR="000E712B">
            <w:t>[42]</w:t>
          </w:r>
          <w:r w:rsidR="00A21FA1">
            <w:fldChar w:fldCharType="end"/>
          </w:r>
        </w:sdtContent>
      </w:sdt>
      <w:r w:rsidR="00C256D8">
        <w:t xml:space="preserve">. </w:t>
      </w:r>
    </w:p>
    <w:p w:rsidR="0034007C" w:rsidRDefault="00C22965" w:rsidP="00E508ED">
      <w:r>
        <w:t xml:space="preserve">The performance of the Perona-Malik filter </w:t>
      </w:r>
      <w:r w:rsidR="00DB530A">
        <w:t>is</w:t>
      </w:r>
      <w:r w:rsidR="00BE2A50">
        <w:t xml:space="preserve"> based on the mathematical formulation</w:t>
      </w:r>
      <w:r w:rsidR="00377E30">
        <w:t xml:space="preserve"> </w:t>
      </w:r>
      <w:r w:rsidR="00DB530A">
        <w:t xml:space="preserve">given in </w:t>
      </w:r>
      <w:r w:rsidR="00E508ED">
        <w:t>the e</w:t>
      </w:r>
      <w:r w:rsidR="00DB530A">
        <w:t xml:space="preserve">quation </w:t>
      </w:r>
      <w:r w:rsidR="00DE50C3">
        <w:t>3</w:t>
      </w:r>
      <w:r w:rsidR="00DB530A">
        <w:t>.</w:t>
      </w:r>
      <w:r w:rsidR="00E508ED">
        <w:t>11</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B8294D">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YTlhNzg3MmItOTE0Yy00NmZkLTg2YjgtZTRiMTU4YTFlNGEwIiwiVGV4dCI6Ils0Ml0iLCJXQUlWZXJzaW9uIjoiNi4xLjAuMCJ9}</w:instrText>
          </w:r>
          <w:r w:rsidR="00A21FA1">
            <w:fldChar w:fldCharType="separate"/>
          </w:r>
          <w:r w:rsidR="000E712B">
            <w:t>[42]</w:t>
          </w:r>
          <w:r w:rsidR="00A21FA1">
            <w:fldChar w:fldCharType="end"/>
          </w:r>
        </w:sdtContent>
      </w:sdt>
      <w:r w:rsidR="00DB530A">
        <w:t xml:space="preserve">. </w:t>
      </w:r>
    </w:p>
    <w:p w:rsidR="00B00CA9" w:rsidRPr="00951B7C" w:rsidRDefault="00B00CA9" w:rsidP="00E508ED"/>
    <w:p w:rsidR="00A06F61" w:rsidRDefault="00111AEB" w:rsidP="00E508ED">
      <w:pPr>
        <w:pStyle w:val="Caption"/>
        <w:ind w:left="216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 xml:space="preserve">I </m:t>
        </m:r>
        <m:d>
          <m:dPr>
            <m:ctrlPr>
              <w:rPr>
                <w:rFonts w:ascii="Cambria Math" w:hAnsi="Cambria Math"/>
              </w:rPr>
            </m:ctrlPr>
          </m:dPr>
          <m:e>
            <m:r>
              <w:rPr>
                <w:rFonts w:ascii="Cambria Math" w:hAnsi="Cambria Math"/>
              </w:rPr>
              <m:t>x,y,t</m:t>
            </m:r>
          </m:e>
        </m:d>
        <m:r>
          <w:rPr>
            <w:rFonts w:ascii="Cambria Math" w:hAnsi="Cambria Math"/>
          </w:rPr>
          <m:t>=div(c</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m:t>
        </m:r>
      </m:oMath>
      <w:r w:rsidR="00562CE4">
        <w:rPr>
          <w:rFonts w:eastAsiaTheme="minorEastAsia"/>
        </w:rPr>
        <w:tab/>
      </w:r>
      <w:r w:rsidR="000771D4" w:rsidRPr="00AF6EBE">
        <w:tab/>
      </w:r>
      <w:r w:rsidR="00E508ED" w:rsidRPr="00E508ED">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1</w:t>
      </w:r>
      <w:r w:rsidR="004B2E70">
        <w:rPr>
          <w:i w:val="0"/>
          <w:iCs w:val="0"/>
        </w:rPr>
        <w:fldChar w:fldCharType="end"/>
      </w:r>
      <w:r w:rsidR="00E508ED" w:rsidRPr="00E508ED">
        <w:rPr>
          <w:i w:val="0"/>
          <w:iCs w:val="0"/>
        </w:rPr>
        <w:t>)</w:t>
      </w:r>
    </w:p>
    <w:p w:rsidR="00E508ED" w:rsidRPr="00E508ED" w:rsidRDefault="00E508ED" w:rsidP="00E508ED"/>
    <w:p w:rsidR="00C64E52" w:rsidRPr="00850621" w:rsidRDefault="00BB70FC" w:rsidP="00BB70FC">
      <w:r>
        <w:t xml:space="preserve">Furthermore, </w:t>
      </w:r>
      <m:oMath>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w:rPr>
            <w:rFonts w:ascii="Cambria Math" w:hAnsi="Cambria Math"/>
          </w:rPr>
          <m:t xml:space="preserve"> </m:t>
        </m:r>
      </m:oMath>
      <w:r w:rsidR="00C64E52" w:rsidRPr="006F4F16">
        <w:t>represents the image intensity</w:t>
      </w:r>
      <w:r>
        <w:t>,</w:t>
      </w:r>
      <w:r w:rsidR="00C64E52" w:rsidRPr="006F4F16">
        <w:t xml:space="preserve"> div and </w:t>
      </w:r>
      <m:oMath>
        <m:r>
          <m:rPr>
            <m:sty m:val="p"/>
          </m:rPr>
          <w:rPr>
            <w:rFonts w:ascii="Cambria Math" w:hAnsi="Cambria Math"/>
          </w:rPr>
          <m:t>∇</m:t>
        </m:r>
      </m:oMath>
      <w:r w:rsidR="00C64E52" w:rsidRPr="006F4F16">
        <w:t xml:space="preserve"> denote the divergence and the gradient operators</w:t>
      </w:r>
      <w:r w:rsidR="00C64E52">
        <w:t xml:space="preserve"> respectively. Moreover</w:t>
      </w:r>
      <w:r w:rsidR="00C64E52" w:rsidRPr="00C64E52">
        <w:t>, x and y</w:t>
      </w:r>
      <w:r w:rsidR="00C64E52">
        <w:t xml:space="preserve"> represent </w:t>
      </w:r>
      <w:r w:rsidR="00C64E52" w:rsidRPr="00C64E52">
        <w:t>the spatial coordinates in the</w:t>
      </w:r>
      <w:r w:rsidR="00C64E52">
        <w:t xml:space="preserve"> two-dimensional image, and t corresponds to the </w:t>
      </w:r>
      <w:r w:rsidR="00C64E52" w:rsidRPr="00C64E52">
        <w:t>iteration number.</w:t>
      </w:r>
    </w:p>
    <w:p w:rsidR="00635819" w:rsidRDefault="0032555B" w:rsidP="007205AB">
      <w:r>
        <w:t>An import</w:t>
      </w:r>
      <w:r w:rsidR="007060F3">
        <w:t>ant step in this technique is the</w:t>
      </w:r>
      <w:r>
        <w:t xml:space="preserve"> </w:t>
      </w:r>
      <w:r w:rsidR="007060F3">
        <w:t>estimation of</w:t>
      </w:r>
      <w:r>
        <w:t xml:space="preserve"> </w:t>
      </w:r>
      <w:r w:rsidR="0054775D">
        <w:t>an appropriate</w:t>
      </w:r>
      <w:r>
        <w:t xml:space="preserve"> </w:t>
      </w:r>
      <w:r w:rsidRPr="000E2573">
        <w:t>diffusion coefficient</w:t>
      </w:r>
      <w:r>
        <w:t xml:space="preserve"> </w:t>
      </w:r>
      <w:r w:rsidR="007060F3">
        <w:t>according to</w:t>
      </w:r>
      <w:r w:rsidR="003D1B4C">
        <w:t xml:space="preserve">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BD3833">
        <w:t xml:space="preserve"> introduced </w:t>
      </w:r>
      <w:r w:rsidR="005F4978">
        <w:t>two mathe</w:t>
      </w:r>
      <w:r w:rsidR="000213B6">
        <w:t xml:space="preserve">matical </w:t>
      </w:r>
      <w:r w:rsidR="00BD3833">
        <w:t>e</w:t>
      </w:r>
      <w:r w:rsidR="000213B6">
        <w:t>quations</w:t>
      </w:r>
      <w:r w:rsidR="001B5099">
        <w:t xml:space="preserve"> </w:t>
      </w:r>
      <w:r w:rsidR="00BD3833">
        <w:t>(</w:t>
      </w:r>
      <w:r w:rsidR="005B1071">
        <w:t>3</w:t>
      </w:r>
      <w:r w:rsidR="00761335">
        <w:t>.1</w:t>
      </w:r>
      <w:r w:rsidR="00DF7D8D">
        <w:t>2</w:t>
      </w:r>
      <w:r w:rsidR="00761335">
        <w:t xml:space="preserve"> and </w:t>
      </w:r>
      <w:r w:rsidR="005B1071">
        <w:t>3</w:t>
      </w:r>
      <w:r w:rsidR="00761335">
        <w:t>.1</w:t>
      </w:r>
      <w:r w:rsidR="00DF7D8D">
        <w:t>3</w:t>
      </w:r>
      <w:r w:rsidR="00BD3833">
        <w:t>)</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205AB">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B8294D">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jFmZTkyNDMtNTAwZi00NmU5LTg2ZWYtNThmNmE0ZDI2ODIzIiwiVGV4dCI6Ils0Ml0iLCJXQUlWZXJzaW9uIjoiNi4xLjAuMCJ9}</w:instrText>
          </w:r>
          <w:r w:rsidR="00A21FA1">
            <w:fldChar w:fldCharType="separate"/>
          </w:r>
          <w:r w:rsidR="000E712B">
            <w:t>[42]</w:t>
          </w:r>
          <w:r w:rsidR="00A21FA1">
            <w:fldChar w:fldCharType="end"/>
          </w:r>
        </w:sdtContent>
      </w:sdt>
      <w:r w:rsidR="004E5B44">
        <w:t>.</w:t>
      </w:r>
    </w:p>
    <w:p w:rsidR="00E23325" w:rsidRDefault="00E23325" w:rsidP="00D31B09"/>
    <w:p w:rsidR="00AA5495" w:rsidRDefault="00111AEB" w:rsidP="00BD3833">
      <w:pPr>
        <w:pStyle w:val="Caption"/>
        <w:ind w:left="2160" w:firstLine="720"/>
      </w:pP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x,y,t</m:t>
            </m:r>
          </m:e>
        </m:d>
        <m:r>
          <w:rPr>
            <w:rFonts w:ascii="Cambria Math" w:hAnsi="Cambria Math"/>
          </w:rPr>
          <m:t>=exp⁡(</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oMath>
      <w:r w:rsidR="00BD3833">
        <w:rPr>
          <w:rFonts w:eastAsiaTheme="minorEastAsia"/>
        </w:rPr>
        <w:tab/>
      </w:r>
      <w:r w:rsidR="00BD3833">
        <w:rPr>
          <w:rFonts w:eastAsiaTheme="minorEastAsia"/>
        </w:rPr>
        <w:tab/>
      </w:r>
      <w:r w:rsidR="00BD3833" w:rsidRPr="003C6136">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2</w:t>
      </w:r>
      <w:r w:rsidR="004B2E70">
        <w:rPr>
          <w:rFonts w:eastAsiaTheme="minorEastAsia"/>
          <w:i w:val="0"/>
          <w:iCs w:val="0"/>
        </w:rPr>
        <w:fldChar w:fldCharType="end"/>
      </w:r>
      <w:r w:rsidR="00BD3833" w:rsidRPr="003C6136">
        <w:rPr>
          <w:rFonts w:eastAsiaTheme="minorEastAsia"/>
          <w:i w:val="0"/>
          <w:iCs w:val="0"/>
        </w:rPr>
        <w:t>)</w:t>
      </w:r>
    </w:p>
    <w:p w:rsidR="00BD3833" w:rsidRDefault="00BD3833" w:rsidP="00BD3833">
      <w:pPr>
        <w:pStyle w:val="Caption"/>
        <w:ind w:left="2160" w:firstLine="720"/>
        <w:rPr>
          <w:rFonts w:eastAsiaTheme="minorEastAsia"/>
        </w:rPr>
      </w:pPr>
    </w:p>
    <w:p w:rsidR="00A06F61" w:rsidRPr="00BD3833" w:rsidRDefault="00111AEB" w:rsidP="00BD3833">
      <w:pPr>
        <w:pStyle w:val="Caption"/>
        <w:ind w:left="2160" w:firstLine="720"/>
        <w:rPr>
          <w:rFonts w:eastAsiaTheme="minorEastAsia"/>
          <w:i w:val="0"/>
          <w:iCs w:val="0"/>
        </w:rPr>
      </w:pPr>
      <m:oMath>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y,t</m:t>
            </m:r>
          </m:e>
        </m:d>
        <m:r>
          <w:rPr>
            <w:rFonts w:ascii="Cambria Math" w:hAnsi="Cambria Math" w:cstheme="majorHAnsi"/>
          </w:rPr>
          <m:t>=</m:t>
        </m:r>
        <m:f>
          <m:fPr>
            <m:ctrlPr>
              <w:rPr>
                <w:rFonts w:ascii="Cambria Math" w:hAnsi="Cambria Math" w:cstheme="majorHAnsi"/>
              </w:rPr>
            </m:ctrlPr>
          </m:fPr>
          <m:num>
            <m:r>
              <w:rPr>
                <w:rFonts w:ascii="Cambria Math" w:hAnsi="Cambria Math" w:cstheme="majorHAnsi"/>
              </w:rPr>
              <m:t>1</m:t>
            </m:r>
          </m:num>
          <m:den>
            <m:r>
              <w:rPr>
                <w:rFonts w:ascii="Cambria Math" w:hAnsi="Cambria Math" w:cstheme="majorHAnsi"/>
              </w:rPr>
              <m:t>1+(</m:t>
            </m:r>
            <m:sSup>
              <m:sSupPr>
                <m:ctrlPr>
                  <w:rPr>
                    <w:rFonts w:ascii="Cambria Math" w:hAnsi="Cambria Math"/>
                  </w:rPr>
                </m:ctrlPr>
              </m:sSupPr>
              <m:e>
                <m: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I</m:t>
                        </m:r>
                        <m:d>
                          <m:dPr>
                            <m:ctrlPr>
                              <w:rPr>
                                <w:rFonts w:ascii="Cambria Math" w:hAnsi="Cambria Math"/>
                              </w:rPr>
                            </m:ctrlPr>
                          </m:dPr>
                          <m:e>
                            <m:r>
                              <w:rPr>
                                <w:rFonts w:ascii="Cambria Math" w:hAnsi="Cambria Math"/>
                              </w:rPr>
                              <m:t>x,y,t</m:t>
                            </m:r>
                          </m:e>
                        </m:d>
                      </m:e>
                    </m:d>
                  </m:num>
                  <m:den>
                    <m:r>
                      <w:rPr>
                        <w:rFonts w:ascii="Cambria Math" w:hAnsi="Cambria Math"/>
                      </w:rPr>
                      <m:t>k</m:t>
                    </m:r>
                  </m:den>
                </m:f>
                <m:r>
                  <w:rPr>
                    <w:rFonts w:ascii="Cambria Math" w:hAnsi="Cambria Math"/>
                  </w:rPr>
                  <m:t>)</m:t>
                </m:r>
              </m:e>
              <m:sup>
                <m: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r>
      <w:r w:rsidR="00BD3833" w:rsidRPr="00BD3833">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3</w:t>
      </w:r>
      <w:r w:rsidR="004B2E70">
        <w:rPr>
          <w:rFonts w:eastAsiaTheme="minorEastAsia"/>
          <w:i w:val="0"/>
          <w:iCs w:val="0"/>
        </w:rPr>
        <w:fldChar w:fldCharType="end"/>
      </w:r>
      <w:r w:rsidR="00BD3833">
        <w:rPr>
          <w:rFonts w:eastAsiaTheme="minorEastAsia"/>
          <w:i w:val="0"/>
          <w:iCs w:val="0"/>
        </w:rPr>
        <w:t>)</w:t>
      </w:r>
    </w:p>
    <w:p w:rsidR="00E23325" w:rsidRPr="00AA5495" w:rsidRDefault="00E23325" w:rsidP="00D31B09"/>
    <w:p w:rsidR="00382B5E" w:rsidRDefault="00B533CA" w:rsidP="00382B5E">
      <w:r>
        <w:t xml:space="preserve">In the </w:t>
      </w:r>
      <w:r w:rsidR="00750275">
        <w:t>E</w:t>
      </w:r>
      <w:r>
        <w:t>quations</w:t>
      </w:r>
      <w:r w:rsidR="00E23325">
        <w:t xml:space="preserve"> </w:t>
      </w:r>
      <w:r w:rsidR="0028145C">
        <w:t>3</w:t>
      </w:r>
      <w:r w:rsidR="00E23325">
        <w:t>.1</w:t>
      </w:r>
      <w:r w:rsidR="002E1777">
        <w:t>2</w:t>
      </w:r>
      <w:r w:rsidR="00E23325">
        <w:t xml:space="preserve"> and </w:t>
      </w:r>
      <w:r w:rsidR="0028145C">
        <w:t>3</w:t>
      </w:r>
      <w:r w:rsidR="00E23325">
        <w:t>.1</w:t>
      </w:r>
      <w:r w:rsidR="002E1777">
        <w:t>3</w:t>
      </w:r>
      <w:r w:rsidR="00E23325">
        <w:t>, k is</w:t>
      </w:r>
      <w:r>
        <w:t xml:space="preserve"> </w:t>
      </w:r>
      <w:r w:rsidR="0032542A">
        <w:t xml:space="preserve">the conductance parameter, </w:t>
      </w:r>
      <w:r w:rsidR="0028145C">
        <w:t>which</w:t>
      </w:r>
      <w:r>
        <w:t xml:space="preserve"> determines the difference </w:t>
      </w:r>
      <w:r w:rsidRPr="00E36265">
        <w:t xml:space="preserve">between an edge and an intensity value </w:t>
      </w:r>
      <w:r w:rsidR="0070056C">
        <w:t xml:space="preserve">which is </w:t>
      </w:r>
      <w:r w:rsidR="00E36265" w:rsidRPr="00E36265">
        <w:t>destroyed</w:t>
      </w:r>
      <w:r w:rsidRPr="00E36265">
        <w:t xml:space="preserve"> by noise </w:t>
      </w:r>
      <w:sdt>
        <w:sdtPr>
          <w:alias w:val="Don't edit this field"/>
          <w:tag w:val="CitaviPlaceholder#87750b8c-971b-463e-9c2a-1c9b7c87d2f5"/>
          <w:id w:val="-1224211371"/>
          <w:placeholder>
            <w:docPart w:val="DefaultPlaceholder_-1854013440"/>
          </w:placeholder>
        </w:sdtPr>
        <w:sdtContent>
          <w:r w:rsidR="00A21FA1">
            <w:fldChar w:fldCharType="begin"/>
          </w:r>
          <w:r w:rsidR="00B8294D">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ODc3NTBiOGMtOTcxYi00NjNlLTljMmEtMWM5YjdjODdkMmY1IiwiVGV4dCI6Ils0Ml0iLCJXQUlWZXJzaW9uIjoiNi4xLjAuMCJ9}</w:instrText>
          </w:r>
          <w:r w:rsidR="00A21FA1">
            <w:fldChar w:fldCharType="separate"/>
          </w:r>
          <w:r w:rsidR="000E712B">
            <w:t>[42]</w:t>
          </w:r>
          <w:r w:rsidR="00A21FA1">
            <w:fldChar w:fldCharType="end"/>
          </w:r>
        </w:sdtContent>
      </w:sdt>
      <w:r>
        <w:t>.</w:t>
      </w:r>
      <w:r w:rsidR="0032542A">
        <w:t xml:space="preserve"> Usually it </w:t>
      </w:r>
      <w:r w:rsidR="004F7C88">
        <w:t>can be</w:t>
      </w:r>
      <w:r w:rsidR="0032542A">
        <w:t xml:space="preserve"> selected empirically.</w:t>
      </w:r>
      <w:r w:rsidR="00382B5E">
        <w:t xml:space="preserve"> </w:t>
      </w:r>
    </w:p>
    <w:p w:rsidR="008D12BB" w:rsidRDefault="00D02045" w:rsidP="00382B5E">
      <w:r>
        <w:lastRenderedPageBreak/>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E33B4A">
        <w:t>e</w:t>
      </w:r>
      <w:r w:rsidR="00F6149C">
        <w:t>quation 3</w:t>
      </w:r>
      <w:r w:rsidR="000E5C71">
        <w:t>.</w:t>
      </w:r>
      <w:r w:rsidR="00562CE4">
        <w:t>11</w:t>
      </w:r>
      <w:r w:rsidR="000E5C71">
        <w:t xml:space="preserve"> defines the intensity change in each iteration </w:t>
      </w:r>
      <w:r w:rsidR="00341E62">
        <w:t>based on the</w:t>
      </w:r>
      <w:r w:rsidR="000B56FC">
        <w:t xml:space="preserve"> summation of</w:t>
      </w:r>
      <w:r w:rsidR="00382B5E">
        <w:t xml:space="preserve"> the</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382B5E">
        <w:t xml:space="preserve">which are </w:t>
      </w:r>
      <w:r w:rsidR="000B56FC">
        <w:t>weighted according to</w:t>
      </w:r>
      <w:r w:rsidR="00274970">
        <w:t xml:space="preserve"> the</w:t>
      </w:r>
      <w:r w:rsidR="000B56FC">
        <w:t xml:space="preserve"> </w:t>
      </w:r>
      <w:r w:rsidR="00BD49C0">
        <w:t>e</w:t>
      </w:r>
      <w:r w:rsidR="000B56FC">
        <w:t xml:space="preserve">quation </w:t>
      </w:r>
      <w:r w:rsidR="00B32DA7">
        <w:t>3</w:t>
      </w:r>
      <w:r w:rsidR="005B2C42">
        <w:t>.1</w:t>
      </w:r>
      <w:r w:rsidR="00BD49C0">
        <w:t>4</w:t>
      </w:r>
      <w:r w:rsidR="00382B5E">
        <w:t>. The result</w:t>
      </w:r>
      <w:r w:rsidR="00FB3C8F">
        <w:t xml:space="preserve"> of the procedure</w:t>
      </w:r>
      <w:r w:rsidR="00382B5E">
        <w:t xml:space="preserve"> is</w:t>
      </w:r>
      <w:r w:rsidR="005B2C42">
        <w:t xml:space="preserve"> presented in </w:t>
      </w:r>
      <w:r w:rsidR="00BD49C0">
        <w:t>e</w:t>
      </w:r>
      <w:r w:rsidR="005B2C42">
        <w:t xml:space="preserve">quation </w:t>
      </w:r>
      <w:r w:rsidR="00B32DA7">
        <w:t>3</w:t>
      </w:r>
      <w:r w:rsidR="005B2C42">
        <w:t>.1</w:t>
      </w:r>
      <w:r w:rsidR="00BD49C0">
        <w:t>5</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B8294D">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V0sIkZvcm1hdHRlZFRleHQiOnsiJGlkIjoiMTEiLCJDb3VudCI6MSwiVGV4dFVuaXRzIjpbeyIkaWQiOiIxMiIsIkZvbnRTdHlsZSI6eyIkaWQiOiIxMyIsIk5ldXRyYWwiOnRydWV9LCJSZWFkaW5nT3JkZXIiOjEsIlRleHQiOiJbNDJdIn1dfSwiVGFnIjoiQ2l0YXZpUGxhY2Vob2xkZXIjZTgyMThlNDYtOTllYS00ZjM3LWIxOTAtNzVmNjdkOTY3MzQ5IiwiVGV4dCI6Ils0Ml0iLCJXQUlWZXJzaW9uIjoiNi4xLjAuMCJ9}</w:instrText>
          </w:r>
          <w:r w:rsidR="0022493E">
            <w:fldChar w:fldCharType="separate"/>
          </w:r>
          <w:r w:rsidR="000E712B">
            <w:t>[42]</w:t>
          </w:r>
          <w:r w:rsidR="0022493E">
            <w:fldChar w:fldCharType="end"/>
          </w:r>
        </w:sdtContent>
      </w:sdt>
      <w:r w:rsidR="00F45EB2">
        <w:t>.</w:t>
      </w:r>
      <w:r w:rsidR="000B56FC">
        <w:t xml:space="preserve"> </w:t>
      </w:r>
    </w:p>
    <w:p w:rsidR="00A4148B" w:rsidRDefault="00A4148B" w:rsidP="00D31B09"/>
    <w:p w:rsidR="0091602D" w:rsidRDefault="00111AEB"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111AE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111AEB"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Default="00F51346" w:rsidP="00562CE4">
      <w:pPr>
        <w:pStyle w:val="Caption"/>
        <w:rPr>
          <w:rFonts w:eastAsiaTheme="minorEastAsia"/>
        </w:rPr>
      </w:pPr>
      <w:r>
        <w:rPr>
          <w:rFonts w:eastAsiaTheme="minorEastAsia"/>
        </w:rPr>
        <w:t xml:space="preserve">  </w:t>
      </w:r>
      <w:r w:rsidR="00EE1FD6">
        <w:rPr>
          <w:rFonts w:eastAsiaTheme="minorEastAsia"/>
        </w:rPr>
        <w:t xml:space="preserve"> </w:t>
      </w:r>
      <w:r w:rsidR="00562CE4">
        <w:rPr>
          <w:rFonts w:eastAsiaTheme="minorEastAsia"/>
        </w:rPr>
        <w:tab/>
      </w:r>
      <w:r w:rsidR="00562CE4">
        <w:rPr>
          <w:rFonts w:eastAsiaTheme="minorEastAsia"/>
        </w:rPr>
        <w:tab/>
        <w:t xml:space="preserve">  </w:t>
      </w:r>
      <w:r w:rsidR="00B32DA7">
        <w:rPr>
          <w:rFonts w:eastAsiaTheme="minorEastAsia"/>
        </w:rPr>
        <w:t xml:space="preserve"> </w:t>
      </w:r>
      <m:oMath>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c</m:t>
        </m:r>
        <m:d>
          <m:dPr>
            <m:ctrlPr>
              <w:rPr>
                <w:rFonts w:ascii="Cambria Math" w:hAnsi="Cambria Math"/>
              </w:rPr>
            </m:ctrlPr>
          </m:dPr>
          <m:e>
            <m:r>
              <w:rPr>
                <w:rFonts w:ascii="Cambria Math" w:hAnsi="Cambria Math"/>
              </w:rPr>
              <m:t>x,y-</m:t>
            </m:r>
            <m:f>
              <m:fPr>
                <m:ctrlPr>
                  <w:rPr>
                    <w:rFonts w:ascii="Cambria Math" w:hAnsi="Cambria Math"/>
                  </w:rPr>
                </m:ctrlPr>
              </m:fPr>
              <m:num>
                <m:r>
                  <w:rPr>
                    <w:rFonts w:ascii="Cambria Math" w:hAnsi="Cambria Math"/>
                  </w:rPr>
                  <m:t>dy</m:t>
                </m:r>
              </m:num>
              <m:den>
                <m:r>
                  <w:rPr>
                    <w:rFonts w:ascii="Cambria Math" w:hAnsi="Cambria Math"/>
                  </w:rPr>
                  <m:t>2</m:t>
                </m:r>
              </m:den>
            </m:f>
            <m:r>
              <w:rPr>
                <w:rFonts w:ascii="Cambria Math" w:hAnsi="Cambria Math"/>
              </w:rPr>
              <m:t>,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I</m:t>
        </m:r>
        <m:d>
          <m:dPr>
            <m:ctrlPr>
              <w:rPr>
                <w:rFonts w:ascii="Cambria Math" w:hAnsi="Cambria Math"/>
              </w:rPr>
            </m:ctrlPr>
          </m:dPr>
          <m:e>
            <m:r>
              <w:rPr>
                <w:rFonts w:ascii="Cambria Math" w:hAnsi="Cambria Math"/>
              </w:rPr>
              <m:t>x,y-dy,t</m:t>
            </m:r>
          </m:e>
        </m:d>
        <m:r>
          <w:rPr>
            <w:rFonts w:ascii="Cambria Math" w:hAnsi="Cambria Math"/>
          </w:rPr>
          <m:t>]</m:t>
        </m:r>
      </m:oMath>
      <w:r w:rsidR="00562CE4">
        <w:rPr>
          <w:rFonts w:eastAsiaTheme="minorEastAsia"/>
        </w:rPr>
        <w:t xml:space="preserve">               </w:t>
      </w:r>
      <w:r w:rsidRPr="00FB3C8F">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4</w:t>
      </w:r>
      <w:r w:rsidR="004B2E70">
        <w:rPr>
          <w:rFonts w:eastAsiaTheme="minorEastAsia"/>
          <w:i w:val="0"/>
          <w:iCs w:val="0"/>
        </w:rPr>
        <w:fldChar w:fldCharType="end"/>
      </w:r>
      <w:r w:rsidRPr="00FB3C8F">
        <w:rPr>
          <w:rFonts w:eastAsiaTheme="minorEastAsia"/>
          <w:i w:val="0"/>
          <w:iCs w:val="0"/>
        </w:rPr>
        <w:t>)</w:t>
      </w:r>
    </w:p>
    <w:p w:rsidR="00562CE4" w:rsidRPr="00562CE4" w:rsidRDefault="00562CE4" w:rsidP="00562CE4"/>
    <w:p w:rsidR="004441E0" w:rsidRDefault="009F1C33" w:rsidP="003D3318">
      <w:pPr>
        <w:pStyle w:val="Caption"/>
        <w:jc w:val="center"/>
      </w:pPr>
      <m:oMath>
        <m:r>
          <w:rPr>
            <w:rFonts w:ascii="Cambria Math" w:hAnsi="Cambria Math"/>
          </w:rPr>
          <m:t>I</m:t>
        </m:r>
        <m:d>
          <m:dPr>
            <m:ctrlPr>
              <w:rPr>
                <w:rFonts w:ascii="Cambria Math" w:hAnsi="Cambria Math"/>
              </w:rPr>
            </m:ctrlPr>
          </m:dPr>
          <m:e>
            <m:r>
              <w:rPr>
                <w:rFonts w:ascii="Cambria Math" w:hAnsi="Cambria Math"/>
              </w:rPr>
              <m:t>x,y,t+dt</m:t>
            </m:r>
          </m:e>
        </m:d>
        <m:r>
          <w:rPr>
            <w:rFonts w:ascii="Cambria Math" w:hAnsi="Cambria Math"/>
          </w:rPr>
          <m:t>=I</m:t>
        </m:r>
        <m:d>
          <m:dPr>
            <m:ctrlPr>
              <w:rPr>
                <w:rFonts w:ascii="Cambria Math" w:hAnsi="Cambria Math"/>
              </w:rPr>
            </m:ctrlPr>
          </m:dPr>
          <m:e>
            <m:r>
              <w:rPr>
                <w:rFonts w:ascii="Cambria Math" w:hAnsi="Cambria Math"/>
              </w:rPr>
              <m:t>x,y,t</m:t>
            </m:r>
          </m:e>
        </m:d>
        <m:r>
          <w:rPr>
            <w:rFonts w:ascii="Cambria Math" w:hAnsi="Cambria Math"/>
          </w:rPr>
          <m:t>+dt</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x</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y,t</m:t>
                    </m:r>
                  </m:e>
                </m:d>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dy</m:t>
                    </m:r>
                  </m:e>
                  <m:sup>
                    <m: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y,t</m:t>
                    </m:r>
                  </m:e>
                </m: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y,t</m:t>
                    </m:r>
                  </m:e>
                </m:d>
              </m:e>
            </m:d>
          </m:e>
        </m:d>
      </m:oMath>
      <w:r w:rsidR="00091AE4">
        <w:t xml:space="preserve"> </w:t>
      </w:r>
      <w:r w:rsidR="004847B1">
        <w:tab/>
      </w:r>
      <w:r w:rsidR="004847B1">
        <w:tab/>
      </w:r>
      <w:r w:rsidR="004847B1">
        <w:tab/>
      </w:r>
      <w:r w:rsidR="004847B1">
        <w:tab/>
      </w:r>
      <w:r w:rsidR="004847B1">
        <w:tab/>
        <w:t xml:space="preserve">   </w:t>
      </w:r>
      <w:r w:rsidR="003D3318">
        <w:tab/>
      </w:r>
      <w:r w:rsidR="003D3318">
        <w:tab/>
      </w:r>
      <w:r w:rsidR="003D3318">
        <w:tab/>
      </w:r>
      <w:r w:rsidR="003D3318">
        <w:tab/>
      </w:r>
      <w:r w:rsidR="004847B1">
        <w:t xml:space="preserve">   </w:t>
      </w:r>
      <w:r w:rsidR="005030C1">
        <w:t xml:space="preserve">      </w:t>
      </w:r>
      <w:r w:rsidR="004847B1">
        <w:t xml:space="preserve"> </w:t>
      </w:r>
      <w:r w:rsidR="008D7450" w:rsidRPr="00FB3C8F">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5</w:t>
      </w:r>
      <w:r w:rsidR="004B2E70">
        <w:rPr>
          <w:i w:val="0"/>
          <w:iCs w:val="0"/>
        </w:rPr>
        <w:fldChar w:fldCharType="end"/>
      </w:r>
      <w:r w:rsidR="008D7450" w:rsidRPr="00FB3C8F">
        <w:rPr>
          <w:i w:val="0"/>
          <w:iCs w:val="0"/>
        </w:rPr>
        <w:t>)</w:t>
      </w:r>
    </w:p>
    <w:p w:rsidR="008F66C4" w:rsidRDefault="008F66C4" w:rsidP="008F66C4"/>
    <w:p w:rsidR="00F33391" w:rsidRDefault="0065286A" w:rsidP="006A1152">
      <w:r>
        <w:t xml:space="preserve">In the </w:t>
      </w:r>
      <w:r w:rsidR="006A1152">
        <w:t>e</w:t>
      </w:r>
      <w:r>
        <w:t xml:space="preserve">quations </w:t>
      </w:r>
      <w:r w:rsidR="00DA5A2D">
        <w:t>3</w:t>
      </w:r>
      <w:r>
        <w:t>.1</w:t>
      </w:r>
      <w:r w:rsidR="006A1152">
        <w:t>4</w:t>
      </w:r>
      <w:r>
        <w:t xml:space="preserve"> and </w:t>
      </w:r>
      <w:r w:rsidR="00DA5A2D">
        <w:t>3</w:t>
      </w:r>
      <w:r>
        <w:t>.1</w:t>
      </w:r>
      <w:r w:rsidR="006A1152">
        <w:t>5</w:t>
      </w:r>
      <w:r>
        <w:t>, t</w:t>
      </w:r>
      <w:r w:rsidR="00331B66">
        <w:t>he pixel spacing in the image is represented by</w:t>
      </w:r>
      <w:r w:rsidR="00746602">
        <w:t xml:space="preserve"> dx and dy</w:t>
      </w:r>
      <w:r w:rsidR="006A1152">
        <w:t>.</w:t>
      </w:r>
      <w:r w:rsidR="00331B66">
        <w:t xml:space="preserve"> </w:t>
      </w:r>
      <w:r w:rsidR="00DA5A2D">
        <w:t>Furthermore</w:t>
      </w:r>
      <w:r w:rsidR="00B901B7">
        <w:t>,</w:t>
      </w:r>
      <w:r w:rsidR="00964917">
        <w:t xml:space="preserve"> </w:t>
      </w:r>
      <w:r w:rsidR="00483F5C">
        <w:t>i</w:t>
      </w:r>
      <w:r w:rsidR="00D02045">
        <w:t xml:space="preserve">n </w:t>
      </w:r>
      <w:r w:rsidR="006A1152">
        <w:t>the e</w:t>
      </w:r>
      <w:r w:rsidR="00D02045">
        <w:t xml:space="preserve">quation </w:t>
      </w:r>
      <w:r w:rsidR="00DA5A2D">
        <w:t>3</w:t>
      </w:r>
      <w:r w:rsidR="00D02045">
        <w:t>.1</w:t>
      </w:r>
      <w:r w:rsidR="006A1152">
        <w:t>5</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B8294D">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IxVDE4OjA2OjMz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iwgNDNdIn1dfSwiVGFnIjoiQ2l0YXZpUGxhY2Vob2xkZXIjOTg4OGZjOTMtNzNjZi00Zjc3LTk0YzEtYzYzMDhmNWMzNDJmIiwiVGV4dCI6Ils0MiwgNDNdIiwiV0FJVmVyc2lvbiI6IjYuMS4wLjAifQ==}</w:instrText>
          </w:r>
          <w:r w:rsidR="00581821">
            <w:fldChar w:fldCharType="separate"/>
          </w:r>
          <w:r w:rsidR="000E712B">
            <w:t>[42, 43]</w:t>
          </w:r>
          <w:r w:rsidR="00581821">
            <w:fldChar w:fldCharType="end"/>
          </w:r>
        </w:sdtContent>
      </w:sdt>
      <w:r w:rsidR="00EE32FF">
        <w:t>.</w:t>
      </w:r>
    </w:p>
    <w:p w:rsidR="00181C12" w:rsidRDefault="009D44A2" w:rsidP="007205AB">
      <w:r>
        <w:t xml:space="preserve">Figure </w:t>
      </w:r>
      <w:r w:rsidR="00DA5A2D">
        <w:t>3</w:t>
      </w:r>
      <w:r w:rsidR="00E3730B">
        <w:t>.</w:t>
      </w:r>
      <w:r w:rsidR="007205AB">
        <w:t>19</w:t>
      </w:r>
      <w:r w:rsidR="00E3730B">
        <w:t xml:space="preserve"> </w:t>
      </w:r>
      <w:r w:rsidR="00243A53">
        <w:t>illustrates the performance of the anisotropic filter on</w:t>
      </w:r>
      <w:r w:rsidR="00E3730B">
        <w:t xml:space="preserve"> </w:t>
      </w:r>
      <w:r w:rsidR="006A1152">
        <w:t>the captured-</w:t>
      </w:r>
      <w:r w:rsidR="00243A53">
        <w:t>MR image of the Z-frame</w:t>
      </w:r>
      <w:r w:rsidR="007205AB">
        <w:t xml:space="preserve"> marker</w:t>
      </w:r>
      <w:r w:rsidR="006C1A10">
        <w:t>.</w:t>
      </w:r>
    </w:p>
    <w:p w:rsidR="00F33391" w:rsidRDefault="00F33391" w:rsidP="00986C80">
      <w:r>
        <w:t xml:space="preserve">In conclusion, </w:t>
      </w:r>
      <w:r w:rsidR="006C1A10">
        <w:t xml:space="preserve">according to the </w:t>
      </w:r>
      <w:r>
        <w:t xml:space="preserve">results </w:t>
      </w:r>
      <w:r w:rsidR="00986C80">
        <w:t>from</w:t>
      </w:r>
      <w:r w:rsidR="006C1A10">
        <w:t xml:space="preserve"> the performance of the </w:t>
      </w:r>
      <w:r w:rsidR="00784CAD">
        <w:t>three mentioned filtering methods</w:t>
      </w:r>
      <w:r>
        <w:t xml:space="preserve">, the anisotropic diffusion approach has </w:t>
      </w:r>
      <w:r w:rsidR="0087290E">
        <w:t>an acceptable</w:t>
      </w:r>
      <w:r>
        <w:t xml:space="preserve"> performance on the captured-images </w:t>
      </w:r>
      <w:r w:rsidR="0087290E">
        <w:t>for the</w:t>
      </w:r>
      <w:r>
        <w:t xml:space="preserve"> preprocessing step (noise reduction and</w:t>
      </w:r>
      <w:r w:rsidR="00BA3FC4">
        <w:t xml:space="preserve"> the</w:t>
      </w:r>
      <w:r>
        <w:t xml:space="preserve"> edge enhancement</w:t>
      </w:r>
      <w:r w:rsidRPr="00705671">
        <w:t>). Moreover, due to the mentioned characteristics of the anisotropic diffusion, the</w:t>
      </w:r>
      <w:r>
        <w:t xml:space="preserve"> </w:t>
      </w:r>
      <w:r w:rsidR="0087290E">
        <w:t>processed</w:t>
      </w:r>
      <w:r>
        <w:t xml:space="preserve"> </w:t>
      </w:r>
      <w:r w:rsidRPr="00705671">
        <w:t xml:space="preserve">image converges faster to the desired </w:t>
      </w:r>
      <w:r>
        <w:t>shape</w:t>
      </w:r>
      <w:r w:rsidRPr="00705671">
        <w:t xml:space="preserve"> fo</w:t>
      </w:r>
      <w:r>
        <w:t>r</w:t>
      </w:r>
      <w:r w:rsidRPr="00705671">
        <w:t xml:space="preserve"> </w:t>
      </w:r>
      <w:r>
        <w:t xml:space="preserve">the </w:t>
      </w:r>
      <w:r w:rsidRPr="00705671">
        <w:t>further processing.</w:t>
      </w:r>
    </w:p>
    <w:p w:rsidR="00C53B6F" w:rsidRDefault="00BA3FC4" w:rsidP="00D31B09">
      <w:pPr>
        <w:rPr>
          <w:rFonts w:cstheme="minorHAnsi"/>
        </w:rPr>
      </w:pPr>
      <w:r>
        <w:rPr>
          <w:noProof/>
        </w:rPr>
        <w:lastRenderedPageBreak/>
        <mc:AlternateContent>
          <mc:Choice Requires="wps">
            <w:drawing>
              <wp:anchor distT="0" distB="0" distL="114300" distR="114300" simplePos="0" relativeHeight="251787776" behindDoc="0" locked="0" layoutInCell="1" allowOverlap="1" wp14:anchorId="6672169D" wp14:editId="41DA7C06">
                <wp:simplePos x="0" y="0"/>
                <wp:positionH relativeFrom="margin">
                  <wp:posOffset>-56515</wp:posOffset>
                </wp:positionH>
                <wp:positionV relativeFrom="paragraph">
                  <wp:posOffset>3505200</wp:posOffset>
                </wp:positionV>
                <wp:extent cx="5748020" cy="789940"/>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89940"/>
                        </a:xfrm>
                        <a:prstGeom prst="rect">
                          <a:avLst/>
                        </a:prstGeom>
                        <a:solidFill>
                          <a:prstClr val="white"/>
                        </a:solidFill>
                        <a:ln>
                          <a:noFill/>
                        </a:ln>
                      </wps:spPr>
                      <wps:txbx>
                        <w:txbxContent>
                          <w:p w:rsidR="00106491" w:rsidRPr="00547190" w:rsidRDefault="00106491" w:rsidP="00C16530">
                            <w:pPr>
                              <w:pStyle w:val="Caption"/>
                            </w:pPr>
                            <w:bookmarkStart w:id="161" w:name="_Toc523735304"/>
                            <w:bookmarkStart w:id="162" w:name="_Toc524625287"/>
                            <w:bookmarkStart w:id="163" w:name="_Toc525405101"/>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9</w:t>
                            </w:r>
                            <w:r w:rsidR="00462132">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1"/>
                            <w:bookmarkEnd w:id="162"/>
                            <w:bookmarkEnd w:id="163"/>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2169D" id="Text Box 36" o:spid="_x0000_s1136" type="#_x0000_t202" style="position:absolute;left:0;text-align:left;margin-left:-4.45pt;margin-top:276pt;width:452.6pt;height:62.2pt;z-index:2517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" stroked="f">
                <v:textbox inset="0,0,0,0">
                  <w:txbxContent>
                    <w:p w:rsidR="00106491" w:rsidRPr="00547190" w:rsidRDefault="00106491" w:rsidP="00C16530">
                      <w:pPr>
                        <w:pStyle w:val="Caption"/>
                      </w:pPr>
                      <w:bookmarkStart w:id="164" w:name="_Toc523735304"/>
                      <w:bookmarkStart w:id="165" w:name="_Toc524625287"/>
                      <w:bookmarkStart w:id="166" w:name="_Toc525405101"/>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19</w:t>
                      </w:r>
                      <w:r w:rsidR="00462132">
                        <w:fldChar w:fldCharType="end"/>
                      </w:r>
                      <w:r>
                        <w:t>:</w:t>
                      </w:r>
                      <w:r w:rsidRPr="000E1A54">
                        <w:t xml:space="preserve"> </w:t>
                      </w:r>
                      <w:r>
                        <w:t>(a) The captured-MR image (T1W)  from the Z-frame marker without denoising. (b) The denoised image using the anisotropic filter after binarization. The equation 3.12 was employed for the estimation of the diffusive coefficient</w:t>
                      </w:r>
                      <w:bookmarkEnd w:id="164"/>
                      <w:bookmarkEnd w:id="165"/>
                      <w:bookmarkEnd w:id="166"/>
                      <w:r>
                        <w:t>.</w:t>
                      </w:r>
                    </w:p>
                  </w:txbxContent>
                </v:textbox>
                <w10:wrap type="topAndBottom" anchorx="margin"/>
              </v:shape>
            </w:pict>
          </mc:Fallback>
        </mc:AlternateContent>
      </w:r>
      <w:r>
        <w:rPr>
          <w:noProof/>
        </w:rPr>
        <w:drawing>
          <wp:anchor distT="0" distB="0" distL="114300" distR="114300" simplePos="0" relativeHeight="251701760" behindDoc="0" locked="0" layoutInCell="1" allowOverlap="1" wp14:anchorId="75D4B6BC" wp14:editId="7C735237">
            <wp:simplePos x="0" y="0"/>
            <wp:positionH relativeFrom="margin">
              <wp:posOffset>2941955</wp:posOffset>
            </wp:positionH>
            <wp:positionV relativeFrom="paragraph">
              <wp:posOffset>47625</wp:posOffset>
            </wp:positionV>
            <wp:extent cx="2835275" cy="2743200"/>
            <wp:effectExtent l="7938" t="0"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5">
                      <a:extLst>
                        <a:ext uri="{28A0092B-C50C-407E-A947-70E740481C1C}">
                          <a14:useLocalDpi xmlns:a14="http://schemas.microsoft.com/office/drawing/2010/main" val="0"/>
                        </a:ext>
                      </a:extLst>
                    </a:blip>
                    <a:srcRect l="16146" t="6570" r="17664" b="16375"/>
                    <a:stretch/>
                  </pic:blipFill>
                  <pic:spPr bwMode="auto">
                    <a:xfrm rot="5400000">
                      <a:off x="0" y="0"/>
                      <a:ext cx="283527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19D">
        <w:rPr>
          <w:noProof/>
        </w:rPr>
        <w:drawing>
          <wp:anchor distT="0" distB="0" distL="114300" distR="114300" simplePos="0" relativeHeight="251700736" behindDoc="0" locked="0" layoutInCell="1" allowOverlap="1" wp14:anchorId="6F25F500" wp14:editId="1E34E5EE">
            <wp:simplePos x="0" y="0"/>
            <wp:positionH relativeFrom="margin">
              <wp:align>left</wp:align>
            </wp:positionH>
            <wp:positionV relativeFrom="paragraph">
              <wp:posOffset>43815</wp:posOffset>
            </wp:positionV>
            <wp:extent cx="2830830" cy="2743200"/>
            <wp:effectExtent l="5715" t="0" r="0" b="0"/>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4">
                      <a:extLst>
                        <a:ext uri="{28A0092B-C50C-407E-A947-70E740481C1C}">
                          <a14:useLocalDpi xmlns:a14="http://schemas.microsoft.com/office/drawing/2010/main" val="0"/>
                        </a:ext>
                      </a:extLst>
                    </a:blip>
                    <a:srcRect l="17644" t="7923" r="20673" b="20155"/>
                    <a:stretch/>
                  </pic:blipFill>
                  <pic:spPr bwMode="auto">
                    <a:xfrm rot="5400000">
                      <a:off x="0" y="0"/>
                      <a:ext cx="283083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C19">
        <w:rPr>
          <w:noProof/>
        </w:rPr>
        <mc:AlternateContent>
          <mc:Choice Requires="wps">
            <w:drawing>
              <wp:anchor distT="0" distB="0" distL="114300" distR="114300" simplePos="0" relativeHeight="251911680" behindDoc="0" locked="0" layoutInCell="1" allowOverlap="1" wp14:anchorId="6E65A8B6" wp14:editId="4D06325F">
                <wp:simplePos x="0" y="0"/>
                <wp:positionH relativeFrom="column">
                  <wp:posOffset>4278771</wp:posOffset>
                </wp:positionH>
                <wp:positionV relativeFrom="paragraph">
                  <wp:posOffset>2881983</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5A8B6" id="Text Box 1073741937" o:spid="_x0000_s1137" type="#_x0000_t202" style="position:absolute;left:0;text-align:left;margin-left:336.9pt;margin-top:226.9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" stroked="f">
                <v:textbox inset="0,0,0,0">
                  <w:txbxContent>
                    <w:p w:rsidR="00106491" w:rsidRPr="00CF759E" w:rsidRDefault="00106491" w:rsidP="00251888">
                      <w:pPr>
                        <w:pStyle w:val="Caption"/>
                      </w:pPr>
                      <w:r>
                        <w:t>(b)</w:t>
                      </w:r>
                    </w:p>
                  </w:txbxContent>
                </v:textbox>
                <w10:wrap type="topAndBottom"/>
              </v:shape>
            </w:pict>
          </mc:Fallback>
        </mc:AlternateContent>
      </w:r>
      <w:r w:rsidR="00406C19">
        <w:rPr>
          <w:noProof/>
        </w:rPr>
        <mc:AlternateContent>
          <mc:Choice Requires="wps">
            <w:drawing>
              <wp:anchor distT="0" distB="0" distL="114300" distR="114300" simplePos="0" relativeHeight="251909632" behindDoc="0" locked="0" layoutInCell="1" allowOverlap="1" wp14:anchorId="01C741DA" wp14:editId="54360BC8">
                <wp:simplePos x="0" y="0"/>
                <wp:positionH relativeFrom="column">
                  <wp:posOffset>1208335</wp:posOffset>
                </wp:positionH>
                <wp:positionV relativeFrom="paragraph">
                  <wp:posOffset>2943860</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741DA" id="Text Box 1073741935" o:spid="_x0000_s1138" type="#_x0000_t202" style="position:absolute;left:0;text-align:left;margin-left:95.15pt;margin-top:231.8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p>
    <w:p w:rsidR="00CB6448" w:rsidRDefault="00CB6448" w:rsidP="00DB7F09"/>
    <w:p w:rsidR="005B09B3" w:rsidRDefault="005B09B3" w:rsidP="00CB6448">
      <w:pPr>
        <w:pStyle w:val="Heading4"/>
        <w:spacing w:before="0"/>
      </w:pPr>
      <w:bookmarkStart w:id="167" w:name="_Toc525387385"/>
      <w:r w:rsidRPr="008A2176">
        <w:t xml:space="preserve">Image </w:t>
      </w:r>
      <w:r w:rsidR="00043A7A">
        <w:t>c</w:t>
      </w:r>
      <w:r w:rsidRPr="008A2176">
        <w:t xml:space="preserve">ontrast </w:t>
      </w:r>
      <w:r w:rsidR="00043A7A">
        <w:t>e</w:t>
      </w:r>
      <w:r w:rsidRPr="008A2176">
        <w:t>nhancement</w:t>
      </w:r>
      <w:bookmarkEnd w:id="167"/>
    </w:p>
    <w:p w:rsidR="008A2176" w:rsidRDefault="0003653A" w:rsidP="001057FF">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1057FF">
        <w:t xml:space="preserve"> is implemented. T</w:t>
      </w:r>
      <w:r w:rsidR="00586957" w:rsidRPr="00F242B4">
        <w:t>he range of the input</w:t>
      </w:r>
      <w:r w:rsidR="001057FF">
        <w:t xml:space="preserve"> and output</w:t>
      </w:r>
      <w:r w:rsidR="00586957" w:rsidRPr="00F242B4">
        <w:t xml:space="preserve"> v</w:t>
      </w:r>
      <w:r w:rsidR="001057FF">
        <w:t xml:space="preserve">alues of the function </w:t>
      </w:r>
      <w:r w:rsidR="00586957" w:rsidRPr="00F242B4">
        <w:t>are specified in two vectors</w:t>
      </w:r>
      <w:r w:rsidR="001057FF">
        <w:t>. The</w:t>
      </w:r>
      <w:r w:rsidR="00DE303D" w:rsidRPr="00F242B4">
        <w:t xml:space="preserve"> first vector specifies the low- and high-intensity values</w:t>
      </w:r>
      <w:r w:rsidR="00EC0483" w:rsidRPr="00F242B4">
        <w:t xml:space="preserve"> that must be mapped</w:t>
      </w:r>
      <w:r w:rsidR="001057FF">
        <w:t>,</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1057FF">
        <w:t>.20</w:t>
      </w:r>
      <w:r w:rsidR="00A55DB7">
        <w:t>.</w:t>
      </w:r>
    </w:p>
    <w:p w:rsidR="00A840DE" w:rsidRDefault="00126CF2" w:rsidP="00D31B09">
      <w:r>
        <w:rPr>
          <w:noProof/>
        </w:rPr>
        <w:lastRenderedPageBreak/>
        <mc:AlternateContent>
          <mc:Choice Requires="wps">
            <w:drawing>
              <wp:anchor distT="0" distB="0" distL="114300" distR="114300" simplePos="0" relativeHeight="251789824" behindDoc="0" locked="0" layoutInCell="1" allowOverlap="1" wp14:anchorId="386ECB5B" wp14:editId="0D7C286B">
                <wp:simplePos x="0" y="0"/>
                <wp:positionH relativeFrom="margin">
                  <wp:posOffset>-635</wp:posOffset>
                </wp:positionH>
                <wp:positionV relativeFrom="paragraph">
                  <wp:posOffset>3470910</wp:posOffset>
                </wp:positionV>
                <wp:extent cx="5553710" cy="635"/>
                <wp:effectExtent l="0" t="0" r="8890" b="3810"/>
                <wp:wrapTopAndBottom/>
                <wp:docPr id="47" name="Text Box 47"/>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rsidR="00106491" w:rsidRPr="00CC6D97" w:rsidRDefault="00106491" w:rsidP="00DF720E">
                            <w:pPr>
                              <w:pStyle w:val="Caption"/>
                            </w:pPr>
                            <w:bookmarkStart w:id="168" w:name="_Toc523735305"/>
                            <w:bookmarkStart w:id="169" w:name="_Toc524625288"/>
                            <w:bookmarkStart w:id="170" w:name="_Toc52540510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0</w:t>
                            </w:r>
                            <w:r w:rsidR="00462132">
                              <w:fldChar w:fldCharType="end"/>
                            </w:r>
                            <w:r>
                              <w:t>: (a) The denoised captured-MR image using Gaussian smoothing filter. (b) The Image (a) after the contrast enhancement procedure</w:t>
                            </w:r>
                            <w:bookmarkEnd w:id="168"/>
                            <w:bookmarkEnd w:id="169"/>
                            <w:bookmarkEnd w:id="170"/>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ECB5B" id="Text Box 47" o:spid="_x0000_s1139" type="#_x0000_t202" style="position:absolute;left:0;text-align:left;margin-left:-.05pt;margin-top:273.3pt;width:437.3pt;height:.05pt;z-index:251789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" stroked="f">
                <v:textbox style="mso-fit-shape-to-text:t" inset="0,0,0,0">
                  <w:txbxContent>
                    <w:p w:rsidR="00106491" w:rsidRPr="00CC6D97" w:rsidRDefault="00106491" w:rsidP="00DF720E">
                      <w:pPr>
                        <w:pStyle w:val="Caption"/>
                      </w:pPr>
                      <w:bookmarkStart w:id="171" w:name="_Toc523735305"/>
                      <w:bookmarkStart w:id="172" w:name="_Toc524625288"/>
                      <w:bookmarkStart w:id="173" w:name="_Toc525405102"/>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0</w:t>
                      </w:r>
                      <w:r w:rsidR="00462132">
                        <w:fldChar w:fldCharType="end"/>
                      </w:r>
                      <w:r>
                        <w:t>: (a) The denoised captured-MR image using Gaussian smoothing filter. (b) The Image (a) after the contrast enhancement procedure</w:t>
                      </w:r>
                      <w:bookmarkEnd w:id="171"/>
                      <w:bookmarkEnd w:id="172"/>
                      <w:bookmarkEnd w:id="173"/>
                      <w:r>
                        <w:t>.</w:t>
                      </w:r>
                    </w:p>
                  </w:txbxContent>
                </v:textbox>
                <w10:wrap type="topAndBottom" anchorx="margin"/>
              </v:shape>
            </w:pict>
          </mc:Fallback>
        </mc:AlternateContent>
      </w:r>
      <w:r w:rsidR="005555CE">
        <w:rPr>
          <w:noProof/>
        </w:rPr>
        <mc:AlternateContent>
          <mc:Choice Requires="wps">
            <w:drawing>
              <wp:anchor distT="0" distB="0" distL="114300" distR="114300" simplePos="0" relativeHeight="251915776" behindDoc="0" locked="0" layoutInCell="1" allowOverlap="1" wp14:anchorId="6F2759D9" wp14:editId="53AED6E3">
                <wp:simplePos x="0" y="0"/>
                <wp:positionH relativeFrom="column">
                  <wp:posOffset>4218446</wp:posOffset>
                </wp:positionH>
                <wp:positionV relativeFrom="paragraph">
                  <wp:posOffset>2932501</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759D9" id="Text Box 1073741940" o:spid="_x0000_s1140" type="#_x0000_t202" style="position:absolute;left:0;text-align:left;margin-left:332.15pt;margin-top:230.9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" stroked="f">
                <v:textbox inset="0,0,0,0">
                  <w:txbxContent>
                    <w:p w:rsidR="00106491" w:rsidRPr="00CF759E" w:rsidRDefault="00106491" w:rsidP="00251888">
                      <w:pPr>
                        <w:pStyle w:val="Caption"/>
                      </w:pPr>
                      <w:r>
                        <w:t>(b)</w:t>
                      </w:r>
                    </w:p>
                  </w:txbxContent>
                </v:textbox>
                <w10:wrap type="topAndBottom"/>
              </v:shape>
            </w:pict>
          </mc:Fallback>
        </mc:AlternateContent>
      </w:r>
      <w:r w:rsidR="005555CE">
        <w:rPr>
          <w:noProof/>
        </w:rPr>
        <w:drawing>
          <wp:anchor distT="0" distB="0" distL="114300" distR="114300" simplePos="0" relativeHeight="251703808" behindDoc="0" locked="0" layoutInCell="1" allowOverlap="1" wp14:anchorId="7576A272" wp14:editId="6342E367">
            <wp:simplePos x="0" y="0"/>
            <wp:positionH relativeFrom="margin">
              <wp:align>left</wp:align>
            </wp:positionH>
            <wp:positionV relativeFrom="paragraph">
              <wp:posOffset>21590</wp:posOffset>
            </wp:positionV>
            <wp:extent cx="2834640" cy="2791460"/>
            <wp:effectExtent l="2540" t="0" r="6350" b="635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6">
                      <a:extLst>
                        <a:ext uri="{28A0092B-C50C-407E-A947-70E740481C1C}">
                          <a14:useLocalDpi xmlns:a14="http://schemas.microsoft.com/office/drawing/2010/main" val="0"/>
                        </a:ext>
                      </a:extLst>
                    </a:blip>
                    <a:srcRect l="17916" t="9071" r="22296" b="20055"/>
                    <a:stretch/>
                  </pic:blipFill>
                  <pic:spPr bwMode="auto">
                    <a:xfrm rot="5400000">
                      <a:off x="0" y="0"/>
                      <a:ext cx="2834640" cy="2791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w:drawing>
          <wp:anchor distT="0" distB="0" distL="114300" distR="114300" simplePos="0" relativeHeight="251702784" behindDoc="0" locked="0" layoutInCell="1" allowOverlap="1" wp14:anchorId="181AC727" wp14:editId="5656E9C0">
            <wp:simplePos x="0" y="0"/>
            <wp:positionH relativeFrom="margin">
              <wp:align>right</wp:align>
            </wp:positionH>
            <wp:positionV relativeFrom="paragraph">
              <wp:posOffset>28575</wp:posOffset>
            </wp:positionV>
            <wp:extent cx="2834640" cy="2778125"/>
            <wp:effectExtent l="9207"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7">
                      <a:extLst>
                        <a:ext uri="{28A0092B-C50C-407E-A947-70E740481C1C}">
                          <a14:useLocalDpi xmlns:a14="http://schemas.microsoft.com/office/drawing/2010/main" val="0"/>
                        </a:ext>
                      </a:extLst>
                    </a:blip>
                    <a:srcRect l="18934" t="10577" r="26551" b="25131"/>
                    <a:stretch/>
                  </pic:blipFill>
                  <pic:spPr bwMode="auto">
                    <a:xfrm rot="5400000">
                      <a:off x="0" y="0"/>
                      <a:ext cx="2834640" cy="277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55CE">
        <w:rPr>
          <w:noProof/>
        </w:rPr>
        <mc:AlternateContent>
          <mc:Choice Requires="wps">
            <w:drawing>
              <wp:anchor distT="0" distB="0" distL="114300" distR="114300" simplePos="0" relativeHeight="251913728" behindDoc="0" locked="0" layoutInCell="1" allowOverlap="1" wp14:anchorId="5F5248A2" wp14:editId="72B95F8A">
                <wp:simplePos x="0" y="0"/>
                <wp:positionH relativeFrom="column">
                  <wp:posOffset>1188861</wp:posOffset>
                </wp:positionH>
                <wp:positionV relativeFrom="paragraph">
                  <wp:posOffset>2909358</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248A2" id="Text Box 1073741938" o:spid="_x0000_s1141" type="#_x0000_t202" style="position:absolute;left:0;text-align:left;margin-left:93.6pt;margin-top:229.1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p>
    <w:p w:rsidR="00A840DE" w:rsidRDefault="00A840DE" w:rsidP="00D31B09"/>
    <w:p w:rsidR="00A85C2F" w:rsidRDefault="00A85C2F" w:rsidP="00D31B09"/>
    <w:p w:rsidR="00E77364" w:rsidRDefault="00E77364" w:rsidP="0097760E">
      <w:pPr>
        <w:pStyle w:val="Heading4"/>
        <w:spacing w:before="0"/>
      </w:pPr>
      <w:bookmarkStart w:id="174" w:name="_Toc525387386"/>
      <w:r w:rsidRPr="00E77364">
        <w:t xml:space="preserve">Image </w:t>
      </w:r>
      <w:r w:rsidR="00C42E4D">
        <w:t>b</w:t>
      </w:r>
      <w:r w:rsidRPr="00E77364">
        <w:t>inarization</w:t>
      </w:r>
      <w:bookmarkEnd w:id="174"/>
    </w:p>
    <w:p w:rsidR="00BA7013" w:rsidRDefault="00945BAA" w:rsidP="0077420F">
      <w:pPr>
        <w:rPr>
          <w:rFonts w:eastAsiaTheme="minorEastAsia"/>
        </w:rPr>
      </w:pPr>
      <w:r>
        <w:t>Thresholding is a common image processing technique app</w:t>
      </w:r>
      <w:r w:rsidR="00442189">
        <w:t>lied t</w:t>
      </w:r>
      <w:r w:rsidR="007B3800">
        <w:t>o</w:t>
      </w:r>
      <w:r w:rsidR="00F34FC2">
        <w:t xml:space="preserve"> the</w:t>
      </w:r>
      <w:r w:rsidR="007B3800">
        <w:t xml:space="preserve"> gray-scale images for </w:t>
      </w:r>
      <w:r w:rsidR="00F34FC2">
        <w:t xml:space="preserve">the </w:t>
      </w:r>
      <w:r w:rsidR="007B3800">
        <w:t xml:space="preserve">image </w:t>
      </w:r>
      <w:r w:rsidR="004C6750">
        <w:t>binarization</w:t>
      </w:r>
      <w:r w:rsidR="00442189">
        <w:t xml:space="preserve">. </w:t>
      </w:r>
      <w:r w:rsidR="00BA7013">
        <w:t xml:space="preserve">In general, it makes a binary partition of the image data set by using </w:t>
      </w:r>
      <w:r w:rsidR="00F34FC2">
        <w:t xml:space="preserve">the </w:t>
      </w:r>
      <w:r w:rsidR="00BA7013">
        <w:t>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B8294D">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yMVQxODowNjozMyIsIlByb2plY3QiOnsiJHJlZiI6IjUifX0sIlVzZU51bWJlcmluZ1R5cGVPZlBhcmVudERvY3VtZW50IjpmYWxzZX1dLCJGb3JtYXR0ZWRUZXh0Ijp7IiRpZCI6IjciLCJDb3VudCI6MSwiVGV4dFVuaXRzIjpbeyIkaWQiOiI4IiwiRm9udFN0eWxlIjp7IiRpZCI6IjkiLCJOZXV0cmFsIjp0cnVlfSwiUmVhZGluZ09yZGVyIjoxLCJUZXh0IjoiWzQ0XSJ9XX0sIlRhZyI6IkNpdGF2aVBsYWNlaG9sZGVyI2U4NDE0MzI4LTQxNWEtNDMyZC1hNzg2LTJiZTVkZjdhZjg3ZCIsIlRleHQiOiJbNDRdIiwiV0FJVmVyc2lvbiI6IjYuMS4wLjAifQ==}</w:instrText>
          </w:r>
          <w:r w:rsidR="00BE2085">
            <w:fldChar w:fldCharType="separate"/>
          </w:r>
          <w:r w:rsidR="000E712B">
            <w:t>[44]</w:t>
          </w:r>
          <w:r w:rsidR="00BE2085">
            <w:fldChar w:fldCharType="end"/>
          </w:r>
        </w:sdtContent>
      </w:sdt>
      <w:r w:rsidR="00BA7013">
        <w:t xml:space="preserve">. </w:t>
      </w:r>
      <w:r w:rsidR="00F34FC2">
        <w:t>A s</w:t>
      </w:r>
      <w:r w:rsidR="00D5590C">
        <w:t xml:space="preserve">ingle-threshold </w:t>
      </w:r>
      <w:r w:rsidR="00F34FC2">
        <w:t>method</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F34FC2">
        <w:t xml:space="preserve"> where</w:t>
      </w:r>
      <w:r w:rsidR="00D04CD2">
        <w:t xml:space="preserve"> pixels with </w:t>
      </w:r>
      <w:r w:rsidR="00F34FC2">
        <w:t xml:space="preserve">the </w:t>
      </w:r>
      <w:r w:rsidR="00D04CD2">
        <w:t>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77420F">
        <w:t>e</w:t>
      </w:r>
      <w:r w:rsidR="00643506">
        <w:t>quation</w:t>
      </w:r>
      <w:r w:rsidR="00B7595E">
        <w:t xml:space="preserve"> 3.1</w:t>
      </w:r>
      <w:r w:rsidR="00D26794">
        <w:t>6</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92213B">
        <w:rPr>
          <w:rFonts w:eastAsiaTheme="minorEastAsia"/>
        </w:rPr>
        <w:t>,</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B8294D">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OTBhYWY4ZTYtOTU1NC00ZmM2LWI0ZjYtZGM0NDZhMDdmZWI1IiwiVGV4dCI6Ils0NV0iLCJXQUlWZXJzaW9uIjoiNi4xLjAuMCJ9}</w:instrText>
          </w:r>
          <w:r w:rsidR="00BE2085">
            <w:rPr>
              <w:rFonts w:eastAsiaTheme="minorEastAsia"/>
            </w:rPr>
            <w:fldChar w:fldCharType="separate"/>
          </w:r>
          <w:r w:rsidR="000E712B">
            <w:rPr>
              <w:rFonts w:eastAsiaTheme="minorEastAsia"/>
            </w:rPr>
            <w:t>[45]</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0848" behindDoc="0" locked="0" layoutInCell="1" allowOverlap="1" wp14:anchorId="4C933887" wp14:editId="46EC7593">
            <wp:simplePos x="0" y="0"/>
            <wp:positionH relativeFrom="column">
              <wp:posOffset>1705610</wp:posOffset>
            </wp:positionH>
            <wp:positionV relativeFrom="paragraph">
              <wp:posOffset>13335</wp:posOffset>
            </wp:positionV>
            <wp:extent cx="1687195" cy="8686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8">
                      <a:extLst>
                        <a:ext uri="{28A0092B-C50C-407E-A947-70E740481C1C}">
                          <a14:useLocalDpi xmlns:a14="http://schemas.microsoft.com/office/drawing/2010/main" val="0"/>
                        </a:ext>
                      </a:extLst>
                    </a:blip>
                    <a:stretch>
                      <a:fillRect/>
                    </a:stretch>
                  </pic:blipFill>
                  <pic:spPr>
                    <a:xfrm>
                      <a:off x="0" y="0"/>
                      <a:ext cx="1687195" cy="868680"/>
                    </a:xfrm>
                    <a:prstGeom prst="rect">
                      <a:avLst/>
                    </a:prstGeom>
                  </pic:spPr>
                </pic:pic>
              </a:graphicData>
            </a:graphic>
            <wp14:sizeRelH relativeFrom="margin">
              <wp14:pctWidth>0</wp14:pctWidth>
            </wp14:sizeRelH>
            <wp14:sizeRelV relativeFrom="margin">
              <wp14:pctHeight>0</wp14:pctHeight>
            </wp14:sizeRelV>
          </wp:anchor>
        </w:drawing>
      </w:r>
    </w:p>
    <w:p w:rsidR="00C21F68" w:rsidRPr="00B7595E" w:rsidRDefault="0092213B" w:rsidP="00D26794">
      <w:pPr>
        <w:pStyle w:val="Caption"/>
      </w:pPr>
      <w:r>
        <w:tab/>
      </w:r>
      <w:r>
        <w:tab/>
      </w:r>
      <w:r w:rsidR="00C1253F">
        <w:tab/>
      </w:r>
      <w:r>
        <w:t>(</w:t>
      </w:r>
      <w:r w:rsidR="004B2E70">
        <w:fldChar w:fldCharType="begin"/>
      </w:r>
      <w:r w:rsidR="004B2E70">
        <w:instrText xml:space="preserve"> STYLEREF 1 \s </w:instrText>
      </w:r>
      <w:r w:rsidR="004B2E70">
        <w:fldChar w:fldCharType="separate"/>
      </w:r>
      <w:r w:rsidR="004B2E70">
        <w:rPr>
          <w:cs/>
        </w:rPr>
        <w:t>‎</w:t>
      </w:r>
      <w:r w:rsidR="004B2E70">
        <w:t>3</w:t>
      </w:r>
      <w:r w:rsidR="004B2E70">
        <w:fldChar w:fldCharType="end"/>
      </w:r>
      <w:r w:rsidR="004B2E70">
        <w:t>.</w:t>
      </w:r>
      <w:r w:rsidR="004B2E70">
        <w:fldChar w:fldCharType="begin"/>
      </w:r>
      <w:r w:rsidR="004B2E70">
        <w:instrText xml:space="preserve"> SEQ Equation \* ARABIC \s 1 </w:instrText>
      </w:r>
      <w:r w:rsidR="004B2E70">
        <w:fldChar w:fldCharType="separate"/>
      </w:r>
      <w:r w:rsidR="004B2E70">
        <w:t>16</w:t>
      </w:r>
      <w:r w:rsidR="004B2E70">
        <w:fldChar w:fldCharType="end"/>
      </w:r>
      <w:r>
        <w:t>)</w:t>
      </w:r>
      <w:r w:rsidR="00C1253F">
        <w:tab/>
      </w:r>
      <w:r w:rsidR="00C1253F">
        <w:br w:type="textWrapping" w:clear="all"/>
      </w:r>
    </w:p>
    <w:p w:rsidR="009D4782" w:rsidRDefault="00AE5853" w:rsidP="003D759D">
      <w:r>
        <w:lastRenderedPageBreak/>
        <w:t>T</w:t>
      </w:r>
      <w:r w:rsidR="0094421A">
        <w:t xml:space="preserve">he threshold value </w:t>
      </w:r>
      <w:r>
        <w:t>has to be</w:t>
      </w:r>
      <w:r w:rsidR="0094421A">
        <w:t xml:space="preserve"> determined in a way that </w:t>
      </w:r>
      <w:r w:rsidR="007E7DF5">
        <w:t xml:space="preserve">can </w:t>
      </w:r>
      <w:r w:rsidR="0094421A">
        <w:t>differ</w:t>
      </w:r>
      <w:r>
        <w:t xml:space="preserve">entiate the regions of interest </w:t>
      </w:r>
      <w:sdt>
        <w:sdtPr>
          <w:alias w:val="Don't edit this field"/>
          <w:tag w:val="CitaviPlaceholder#d79921d5-b87e-4a40-8351-b74b80eb4767"/>
          <w:id w:val="724415006"/>
          <w:placeholder>
            <w:docPart w:val="DefaultPlaceholder_-1854013440"/>
          </w:placeholder>
        </w:sdtPr>
        <w:sdtContent>
          <w:r w:rsidR="009631AA">
            <w:fldChar w:fldCharType="begin"/>
          </w:r>
          <w:r w:rsidR="00B8294D">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IxVDE4OjA2OjMzIiwiUHJvamVjdCI6eyIkcmVmIjoiNSJ9fSwiVXNlTnVtYmVyaW5nVHlwZU9mUGFyZW50RG9jdW1lbnQiOmZhbHNlfV0sIkZvcm1hdHRlZFRleHQiOnsiJGlkIjoiNyIsIkNvdW50IjoxLCJUZXh0VW5pdHMiOlt7IiRpZCI6IjgiLCJGb250U3R5bGUiOnsiJGlkIjoiOSIsIk5ldXRyYWwiOnRydWV9LCJSZWFkaW5nT3JkZXIiOjEsIlRleHQiOiJbNDVdIn1dfSwiVGFnIjoiQ2l0YXZpUGxhY2Vob2xkZXIjZDc5OTIxZDUtYjg3ZS00YTQwLTgzNTEtYjc0YjgwZWI0NzY3IiwiVGV4dCI6Ils0NV0iLCJXQUlWZXJzaW9uIjoiNi4xLjAuMCJ9}</w:instrText>
          </w:r>
          <w:r w:rsidR="009631AA">
            <w:fldChar w:fldCharType="separate"/>
          </w:r>
          <w:r w:rsidR="000E712B">
            <w:t>[45]</w:t>
          </w:r>
          <w:r w:rsidR="009631AA">
            <w:fldChar w:fldCharType="end"/>
          </w:r>
        </w:sdtContent>
      </w:sdt>
      <w:r w:rsidR="00904C76" w:rsidRPr="003C0129">
        <w:t>.</w:t>
      </w:r>
      <w:r w:rsidR="0094421A">
        <w:t xml:space="preserve"> </w:t>
      </w:r>
      <w:r w:rsidR="003816FB">
        <w:t xml:space="preserve"> </w:t>
      </w:r>
      <w:r w:rsidR="00442189">
        <w:t>In this project</w:t>
      </w:r>
      <w:r w:rsidR="00D70F92">
        <w:t xml:space="preserve">, in order </w:t>
      </w:r>
      <w:r w:rsidR="00442189">
        <w:t xml:space="preserve">to </w:t>
      </w:r>
      <w:r w:rsidR="00D70F92">
        <w:t>distinguish between</w:t>
      </w:r>
      <w:r w:rsidR="00442189">
        <w:t xml:space="preserve"> </w:t>
      </w:r>
      <w:r w:rsidR="00CF6DCE" w:rsidRPr="00CF6DCE">
        <w:t xml:space="preserve">the cylindrical </w:t>
      </w:r>
      <w:r w:rsidR="00442189">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w:t>
      </w:r>
      <w:r w:rsidR="007E7DF5">
        <w:t xml:space="preserve">1 </w:t>
      </w:r>
      <w:r w:rsidR="003D759D">
        <w:t>illustrates</w:t>
      </w:r>
      <w:r w:rsidR="007E7DF5">
        <w:t xml:space="preserve"> the captured-MR</w:t>
      </w:r>
      <w:r w:rsidR="00914BDC">
        <w:t xml:space="preserve"> image after binarization.</w:t>
      </w:r>
    </w:p>
    <w:p w:rsidR="00324B5F" w:rsidRDefault="00324B5F" w:rsidP="00D31B09"/>
    <w:p w:rsidR="0043709D" w:rsidRDefault="00A85C2F" w:rsidP="0043709D">
      <w:pPr>
        <w:keepNext/>
        <w:jc w:val="center"/>
      </w:pPr>
      <w:r>
        <w:rPr>
          <w:noProof/>
        </w:rPr>
        <w:drawing>
          <wp:inline distT="0" distB="0" distL="0" distR="0" wp14:anchorId="78675CC5" wp14:editId="305EDFA3">
            <wp:extent cx="3142615" cy="3200400"/>
            <wp:effectExtent l="9208"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69">
                      <a:extLst>
                        <a:ext uri="{28A0092B-C50C-407E-A947-70E740481C1C}">
                          <a14:useLocalDpi xmlns:a14="http://schemas.microsoft.com/office/drawing/2010/main" val="0"/>
                        </a:ext>
                      </a:extLst>
                    </a:blip>
                    <a:srcRect l="18343" t="6365" r="21332" b="19713"/>
                    <a:stretch/>
                  </pic:blipFill>
                  <pic:spPr bwMode="auto">
                    <a:xfrm rot="5400000">
                      <a:off x="0" y="0"/>
                      <a:ext cx="3142615" cy="3200400"/>
                    </a:xfrm>
                    <a:prstGeom prst="rect">
                      <a:avLst/>
                    </a:prstGeom>
                    <a:ln>
                      <a:noFill/>
                    </a:ln>
                    <a:extLst>
                      <a:ext uri="{53640926-AAD7-44D8-BBD7-CCE9431645EC}">
                        <a14:shadowObscured xmlns:a14="http://schemas.microsoft.com/office/drawing/2010/main"/>
                      </a:ext>
                    </a:extLst>
                  </pic:spPr>
                </pic:pic>
              </a:graphicData>
            </a:graphic>
          </wp:inline>
        </w:drawing>
      </w:r>
    </w:p>
    <w:p w:rsidR="005777A1" w:rsidRDefault="005777A1" w:rsidP="0043709D">
      <w:pPr>
        <w:keepNext/>
        <w:jc w:val="center"/>
      </w:pPr>
    </w:p>
    <w:p w:rsidR="00A85C2F" w:rsidRDefault="0043709D" w:rsidP="00251888">
      <w:pPr>
        <w:pStyle w:val="Caption"/>
      </w:pPr>
      <w:bookmarkStart w:id="175" w:name="_Toc523735306"/>
      <w:bookmarkStart w:id="176" w:name="_Toc52540510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1</w:t>
      </w:r>
      <w:r w:rsidR="00462132">
        <w:fldChar w:fldCharType="end"/>
      </w:r>
      <w:r>
        <w:t>: The binarized image of the capture</w:t>
      </w:r>
      <w:r w:rsidR="00E361BB">
        <w:t>d-</w:t>
      </w:r>
      <w:r w:rsidR="009064D3">
        <w:t>MR</w:t>
      </w:r>
      <w:r>
        <w:t xml:space="preserve"> image after denoising by </w:t>
      </w:r>
      <w:r w:rsidR="00E361BB">
        <w:t xml:space="preserve">the </w:t>
      </w:r>
      <w:r>
        <w:t>Gaussian filter and contrast enhancement.</w:t>
      </w:r>
      <w:bookmarkEnd w:id="175"/>
      <w:bookmarkEnd w:id="176"/>
    </w:p>
    <w:p w:rsidR="002C1A87" w:rsidRDefault="002C1A87" w:rsidP="00D31B09"/>
    <w:p w:rsidR="00402652" w:rsidRDefault="00744529" w:rsidP="002C1A87">
      <w:pPr>
        <w:pStyle w:val="Heading4"/>
        <w:spacing w:before="0"/>
      </w:pPr>
      <w:bookmarkStart w:id="177" w:name="_Toc525387387"/>
      <w:r w:rsidRPr="00744529">
        <w:t xml:space="preserve">Binary </w:t>
      </w:r>
      <w:r w:rsidR="00237562">
        <w:t>i</w:t>
      </w:r>
      <w:r w:rsidRPr="00744529">
        <w:t xml:space="preserve">mage </w:t>
      </w:r>
      <w:r w:rsidR="00237562">
        <w:t>m</w:t>
      </w:r>
      <w:r w:rsidRPr="00744529">
        <w:t>ask</w:t>
      </w:r>
      <w:bookmarkEnd w:id="177"/>
    </w:p>
    <w:p w:rsidR="00AF4DE2" w:rsidRDefault="00213C0D" w:rsidP="00E37853">
      <w:r>
        <w:t xml:space="preserve">At this stage, each </w:t>
      </w:r>
      <w:r w:rsidR="00874799">
        <w:t>segment</w:t>
      </w:r>
      <w:r>
        <w:t xml:space="preserve"> which is detected as a fiducial marker, is examined ba</w:t>
      </w:r>
      <w:r w:rsidR="0039503E">
        <w:t>sed on its volume and dimension</w:t>
      </w:r>
      <w:r>
        <w:t xml:space="preserve">.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w:t>
      </w:r>
      <w:r w:rsidR="00CB2D9F">
        <w:lastRenderedPageBreak/>
        <w:t xml:space="preserve">function </w:t>
      </w:r>
      <w:r w:rsidR="00CB2D9F" w:rsidRPr="00CB2D9F">
        <w:rPr>
          <w:i/>
        </w:rPr>
        <w:t>bwareaopen</w:t>
      </w:r>
      <w:r w:rsidR="00CB2D9F">
        <w:rPr>
          <w:i/>
        </w:rPr>
        <w:t xml:space="preserve"> </w:t>
      </w:r>
      <w:r w:rsidR="0039503E">
        <w:t>in Matlab</w:t>
      </w:r>
      <w:r w:rsidR="00CB2D9F">
        <w:t xml:space="preserve"> is used to </w:t>
      </w:r>
      <w:r w:rsidR="007261E9">
        <w:t xml:space="preserve">create a binary mask and remove small </w:t>
      </w:r>
      <w:r w:rsidR="00874799">
        <w:t>segments</w:t>
      </w:r>
      <w:r w:rsidR="00F821C8">
        <w:t xml:space="preserve"> from the image as it is shown in Figure</w:t>
      </w:r>
      <w:r w:rsidR="0081452F">
        <w:t xml:space="preserve"> 3.</w:t>
      </w:r>
      <w:r w:rsidR="003E17D1">
        <w:t>22</w:t>
      </w:r>
      <w:r w:rsidR="0081452F">
        <w:t>(a)</w:t>
      </w:r>
      <w:r w:rsidR="00F821C8">
        <w:t>.</w:t>
      </w:r>
    </w:p>
    <w:p w:rsidR="00704FBB" w:rsidRDefault="00853373" w:rsidP="00F775EF">
      <w:r>
        <w:t>Furthermore</w:t>
      </w:r>
      <w:r w:rsidR="0071489A">
        <w:t xml:space="preserve">, </w:t>
      </w:r>
      <w:r w:rsidR="00F775EF">
        <w:t>the Z-frame</w:t>
      </w:r>
      <w:r w:rsidR="0071489A">
        <w:t xml:space="preserve"> with</w:t>
      </w:r>
      <w:r w:rsidR="00F775EF">
        <w:t xml:space="preserve"> the</w:t>
      </w:r>
      <w:r w:rsidR="0071489A">
        <w:t xml:space="preserve"> </w:t>
      </w:r>
      <w:r w:rsidR="001557DD">
        <w:t>z</w:t>
      </w:r>
      <w:r w:rsidR="006E4A92">
        <w:t>-axis indication triangle</w:t>
      </w:r>
      <w:r>
        <w:t xml:space="preserve"> (section </w:t>
      </w:r>
      <w:r>
        <w:fldChar w:fldCharType="begin"/>
      </w:r>
      <w:r>
        <w:instrText xml:space="preserve"> REF _Ref525216109 \n \h </w:instrText>
      </w:r>
      <w:r>
        <w:fldChar w:fldCharType="separate"/>
      </w:r>
      <w:r>
        <w:rPr>
          <w:cs/>
        </w:rPr>
        <w:t>‎</w:t>
      </w:r>
      <w:r>
        <w:t>3.1</w:t>
      </w:r>
      <w:r>
        <w:fldChar w:fldCharType="end"/>
      </w:r>
      <w:r>
        <w:t>)</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w:t>
      </w:r>
      <w:r w:rsidR="006842C6">
        <w:t xml:space="preserve"> For this purpose</w:t>
      </w:r>
      <w:r w:rsidR="00596E54">
        <w:t xml:space="preserve">, </w:t>
      </w:r>
      <w:r w:rsidR="00E65203">
        <w:t xml:space="preserve">a polygonal region of interest (ROI) mask is implemented which creates an interactive polygon tools for selecting a ROI. The mask sets </w:t>
      </w:r>
      <w:r w:rsidR="001557DD">
        <w:t xml:space="preserve">the </w:t>
      </w:r>
      <w:r w:rsidR="00F50199">
        <w:t>pixels’</w:t>
      </w:r>
      <w:r w:rsidR="001557DD">
        <w:t xml:space="preserve"> values</w:t>
      </w:r>
      <w:r w:rsidR="00E65203">
        <w:t xml:space="preserve"> inside </w:t>
      </w:r>
      <w:r w:rsidR="001557DD">
        <w:t xml:space="preserve">the </w:t>
      </w:r>
      <w:r w:rsidR="00E65203">
        <w:t xml:space="preserve">ROI to 0 and </w:t>
      </w:r>
      <w:r w:rsidR="001557DD">
        <w:t xml:space="preserve">the value of </w:t>
      </w:r>
      <w:r w:rsidR="00F775EF">
        <w:t xml:space="preserve">the </w:t>
      </w:r>
      <w:r w:rsidR="00E65203">
        <w:t>other pixels to 1.</w:t>
      </w:r>
      <w:r w:rsidR="00BE6964">
        <w:t xml:space="preserve"> </w:t>
      </w:r>
      <w:r w:rsidR="00C255D2">
        <w:t>Figure</w:t>
      </w:r>
      <w:r w:rsidR="00CA7086">
        <w:t xml:space="preserve"> 3.</w:t>
      </w:r>
      <w:r w:rsidR="00616F78">
        <w:t>23</w:t>
      </w:r>
      <w:r w:rsidR="00F50199">
        <w:t xml:space="preserve"> </w:t>
      </w:r>
      <w:r w:rsidR="00CA7086">
        <w:t>(b)</w:t>
      </w:r>
      <w:r w:rsidR="00C255D2">
        <w:t xml:space="preserve"> illustrates</w:t>
      </w:r>
      <w:r w:rsidR="00F75CD0">
        <w:t xml:space="preserve"> the interactive tool for selecting and adjusting polygon vertices </w:t>
      </w:r>
      <w:r w:rsidR="003A56AC">
        <w:t>on the image</w:t>
      </w:r>
      <w:r w:rsidR="00F775EF">
        <w:t>.</w:t>
      </w:r>
    </w:p>
    <w:p w:rsidR="00C4170E" w:rsidRDefault="00C4170E" w:rsidP="00616F78">
      <w:r>
        <w:rPr>
          <w:noProof/>
        </w:rPr>
        <mc:AlternateContent>
          <mc:Choice Requires="wps">
            <w:drawing>
              <wp:anchor distT="0" distB="0" distL="114300" distR="114300" simplePos="0" relativeHeight="251708928" behindDoc="0" locked="0" layoutInCell="1" allowOverlap="1" wp14:anchorId="42B6439C" wp14:editId="654C97E1">
                <wp:simplePos x="0" y="0"/>
                <wp:positionH relativeFrom="column">
                  <wp:posOffset>3137535</wp:posOffset>
                </wp:positionH>
                <wp:positionV relativeFrom="paragraph">
                  <wp:posOffset>19332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106491" w:rsidRDefault="00106491"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6439C" id="Text Box 4" o:spid="_x0000_s1142" type="#_x0000_t202" style="position:absolute;left:0;text-align:left;margin-left:247.05pt;margin-top:15.2pt;width:109.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" fillcolor="white [3201]" stroked="f" strokeweight=".5pt">
                <v:textbox>
                  <w:txbxContent>
                    <w:p w:rsidR="00106491" w:rsidRDefault="00106491" w:rsidP="00D31B09">
                      <w:r>
                        <w:t>Polygon vertices</w:t>
                      </w:r>
                    </w:p>
                  </w:txbxContent>
                </v:textbox>
              </v:shape>
            </w:pict>
          </mc:Fallback>
        </mc:AlternateContent>
      </w:r>
    </w:p>
    <w:p w:rsidR="00EB2F48" w:rsidRDefault="000338D5" w:rsidP="00D31B09">
      <w:r>
        <w:rPr>
          <w:noProof/>
        </w:rPr>
        <w:drawing>
          <wp:anchor distT="0" distB="0" distL="114300" distR="114300" simplePos="0" relativeHeight="251704832" behindDoc="0" locked="0" layoutInCell="1" allowOverlap="1" wp14:anchorId="466B7545" wp14:editId="237EAC70">
            <wp:simplePos x="0" y="0"/>
            <wp:positionH relativeFrom="margin">
              <wp:posOffset>2927350</wp:posOffset>
            </wp:positionH>
            <wp:positionV relativeFrom="margin">
              <wp:posOffset>3162935</wp:posOffset>
            </wp:positionV>
            <wp:extent cx="2773680" cy="2834640"/>
            <wp:effectExtent l="7620"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0">
                      <a:extLst>
                        <a:ext uri="{28A0092B-C50C-407E-A947-70E740481C1C}">
                          <a14:useLocalDpi xmlns:a14="http://schemas.microsoft.com/office/drawing/2010/main" val="0"/>
                        </a:ext>
                      </a:extLst>
                    </a:blip>
                    <a:srcRect l="21284" t="12276" r="26621" b="25454"/>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170E">
        <w:rPr>
          <w:noProof/>
        </w:rPr>
        <mc:AlternateContent>
          <mc:Choice Requires="wps">
            <w:drawing>
              <wp:anchor distT="0" distB="0" distL="114300" distR="114300" simplePos="0" relativeHeight="251710976" behindDoc="0" locked="0" layoutInCell="1" allowOverlap="1" wp14:anchorId="4DAA0C65" wp14:editId="0FAA5204">
                <wp:simplePos x="0" y="0"/>
                <wp:positionH relativeFrom="column">
                  <wp:posOffset>3922466</wp:posOffset>
                </wp:positionH>
                <wp:positionV relativeFrom="paragraph">
                  <wp:posOffset>288713</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319C6" id="Straight Arrow Connector 63" o:spid="_x0000_s1026" type="#_x0000_t32" style="position:absolute;margin-left:308.85pt;margin-top:22.75pt;width:34.5pt;height:9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" strokecolor="#5b9bd5 [3204]" strokeweight=".5pt">
                <v:stroke endarrow="block" joinstyle="miter"/>
              </v:shape>
            </w:pict>
          </mc:Fallback>
        </mc:AlternateContent>
      </w:r>
      <w:r w:rsidR="00C4170E">
        <w:rPr>
          <w:noProof/>
        </w:rPr>
        <mc:AlternateContent>
          <mc:Choice Requires="wps">
            <w:drawing>
              <wp:anchor distT="0" distB="0" distL="114300" distR="114300" simplePos="0" relativeHeight="251709952" behindDoc="0" locked="0" layoutInCell="1" allowOverlap="1" wp14:anchorId="14191655" wp14:editId="217A7B2B">
                <wp:simplePos x="0" y="0"/>
                <wp:positionH relativeFrom="column">
                  <wp:posOffset>3841115</wp:posOffset>
                </wp:positionH>
                <wp:positionV relativeFrom="paragraph">
                  <wp:posOffset>280599</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2B76A9" id="Straight Arrow Connector 10" o:spid="_x0000_s1026" type="#_x0000_t32" style="position:absolute;margin-left:302.45pt;margin-top:22.1pt;width:7.5pt;height:45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" strokecolor="#5b9bd5 [3204]" strokeweight=".5pt">
                <v:stroke endarrow="block" joinstyle="miter"/>
              </v:shape>
            </w:pict>
          </mc:Fallback>
        </mc:AlternateContent>
      </w:r>
      <w:r w:rsidR="008E6DDC">
        <w:rPr>
          <w:noProof/>
        </w:rPr>
        <mc:AlternateContent>
          <mc:Choice Requires="wps">
            <w:drawing>
              <wp:anchor distT="0" distB="0" distL="114300" distR="114300" simplePos="0" relativeHeight="251919872" behindDoc="0" locked="0" layoutInCell="1" allowOverlap="1" wp14:anchorId="72D3F49D" wp14:editId="485C1CA0">
                <wp:simplePos x="0" y="0"/>
                <wp:positionH relativeFrom="column">
                  <wp:posOffset>4139001</wp:posOffset>
                </wp:positionH>
                <wp:positionV relativeFrom="paragraph">
                  <wp:posOffset>3250142</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3F49D" id="Text Box 1073741942" o:spid="_x0000_s1143" type="#_x0000_t202" style="position:absolute;left:0;text-align:left;margin-left:325.9pt;margin-top:255.9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" stroked="f">
                <v:textbox inset="0,0,0,0">
                  <w:txbxContent>
                    <w:p w:rsidR="00106491" w:rsidRPr="00CF759E" w:rsidRDefault="00106491" w:rsidP="00251888">
                      <w:pPr>
                        <w:pStyle w:val="Caption"/>
                      </w:pPr>
                      <w:r>
                        <w:t>(b)</w:t>
                      </w:r>
                    </w:p>
                  </w:txbxContent>
                </v:textbox>
                <w10:wrap type="topAndBottom"/>
              </v:shape>
            </w:pict>
          </mc:Fallback>
        </mc:AlternateContent>
      </w:r>
      <w:r w:rsidR="008E6DDC">
        <w:rPr>
          <w:noProof/>
        </w:rPr>
        <mc:AlternateContent>
          <mc:Choice Requires="wps">
            <w:drawing>
              <wp:anchor distT="0" distB="0" distL="114300" distR="114300" simplePos="0" relativeHeight="251917824" behindDoc="0" locked="0" layoutInCell="1" allowOverlap="1" wp14:anchorId="10C30E0E" wp14:editId="25FEE017">
                <wp:simplePos x="0" y="0"/>
                <wp:positionH relativeFrom="column">
                  <wp:posOffset>1262733</wp:posOffset>
                </wp:positionH>
                <wp:positionV relativeFrom="paragraph">
                  <wp:posOffset>3282598</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30E0E" id="Text Box 1073741941" o:spid="_x0000_s1144" type="#_x0000_t202" style="position:absolute;left:0;text-align:left;margin-left:99.45pt;margin-top:258.4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sidR="003E17D1">
        <w:rPr>
          <w:noProof/>
        </w:rPr>
        <w:drawing>
          <wp:anchor distT="0" distB="0" distL="114300" distR="114300" simplePos="0" relativeHeight="251707904" behindDoc="0" locked="0" layoutInCell="1" allowOverlap="1" wp14:anchorId="3DE7A441" wp14:editId="7A95198B">
            <wp:simplePos x="0" y="0"/>
            <wp:positionH relativeFrom="margin">
              <wp:align>left</wp:align>
            </wp:positionH>
            <wp:positionV relativeFrom="paragraph">
              <wp:posOffset>337185</wp:posOffset>
            </wp:positionV>
            <wp:extent cx="2773680" cy="2834640"/>
            <wp:effectExtent l="762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1">
                      <a:extLst>
                        <a:ext uri="{28A0092B-C50C-407E-A947-70E740481C1C}">
                          <a14:useLocalDpi xmlns:a14="http://schemas.microsoft.com/office/drawing/2010/main" val="0"/>
                        </a:ext>
                      </a:extLst>
                    </a:blip>
                    <a:srcRect l="21714" t="10471" r="26196" b="25463"/>
                    <a:stretch/>
                  </pic:blipFill>
                  <pic:spPr bwMode="auto">
                    <a:xfrm rot="5400000">
                      <a:off x="0" y="0"/>
                      <a:ext cx="277368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0338D5" w:rsidP="00D31B09">
      <w:r>
        <w:rPr>
          <w:noProof/>
        </w:rPr>
        <mc:AlternateContent>
          <mc:Choice Requires="wps">
            <w:drawing>
              <wp:anchor distT="0" distB="0" distL="114300" distR="114300" simplePos="0" relativeHeight="251792896" behindDoc="0" locked="0" layoutInCell="1" allowOverlap="1" wp14:anchorId="4501D1B9" wp14:editId="71D77328">
                <wp:simplePos x="0" y="0"/>
                <wp:positionH relativeFrom="margin">
                  <wp:posOffset>80715</wp:posOffset>
                </wp:positionH>
                <wp:positionV relativeFrom="paragraph">
                  <wp:posOffset>3421944</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106491" w:rsidRPr="007373D1" w:rsidRDefault="00106491" w:rsidP="00A44A4F">
                            <w:pPr>
                              <w:pStyle w:val="Caption"/>
                            </w:pPr>
                            <w:bookmarkStart w:id="178" w:name="_Toc523735307"/>
                            <w:bookmarkStart w:id="179" w:name="_Toc524625290"/>
                            <w:bookmarkStart w:id="180" w:name="_Toc52540510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2</w:t>
                            </w:r>
                            <w:r w:rsidR="00462132">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01D1B9" id="Text Box 49" o:spid="_x0000_s1145" type="#_x0000_t202" style="position:absolute;left:0;text-align:left;margin-left:6.35pt;margin-top:269.45pt;width:434.75pt;height:.05pt;z-index:251792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" stroked="f">
                <v:textbox style="mso-fit-shape-to-text:t" inset="0,0,0,0">
                  <w:txbxContent>
                    <w:p w:rsidR="00106491" w:rsidRPr="007373D1" w:rsidRDefault="00106491" w:rsidP="00A44A4F">
                      <w:pPr>
                        <w:pStyle w:val="Caption"/>
                      </w:pPr>
                      <w:bookmarkStart w:id="181" w:name="_Toc523735307"/>
                      <w:bookmarkStart w:id="182" w:name="_Toc524625290"/>
                      <w:bookmarkStart w:id="183" w:name="_Toc52540510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2</w:t>
                      </w:r>
                      <w:r w:rsidR="00462132">
                        <w:fldChar w:fldCharType="end"/>
                      </w:r>
                      <w:r>
                        <w:t>: (a) The image shows the result of the first masking method using a threshold to withdraw small objects from the background . (b) The image represents the polygonal masking technique to remove the triangle structure from the image.</w:t>
                      </w:r>
                      <w:bookmarkEnd w:id="181"/>
                      <w:bookmarkEnd w:id="182"/>
                      <w:bookmarkEnd w:id="183"/>
                    </w:p>
                  </w:txbxContent>
                </v:textbox>
                <w10:wrap type="topAndBottom" anchorx="margin"/>
              </v:shape>
            </w:pict>
          </mc:Fallback>
        </mc:AlternateContent>
      </w:r>
    </w:p>
    <w:p w:rsidR="00C579E4" w:rsidRDefault="00C579E4" w:rsidP="00D31B09"/>
    <w:p w:rsidR="00CB30F1" w:rsidRDefault="00CB30F1" w:rsidP="00D31B09"/>
    <w:p w:rsidR="002C1A87" w:rsidRDefault="002C1A87" w:rsidP="00D31B09"/>
    <w:p w:rsidR="00F7786E" w:rsidRPr="00D845B1" w:rsidRDefault="00695244" w:rsidP="00D845B1">
      <w:pPr>
        <w:pStyle w:val="Heading3"/>
      </w:pPr>
      <w:bookmarkStart w:id="184" w:name="_Ref525319058"/>
      <w:bookmarkStart w:id="185" w:name="_Toc525387388"/>
      <w:r w:rsidRPr="00D845B1">
        <w:lastRenderedPageBreak/>
        <w:t xml:space="preserve">Localization and </w:t>
      </w:r>
      <w:r w:rsidR="00237562" w:rsidRPr="00D845B1">
        <w:t>r</w:t>
      </w:r>
      <w:r w:rsidRPr="00D845B1">
        <w:t>egistration</w:t>
      </w:r>
      <w:bookmarkEnd w:id="184"/>
      <w:bookmarkEnd w:id="185"/>
    </w:p>
    <w:p w:rsidR="00BE5597" w:rsidRPr="001D002D" w:rsidRDefault="00227EDC" w:rsidP="00F7786E">
      <w:pPr>
        <w:pStyle w:val="Heading4"/>
        <w:spacing w:before="0"/>
      </w:pPr>
      <w:bookmarkStart w:id="186" w:name="_Toc525387389"/>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186"/>
      <w:r w:rsidR="00D67CDB" w:rsidRPr="001D002D">
        <w:t xml:space="preserve"> </w:t>
      </w:r>
      <w:r w:rsidR="00BE5597" w:rsidRPr="001D002D">
        <w:t xml:space="preserve"> </w:t>
      </w:r>
    </w:p>
    <w:p w:rsidR="001E3D81" w:rsidRDefault="00250ADD" w:rsidP="00A126E2">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w:t>
      </w:r>
      <w:r w:rsidR="0034712C">
        <w:t xml:space="preserve"> point</w:t>
      </w:r>
      <w:r w:rsidRPr="00250ADD">
        <w:t xml:space="preserve"> of each fiducial marker. The result </w:t>
      </w:r>
      <w:r>
        <w:t>is</w:t>
      </w:r>
      <w:r w:rsidR="004E29C1">
        <w:t xml:space="preserve"> </w:t>
      </w:r>
      <w:r w:rsidRPr="00250ADD">
        <w:t>a 7×2 matrix where the first column represents x coordinate</w:t>
      </w:r>
      <w:r w:rsidR="0034712C">
        <w:t>s</w:t>
      </w:r>
      <w:r w:rsidRPr="00250ADD">
        <w:t xml:space="preserve"> and the second column </w:t>
      </w:r>
      <w:r w:rsidR="00C4091E">
        <w:t>correspond</w:t>
      </w:r>
      <w:r w:rsidRPr="00250ADD">
        <w:t>s</w:t>
      </w:r>
      <w:r w:rsidR="00C4091E">
        <w:t xml:space="preserve"> to</w:t>
      </w:r>
      <w:r w:rsidR="0034712C">
        <w:t xml:space="preserve"> the</w:t>
      </w:r>
      <w:r w:rsidRPr="00250ADD">
        <w:t xml:space="preserve"> y coordinate</w:t>
      </w:r>
      <w:r w:rsidR="0034712C">
        <w:t>s</w:t>
      </w:r>
      <w:r w:rsidRPr="00250ADD">
        <w:t xml:space="preserv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B8294D">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jFUMTg6MDY6MzM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jFUMTg6MDY6MzMiLCJQcm9qZWN0Ijp7IiRyZWYiOiI1In19LCJVc2VOdW1iZXJpbmdUeXBlT2ZQYXJlbnREb2N1bWVudCI6ZmFsc2V9XSwiRm9ybWF0dGVkVGV4dCI6eyIkaWQiOiIxOSIsIkNvdW50IjoxLCJUZXh0VW5pdHMiOlt7IiRpZCI6IjIwIiwiRm9udFN0eWxlIjp7IiRpZCI6IjIxIiwiTmV1dHJhbCI6dHJ1ZX0sIlJlYWRpbmdPcmRlciI6MSwiVGV4dCI6Ils0Nl0ifV19LCJUYWciOiJDaXRhdmlQbGFjZWhvbGRlciNhZGZlZTZlYy04YWQ0LTQ5YjYtYTJlOC02Zjc2ZWIzYmJmOGEiLCJUZXh0IjoiWzQ2XSIsIldBSVZlcnNpb24iOiI2LjEuMC4wIn0=}</w:instrText>
          </w:r>
          <w:r w:rsidR="008B0F53">
            <w:fldChar w:fldCharType="separate"/>
          </w:r>
          <w:r w:rsidR="000E712B">
            <w:t>[46]</w:t>
          </w:r>
          <w:r w:rsidR="008B0F53">
            <w:fldChar w:fldCharType="end"/>
          </w:r>
        </w:sdtContent>
      </w:sdt>
      <w:r w:rsidRPr="00250ADD">
        <w:t>.</w:t>
      </w:r>
      <w:r w:rsidR="0034712C">
        <w:t xml:space="preserve"> Hence, t</w:t>
      </w:r>
      <w:r w:rsidRPr="00250ADD">
        <w:t xml:space="preserve">he resulting 7 centroids of the ellipses </w:t>
      </w:r>
      <w:r w:rsidR="0034712C">
        <w:t>are</w:t>
      </w:r>
      <w:r w:rsidRPr="00250ADD">
        <w:t xml:space="preserve"> </w:t>
      </w:r>
      <w:r w:rsidR="00C4091E">
        <w:t>sorted along the U-shape of the marker</w:t>
      </w:r>
      <w:r w:rsidRPr="00250ADD">
        <w:t xml:space="preserve"> as illustrated in Fig</w:t>
      </w:r>
      <w:r w:rsidR="00C50844">
        <w:t>ure 3.</w:t>
      </w:r>
      <w:r w:rsidR="0034712C">
        <w:t>23</w:t>
      </w:r>
      <w:r w:rsidR="00C50844">
        <w:t>.</w:t>
      </w:r>
      <w:r w:rsidR="00E61840">
        <w:t xml:space="preserve"> </w:t>
      </w:r>
      <w:r w:rsidR="00A132ED">
        <w:t xml:space="preserve">Depending on the attachment of the Z-frame on the robotic device, the frame </w:t>
      </w:r>
      <w:r w:rsidR="0034712C">
        <w:t>can have</w:t>
      </w:r>
      <w:r w:rsidR="00C332C3">
        <w:t xml:space="preserve"> a</w:t>
      </w:r>
      <w:r w:rsidR="00A132ED">
        <w:t xml:space="preserve"> different position, scale, and orientation in</w:t>
      </w:r>
      <w:r w:rsidR="0034712C">
        <w:t xml:space="preserve"> the MR-</w:t>
      </w:r>
      <w:r w:rsidR="00A132ED">
        <w:t>images</w:t>
      </w:r>
      <w:r w:rsidR="0034712C">
        <w:t>.</w:t>
      </w:r>
      <w:r w:rsidR="008A6014">
        <w:t xml:space="preserve"> </w:t>
      </w:r>
      <w:r w:rsidR="0034712C">
        <w:t>Therefore, the centroids</w:t>
      </w:r>
      <w:r w:rsidR="008A6014">
        <w:t xml:space="preserve"> are not always detected in the same way</w:t>
      </w:r>
      <w:r w:rsidR="00A132ED">
        <w:t>.</w:t>
      </w:r>
      <w:r w:rsidR="008A6014">
        <w:t xml:space="preserve"> Accordingly, a robust technique is required to rotate the Z-</w:t>
      </w:r>
      <w:r w:rsidR="001207CD">
        <w:t>frame</w:t>
      </w:r>
      <w:r w:rsidR="008A6014">
        <w:t xml:space="preserve"> </w:t>
      </w:r>
      <w:r w:rsidR="005A67EB">
        <w:t xml:space="preserve">around its axis </w:t>
      </w:r>
      <w:r w:rsidR="003B3173">
        <w:t>on</w:t>
      </w:r>
      <w:r w:rsidR="001924E6">
        <w:t xml:space="preserve"> the image.</w:t>
      </w:r>
    </w:p>
    <w:p w:rsidR="00A126E2" w:rsidRDefault="0047340C" w:rsidP="00A126E2">
      <w:r>
        <w:rPr>
          <w:noProof/>
        </w:rPr>
        <mc:AlternateContent>
          <mc:Choice Requires="wps">
            <w:drawing>
              <wp:anchor distT="0" distB="0" distL="114300" distR="114300" simplePos="0" relativeHeight="252008960" behindDoc="0" locked="0" layoutInCell="1" allowOverlap="1" wp14:anchorId="7169B446" wp14:editId="7F35CD3F">
                <wp:simplePos x="0" y="0"/>
                <wp:positionH relativeFrom="column">
                  <wp:posOffset>4024418</wp:posOffset>
                </wp:positionH>
                <wp:positionV relativeFrom="paragraph">
                  <wp:posOffset>570371</wp:posOffset>
                </wp:positionV>
                <wp:extent cx="451414" cy="349955"/>
                <wp:effectExtent l="0" t="0" r="0" b="0"/>
                <wp:wrapNone/>
                <wp:docPr id="138" name="Rectangle 138"/>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9B446" id="Rectangle 138" o:spid="_x0000_s1146" style="position:absolute;left:0;text-align:left;margin-left:316.9pt;margin-top:44.9pt;width:35.55pt;height:27.55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7</w:t>
                      </w:r>
                    </w:p>
                  </w:txbxContent>
                </v:textbox>
              </v:rect>
            </w:pict>
          </mc:Fallback>
        </mc:AlternateContent>
      </w:r>
      <w:r w:rsidR="00ED745E">
        <w:rPr>
          <w:noProof/>
        </w:rPr>
        <mc:AlternateContent>
          <mc:Choice Requires="wps">
            <w:drawing>
              <wp:anchor distT="0" distB="0" distL="114300" distR="114300" simplePos="0" relativeHeight="252002816" behindDoc="0" locked="0" layoutInCell="1" allowOverlap="1" wp14:anchorId="4E0FF8C6" wp14:editId="55C7ACC1">
                <wp:simplePos x="0" y="0"/>
                <wp:positionH relativeFrom="column">
                  <wp:posOffset>1246364</wp:posOffset>
                </wp:positionH>
                <wp:positionV relativeFrom="paragraph">
                  <wp:posOffset>2568575</wp:posOffset>
                </wp:positionV>
                <wp:extent cx="450850" cy="349885"/>
                <wp:effectExtent l="0" t="0" r="0" b="0"/>
                <wp:wrapNone/>
                <wp:docPr id="1073741859" name="Rectangle 107374185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0FF8C6" id="Rectangle 1073741859" o:spid="_x0000_s1147" style="position:absolute;left:0;text-align:left;margin-left:98.15pt;margin-top:202.25pt;width:35.5pt;height:27.5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3</w:t>
                      </w:r>
                    </w:p>
                  </w:txbxContent>
                </v:textbox>
              </v:rect>
            </w:pict>
          </mc:Fallback>
        </mc:AlternateContent>
      </w:r>
      <w:r w:rsidR="00ED745E">
        <w:rPr>
          <w:noProof/>
        </w:rPr>
        <mc:AlternateContent>
          <mc:Choice Requires="wps">
            <w:drawing>
              <wp:anchor distT="0" distB="0" distL="114300" distR="114300" simplePos="0" relativeHeight="252004864" behindDoc="0" locked="0" layoutInCell="1" allowOverlap="1" wp14:anchorId="683B465F" wp14:editId="450797AF">
                <wp:simplePos x="0" y="0"/>
                <wp:positionH relativeFrom="column">
                  <wp:posOffset>1268871</wp:posOffset>
                </wp:positionH>
                <wp:positionV relativeFrom="paragraph">
                  <wp:posOffset>1619885</wp:posOffset>
                </wp:positionV>
                <wp:extent cx="450850" cy="349885"/>
                <wp:effectExtent l="0" t="0" r="0" b="0"/>
                <wp:wrapNone/>
                <wp:docPr id="1073741939" name="Rectangle 1073741939"/>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B465F" id="Rectangle 1073741939" o:spid="_x0000_s1148" style="position:absolute;left:0;text-align:left;margin-left:99.9pt;margin-top:127.55pt;width:35.5pt;height:27.5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2</w:t>
                      </w:r>
                    </w:p>
                  </w:txbxContent>
                </v:textbox>
              </v:rect>
            </w:pict>
          </mc:Fallback>
        </mc:AlternateContent>
      </w:r>
      <w:r w:rsidR="00ED745E">
        <w:rPr>
          <w:noProof/>
        </w:rPr>
        <mc:AlternateContent>
          <mc:Choice Requires="wps">
            <w:drawing>
              <wp:anchor distT="0" distB="0" distL="114300" distR="114300" simplePos="0" relativeHeight="251996672" behindDoc="0" locked="0" layoutInCell="1" allowOverlap="1" wp14:anchorId="4F52E100" wp14:editId="398EA154">
                <wp:simplePos x="0" y="0"/>
                <wp:positionH relativeFrom="column">
                  <wp:posOffset>1263156</wp:posOffset>
                </wp:positionH>
                <wp:positionV relativeFrom="paragraph">
                  <wp:posOffset>599440</wp:posOffset>
                </wp:positionV>
                <wp:extent cx="450850" cy="349885"/>
                <wp:effectExtent l="0" t="0" r="0" b="0"/>
                <wp:wrapNone/>
                <wp:docPr id="16" name="Rectangle 16"/>
                <wp:cNvGraphicFramePr/>
                <a:graphic xmlns:a="http://schemas.openxmlformats.org/drawingml/2006/main">
                  <a:graphicData uri="http://schemas.microsoft.com/office/word/2010/wordprocessingShape">
                    <wps:wsp>
                      <wps:cNvSpPr/>
                      <wps:spPr>
                        <a:xfrm>
                          <a:off x="0" y="0"/>
                          <a:ext cx="450850" cy="349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B01E3A">
                            <w:pPr>
                              <w:jc w:val="center"/>
                              <w:rPr>
                                <w:sz w:val="32"/>
                                <w:szCs w:val="32"/>
                              </w:rPr>
                            </w:pPr>
                            <w:r w:rsidRPr="008D4742">
                              <w:rPr>
                                <w:sz w:val="32"/>
                                <w:szCs w:val="32"/>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2E100" id="Rectangle 16" o:spid="_x0000_s1149" style="position:absolute;left:0;text-align:left;margin-left:99.45pt;margin-top:47.2pt;width:35.5pt;height:27.55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" filled="f" stroked="f" strokeweight="1pt">
                <v:textbox>
                  <w:txbxContent>
                    <w:p w:rsidR="00106491" w:rsidRPr="008D4742" w:rsidRDefault="00106491" w:rsidP="00B01E3A">
                      <w:pPr>
                        <w:jc w:val="center"/>
                        <w:rPr>
                          <w:sz w:val="32"/>
                          <w:szCs w:val="32"/>
                        </w:rPr>
                      </w:pPr>
                      <w:r w:rsidRPr="008D4742">
                        <w:rPr>
                          <w:sz w:val="32"/>
                          <w:szCs w:val="32"/>
                        </w:rPr>
                        <w:t>P1</w:t>
                      </w:r>
                    </w:p>
                  </w:txbxContent>
                </v:textbox>
              </v:rect>
            </w:pict>
          </mc:Fallback>
        </mc:AlternateContent>
      </w:r>
      <w:r w:rsidR="008D4742">
        <w:rPr>
          <w:noProof/>
        </w:rPr>
        <mc:AlternateContent>
          <mc:Choice Requires="wps">
            <w:drawing>
              <wp:anchor distT="0" distB="0" distL="114300" distR="114300" simplePos="0" relativeHeight="252006912" behindDoc="0" locked="0" layoutInCell="1" allowOverlap="1" wp14:anchorId="2FCFF5AC" wp14:editId="58109F60">
                <wp:simplePos x="0" y="0"/>
                <wp:positionH relativeFrom="column">
                  <wp:posOffset>3990481</wp:posOffset>
                </wp:positionH>
                <wp:positionV relativeFrom="paragraph">
                  <wp:posOffset>1654598</wp:posOffset>
                </wp:positionV>
                <wp:extent cx="451414" cy="349955"/>
                <wp:effectExtent l="0" t="0" r="0" b="0"/>
                <wp:wrapNone/>
                <wp:docPr id="1073741951" name="Rectangle 10737419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CFF5AC" id="Rectangle 1073741951" o:spid="_x0000_s1150" style="position:absolute;left:0;text-align:left;margin-left:314.2pt;margin-top:130.3pt;width:35.55pt;height:27.55pt;z-index:25200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6</w:t>
                      </w:r>
                    </w:p>
                  </w:txbxContent>
                </v:textbox>
              </v:rect>
            </w:pict>
          </mc:Fallback>
        </mc:AlternateContent>
      </w:r>
      <w:r w:rsidR="008D4742">
        <w:rPr>
          <w:noProof/>
        </w:rPr>
        <mc:AlternateContent>
          <mc:Choice Requires="wps">
            <w:drawing>
              <wp:anchor distT="0" distB="0" distL="114300" distR="114300" simplePos="0" relativeHeight="251998720" behindDoc="0" locked="0" layoutInCell="1" allowOverlap="1" wp14:anchorId="10BF0231" wp14:editId="0AC3BCE3">
                <wp:simplePos x="0" y="0"/>
                <wp:positionH relativeFrom="column">
                  <wp:posOffset>3956403</wp:posOffset>
                </wp:positionH>
                <wp:positionV relativeFrom="paragraph">
                  <wp:posOffset>2659662</wp:posOffset>
                </wp:positionV>
                <wp:extent cx="451414" cy="349955"/>
                <wp:effectExtent l="0" t="0" r="0" b="0"/>
                <wp:wrapNone/>
                <wp:docPr id="55" name="Rectangle 55"/>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F0231" id="Rectangle 55" o:spid="_x0000_s1151" style="position:absolute;left:0;text-align:left;margin-left:311.55pt;margin-top:209.4pt;width:35.55pt;height:27.5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5</w:t>
                      </w:r>
                    </w:p>
                  </w:txbxContent>
                </v:textbox>
              </v:rect>
            </w:pict>
          </mc:Fallback>
        </mc:AlternateContent>
      </w:r>
      <w:r w:rsidR="008D4742">
        <w:rPr>
          <w:noProof/>
        </w:rPr>
        <mc:AlternateContent>
          <mc:Choice Requires="wps">
            <w:drawing>
              <wp:anchor distT="0" distB="0" distL="114300" distR="114300" simplePos="0" relativeHeight="252000768" behindDoc="0" locked="0" layoutInCell="1" allowOverlap="1" wp14:anchorId="123214F4" wp14:editId="265A88DE">
                <wp:simplePos x="0" y="0"/>
                <wp:positionH relativeFrom="column">
                  <wp:posOffset>2579088</wp:posOffset>
                </wp:positionH>
                <wp:positionV relativeFrom="paragraph">
                  <wp:posOffset>2930384</wp:posOffset>
                </wp:positionV>
                <wp:extent cx="451414" cy="349955"/>
                <wp:effectExtent l="0" t="0" r="0" b="0"/>
                <wp:wrapNone/>
                <wp:docPr id="1073741851" name="Rectangle 1073741851"/>
                <wp:cNvGraphicFramePr/>
                <a:graphic xmlns:a="http://schemas.openxmlformats.org/drawingml/2006/main">
                  <a:graphicData uri="http://schemas.microsoft.com/office/word/2010/wordprocessingShape">
                    <wps:wsp>
                      <wps:cNvSpPr/>
                      <wps:spPr>
                        <a:xfrm>
                          <a:off x="0" y="0"/>
                          <a:ext cx="451414" cy="349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8D4742" w:rsidRDefault="00106491" w:rsidP="008D4742">
                            <w:pPr>
                              <w:jc w:val="center"/>
                              <w:rPr>
                                <w:sz w:val="32"/>
                                <w:szCs w:val="32"/>
                              </w:rPr>
                            </w:pPr>
                            <w:r w:rsidRPr="008D4742">
                              <w:rPr>
                                <w:sz w:val="32"/>
                                <w:szCs w:val="32"/>
                              </w:rPr>
                              <w:t>P</w:t>
                            </w:r>
                            <w:r>
                              <w:rPr>
                                <w:sz w:val="32"/>
                                <w:szCs w:val="3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214F4" id="Rectangle 1073741851" o:spid="_x0000_s1152" style="position:absolute;left:0;text-align:left;margin-left:203.1pt;margin-top:230.75pt;width:35.55pt;height:27.5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" filled="f" stroked="f" strokeweight="1pt">
                <v:textbox>
                  <w:txbxContent>
                    <w:p w:rsidR="00106491" w:rsidRPr="008D4742" w:rsidRDefault="00106491" w:rsidP="008D4742">
                      <w:pPr>
                        <w:jc w:val="center"/>
                        <w:rPr>
                          <w:sz w:val="32"/>
                          <w:szCs w:val="32"/>
                        </w:rPr>
                      </w:pPr>
                      <w:r w:rsidRPr="008D4742">
                        <w:rPr>
                          <w:sz w:val="32"/>
                          <w:szCs w:val="32"/>
                        </w:rPr>
                        <w:t>P</w:t>
                      </w:r>
                      <w:r>
                        <w:rPr>
                          <w:sz w:val="32"/>
                          <w:szCs w:val="32"/>
                        </w:rPr>
                        <w:t>4</w:t>
                      </w:r>
                    </w:p>
                  </w:txbxContent>
                </v:textbox>
              </v:rect>
            </w:pict>
          </mc:Fallback>
        </mc:AlternateContent>
      </w:r>
      <w:r w:rsidR="008D4742">
        <w:rPr>
          <w:noProof/>
        </w:rPr>
        <w:drawing>
          <wp:anchor distT="0" distB="0" distL="114300" distR="114300" simplePos="0" relativeHeight="251995648" behindDoc="0" locked="0" layoutInCell="1" allowOverlap="1" wp14:anchorId="7A417746" wp14:editId="3C89B556">
            <wp:simplePos x="0" y="0"/>
            <wp:positionH relativeFrom="margin">
              <wp:posOffset>1139825</wp:posOffset>
            </wp:positionH>
            <wp:positionV relativeFrom="paragraph">
              <wp:posOffset>226695</wp:posOffset>
            </wp:positionV>
            <wp:extent cx="3363595" cy="3108325"/>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2">
                      <a:extLst>
                        <a:ext uri="{28A0092B-C50C-407E-A947-70E740481C1C}">
                          <a14:useLocalDpi xmlns:a14="http://schemas.microsoft.com/office/drawing/2010/main" val="0"/>
                        </a:ext>
                      </a:extLst>
                    </a:blip>
                    <a:srcRect l="22512" t="15070" r="19271" b="25322"/>
                    <a:stretch/>
                  </pic:blipFill>
                  <pic:spPr bwMode="auto">
                    <a:xfrm>
                      <a:off x="0" y="0"/>
                      <a:ext cx="3363595" cy="310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50844" w:rsidRDefault="00C50844" w:rsidP="00715363">
      <w:pPr>
        <w:keepNext/>
        <w:jc w:val="center"/>
      </w:pPr>
    </w:p>
    <w:p w:rsidR="005303A9" w:rsidRDefault="00C50844" w:rsidP="00A126E2">
      <w:pPr>
        <w:pStyle w:val="Caption"/>
      </w:pPr>
      <w:bookmarkStart w:id="187" w:name="_Toc523735308"/>
      <w:bookmarkStart w:id="188" w:name="_Toc525405105"/>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3</w:t>
      </w:r>
      <w:r w:rsidR="00462132">
        <w:fldChar w:fldCharType="end"/>
      </w:r>
      <w:r w:rsidR="00715363">
        <w:t>:</w:t>
      </w:r>
      <w:r w:rsidR="00715363" w:rsidRPr="00715363">
        <w:t xml:space="preserve"> </w:t>
      </w:r>
      <w:r w:rsidR="00715363">
        <w:t xml:space="preserve">This image illustrates the binary image </w:t>
      </w:r>
      <w:r w:rsidR="00A126E2">
        <w:t>of the Z-frame marker and its detected centroids of</w:t>
      </w:r>
      <w:r w:rsidR="00082C1B">
        <w:t xml:space="preserve"> the</w:t>
      </w:r>
      <w:r w:rsidR="00715363">
        <w:t xml:space="preserve"> seven fiducial markers. The accurate position of the centroids depends on the pre-processing stage for preserving more relevant signal and suppressing</w:t>
      </w:r>
      <w:r w:rsidR="00A126E2">
        <w:t xml:space="preserve"> more</w:t>
      </w:r>
      <w:r w:rsidR="00715363">
        <w:t xml:space="preserve"> noise.</w:t>
      </w:r>
      <w:bookmarkEnd w:id="187"/>
      <w:bookmarkEnd w:id="188"/>
    </w:p>
    <w:p w:rsidR="00A35962" w:rsidRPr="00FA1D5B" w:rsidRDefault="00496575" w:rsidP="00DF775D">
      <w:pPr>
        <w:pStyle w:val="Heading4"/>
      </w:pPr>
      <w:bookmarkStart w:id="189" w:name="_Toc525387390"/>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89"/>
    </w:p>
    <w:p w:rsidR="00B74BE8" w:rsidRDefault="009E5211" w:rsidP="006A0497">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the features in</w:t>
      </w:r>
      <w:r w:rsidR="00077D81">
        <w:t xml:space="preserve"> the</w:t>
      </w:r>
      <w:r w:rsidRPr="007102CB">
        <w:t xml:space="preserve"> both images </w:t>
      </w:r>
      <w:r w:rsidR="00077D81">
        <w:t>must</w:t>
      </w:r>
      <w:r w:rsidR="00DD56B0">
        <w:t xml:space="preserve">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B8294D">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ddIn1dfSwiVGFnIjoiQ2l0YXZpUGxhY2Vob2xkZXIjOTE4YjAyNjUtMjE0Ny00MWMwLTk1MTAtMjk5ZDk3YjMxNTUzIiwiVGV4dCI6Ils0N10iLCJXQUlWZXJzaW9uIjoiNi4xLjAuMCJ9}</w:instrText>
          </w:r>
          <w:r w:rsidR="00223F1F">
            <w:fldChar w:fldCharType="separate"/>
          </w:r>
          <w:r w:rsidR="000E712B">
            <w:t>[47]</w:t>
          </w:r>
          <w:r w:rsidR="00223F1F">
            <w:fldChar w:fldCharType="end"/>
          </w:r>
        </w:sdtContent>
      </w:sdt>
      <w:r w:rsidR="00EB2523">
        <w:t xml:space="preserve">. SIFT </w:t>
      </w:r>
      <w:r w:rsidR="00C75321">
        <w:t>is an</w:t>
      </w:r>
      <w:r w:rsidR="00EB2523">
        <w:t xml:space="preserve"> efficient</w:t>
      </w:r>
      <w:r w:rsidR="00C75321">
        <w:t xml:space="preserve"> detector </w:t>
      </w:r>
      <w:r w:rsidR="00EB2523">
        <w:t>in</w:t>
      </w:r>
      <w:r w:rsidR="00077D81">
        <w:t xml:space="preserve"> the</w:t>
      </w:r>
      <w:r w:rsidR="00EB2523">
        <w:t xml:space="preserve"> o</w:t>
      </w:r>
      <w:r w:rsidR="00C75321">
        <w:t xml:space="preserve">bject recognition applications that </w:t>
      </w:r>
      <w:r w:rsidR="00D11646">
        <w:t xml:space="preserve">is invariant of the rotation, intensity and viewpoint changes in </w:t>
      </w:r>
      <w:r w:rsidR="00077D81">
        <w:t xml:space="preserve">the </w:t>
      </w:r>
      <w:r w:rsidR="00D11646">
        <w:t>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w:t>
      </w:r>
      <w:r w:rsidR="00077D81">
        <w:t xml:space="preserve"> and </w:t>
      </w:r>
      <w:r w:rsidR="00077D81" w:rsidRPr="007102CB">
        <w:t>using the sta</w:t>
      </w:r>
      <w:r w:rsidR="00077D81">
        <w:t>tistically robust M-estimator SA</w:t>
      </w:r>
      <w:r w:rsidR="00077D81" w:rsidRPr="007102CB">
        <w:t>mple Consensus (MSAC) algorithm</w:t>
      </w:r>
      <w:r w:rsidRPr="007102CB">
        <w:t xml:space="preserve"> is </w:t>
      </w:r>
      <w:r w:rsidR="00193D01">
        <w:t>comput</w:t>
      </w:r>
      <w:r w:rsidR="00970913">
        <w:t>ed</w:t>
      </w:r>
      <w:r w:rsidRPr="007102CB">
        <w:t xml:space="preserve">. </w:t>
      </w:r>
      <w:r w:rsidR="00193D01">
        <w:t xml:space="preserve">Matching point pairs </w:t>
      </w:r>
      <w:r w:rsidR="006A0497">
        <w:t>employed</w:t>
      </w:r>
      <w:r w:rsidR="00193D01">
        <w:t xml:space="preserve"> in the estimation of the transformation matrix</w:t>
      </w:r>
      <w:r w:rsidR="005076BF">
        <w:t xml:space="preserve"> for the Z-frame marker fiducials</w:t>
      </w:r>
      <w:r w:rsidR="00193D01">
        <w:t xml:space="preserve"> is displayed in</w:t>
      </w:r>
      <w:r w:rsidR="006A0497">
        <w:t xml:space="preserve"> the</w:t>
      </w:r>
      <w:r w:rsidR="00193D01">
        <w:t xml:space="preserve"> Fig</w:t>
      </w:r>
      <w:r w:rsidR="00970913">
        <w:t>ure</w:t>
      </w:r>
      <w:r w:rsidR="005076BF">
        <w:t xml:space="preserve"> 3.</w:t>
      </w:r>
      <w:r w:rsidR="0030794C">
        <w:t>2</w:t>
      </w:r>
      <w:r w:rsidR="006A0497">
        <w:t xml:space="preserve">4 </w:t>
      </w:r>
      <w:r w:rsidR="00F17EAB">
        <w:t>(c)</w:t>
      </w:r>
      <w:r w:rsidR="00193D01">
        <w:t>.</w:t>
      </w:r>
      <w:r w:rsidR="00970913">
        <w:t xml:space="preserve"> Subsequently,</w:t>
      </w:r>
      <w:r w:rsidR="00E052AE">
        <w:t xml:space="preserve"> </w:t>
      </w:r>
      <w:r w:rsidR="00970913">
        <w:t>t</w:t>
      </w:r>
      <w:r w:rsidR="002308AE">
        <w:t>he desired angle of</w:t>
      </w:r>
      <w:r w:rsidR="00AB4E33">
        <w:t xml:space="preserve"> the</w:t>
      </w:r>
      <w:r w:rsidR="002308AE">
        <w:t xml:space="preserve"> rotation</w:t>
      </w:r>
      <w:r w:rsidR="008B6B1F">
        <w:t xml:space="preserve"> is calculated using the geometric transform from the last step.</w:t>
      </w:r>
      <w:r w:rsidR="001266C2">
        <w:t xml:space="preserve"> The recovered</w:t>
      </w:r>
      <w:r w:rsidR="006A0497">
        <w:t xml:space="preserve"> image</w:t>
      </w:r>
      <w:r w:rsidR="001266C2">
        <w:t xml:space="preserve"> </w:t>
      </w:r>
      <w:r w:rsidR="00CD6A63">
        <w:t>is sh</w:t>
      </w:r>
      <w:r w:rsidR="001266C2">
        <w:t>own in Fig</w:t>
      </w:r>
      <w:r w:rsidR="00043BFC">
        <w:t>ure</w:t>
      </w:r>
      <w:r w:rsidR="005076BF">
        <w:t xml:space="preserve"> </w:t>
      </w:r>
      <w:r w:rsidR="00256E58">
        <w:t>3.2</w:t>
      </w:r>
      <w:r w:rsidR="006A0497">
        <w:t>4</w:t>
      </w:r>
      <w:r w:rsidR="00256E58">
        <w:t xml:space="preserve">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B8294D">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jFUMTg6MDY6MzMiLCJQcm9qZWN0Ijp7IiRyZWYiOiI1In19LCJVc2VOdW1iZXJpbmdUeXBlT2ZQYXJlbnREb2N1bWVudCI6ZmFsc2V9XSwiRm9ybWF0dGVkVGV4dCI6eyIkaWQiOiI3IiwiQ291bnQiOjEsIlRleHRVbml0cyI6W3siJGlkIjoiOCIsIkZvbnRTdHlsZSI6eyIkaWQiOiI5IiwiTmV1dHJhbCI6dHJ1ZX0sIlJlYWRpbmdPcmRlciI6MSwiVGV4dCI6Ils0OF0ifV19LCJUYWciOiJDaXRhdmlQbGFjZWhvbGRlciM5NTAwN2I4ZS02MWM5LTQ0Y2YtOTBiYy01NGExNDkxNmRiMDEiLCJUZXh0IjoiWzQ4XSIsIldBSVZlcnNpb24iOiI2LjEuMC4wIn0=}</w:instrText>
          </w:r>
          <w:r w:rsidR="006656B2">
            <w:fldChar w:fldCharType="separate"/>
          </w:r>
          <w:r w:rsidR="000E712B">
            <w:t>[48]</w:t>
          </w:r>
          <w:r w:rsidR="006656B2">
            <w:fldChar w:fldCharType="end"/>
          </w:r>
        </w:sdtContent>
      </w:sdt>
      <w:r w:rsidR="001266C2">
        <w:t>.</w:t>
      </w:r>
      <w:r w:rsidR="004B287B">
        <w:t xml:space="preserve"> </w:t>
      </w:r>
    </w:p>
    <w:p w:rsidR="00485693" w:rsidRDefault="004B287B" w:rsidP="006A0497">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w:t>
      </w:r>
      <w:r w:rsidR="003B6079">
        <w:t xml:space="preserve"> properly</w:t>
      </w:r>
      <w:r>
        <w:t>.</w:t>
      </w:r>
      <w:r w:rsidR="00DA448D">
        <w:t xml:space="preserve"> Figure </w:t>
      </w:r>
      <w:r w:rsidR="00355509">
        <w:t>3.2</w:t>
      </w:r>
      <w:r w:rsidR="006A0497">
        <w:t>5</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9B17E8" w:rsidP="00485693">
      <w:r>
        <w:rPr>
          <w:noProof/>
        </w:rPr>
        <w:lastRenderedPageBreak/>
        <mc:AlternateContent>
          <mc:Choice Requires="wps">
            <w:drawing>
              <wp:anchor distT="0" distB="0" distL="114300" distR="114300" simplePos="0" relativeHeight="251923968" behindDoc="0" locked="0" layoutInCell="1" allowOverlap="1" wp14:anchorId="09FE764B" wp14:editId="020CCAC1">
                <wp:simplePos x="0" y="0"/>
                <wp:positionH relativeFrom="column">
                  <wp:posOffset>4356735</wp:posOffset>
                </wp:positionH>
                <wp:positionV relativeFrom="paragraph">
                  <wp:posOffset>2956983</wp:posOffset>
                </wp:positionV>
                <wp:extent cx="893445" cy="203200"/>
                <wp:effectExtent l="0" t="0" r="1905" b="635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203200"/>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E764B" id="Text Box 1073741944" o:spid="_x0000_s1153" type="#_x0000_t202" style="position:absolute;left:0;text-align:left;margin-left:343.05pt;margin-top:232.85pt;width:70.35pt;height:16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" stroked="f">
                <v:textbox inset="0,0,0,0">
                  <w:txbxContent>
                    <w:p w:rsidR="00106491" w:rsidRPr="00CF759E" w:rsidRDefault="00106491" w:rsidP="00251888">
                      <w:pPr>
                        <w:pStyle w:val="Caption"/>
                      </w:pPr>
                      <w:r>
                        <w:t>(b)</w:t>
                      </w:r>
                    </w:p>
                  </w:txbxContent>
                </v:textbox>
                <w10:wrap type="topAndBottom"/>
              </v:shape>
            </w:pict>
          </mc:Fallback>
        </mc:AlternateContent>
      </w:r>
      <w:r w:rsidR="00173137">
        <w:rPr>
          <w:noProof/>
        </w:rPr>
        <mc:AlternateContent>
          <mc:Choice Requires="wps">
            <w:drawing>
              <wp:anchor distT="0" distB="0" distL="114300" distR="114300" simplePos="0" relativeHeight="251921920" behindDoc="0" locked="0" layoutInCell="1" allowOverlap="1" wp14:anchorId="3FCB07BC" wp14:editId="6AF484EC">
                <wp:simplePos x="0" y="0"/>
                <wp:positionH relativeFrom="column">
                  <wp:posOffset>1154571</wp:posOffset>
                </wp:positionH>
                <wp:positionV relativeFrom="paragraph">
                  <wp:posOffset>2983441</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B07BC" id="Text Box 1073741943" o:spid="_x0000_s1154" type="#_x0000_t202" style="position:absolute;left:0;text-align:left;margin-left:90.9pt;margin-top:234.9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" stroked="f">
                <v:textbox inset="0,0,0,0">
                  <w:txbxContent>
                    <w:p w:rsidR="00106491" w:rsidRPr="00CF759E" w:rsidRDefault="00106491" w:rsidP="00251888">
                      <w:pPr>
                        <w:pStyle w:val="Caption"/>
                      </w:pPr>
                      <w:r>
                        <w:t>(</w:t>
                      </w:r>
                      <w:r w:rsidRPr="00CF759E">
                        <w:t>a</w:t>
                      </w:r>
                      <w:r>
                        <w:t>)</w:t>
                      </w:r>
                    </w:p>
                  </w:txbxContent>
                </v:textbox>
                <w10:wrap type="topAndBottom"/>
              </v:shape>
            </w:pict>
          </mc:Fallback>
        </mc:AlternateContent>
      </w:r>
      <w:r w:rsidR="00583B08">
        <w:rPr>
          <w:noProof/>
        </w:rPr>
        <w:drawing>
          <wp:anchor distT="0" distB="0" distL="114300" distR="114300" simplePos="0" relativeHeight="251554304" behindDoc="0" locked="0" layoutInCell="1" allowOverlap="1" wp14:anchorId="419C4978" wp14:editId="23BB64A0">
            <wp:simplePos x="0" y="0"/>
            <wp:positionH relativeFrom="margin">
              <wp:align>right</wp:align>
            </wp:positionH>
            <wp:positionV relativeFrom="margin">
              <wp:align>top</wp:align>
            </wp:positionV>
            <wp:extent cx="2758315" cy="2743200"/>
            <wp:effectExtent l="0" t="0" r="4445"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3">
                      <a:extLst>
                        <a:ext uri="{28A0092B-C50C-407E-A947-70E740481C1C}">
                          <a14:useLocalDpi xmlns:a14="http://schemas.microsoft.com/office/drawing/2010/main" val="0"/>
                        </a:ext>
                      </a:extLst>
                    </a:blip>
                    <a:srcRect l="22029" t="10680" r="22973" b="19355"/>
                    <a:stretch/>
                  </pic:blipFill>
                  <pic:spPr bwMode="auto">
                    <a:xfrm>
                      <a:off x="0" y="0"/>
                      <a:ext cx="275831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3B08">
        <w:rPr>
          <w:noProof/>
        </w:rPr>
        <w:drawing>
          <wp:anchor distT="0" distB="0" distL="114300" distR="114300" simplePos="0" relativeHeight="251553280" behindDoc="0" locked="0" layoutInCell="1" allowOverlap="1" wp14:anchorId="67101468" wp14:editId="6EEBC227">
            <wp:simplePos x="0" y="0"/>
            <wp:positionH relativeFrom="margin">
              <wp:align>left</wp:align>
            </wp:positionH>
            <wp:positionV relativeFrom="margin">
              <wp:align>top</wp:align>
            </wp:positionV>
            <wp:extent cx="2768367" cy="27432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4">
                      <a:extLst>
                        <a:ext uri="{28A0092B-C50C-407E-A947-70E740481C1C}">
                          <a14:useLocalDpi xmlns:a14="http://schemas.microsoft.com/office/drawing/2010/main" val="0"/>
                        </a:ext>
                      </a:extLst>
                    </a:blip>
                    <a:srcRect l="19814" t="8498" r="28904" b="29746"/>
                    <a:stretch/>
                  </pic:blipFill>
                  <pic:spPr bwMode="auto">
                    <a:xfrm>
                      <a:off x="0" y="0"/>
                      <a:ext cx="276836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70CDE" w:rsidRDefault="00947450" w:rsidP="00D31B09">
      <w:r>
        <w:rPr>
          <w:noProof/>
        </w:rPr>
        <w:drawing>
          <wp:anchor distT="0" distB="0" distL="114300" distR="114300" simplePos="0" relativeHeight="251555328" behindDoc="0" locked="0" layoutInCell="1" allowOverlap="1" wp14:anchorId="65845358" wp14:editId="207E3681">
            <wp:simplePos x="0" y="0"/>
            <wp:positionH relativeFrom="margin">
              <wp:posOffset>2931160</wp:posOffset>
            </wp:positionH>
            <wp:positionV relativeFrom="page">
              <wp:posOffset>4993146</wp:posOffset>
            </wp:positionV>
            <wp:extent cx="2796340" cy="2743200"/>
            <wp:effectExtent l="0" t="0" r="444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5">
                      <a:extLst>
                        <a:ext uri="{28A0092B-C50C-407E-A947-70E740481C1C}">
                          <a14:useLocalDpi xmlns:a14="http://schemas.microsoft.com/office/drawing/2010/main" val="0"/>
                        </a:ext>
                      </a:extLst>
                    </a:blip>
                    <a:srcRect l="28680" t="23006" r="29065" b="27610"/>
                    <a:stretch/>
                  </pic:blipFill>
                  <pic:spPr bwMode="auto">
                    <a:xfrm>
                      <a:off x="0" y="0"/>
                      <a:ext cx="27963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24FDBD0B" wp14:editId="354A2218">
            <wp:simplePos x="0" y="0"/>
            <wp:positionH relativeFrom="margin">
              <wp:posOffset>-55245</wp:posOffset>
            </wp:positionH>
            <wp:positionV relativeFrom="page">
              <wp:posOffset>5004223</wp:posOffset>
            </wp:positionV>
            <wp:extent cx="2785745" cy="274320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6">
                      <a:extLst>
                        <a:ext uri="{28A0092B-C50C-407E-A947-70E740481C1C}">
                          <a14:useLocalDpi xmlns:a14="http://schemas.microsoft.com/office/drawing/2010/main" val="0"/>
                        </a:ext>
                      </a:extLst>
                    </a:blip>
                    <a:srcRect l="33403" t="10460" r="33526" b="21199"/>
                    <a:stretch/>
                  </pic:blipFill>
                  <pic:spPr bwMode="auto">
                    <a:xfrm>
                      <a:off x="0" y="0"/>
                      <a:ext cx="27857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0CDE" w:rsidRDefault="00173137" w:rsidP="00D31B09">
      <w:r>
        <w:rPr>
          <w:noProof/>
        </w:rPr>
        <mc:AlternateContent>
          <mc:Choice Requires="wps">
            <w:drawing>
              <wp:anchor distT="0" distB="0" distL="114300" distR="114300" simplePos="0" relativeHeight="251926016" behindDoc="0" locked="0" layoutInCell="1" allowOverlap="1" wp14:anchorId="780AB70D" wp14:editId="4E1D60BD">
                <wp:simplePos x="0" y="0"/>
                <wp:positionH relativeFrom="margin">
                  <wp:posOffset>1109980</wp:posOffset>
                </wp:positionH>
                <wp:positionV relativeFrom="paragraph">
                  <wp:posOffset>292551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AB70D" id="Text Box 1073741946" o:spid="_x0000_s1155" type="#_x0000_t202" style="position:absolute;left:0;text-align:left;margin-left:87.4pt;margin-top:230.35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" stroked="f">
                <v:textbox inset="0,0,0,0">
                  <w:txbxContent>
                    <w:p w:rsidR="00106491" w:rsidRPr="00CF759E" w:rsidRDefault="00106491" w:rsidP="00251888">
                      <w:pPr>
                        <w:pStyle w:val="Caption"/>
                      </w:pPr>
                      <w:r>
                        <w:t>(c)</w:t>
                      </w:r>
                    </w:p>
                  </w:txbxContent>
                </v:textbox>
                <w10:wrap type="topAndBottom" anchorx="margin"/>
              </v:shape>
            </w:pict>
          </mc:Fallback>
        </mc:AlternateContent>
      </w:r>
      <w:r>
        <w:rPr>
          <w:noProof/>
        </w:rPr>
        <mc:AlternateContent>
          <mc:Choice Requires="wps">
            <w:drawing>
              <wp:anchor distT="0" distB="0" distL="114300" distR="114300" simplePos="0" relativeHeight="251930112" behindDoc="0" locked="0" layoutInCell="1" allowOverlap="1" wp14:anchorId="5815059B" wp14:editId="3984E812">
                <wp:simplePos x="0" y="0"/>
                <wp:positionH relativeFrom="column">
                  <wp:posOffset>4232486</wp:posOffset>
                </wp:positionH>
                <wp:positionV relativeFrom="paragraph">
                  <wp:posOffset>2946047</wp:posOffset>
                </wp:positionV>
                <wp:extent cx="893445" cy="191770"/>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91770"/>
                        </a:xfrm>
                        <a:prstGeom prst="rect">
                          <a:avLst/>
                        </a:prstGeom>
                        <a:solidFill>
                          <a:prstClr val="white"/>
                        </a:solidFill>
                        <a:ln>
                          <a:noFill/>
                        </a:ln>
                      </wps:spPr>
                      <wps:txbx>
                        <w:txbxContent>
                          <w:p w:rsidR="00106491" w:rsidRPr="00CF759E" w:rsidRDefault="00106491"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5059B" id="Text Box 1073741950" o:spid="_x0000_s1156" type="#_x0000_t202" style="position:absolute;left:0;text-align:left;margin-left:333.25pt;margin-top:231.95pt;width:70.35pt;height:15.1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" stroked="f">
                <v:textbox inset="0,0,0,0">
                  <w:txbxContent>
                    <w:p w:rsidR="00106491" w:rsidRPr="00CF759E" w:rsidRDefault="00106491" w:rsidP="00251888">
                      <w:pPr>
                        <w:pStyle w:val="Caption"/>
                      </w:pPr>
                      <w:r>
                        <w:t>(d)</w:t>
                      </w:r>
                    </w:p>
                  </w:txbxContent>
                </v:textbox>
                <w10:wrap type="topAndBottom"/>
              </v:shape>
            </w:pict>
          </mc:Fallback>
        </mc:AlternateContent>
      </w:r>
      <w:r w:rsidR="00AB4E33">
        <w:rPr>
          <w:noProof/>
        </w:rPr>
        <mc:AlternateContent>
          <mc:Choice Requires="wps">
            <w:drawing>
              <wp:anchor distT="0" distB="0" distL="114300" distR="114300" simplePos="0" relativeHeight="251794944" behindDoc="0" locked="0" layoutInCell="1" allowOverlap="1" wp14:anchorId="3AC7CF6F" wp14:editId="1E6DA773">
                <wp:simplePos x="0" y="0"/>
                <wp:positionH relativeFrom="margin">
                  <wp:align>right</wp:align>
                </wp:positionH>
                <wp:positionV relativeFrom="paragraph">
                  <wp:posOffset>3336290</wp:posOffset>
                </wp:positionV>
                <wp:extent cx="5730875" cy="635"/>
                <wp:effectExtent l="0" t="0" r="3175" b="9525"/>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633156" cy="635"/>
                        </a:xfrm>
                        <a:prstGeom prst="rect">
                          <a:avLst/>
                        </a:prstGeom>
                        <a:solidFill>
                          <a:prstClr val="white"/>
                        </a:solidFill>
                        <a:ln>
                          <a:noFill/>
                        </a:ln>
                      </wps:spPr>
                      <wps:txbx>
                        <w:txbxContent>
                          <w:p w:rsidR="00106491" w:rsidRPr="007F55B0" w:rsidRDefault="00106491" w:rsidP="00FD6D78">
                            <w:pPr>
                              <w:pStyle w:val="Caption"/>
                            </w:pPr>
                            <w:bookmarkStart w:id="190" w:name="_Toc523735309"/>
                            <w:bookmarkStart w:id="191" w:name="_Toc524625292"/>
                            <w:bookmarkStart w:id="192" w:name="_Toc52540510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4</w:t>
                            </w:r>
                            <w:r w:rsidR="00462132">
                              <w:fldChar w:fldCharType="end"/>
                            </w:r>
                            <w:r>
                              <w:t>:</w:t>
                            </w:r>
                            <w:bookmarkEnd w:id="190"/>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C7CF6F" id="Text Box 1073741828" o:spid="_x0000_s1157" type="#_x0000_t202" style="position:absolute;left:0;text-align:left;margin-left:400.05pt;margin-top:262.7pt;width:451.25pt;height:.05pt;z-index:2517949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" stroked="f">
                <v:textbox style="mso-fit-shape-to-text:t" inset="0,0,0,0">
                  <w:txbxContent>
                    <w:p w:rsidR="00106491" w:rsidRPr="007F55B0" w:rsidRDefault="00106491" w:rsidP="00FD6D78">
                      <w:pPr>
                        <w:pStyle w:val="Caption"/>
                      </w:pPr>
                      <w:bookmarkStart w:id="193" w:name="_Toc523735309"/>
                      <w:bookmarkStart w:id="194" w:name="_Toc524625292"/>
                      <w:bookmarkStart w:id="195" w:name="_Toc52540510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4</w:t>
                      </w:r>
                      <w:r w:rsidR="00462132">
                        <w:fldChar w:fldCharType="end"/>
                      </w:r>
                      <w:r>
                        <w:t>:</w:t>
                      </w:r>
                      <w:bookmarkEnd w:id="193"/>
                      <w:r>
                        <w:t xml:space="preserve"> (a) Captured-MR image of the Z-frame marker (without rotation, this image is used as a reference). (b) A rotated Z-frame marker in the image, therefore the fiducials are not positioned along the U-shape of the marker . (c) Matching point pairs used in the estimation of the transformation matrix of the elipses from the rotated image (blue ones) and the refernce images (red ones).(d) The recovered image (b) after rotation.</w:t>
                      </w:r>
                      <w:bookmarkEnd w:id="194"/>
                      <w:bookmarkEnd w:id="195"/>
                    </w:p>
                  </w:txbxContent>
                </v:textbox>
                <w10:wrap type="square" anchorx="margin"/>
              </v:shape>
            </w:pict>
          </mc:Fallback>
        </mc:AlternateContent>
      </w:r>
    </w:p>
    <w:p w:rsidR="00EF6293" w:rsidRDefault="000109DF" w:rsidP="00003ED0">
      <w:r>
        <w:rPr>
          <w:noProof/>
        </w:rPr>
        <w:lastRenderedPageBreak/>
        <mc:AlternateContent>
          <mc:Choice Requires="wps">
            <w:drawing>
              <wp:anchor distT="0" distB="0" distL="114300" distR="114300" simplePos="0" relativeHeight="251798016" behindDoc="0" locked="0" layoutInCell="1" allowOverlap="1" wp14:anchorId="6FBD9D3F" wp14:editId="58467C1C">
                <wp:simplePos x="0" y="0"/>
                <wp:positionH relativeFrom="margin">
                  <wp:posOffset>45155</wp:posOffset>
                </wp:positionH>
                <wp:positionV relativeFrom="paragraph">
                  <wp:posOffset>3936436</wp:posOffset>
                </wp:positionV>
                <wp:extent cx="5723255" cy="635"/>
                <wp:effectExtent l="0" t="0" r="0" b="0"/>
                <wp:wrapTopAndBottom/>
                <wp:docPr id="1073741847" name="Text Box 1073741847"/>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106491" w:rsidRPr="004029EB" w:rsidRDefault="00106491" w:rsidP="004029EB">
                            <w:pPr>
                              <w:pStyle w:val="Caption"/>
                            </w:pPr>
                            <w:bookmarkStart w:id="196" w:name="_Toc523735310"/>
                            <w:bookmarkStart w:id="197" w:name="_Toc524625293"/>
                            <w:bookmarkStart w:id="198" w:name="_Toc52540510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5</w:t>
                            </w:r>
                            <w:r w:rsidR="00462132">
                              <w:fldChar w:fldCharType="end"/>
                            </w:r>
                            <w:r>
                              <w:t xml:space="preserve">: </w:t>
                            </w:r>
                            <w:bookmarkEnd w:id="196"/>
                            <w:bookmarkEnd w:id="197"/>
                            <w:bookmarkEnd w:id="198"/>
                            <w:r>
                              <w:t>Unsuccessful matching model of the point pairs in two different cross-sectional images of the Z-frame. (The red elipses belong to the reference image and the blue ones belong to the rotated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BD9D3F" id="Text Box 1073741847" o:spid="_x0000_s1158" type="#_x0000_t202" style="position:absolute;left:0;text-align:left;margin-left:3.55pt;margin-top:309.95pt;width:450.65pt;height:.05pt;z-index:251798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" stroked="f">
                <v:textbox style="mso-fit-shape-to-text:t" inset="0,0,0,0">
                  <w:txbxContent>
                    <w:p w:rsidR="00106491" w:rsidRPr="004029EB" w:rsidRDefault="00106491" w:rsidP="004029EB">
                      <w:pPr>
                        <w:pStyle w:val="Caption"/>
                      </w:pPr>
                      <w:bookmarkStart w:id="199" w:name="_Toc523735310"/>
                      <w:bookmarkStart w:id="200" w:name="_Toc524625293"/>
                      <w:bookmarkStart w:id="201" w:name="_Toc52540510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5</w:t>
                      </w:r>
                      <w:r w:rsidR="00462132">
                        <w:fldChar w:fldCharType="end"/>
                      </w:r>
                      <w:r>
                        <w:t xml:space="preserve">: </w:t>
                      </w:r>
                      <w:bookmarkEnd w:id="199"/>
                      <w:bookmarkEnd w:id="200"/>
                      <w:bookmarkEnd w:id="201"/>
                      <w:r>
                        <w:t>Unsuccessful matching model of the point pairs in two different cross-sectional images of the Z-frame. (The red elipses belong to the reference image and the blue ones belong to the rotated image)</w:t>
                      </w:r>
                    </w:p>
                  </w:txbxContent>
                </v:textbox>
                <w10:wrap type="topAndBottom" anchorx="margin"/>
              </v:shape>
            </w:pict>
          </mc:Fallback>
        </mc:AlternateContent>
      </w:r>
      <w:r>
        <w:rPr>
          <w:noProof/>
        </w:rPr>
        <w:drawing>
          <wp:anchor distT="0" distB="0" distL="114300" distR="114300" simplePos="0" relativeHeight="251795968" behindDoc="0" locked="0" layoutInCell="1" allowOverlap="1" wp14:anchorId="231432B0" wp14:editId="58E94EB8">
            <wp:simplePos x="0" y="0"/>
            <wp:positionH relativeFrom="margin">
              <wp:align>center</wp:align>
            </wp:positionH>
            <wp:positionV relativeFrom="paragraph">
              <wp:posOffset>423</wp:posOffset>
            </wp:positionV>
            <wp:extent cx="3613713" cy="3474720"/>
            <wp:effectExtent l="0" t="0" r="635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7">
                      <a:extLst>
                        <a:ext uri="{28A0092B-C50C-407E-A947-70E740481C1C}">
                          <a14:useLocalDpi xmlns:a14="http://schemas.microsoft.com/office/drawing/2010/main" val="0"/>
                        </a:ext>
                      </a:extLst>
                    </a:blip>
                    <a:srcRect l="23623" t="11436" r="22706" b="22582"/>
                    <a:stretch/>
                  </pic:blipFill>
                  <pic:spPr bwMode="auto">
                    <a:xfrm>
                      <a:off x="0" y="0"/>
                      <a:ext cx="3613713" cy="3474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09DF" w:rsidRPr="00EF6293" w:rsidRDefault="000109DF" w:rsidP="00003ED0"/>
    <w:p w:rsidR="00BC43F6" w:rsidRPr="00BF3023" w:rsidRDefault="00496575" w:rsidP="002F0D8B">
      <w:pPr>
        <w:pStyle w:val="Heading4"/>
        <w:spacing w:before="0"/>
      </w:pPr>
      <w:bookmarkStart w:id="202" w:name="_Toc525387391"/>
      <w:r>
        <w:rPr>
          <w:rFonts w:cstheme="minorHAnsi"/>
        </w:rPr>
        <w:t xml:space="preserve">Image </w:t>
      </w:r>
      <w:r w:rsidR="00482188" w:rsidRPr="00482188">
        <w:t>r</w:t>
      </w:r>
      <w:r w:rsidRPr="00482188">
        <w:t>otation</w:t>
      </w:r>
      <w:r>
        <w:rPr>
          <w:rFonts w:cstheme="minorHAnsi"/>
        </w:rPr>
        <w:t xml:space="preserve"> </w:t>
      </w:r>
      <w:r>
        <w:t>using centroids coordinate system</w:t>
      </w:r>
      <w:bookmarkEnd w:id="202"/>
    </w:p>
    <w:p w:rsidR="0089383C" w:rsidRDefault="008D0C26" w:rsidP="00160B84">
      <w:r>
        <w:t xml:space="preserve">In </w:t>
      </w:r>
      <w:r w:rsidR="00850808">
        <w:t>this</w:t>
      </w:r>
      <w:r>
        <w:t xml:space="preserve"> technique,</w:t>
      </w:r>
      <w:r w:rsidR="008473AA">
        <w:t xml:space="preserve"> the</w:t>
      </w:r>
      <w:r w:rsidR="00196B5D">
        <w:t xml:space="preserve"> </w:t>
      </w:r>
      <w:r w:rsidR="00FC4E35">
        <w:t xml:space="preserve">coordinates of the center points </w:t>
      </w:r>
      <w:r w:rsidR="008473AA">
        <w:t>of</w:t>
      </w:r>
      <w:r w:rsidR="006D5EE6">
        <w:t xml:space="preserve"> the</w:t>
      </w:r>
      <w:r w:rsidR="008473AA">
        <w:t xml:space="preserve"> fiducial markers </w:t>
      </w:r>
      <w:r w:rsidR="00FC4E35">
        <w:t>are</w:t>
      </w:r>
      <w:r w:rsidR="008473AA">
        <w:t xml:space="preserve"> </w:t>
      </w:r>
      <w:r w:rsidR="00FC4E35">
        <w:t>employed</w:t>
      </w:r>
      <w:r w:rsidR="008473AA">
        <w:t xml:space="preserve">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w:t>
      </w:r>
      <w:r w:rsidR="00FC4E35">
        <w:t>frame</w:t>
      </w:r>
      <w:r w:rsidR="00CD1C15">
        <w:t xml:space="preserve">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FC4E35">
        <w:t>to</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The point with</w:t>
      </w:r>
      <w:r w:rsidR="00FC4E35">
        <w:t xml:space="preserve"> the</w:t>
      </w:r>
      <w:r w:rsidR="002B640C">
        <w:t xml:space="preserve"> </w:t>
      </w:r>
      <w:r w:rsidR="00AD2347">
        <w:t>minimum x</w:t>
      </w:r>
      <w:r w:rsidR="008D4E77">
        <w:t xml:space="preserve"> coordinate is detected as</w:t>
      </w:r>
      <w:r w:rsidR="00B01E3A">
        <w:t xml:space="preserve"> the</w:t>
      </w:r>
      <w:r w:rsidR="008D4E77">
        <w:t xml:space="preserve"> </w:t>
      </w:r>
      <w:r w:rsidR="00160B84">
        <w:t>P</w:t>
      </w:r>
      <w:r w:rsidR="008D4E77">
        <w:t>1 and</w:t>
      </w:r>
      <w:r w:rsidR="00FC4E35">
        <w:t xml:space="preserve"> the</w:t>
      </w:r>
      <w:r w:rsidR="008D4E77">
        <w:t xml:space="preserve"> one wit</w:t>
      </w:r>
      <w:r w:rsidR="00B0489D">
        <w:t>h</w:t>
      </w:r>
      <w:r w:rsidR="00FC4E35">
        <w:t xml:space="preserve"> the</w:t>
      </w:r>
      <w:r w:rsidR="00B0489D">
        <w:t xml:space="preserve"> maximum x</w:t>
      </w:r>
      <w:r w:rsidR="006D5EE6">
        <w:t xml:space="preserve"> coordinate</w:t>
      </w:r>
      <w:r w:rsidR="00B0489D">
        <w:t xml:space="preserve"> is determine</w:t>
      </w:r>
      <w:r w:rsidR="00FC4E35">
        <w:t>d</w:t>
      </w:r>
      <w:r w:rsidR="00B01E3A">
        <w:t xml:space="preserve"> as </w:t>
      </w:r>
      <w:r w:rsidR="00160B84">
        <w:t>P</w:t>
      </w:r>
      <w:r w:rsidR="00B01E3A">
        <w:t xml:space="preserve">7, </w:t>
      </w:r>
      <w:r w:rsidR="007D3223">
        <w:t>also</w:t>
      </w:r>
      <w:r w:rsidR="00B01E3A">
        <w:t xml:space="preserve"> the</w:t>
      </w:r>
      <w:r w:rsidR="00B0489D">
        <w:t xml:space="preserve"> </w:t>
      </w:r>
      <w:r w:rsidR="000E5C54">
        <w:t xml:space="preserve">y coordinates </w:t>
      </w:r>
      <w:r w:rsidR="00B01E3A">
        <w:t>of the detected points must</w:t>
      </w:r>
      <w:r w:rsidR="000E5C54">
        <w:t xml:space="preserve"> be compared for a</w:t>
      </w:r>
      <w:r w:rsidR="001D52D5">
        <w:t>n accurate</w:t>
      </w:r>
      <w:r w:rsidR="000E5C54">
        <w:t xml:space="preserve"> estimation</w:t>
      </w:r>
      <w:r w:rsidR="00B01E3A">
        <w:t xml:space="preserve"> of the</w:t>
      </w:r>
      <w:r w:rsidR="00BB55C6">
        <w:t xml:space="preserve"> </w:t>
      </w:r>
      <w:r w:rsidR="00160B84">
        <w:t>P</w:t>
      </w:r>
      <w:r w:rsidR="00BB55C6">
        <w:t xml:space="preserve">1 and </w:t>
      </w:r>
      <w:r w:rsidR="00160B84">
        <w:t>P</w:t>
      </w:r>
      <w:r w:rsidR="00BB55C6">
        <w:t>7</w:t>
      </w:r>
      <w:r w:rsidR="000E5C54">
        <w:t>.</w:t>
      </w:r>
      <w:r w:rsidR="002572D7">
        <w:t xml:space="preserve"> Totally, four different rotation</w:t>
      </w:r>
      <w:r w:rsidR="004B59DD">
        <w:t xml:space="preserve"> models</w:t>
      </w:r>
      <w:r w:rsidR="006E00F9">
        <w:t xml:space="preserve"> of the Z-</w:t>
      </w:r>
      <w:r w:rsidR="0034126E">
        <w:t>frame</w:t>
      </w:r>
      <w:r w:rsidR="006E00F9">
        <w:t xml:space="preserve"> are possible, </w:t>
      </w:r>
      <w:r w:rsidR="004B59DD">
        <w:t>which</w:t>
      </w:r>
      <w:r w:rsidR="0034126E">
        <w:t xml:space="preserve"> the automated</w:t>
      </w:r>
      <w:r w:rsidR="006E00F9">
        <w:t xml:space="preserve"> algorithm </w:t>
      </w:r>
      <w:r w:rsidR="0034126E">
        <w:t>must</w:t>
      </w:r>
      <w:r w:rsidR="006E00F9">
        <w:t xml:space="preserve"> </w:t>
      </w:r>
      <w:r w:rsidR="0026220E">
        <w:t>select</w:t>
      </w:r>
      <w:r w:rsidR="0034126E">
        <w:t xml:space="preserve"> </w:t>
      </w:r>
      <w:r w:rsidR="0026220E">
        <w:t xml:space="preserve">the correct </w:t>
      </w:r>
      <w:r w:rsidR="0026220E">
        <w:lastRenderedPageBreak/>
        <w:t>one and</w:t>
      </w:r>
      <w:r w:rsidR="0029313E">
        <w:t xml:space="preserve"> rotate the marker according to </w:t>
      </w:r>
      <w:r w:rsidR="00BC5940">
        <w:t>the points</w:t>
      </w:r>
      <w:r w:rsidR="0029313E">
        <w:t xml:space="preserve"> </w:t>
      </w:r>
      <w:r w:rsidR="00BC5940">
        <w:t>configuration</w:t>
      </w:r>
      <w:r w:rsidR="0029313E">
        <w:t xml:space="preserve">. </w:t>
      </w:r>
      <w:r w:rsidR="00A57933">
        <w:t>Figure 3.2</w:t>
      </w:r>
      <w:r w:rsidR="0034126E">
        <w:t>6</w:t>
      </w:r>
      <w:r w:rsidR="00A57933">
        <w:t xml:space="preserve"> illustrates four possible rotation </w:t>
      </w:r>
      <w:r w:rsidR="00E816BF">
        <w:t>models of the Z-frame marker</w:t>
      </w:r>
      <w:r w:rsidR="0035318F">
        <w:t xml:space="preserve"> in the image</w:t>
      </w:r>
      <w:r w:rsidR="00E816BF">
        <w:t xml:space="preserve">. </w:t>
      </w:r>
      <w:r w:rsidR="00E74C06">
        <w:t xml:space="preserve"> </w:t>
      </w:r>
    </w:p>
    <w:p w:rsidR="000109DF" w:rsidRDefault="000109DF" w:rsidP="00BC5940"/>
    <w:p w:rsidR="0089383C" w:rsidRDefault="00CB0292" w:rsidP="00D31B09">
      <w:r>
        <w:rPr>
          <w:noProof/>
        </w:rPr>
        <w:drawing>
          <wp:anchor distT="0" distB="0" distL="114300" distR="114300" simplePos="0" relativeHeight="251559424" behindDoc="0" locked="0" layoutInCell="1" allowOverlap="1" wp14:anchorId="097DDF4F" wp14:editId="3CEC93D8">
            <wp:simplePos x="0" y="0"/>
            <wp:positionH relativeFrom="margin">
              <wp:posOffset>-366889</wp:posOffset>
            </wp:positionH>
            <wp:positionV relativeFrom="paragraph">
              <wp:posOffset>0</wp:posOffset>
            </wp:positionV>
            <wp:extent cx="6412865" cy="5943600"/>
            <wp:effectExtent l="0" t="0" r="6985"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8">
                      <a:extLst>
                        <a:ext uri="{28A0092B-C50C-407E-A947-70E740481C1C}">
                          <a14:useLocalDpi xmlns:a14="http://schemas.microsoft.com/office/drawing/2010/main" val="0"/>
                        </a:ext>
                      </a:extLst>
                    </a:blip>
                    <a:stretch>
                      <a:fillRect/>
                    </a:stretch>
                  </pic:blipFill>
                  <pic:spPr>
                    <a:xfrm>
                      <a:off x="0" y="0"/>
                      <a:ext cx="6412865" cy="59436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0064" behindDoc="0" locked="0" layoutInCell="1" allowOverlap="1" wp14:anchorId="5AF09D82" wp14:editId="5BD76E79">
                <wp:simplePos x="0" y="0"/>
                <wp:positionH relativeFrom="margin">
                  <wp:align>right</wp:align>
                </wp:positionH>
                <wp:positionV relativeFrom="paragraph">
                  <wp:posOffset>6270625</wp:posOffset>
                </wp:positionV>
                <wp:extent cx="5734685" cy="635"/>
                <wp:effectExtent l="0" t="0" r="0" b="3810"/>
                <wp:wrapTopAndBottom/>
                <wp:docPr id="1073741848" name="Text Box 1073741848"/>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106491" w:rsidRPr="00091071" w:rsidRDefault="00106491" w:rsidP="007270E0">
                            <w:pPr>
                              <w:pStyle w:val="Caption"/>
                            </w:pPr>
                            <w:bookmarkStart w:id="203" w:name="_Toc523735311"/>
                            <w:bookmarkStart w:id="204" w:name="_Toc524625294"/>
                            <w:bookmarkStart w:id="205" w:name="_Toc52540510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6</w:t>
                            </w:r>
                            <w:r w:rsidR="00462132">
                              <w:fldChar w:fldCharType="end"/>
                            </w:r>
                            <w:r>
                              <w:t xml:space="preserve">: </w:t>
                            </w:r>
                            <w:r w:rsidRPr="0089383C">
                              <w:t>Four different possible rotation of the Z-</w:t>
                            </w:r>
                            <w:r>
                              <w:t xml:space="preserve">frame </w:t>
                            </w:r>
                            <w:r w:rsidRPr="0089383C">
                              <w:t>marker</w:t>
                            </w:r>
                            <w:bookmarkEnd w:id="203"/>
                            <w:bookmarkEnd w:id="204"/>
                            <w:bookmarkEnd w:id="205"/>
                            <w:r>
                              <w:t xml:space="preserve">. Each model has a different rotation equ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F09D82" id="Text Box 1073741848" o:spid="_x0000_s1159" type="#_x0000_t202" style="position:absolute;left:0;text-align:left;margin-left:400.35pt;margin-top:493.75pt;width:451.55pt;height:.05pt;z-index:251800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" stroked="f">
                <v:textbox style="mso-fit-shape-to-text:t" inset="0,0,0,0">
                  <w:txbxContent>
                    <w:p w:rsidR="00106491" w:rsidRPr="00091071" w:rsidRDefault="00106491" w:rsidP="007270E0">
                      <w:pPr>
                        <w:pStyle w:val="Caption"/>
                      </w:pPr>
                      <w:bookmarkStart w:id="206" w:name="_Toc523735311"/>
                      <w:bookmarkStart w:id="207" w:name="_Toc524625294"/>
                      <w:bookmarkStart w:id="208" w:name="_Toc525405108"/>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6</w:t>
                      </w:r>
                      <w:r w:rsidR="00462132">
                        <w:fldChar w:fldCharType="end"/>
                      </w:r>
                      <w:r>
                        <w:t xml:space="preserve">: </w:t>
                      </w:r>
                      <w:r w:rsidRPr="0089383C">
                        <w:t>Four different possible rotation of the Z-</w:t>
                      </w:r>
                      <w:r>
                        <w:t xml:space="preserve">frame </w:t>
                      </w:r>
                      <w:r w:rsidRPr="0089383C">
                        <w:t>marker</w:t>
                      </w:r>
                      <w:bookmarkEnd w:id="206"/>
                      <w:bookmarkEnd w:id="207"/>
                      <w:bookmarkEnd w:id="208"/>
                      <w:r>
                        <w:t xml:space="preserve">. Each model has a different rotation equation. </w:t>
                      </w:r>
                    </w:p>
                  </w:txbxContent>
                </v:textbox>
                <w10:wrap type="topAndBottom" anchorx="margin"/>
              </v:shape>
            </w:pict>
          </mc:Fallback>
        </mc:AlternateContent>
      </w:r>
      <w:r w:rsidR="00E1574E">
        <w:rPr>
          <w:noProof/>
        </w:rPr>
        <mc:AlternateContent>
          <mc:Choice Requires="wps">
            <w:drawing>
              <wp:anchor distT="0" distB="0" distL="114300" distR="114300" simplePos="0" relativeHeight="251563520" behindDoc="0" locked="0" layoutInCell="1" allowOverlap="1" wp14:anchorId="72B60786" wp14:editId="4C4B8B47">
                <wp:simplePos x="0" y="0"/>
                <wp:positionH relativeFrom="column">
                  <wp:posOffset>1976755</wp:posOffset>
                </wp:positionH>
                <wp:positionV relativeFrom="paragraph">
                  <wp:posOffset>481584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ED14" id="Straight Arrow Connector 85" o:spid="_x0000_s1026" type="#_x0000_t32" style="position:absolute;margin-left:155.65pt;margin-top:379.2pt;width:12.75pt;height:1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" strokecolor="#5b9bd5 [3204]" strokeweight=".5pt">
                <v:stroke endarrow="block" joinstyle="miter"/>
              </v:shape>
            </w:pict>
          </mc:Fallback>
        </mc:AlternateContent>
      </w:r>
      <w:r w:rsidR="00FE1498">
        <w:rPr>
          <w:noProof/>
        </w:rPr>
        <mc:AlternateContent>
          <mc:Choice Requires="wps">
            <w:drawing>
              <wp:anchor distT="0" distB="0" distL="114300" distR="114300" simplePos="0" relativeHeight="251564544" behindDoc="0" locked="0" layoutInCell="1" allowOverlap="1" wp14:anchorId="092AF657" wp14:editId="50392F63">
                <wp:simplePos x="0" y="0"/>
                <wp:positionH relativeFrom="column">
                  <wp:posOffset>1961233</wp:posOffset>
                </wp:positionH>
                <wp:positionV relativeFrom="paragraph">
                  <wp:posOffset>506130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106491" w:rsidRDefault="00106491"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AF657" id="Text Box 86" o:spid="_x0000_s1160" type="#_x0000_t202" style="position:absolute;left:0;text-align:left;margin-left:154.45pt;margin-top:398.55pt;width:1in;height:23.2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" fillcolor="white [3201]" stroked="f" strokeweight=".5pt">
                <v:textbox>
                  <w:txbxContent>
                    <w:p w:rsidR="00106491" w:rsidRDefault="00106491" w:rsidP="00D31B09">
                      <w:r>
                        <w:t>innerpoint</w:t>
                      </w:r>
                    </w:p>
                  </w:txbxContent>
                </v:textbox>
              </v:shape>
            </w:pict>
          </mc:Fallback>
        </mc:AlternateContent>
      </w:r>
      <w:r w:rsidR="004A3EEB">
        <w:rPr>
          <w:noProof/>
        </w:rPr>
        <mc:AlternateContent>
          <mc:Choice Requires="wps">
            <w:drawing>
              <wp:anchor distT="0" distB="0" distL="114300" distR="114300" simplePos="0" relativeHeight="251568640" behindDoc="0" locked="0" layoutInCell="1" allowOverlap="1" wp14:anchorId="3CDBC341" wp14:editId="55DE69BB">
                <wp:simplePos x="0" y="0"/>
                <wp:positionH relativeFrom="column">
                  <wp:posOffset>4330841</wp:posOffset>
                </wp:positionH>
                <wp:positionV relativeFrom="paragraph">
                  <wp:posOffset>2793295</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106491" w:rsidRPr="00F22E16" w:rsidRDefault="00106491"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BC341" id="Text Box 91" o:spid="_x0000_s1161" type="#_x0000_t202" style="position:absolute;left:0;text-align:left;margin-left:341pt;margin-top:219.95pt;width:52.5pt;height:26.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" fillcolor="white [3201]" stroked="f" strokeweight=".5pt">
                <v:textbox>
                  <w:txbxContent>
                    <w:p w:rsidR="00106491" w:rsidRPr="00F22E16" w:rsidRDefault="00106491" w:rsidP="00D31B09">
                      <w:r w:rsidRPr="00F22E16">
                        <w:t>D=</w:t>
                      </w:r>
                      <w:r>
                        <w:t>27</w:t>
                      </w:r>
                      <w:r w:rsidRPr="00F22E16">
                        <w:t>0</w:t>
                      </w:r>
                    </w:p>
                  </w:txbxContent>
                </v:textbox>
              </v:shape>
            </w:pict>
          </mc:Fallback>
        </mc:AlternateContent>
      </w:r>
      <w:r w:rsidR="009E06C9">
        <w:rPr>
          <w:noProof/>
        </w:rPr>
        <mc:AlternateContent>
          <mc:Choice Requires="wps">
            <w:drawing>
              <wp:anchor distT="0" distB="0" distL="114300" distR="114300" simplePos="0" relativeHeight="251569664" behindDoc="0" locked="0" layoutInCell="1" allowOverlap="1" wp14:anchorId="508B11F6" wp14:editId="023CDAD8">
                <wp:simplePos x="0" y="0"/>
                <wp:positionH relativeFrom="column">
                  <wp:posOffset>4252030</wp:posOffset>
                </wp:positionH>
                <wp:positionV relativeFrom="paragraph">
                  <wp:posOffset>5630686</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106491" w:rsidRPr="00F22E16" w:rsidRDefault="00106491"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8B11F6" id="Text Box 92" o:spid="_x0000_s1162" type="#_x0000_t202" style="position:absolute;left:0;text-align:left;margin-left:334.8pt;margin-top:443.35pt;width:43.5pt;height:26.2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" fillcolor="white [3201]" stroked="f" strokeweight=".5pt">
                <v:textbox>
                  <w:txbxContent>
                    <w:p w:rsidR="00106491" w:rsidRPr="00F22E16" w:rsidRDefault="00106491" w:rsidP="00D31B09">
                      <w:r w:rsidRPr="00F22E16">
                        <w:t>D=0</w:t>
                      </w:r>
                    </w:p>
                  </w:txbxContent>
                </v:textbox>
              </v:shape>
            </w:pict>
          </mc:Fallback>
        </mc:AlternateContent>
      </w:r>
      <w:r w:rsidR="009E06C9">
        <w:rPr>
          <w:noProof/>
        </w:rPr>
        <mc:AlternateContent>
          <mc:Choice Requires="wps">
            <w:drawing>
              <wp:anchor distT="0" distB="0" distL="114300" distR="114300" simplePos="0" relativeHeight="251938304" behindDoc="0" locked="0" layoutInCell="1" allowOverlap="1" wp14:anchorId="73A44717" wp14:editId="00482729">
                <wp:simplePos x="0" y="0"/>
                <wp:positionH relativeFrom="column">
                  <wp:posOffset>3217968</wp:posOffset>
                </wp:positionH>
                <wp:positionV relativeFrom="paragraph">
                  <wp:posOffset>5652487</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44717" id="Text Box 1073741957" o:spid="_x0000_s1163" type="#_x0000_t202" style="position:absolute;left:0;text-align:left;margin-left:253.4pt;margin-top:445.1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" stroked="f">
                <v:textbox inset="0,0,0,0">
                  <w:txbxContent>
                    <w:p w:rsidR="00106491" w:rsidRPr="00CF759E" w:rsidRDefault="00106491" w:rsidP="00251888">
                      <w:pPr>
                        <w:pStyle w:val="Caption"/>
                      </w:pPr>
                      <w:r>
                        <w:t>(d)</w:t>
                      </w:r>
                    </w:p>
                  </w:txbxContent>
                </v:textbox>
                <w10:wrap type="topAndBottom"/>
              </v:shape>
            </w:pict>
          </mc:Fallback>
        </mc:AlternateContent>
      </w:r>
      <w:r w:rsidR="009E06C9">
        <w:rPr>
          <w:noProof/>
        </w:rPr>
        <mc:AlternateContent>
          <mc:Choice Requires="wps">
            <w:drawing>
              <wp:anchor distT="0" distB="0" distL="114300" distR="114300" simplePos="0" relativeHeight="251936256" behindDoc="0" locked="0" layoutInCell="1" allowOverlap="1" wp14:anchorId="6B13065D" wp14:editId="53E82003">
                <wp:simplePos x="0" y="0"/>
                <wp:positionH relativeFrom="column">
                  <wp:posOffset>190853</wp:posOffset>
                </wp:positionH>
                <wp:positionV relativeFrom="paragraph">
                  <wp:posOffset>5678029</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3065D" id="Text Box 1073741956" o:spid="_x0000_s1164" type="#_x0000_t202" style="position:absolute;left:0;text-align:left;margin-left:15.05pt;margin-top:447.1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U4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" stroked="f">
                <v:textbox inset="0,0,0,0">
                  <w:txbxContent>
                    <w:p w:rsidR="00106491" w:rsidRPr="00CF759E" w:rsidRDefault="00106491" w:rsidP="00251888">
                      <w:pPr>
                        <w:pStyle w:val="Caption"/>
                      </w:pPr>
                      <w:r>
                        <w:t>(c)</w:t>
                      </w:r>
                    </w:p>
                  </w:txbxContent>
                </v:textbox>
                <w10:wrap type="topAndBottom"/>
              </v:shape>
            </w:pict>
          </mc:Fallback>
        </mc:AlternateContent>
      </w:r>
      <w:r w:rsidR="009E06C9">
        <w:rPr>
          <w:noProof/>
        </w:rPr>
        <mc:AlternateContent>
          <mc:Choice Requires="wps">
            <w:drawing>
              <wp:anchor distT="0" distB="0" distL="114300" distR="114300" simplePos="0" relativeHeight="251566592" behindDoc="0" locked="0" layoutInCell="1" allowOverlap="1" wp14:anchorId="0B20EF7B" wp14:editId="098FF3BD">
                <wp:simplePos x="0" y="0"/>
                <wp:positionH relativeFrom="column">
                  <wp:posOffset>1028700</wp:posOffset>
                </wp:positionH>
                <wp:positionV relativeFrom="paragraph">
                  <wp:posOffset>5677676</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106491" w:rsidRPr="00F22E16" w:rsidRDefault="00106491"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20EF7B" id="Text Box 89" o:spid="_x0000_s1165" type="#_x0000_t202" style="position:absolute;left:0;text-align:left;margin-left:81pt;margin-top:447.05pt;width:43.5pt;height:26.2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W8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" fillcolor="white [3201]" stroked="f" strokeweight=".5pt">
                <v:textbox>
                  <w:txbxContent>
                    <w:p w:rsidR="00106491" w:rsidRPr="00F22E16" w:rsidRDefault="00106491" w:rsidP="00D31B09">
                      <w:r w:rsidRPr="00F22E16">
                        <w:t>D=</w:t>
                      </w:r>
                      <w:r>
                        <w:t>9</w:t>
                      </w:r>
                      <w:r w:rsidRPr="00F22E16">
                        <w:t>0</w:t>
                      </w:r>
                    </w:p>
                  </w:txbxContent>
                </v:textbox>
              </v:shape>
            </w:pict>
          </mc:Fallback>
        </mc:AlternateContent>
      </w:r>
      <w:r w:rsidR="009E06C9">
        <w:rPr>
          <w:noProof/>
        </w:rPr>
        <mc:AlternateContent>
          <mc:Choice Requires="wps">
            <w:drawing>
              <wp:anchor distT="0" distB="0" distL="114300" distR="114300" simplePos="0" relativeHeight="251934208" behindDoc="0" locked="0" layoutInCell="1" allowOverlap="1" wp14:anchorId="72865A05" wp14:editId="27387325">
                <wp:simplePos x="0" y="0"/>
                <wp:positionH relativeFrom="column">
                  <wp:posOffset>3213877</wp:posOffset>
                </wp:positionH>
                <wp:positionV relativeFrom="paragraph">
                  <wp:posOffset>2765919</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65A05" id="Text Box 1073741955" o:spid="_x0000_s1166" type="#_x0000_t202" style="position:absolute;left:0;text-align:left;margin-left:253.05pt;margin-top:217.8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" stroked="f">
                <v:textbox inset="0,0,0,0">
                  <w:txbxContent>
                    <w:p w:rsidR="00106491" w:rsidRPr="00CF759E" w:rsidRDefault="00106491" w:rsidP="00251888">
                      <w:pPr>
                        <w:pStyle w:val="Caption"/>
                      </w:pPr>
                      <w:r>
                        <w:t>(b)</w:t>
                      </w:r>
                    </w:p>
                  </w:txbxContent>
                </v:textbox>
                <w10:wrap type="topAndBottom"/>
              </v:shape>
            </w:pict>
          </mc:Fallback>
        </mc:AlternateContent>
      </w:r>
      <w:r w:rsidR="009E06C9">
        <w:rPr>
          <w:noProof/>
        </w:rPr>
        <mc:AlternateContent>
          <mc:Choice Requires="wps">
            <w:drawing>
              <wp:anchor distT="0" distB="0" distL="114300" distR="114300" simplePos="0" relativeHeight="251932160" behindDoc="0" locked="0" layoutInCell="1" allowOverlap="1" wp14:anchorId="3BA619B3" wp14:editId="6E34B7E6">
                <wp:simplePos x="0" y="0"/>
                <wp:positionH relativeFrom="margin">
                  <wp:align>left</wp:align>
                </wp:positionH>
                <wp:positionV relativeFrom="paragraph">
                  <wp:posOffset>2770646</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106491" w:rsidRPr="00CF759E" w:rsidRDefault="00106491" w:rsidP="00251888">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619B3" id="Text Box 1073741952" o:spid="_x0000_s1167" type="#_x0000_t202" style="position:absolute;left:0;text-align:left;margin-left:0;margin-top:218.15pt;width:70.35pt;height:13.75pt;z-index:251932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ky8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" stroked="f">
                <v:textbox inset="0,0,0,0">
                  <w:txbxContent>
                    <w:p w:rsidR="00106491" w:rsidRPr="00CF759E" w:rsidRDefault="00106491" w:rsidP="00251888">
                      <w:pPr>
                        <w:pStyle w:val="Caption"/>
                      </w:pPr>
                      <w:r>
                        <w:t>(</w:t>
                      </w:r>
                      <w:r w:rsidRPr="00CF759E">
                        <w:t>a</w:t>
                      </w:r>
                      <w:r>
                        <w:t>)</w:t>
                      </w:r>
                    </w:p>
                  </w:txbxContent>
                </v:textbox>
                <w10:wrap type="topAndBottom" anchorx="margin"/>
              </v:shape>
            </w:pict>
          </mc:Fallback>
        </mc:AlternateContent>
      </w:r>
      <w:r w:rsidR="009E06C9">
        <w:rPr>
          <w:noProof/>
        </w:rPr>
        <mc:AlternateContent>
          <mc:Choice Requires="wps">
            <w:drawing>
              <wp:anchor distT="0" distB="0" distL="114300" distR="114300" simplePos="0" relativeHeight="251567616" behindDoc="0" locked="0" layoutInCell="1" allowOverlap="1" wp14:anchorId="777FE484" wp14:editId="006EA6CD">
                <wp:simplePos x="0" y="0"/>
                <wp:positionH relativeFrom="column">
                  <wp:posOffset>1058686</wp:posOffset>
                </wp:positionH>
                <wp:positionV relativeFrom="paragraph">
                  <wp:posOffset>2814108</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106491" w:rsidRPr="00F22E16" w:rsidRDefault="00106491"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FE484" id="Text Box 90" o:spid="_x0000_s1168" type="#_x0000_t202" style="position:absolute;left:0;text-align:left;margin-left:83.35pt;margin-top:221.6pt;width:51pt;height:26.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" fillcolor="white [3201]" stroked="f" strokeweight=".5pt">
                <v:textbox>
                  <w:txbxContent>
                    <w:p w:rsidR="00106491" w:rsidRPr="00F22E16" w:rsidRDefault="00106491" w:rsidP="00D31B09">
                      <w:r w:rsidRPr="00F22E16">
                        <w:t>D=</w:t>
                      </w:r>
                      <w:r>
                        <w:t>18</w:t>
                      </w:r>
                      <w:r w:rsidRPr="00F22E16">
                        <w:t>0</w:t>
                      </w:r>
                    </w:p>
                  </w:txbxContent>
                </v:textbox>
              </v:shape>
            </w:pict>
          </mc:Fallback>
        </mc:AlternateContent>
      </w:r>
      <w:r w:rsidR="009E06C9">
        <w:rPr>
          <w:noProof/>
        </w:rPr>
        <mc:AlternateContent>
          <mc:Choice Requires="wps">
            <w:drawing>
              <wp:anchor distT="0" distB="0" distL="114300" distR="114300" simplePos="0" relativeHeight="251562496" behindDoc="0" locked="0" layoutInCell="1" allowOverlap="1" wp14:anchorId="3001A9EA" wp14:editId="4AE04CA0">
                <wp:simplePos x="0" y="0"/>
                <wp:positionH relativeFrom="column">
                  <wp:posOffset>2002296</wp:posOffset>
                </wp:positionH>
                <wp:positionV relativeFrom="paragraph">
                  <wp:posOffset>2042513</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106491" w:rsidRDefault="00106491"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1A9EA" id="Text Box 84" o:spid="_x0000_s1169" type="#_x0000_t202" style="position:absolute;left:0;text-align:left;margin-left:157.65pt;margin-top:160.85pt;width:73.6pt;height:23.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" fillcolor="white [3201]" stroked="f" strokeweight=".5pt">
                <v:textbox>
                  <w:txbxContent>
                    <w:p w:rsidR="00106491" w:rsidRDefault="00106491" w:rsidP="00D31B09">
                      <w:r>
                        <w:t>innerpoint</w:t>
                      </w:r>
                    </w:p>
                  </w:txbxContent>
                </v:textbox>
              </v:shape>
            </w:pict>
          </mc:Fallback>
        </mc:AlternateContent>
      </w:r>
      <w:r w:rsidR="009E06C9">
        <w:rPr>
          <w:noProof/>
        </w:rPr>
        <mc:AlternateContent>
          <mc:Choice Requires="wps">
            <w:drawing>
              <wp:anchor distT="0" distB="0" distL="114300" distR="114300" simplePos="0" relativeHeight="251565568" behindDoc="0" locked="0" layoutInCell="1" allowOverlap="1" wp14:anchorId="19E87A92" wp14:editId="06B2E625">
                <wp:simplePos x="0" y="0"/>
                <wp:positionH relativeFrom="column">
                  <wp:posOffset>1010356</wp:posOffset>
                </wp:positionH>
                <wp:positionV relativeFrom="paragraph">
                  <wp:posOffset>17430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2FD60" id="Straight Arrow Connector 88" o:spid="_x0000_s1026" type="#_x0000_t32" style="position:absolute;margin-left:79.55pt;margin-top:137.25pt;width:61.5pt;height:32.25pt;z-index:25156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" strokecolor="#5b9bd5 [3204]" strokeweight=".5pt">
                <v:stroke endarrow="block" joinstyle="miter"/>
              </v:shape>
            </w:pict>
          </mc:Fallback>
        </mc:AlternateContent>
      </w:r>
    </w:p>
    <w:p w:rsidR="0089383C" w:rsidRDefault="0089383C" w:rsidP="00D31B09"/>
    <w:p w:rsidR="005320F1" w:rsidRDefault="00085C81" w:rsidP="00160B84">
      <w:r>
        <w:lastRenderedPageBreak/>
        <w:t>In the next step</w:t>
      </w:r>
      <w:r w:rsidR="006E00F9">
        <w:t>,</w:t>
      </w:r>
      <w:r>
        <w:t xml:space="preserve"> the algorithm detect</w:t>
      </w:r>
      <w:r w:rsidR="006C762B">
        <w:t>s</w:t>
      </w:r>
      <w:r w:rsidR="006E00F9">
        <w:t xml:space="preserve"> the</w:t>
      </w:r>
      <w:r w:rsidR="006F4EFA">
        <w:t xml:space="preserve"> nearest</w:t>
      </w:r>
      <w:r w:rsidR="006E00F9">
        <w:t xml:space="preserve"> neighbor</w:t>
      </w:r>
      <w:r w:rsidR="00602610">
        <w:t xml:space="preserve"> points</w:t>
      </w:r>
      <w:r w:rsidR="006E00F9">
        <w:t xml:space="preserve"> </w:t>
      </w:r>
      <w:r w:rsidR="00BF4E30">
        <w:t>for</w:t>
      </w:r>
      <w:r w:rsidR="006E00F9">
        <w:t xml:space="preserve"> the </w:t>
      </w:r>
      <w:r w:rsidR="00160B84">
        <w:t>P</w:t>
      </w:r>
      <w:r w:rsidR="006E00F9">
        <w:t>1</w:t>
      </w:r>
      <w:r w:rsidR="00B810AA">
        <w:t>. I</w:t>
      </w:r>
      <w:r w:rsidR="00602610">
        <w:t>f there is</w:t>
      </w:r>
      <w:r w:rsidR="006D07AA">
        <w:t xml:space="preserve"> </w:t>
      </w:r>
      <w:r w:rsidR="00BF4E30">
        <w:t xml:space="preserve">only </w:t>
      </w:r>
      <w:r w:rsidR="006D07AA">
        <w:t>one neighbor</w:t>
      </w:r>
      <w:r w:rsidR="00111AEB">
        <w:t xml:space="preserve"> for the </w:t>
      </w:r>
      <w:r w:rsidR="00160B84">
        <w:t>P</w:t>
      </w:r>
      <w:r w:rsidR="00111AEB">
        <w:t>1, the Z-frame</w:t>
      </w:r>
      <w:r w:rsidR="006D07AA">
        <w:t xml:space="preserve"> has one of the </w:t>
      </w:r>
      <w:r w:rsidR="007C0BFF">
        <w:t>shape model in Figure 3.2</w:t>
      </w:r>
      <w:r w:rsidR="00BF4E30">
        <w:t>6</w:t>
      </w:r>
      <w:r w:rsidR="006D07AA">
        <w:t xml:space="preserve"> </w:t>
      </w:r>
      <w:r w:rsidR="007C0BFF">
        <w:t>(</w:t>
      </w:r>
      <w:r w:rsidR="006D07AA">
        <w:t>a</w:t>
      </w:r>
      <w:r w:rsidR="007C0BFF">
        <w:t>) and 3.2</w:t>
      </w:r>
      <w:r w:rsidR="00BF4E30">
        <w:t>6</w:t>
      </w:r>
      <w:r w:rsidR="006D07AA">
        <w:t xml:space="preserve"> </w:t>
      </w:r>
      <w:r w:rsidR="007C0BFF">
        <w:t>(</w:t>
      </w:r>
      <w:r w:rsidR="006D07AA">
        <w:t>b</w:t>
      </w:r>
      <w:r w:rsidR="007C0BFF">
        <w:t>)</w:t>
      </w:r>
      <w:r w:rsidR="006D07AA">
        <w:t xml:space="preserve">, and if </w:t>
      </w:r>
      <w:r w:rsidR="00BF4E30">
        <w:t>there are</w:t>
      </w:r>
      <w:r w:rsidR="006D07AA">
        <w:t xml:space="preserve"> two neighbors</w:t>
      </w:r>
      <w:r w:rsidR="00D9727D">
        <w:t xml:space="preserve"> the shape models in Figure 3.2</w:t>
      </w:r>
      <w:r w:rsidR="00BF4E30">
        <w:t>6</w:t>
      </w:r>
      <w:r w:rsidR="00D9727D">
        <w:t xml:space="preserve"> (</w:t>
      </w:r>
      <w:r w:rsidR="00D01E6B">
        <w:t>c</w:t>
      </w:r>
      <w:r w:rsidR="00D9727D">
        <w:t>)</w:t>
      </w:r>
      <w:r w:rsidR="00D01E6B">
        <w:t xml:space="preserve"> and</w:t>
      </w:r>
      <w:r w:rsidR="00D9727D">
        <w:t xml:space="preserve"> 3.2</w:t>
      </w:r>
      <w:r w:rsidR="00BF4E30">
        <w:t>6</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w:t>
      </w:r>
      <w:r w:rsidR="00B800E2">
        <w:t xml:space="preserve">the </w:t>
      </w:r>
      <w:r w:rsidR="00A554AA">
        <w:t xml:space="preserve">algorithm </w:t>
      </w:r>
      <w:r w:rsidR="00BF4E30">
        <w:t>must</w:t>
      </w:r>
      <w:r w:rsidR="00E73BDE">
        <w:t xml:space="preserve"> detect</w:t>
      </w:r>
      <w:r w:rsidR="00A554AA">
        <w:t xml:space="preserve"> a point called </w:t>
      </w:r>
      <w:r w:rsidR="00A554AA" w:rsidRPr="00A554AA">
        <w:rPr>
          <w:i/>
          <w:iCs/>
        </w:rPr>
        <w:t>innerpoint</w:t>
      </w:r>
      <w:r w:rsidR="00A554AA">
        <w:rPr>
          <w:i/>
          <w:iCs/>
        </w:rPr>
        <w:t xml:space="preserve">, </w:t>
      </w:r>
      <w:r w:rsidR="00A554AA">
        <w:t xml:space="preserve">which is located between </w:t>
      </w:r>
      <w:r w:rsidR="00160B84">
        <w:t>P</w:t>
      </w:r>
      <w:r w:rsidR="00A554AA">
        <w:t xml:space="preserve">1 </w:t>
      </w:r>
      <w:r w:rsidR="00E73BDE">
        <w:t>(</w:t>
      </w:r>
      <w:r w:rsidR="00A554AA">
        <w:t xml:space="preserve">or </w:t>
      </w:r>
      <w:r w:rsidR="00160B84">
        <w:t>P</w:t>
      </w:r>
      <w:r w:rsidR="00A554AA">
        <w:t>7</w:t>
      </w:r>
      <w:r w:rsidR="00E73BDE">
        <w:t>)</w:t>
      </w:r>
      <w:r w:rsidR="00A554AA">
        <w:t xml:space="preserve"> and the po</w:t>
      </w:r>
      <w:r w:rsidR="000F12FC">
        <w:t>int with a minimum y coordinate</w:t>
      </w:r>
      <w:r w:rsidR="00E73BDE">
        <w:t>,</w:t>
      </w:r>
      <w:r w:rsidR="00332227">
        <w:t xml:space="preserve"> as it is shown in Figure 3.2</w:t>
      </w:r>
      <w:r w:rsidR="00E56E6C">
        <w:t>6</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B84">
        <w:t>e</w:t>
      </w:r>
      <w:r w:rsidR="00BA0CDF">
        <w:t>quation 3.</w:t>
      </w:r>
      <w:r w:rsidR="00136E80">
        <w:t>1</w:t>
      </w:r>
      <w:r w:rsidR="00E71B35">
        <w:t>7</w:t>
      </w:r>
      <w:r w:rsidR="00384072">
        <w:t>.</w:t>
      </w:r>
    </w:p>
    <w:p w:rsidR="00136E80" w:rsidRDefault="00136E80" w:rsidP="00BA0CDF"/>
    <w:p w:rsidR="00B716DC" w:rsidRDefault="00136E80" w:rsidP="00BF4E30">
      <w:pPr>
        <w:ind w:left="2880" w:firstLine="720"/>
        <w:rPr>
          <w:rFonts w:eastAsiaTheme="minorEastAsia"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B716DC">
        <w:rPr>
          <w:rFonts w:eastAsiaTheme="minorEastAsia" w:cstheme="minorHAnsi"/>
        </w:rPr>
        <w:t>,</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p>
    <w:p w:rsidR="00384072" w:rsidRDefault="00136E80" w:rsidP="00B716DC">
      <w:pPr>
        <w:pStyle w:val="Caption"/>
        <w:ind w:left="2880" w:firstLine="720"/>
        <w:rPr>
          <w:rFonts w:eastAsiaTheme="minorEastAsia"/>
        </w:rPr>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9915A7" w:rsidRPr="009915A7">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17</w:t>
      </w:r>
      <w:r w:rsidR="004B2E70">
        <w:rPr>
          <w:rFonts w:eastAsiaTheme="minorEastAsia"/>
          <w:i w:val="0"/>
          <w:iCs w:val="0"/>
        </w:rPr>
        <w:fldChar w:fldCharType="end"/>
      </w:r>
      <w:r w:rsidR="00B716DC" w:rsidRPr="009915A7">
        <w:rPr>
          <w:rFonts w:eastAsiaTheme="minorEastAsia"/>
          <w:i w:val="0"/>
          <w:iCs w:val="0"/>
        </w:rPr>
        <w:t>)</w:t>
      </w:r>
      <w:r w:rsidR="00633E0E">
        <w:rPr>
          <w:rFonts w:eastAsiaTheme="minorEastAsia"/>
        </w:rPr>
        <w:tab/>
      </w:r>
    </w:p>
    <w:p w:rsidR="00BF4E30" w:rsidRDefault="00BF4E30" w:rsidP="00633E0E">
      <w:pPr>
        <w:ind w:left="2880" w:firstLine="720"/>
      </w:pPr>
    </w:p>
    <w:p w:rsidR="00F52279" w:rsidRDefault="00384072" w:rsidP="00160B84">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A5387A">
        <w:t>passes through</w:t>
      </w:r>
      <w:r w:rsidR="004468C1">
        <w:t xml:space="preserve"> </w:t>
      </w:r>
      <w:r w:rsidR="00160B84">
        <w:t>P</w:t>
      </w:r>
      <w:r w:rsidR="004468C1">
        <w:t xml:space="preserve">1 and </w:t>
      </w:r>
      <w:r w:rsidR="00160B84">
        <w:t>P</w:t>
      </w:r>
      <w:r w:rsidR="004468C1">
        <w:t>7,</w:t>
      </w:r>
      <w:r w:rsidR="00D921D6">
        <w:t xml:space="preserve"> and </w:t>
      </w:r>
      <w:r w:rsidR="002F191E">
        <w:t xml:space="preserve">the y axis, </w:t>
      </w:r>
      <w:r w:rsidR="00BF1AE9">
        <w:t xml:space="preserve">D corresponds to the </w:t>
      </w:r>
      <w:r w:rsidR="00DA3EB3">
        <w:t xml:space="preserve">defined </w:t>
      </w:r>
      <w:r w:rsidR="00BF1AE9">
        <w:t xml:space="preserve">angle </w:t>
      </w:r>
      <w:r w:rsidR="002F191E">
        <w:t>for</w:t>
      </w:r>
      <w:r w:rsidR="00A557A6">
        <w:t xml:space="preserve"> </w:t>
      </w:r>
      <w:r w:rsidR="00D921D6">
        <w:t xml:space="preserve">each </w:t>
      </w:r>
      <w:r w:rsidR="00A557A6">
        <w:t>model</w:t>
      </w:r>
      <w:r w:rsidR="006728A4">
        <w:t>.</w:t>
      </w:r>
      <w:r w:rsidR="003C6A01">
        <w:rPr>
          <w:rFonts w:cstheme="minorHAnsi"/>
        </w:rPr>
        <w:t xml:space="preserve"> </w:t>
      </w:r>
      <w:r w:rsidR="00AC1439">
        <w:rPr>
          <w:rFonts w:cstheme="minorHAnsi"/>
        </w:rPr>
        <w:t xml:space="preserve">Therefore, a rotation matrix is calculated </w:t>
      </w:r>
      <w:r w:rsidR="002F191E">
        <w:rPr>
          <w:rFonts w:cstheme="minorHAnsi"/>
        </w:rPr>
        <w:t xml:space="preserve">which must </w:t>
      </w:r>
      <w:r w:rsidR="00AC1439">
        <w:rPr>
          <w:rFonts w:cstheme="minorHAnsi"/>
        </w:rPr>
        <w:t>be multiplied with the centroids matrix</w:t>
      </w:r>
      <w:r w:rsidR="00D421FA">
        <w:rPr>
          <w:rFonts w:cstheme="minorHAnsi"/>
        </w:rPr>
        <w:t>.</w:t>
      </w:r>
      <w:r w:rsidR="00DC1C0E">
        <w:rPr>
          <w:rFonts w:cstheme="minorHAnsi"/>
        </w:rPr>
        <w:t xml:space="preserve"> The ordered coordinate</w:t>
      </w:r>
      <w:r w:rsidR="00F65469">
        <w:rPr>
          <w:rFonts w:cstheme="minorHAnsi"/>
        </w:rPr>
        <w:t>s</w:t>
      </w:r>
      <w:r w:rsidR="00DC1C0E">
        <w:rPr>
          <w:rFonts w:cstheme="minorHAnsi"/>
        </w:rPr>
        <w:t xml:space="preserve"> of the Z-frame </w:t>
      </w:r>
      <w:r w:rsidR="00F65469">
        <w:rPr>
          <w:rFonts w:cstheme="minorHAnsi"/>
        </w:rPr>
        <w:t xml:space="preserve">fiducials are </w:t>
      </w:r>
      <w:r w:rsidR="00DC1C0E">
        <w:rPr>
          <w:rFonts w:cstheme="minorHAnsi"/>
        </w:rPr>
        <w:t xml:space="preserve">then applied </w:t>
      </w:r>
      <w:r w:rsidR="0080064E">
        <w:rPr>
          <w:rFonts w:cstheme="minorHAnsi"/>
        </w:rPr>
        <w:t>to</w:t>
      </w:r>
      <w:r w:rsidR="00DC1C0E">
        <w:rPr>
          <w:rFonts w:cstheme="minorHAnsi"/>
        </w:rPr>
        <w:t xml:space="preserve"> the next procedures.</w:t>
      </w:r>
    </w:p>
    <w:p w:rsidR="002256E3" w:rsidRDefault="002256E3" w:rsidP="004A7949">
      <w:pPr>
        <w:rPr>
          <w:rFonts w:cstheme="minorHAnsi"/>
        </w:rPr>
      </w:pPr>
    </w:p>
    <w:p w:rsidR="00BD5989" w:rsidRPr="00BD5989" w:rsidRDefault="00BD5989" w:rsidP="002256E3">
      <w:pPr>
        <w:pStyle w:val="Heading4"/>
        <w:spacing w:before="0"/>
      </w:pPr>
      <w:bookmarkStart w:id="209" w:name="_Ref523927173"/>
      <w:bookmarkStart w:id="210" w:name="_Toc525387392"/>
      <w:r w:rsidRPr="00BD5989">
        <w:t>Distance calculation and calibration</w:t>
      </w:r>
      <w:bookmarkEnd w:id="209"/>
      <w:bookmarkEnd w:id="210"/>
    </w:p>
    <w:p w:rsidR="00DD104B" w:rsidRPr="00374FBD" w:rsidRDefault="00883F5B" w:rsidP="001624E4">
      <w:r>
        <w:t xml:space="preserve">In the calibration part, a coefficient </w:t>
      </w:r>
      <w:r w:rsidR="00DA546F">
        <w:t>has to</w:t>
      </w:r>
      <w:r>
        <w:t xml:space="preserve"> be calculated to </w:t>
      </w:r>
      <w:r w:rsidR="00F933E5">
        <w:t>transfer</w:t>
      </w:r>
      <w:r w:rsidR="00266C74">
        <w:t xml:space="preserve"> the</w:t>
      </w:r>
      <w:r w:rsidR="00F933E5">
        <w:t xml:space="preserve"> points from</w:t>
      </w:r>
      <w:r w:rsidR="00DA546F">
        <w:t xml:space="preserve"> the</w:t>
      </w:r>
      <w:r w:rsidR="00F933E5">
        <w:t xml:space="preserve"> image coordinate system</w:t>
      </w:r>
      <w:r w:rsidR="002A56AC">
        <w:t xml:space="preserve"> (pixel)</w:t>
      </w:r>
      <w:r w:rsidR="00F933E5">
        <w:t xml:space="preserve"> to the frame coordinate system</w:t>
      </w:r>
      <w:r w:rsidR="002A56AC">
        <w:t xml:space="preserve"> (millimeter)</w:t>
      </w:r>
      <w:r w:rsidR="00F933E5">
        <w:t>.</w:t>
      </w:r>
      <w:r w:rsidR="008A4079">
        <w:t xml:space="preserve"> In DICOM images, </w:t>
      </w:r>
      <w:r w:rsidR="002327BC">
        <w:t>pixel spa</w:t>
      </w:r>
      <w:r w:rsidR="00016286">
        <w:t>cing</w:t>
      </w:r>
      <w:r w:rsidR="000170DD">
        <w:t xml:space="preserve"> is defined as the physical distance</w:t>
      </w:r>
      <w:r w:rsidR="002A56AC">
        <w:t xml:space="preserve"> (mm)</w:t>
      </w:r>
      <w:r w:rsidR="000170DD">
        <w:t xml:space="preserve"> between the centers of </w:t>
      </w:r>
      <w:r w:rsidR="006F0F0E">
        <w:t>each pixel</w:t>
      </w:r>
      <w:r w:rsidR="00016286">
        <w:t>.</w:t>
      </w:r>
      <w:r w:rsidR="00A1453E">
        <w:t xml:space="preserve"> However,</w:t>
      </w:r>
      <w:r w:rsidR="00CD7054">
        <w:t xml:space="preserve"> </w:t>
      </w:r>
      <w:r w:rsidR="00A1453E">
        <w:t>i</w:t>
      </w:r>
      <w:r w:rsidR="00387B7E">
        <w:t>n</w:t>
      </w:r>
      <w:r w:rsidR="00DA546F">
        <w:t xml:space="preserve"> the</w:t>
      </w:r>
      <w:r w:rsidR="00387B7E">
        <w:t xml:space="preserve"> </w:t>
      </w:r>
      <w:r w:rsidR="00DA546F">
        <w:t>captured-</w:t>
      </w:r>
      <w:r w:rsidR="00387B7E">
        <w:t xml:space="preserve">images, the resolution of the MRI monitor and the capture </w:t>
      </w:r>
      <w:r w:rsidR="000C5D79">
        <w:t>device</w:t>
      </w:r>
      <w:r w:rsidR="00183FCD">
        <w:t xml:space="preserve"> </w:t>
      </w:r>
      <w:r w:rsidR="00D14386">
        <w:t xml:space="preserve">should be considered </w:t>
      </w:r>
      <w:r w:rsidR="00DA546F">
        <w:t>for the calculation of</w:t>
      </w:r>
      <w:r w:rsidR="00D14386">
        <w:t xml:space="preserve"> the pixel </w:t>
      </w:r>
      <w:r w:rsidR="00183FCD">
        <w:t>spacing of the images</w:t>
      </w:r>
      <w:r w:rsidR="00036145">
        <w:t>.</w:t>
      </w:r>
      <w:r w:rsidR="00DA2E38">
        <w:t xml:space="preserve"> Therefore, </w:t>
      </w:r>
      <w:r w:rsidR="00F74CC3">
        <w:t xml:space="preserve">the </w:t>
      </w:r>
      <w:r w:rsidR="00DA2E38">
        <w:t xml:space="preserve">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2A56AC">
        <w:t>e</w:t>
      </w:r>
      <w:r w:rsidR="008D51B1">
        <w:t>quations</w:t>
      </w:r>
      <w:r w:rsidR="00DA7F2D">
        <w:t xml:space="preserve"> 3.1</w:t>
      </w:r>
      <w:r w:rsidR="006B72E3">
        <w:t>8</w:t>
      </w:r>
      <w:r w:rsidR="00DA7F2D">
        <w:t xml:space="preserve"> and 3.1</w:t>
      </w:r>
      <w:r w:rsidR="006B72E3">
        <w:t>9</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w:t>
      </w:r>
      <w:r w:rsidR="002A56AC">
        <w:rPr>
          <w:rFonts w:cstheme="minorHAnsi"/>
          <w:color w:val="000000"/>
        </w:rPr>
        <w:t>must</w:t>
      </w:r>
      <w:r w:rsidR="00DA7F2D">
        <w:rPr>
          <w:rFonts w:cstheme="minorHAnsi"/>
          <w:color w:val="000000"/>
        </w:rPr>
        <w:t xml:space="preserve"> be multiplied with the x coordinate</w:t>
      </w:r>
      <w:r w:rsidR="001624E4">
        <w:rPr>
          <w:rFonts w:cstheme="minorHAnsi"/>
          <w:color w:val="000000"/>
        </w:rPr>
        <w:t>s</w:t>
      </w:r>
      <w:r w:rsidR="00DA7F2D">
        <w:rPr>
          <w:rFonts w:cstheme="minorHAnsi"/>
          <w:color w:val="000000"/>
        </w:rPr>
        <w:t xml:space="preserv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w:t>
      </w:r>
      <w:r w:rsidR="002A56AC">
        <w:rPr>
          <w:rFonts w:cstheme="minorHAnsi"/>
          <w:color w:val="000000"/>
        </w:rPr>
        <w:t xml:space="preserve"> must</w:t>
      </w:r>
      <w:r w:rsidR="00DA7F2D">
        <w:rPr>
          <w:rFonts w:cstheme="minorHAnsi"/>
          <w:color w:val="000000"/>
        </w:rPr>
        <w:t xml:space="preserve"> be multiplied with the y coordinate</w:t>
      </w:r>
      <w:r w:rsidR="001624E4">
        <w:rPr>
          <w:rFonts w:cstheme="minorHAnsi"/>
          <w:color w:val="000000"/>
        </w:rPr>
        <w:t>s</w:t>
      </w:r>
      <w:r w:rsidR="00DA7F2D">
        <w:rPr>
          <w:rFonts w:cstheme="minorHAnsi"/>
          <w:color w:val="000000"/>
        </w:rPr>
        <w:t xml:space="preserv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w:t>
      </w:r>
      <w:r w:rsidR="001624E4">
        <w:rPr>
          <w:rFonts w:cstheme="minorHAnsi"/>
          <w:color w:val="000000"/>
        </w:rPr>
        <w:t>,</w:t>
      </w:r>
      <w:r w:rsidR="008831D4">
        <w:rPr>
          <w:rFonts w:cstheme="minorHAnsi"/>
          <w:color w:val="000000"/>
        </w:rPr>
        <w:t xml:space="preserve"> d is the </w:t>
      </w:r>
      <w:r w:rsidR="008831D4">
        <w:rPr>
          <w:rFonts w:cstheme="minorHAnsi"/>
          <w:color w:val="000000"/>
        </w:rPr>
        <w:lastRenderedPageBreak/>
        <w:t>Euclidean distance between points</w:t>
      </w:r>
      <w:r w:rsidR="001624E4">
        <w:rPr>
          <w:rFonts w:cstheme="minorHAnsi"/>
          <w:color w:val="000000"/>
        </w:rPr>
        <w:t xml:space="preserve"> and</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F74CC3">
      <w:pPr>
        <w:pStyle w:val="Caption"/>
        <w:ind w:left="1440" w:firstLine="720"/>
      </w:pPr>
      <m:oMath>
        <m:r>
          <w:rPr>
            <w:rFonts w:ascii="Cambria Math" w:hAnsi="Cambria Math"/>
          </w:rPr>
          <m:t>µx = (|d’/d (P5, P3) |+|d’/d (P1, P7) |)/2</m:t>
        </m:r>
      </m:oMath>
      <w:r>
        <w:t xml:space="preserve"> </w:t>
      </w:r>
      <w:r>
        <w:tab/>
      </w:r>
      <w:r w:rsidR="00F74CC3" w:rsidRPr="00F74CC3">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8</w:t>
      </w:r>
      <w:r w:rsidR="004B2E70">
        <w:rPr>
          <w:i w:val="0"/>
          <w:iCs w:val="0"/>
        </w:rPr>
        <w:fldChar w:fldCharType="end"/>
      </w:r>
      <w:r w:rsidR="00F74CC3" w:rsidRPr="00F74CC3">
        <w:rPr>
          <w:i w:val="0"/>
          <w:iCs w:val="0"/>
        </w:rPr>
        <w:t>)</w:t>
      </w:r>
    </w:p>
    <w:p w:rsidR="00C31DBD" w:rsidRDefault="00C31DBD" w:rsidP="00D31B09"/>
    <w:p w:rsidR="004B2857" w:rsidRDefault="005E359B" w:rsidP="006B72E3">
      <w:pPr>
        <w:pStyle w:val="Caption"/>
        <w:ind w:left="1440" w:firstLine="720"/>
      </w:pPr>
      <m:oMath>
        <m:r>
          <w:rPr>
            <w:rFonts w:ascii="Cambria Math" w:hAnsi="Cambria Math"/>
          </w:rPr>
          <m:t xml:space="preserve">µy = (|d’/d (P3, P1) |+|d’/d (P5, P7) |)/2 </m:t>
        </m:r>
      </m:oMath>
      <w:r>
        <w:rPr>
          <w:rFonts w:eastAsiaTheme="minorEastAsia"/>
        </w:rPr>
        <w:tab/>
      </w:r>
      <w:r w:rsidR="006B72E3" w:rsidRPr="002A56AC">
        <w:rPr>
          <w:i w:val="0"/>
          <w:iCs w:val="0"/>
        </w:rPr>
        <w:t>(</w:t>
      </w:r>
      <w:r w:rsidR="004B2E70">
        <w:rPr>
          <w:i w:val="0"/>
          <w:iCs w:val="0"/>
        </w:rPr>
        <w:fldChar w:fldCharType="begin"/>
      </w:r>
      <w:r w:rsidR="004B2E70">
        <w:rPr>
          <w:i w:val="0"/>
          <w:iCs w:val="0"/>
        </w:rPr>
        <w:instrText xml:space="preserve"> STYLEREF 1 \s </w:instrText>
      </w:r>
      <w:r w:rsidR="004B2E70">
        <w:rPr>
          <w:i w:val="0"/>
          <w:iCs w:val="0"/>
        </w:rPr>
        <w:fldChar w:fldCharType="separate"/>
      </w:r>
      <w:r w:rsidR="004B2E70">
        <w:rPr>
          <w:i w:val="0"/>
          <w:iCs w:val="0"/>
          <w:cs/>
        </w:rPr>
        <w:t>‎</w:t>
      </w:r>
      <w:r w:rsidR="004B2E70">
        <w:rPr>
          <w:i w:val="0"/>
          <w:iCs w:val="0"/>
        </w:rPr>
        <w:t>3</w:t>
      </w:r>
      <w:r w:rsidR="004B2E70">
        <w:rPr>
          <w:i w:val="0"/>
          <w:iCs w:val="0"/>
        </w:rPr>
        <w:fldChar w:fldCharType="end"/>
      </w:r>
      <w:r w:rsidR="004B2E70">
        <w:rPr>
          <w:i w:val="0"/>
          <w:iCs w:val="0"/>
        </w:rPr>
        <w:t>.</w:t>
      </w:r>
      <w:r w:rsidR="004B2E70">
        <w:rPr>
          <w:i w:val="0"/>
          <w:iCs w:val="0"/>
        </w:rPr>
        <w:fldChar w:fldCharType="begin"/>
      </w:r>
      <w:r w:rsidR="004B2E70">
        <w:rPr>
          <w:i w:val="0"/>
          <w:iCs w:val="0"/>
        </w:rPr>
        <w:instrText xml:space="preserve"> SEQ Equation \* ARABIC \s 1 </w:instrText>
      </w:r>
      <w:r w:rsidR="004B2E70">
        <w:rPr>
          <w:i w:val="0"/>
          <w:iCs w:val="0"/>
        </w:rPr>
        <w:fldChar w:fldCharType="separate"/>
      </w:r>
      <w:r w:rsidR="004B2E70">
        <w:rPr>
          <w:i w:val="0"/>
          <w:iCs w:val="0"/>
        </w:rPr>
        <w:t>19</w:t>
      </w:r>
      <w:r w:rsidR="004B2E70">
        <w:rPr>
          <w:i w:val="0"/>
          <w:iCs w:val="0"/>
        </w:rPr>
        <w:fldChar w:fldCharType="end"/>
      </w:r>
      <w:r w:rsidR="006B72E3" w:rsidRPr="002A56AC">
        <w:rPr>
          <w:i w:val="0"/>
          <w:iCs w:val="0"/>
        </w:rPr>
        <w:t>)</w:t>
      </w:r>
    </w:p>
    <w:p w:rsidR="00B857F7" w:rsidRDefault="00B857F7" w:rsidP="00D31B09"/>
    <w:p w:rsidR="00E35054" w:rsidRDefault="00141F3B" w:rsidP="000628C8">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0628C8">
        <w:t>7</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0109DF" w:rsidP="00D31B09">
      <w:r w:rsidRPr="00A906E4">
        <w:rPr>
          <w:noProof/>
        </w:rPr>
        <w:drawing>
          <wp:anchor distT="0" distB="0" distL="114300" distR="114300" simplePos="0" relativeHeight="251572736" behindDoc="0" locked="0" layoutInCell="1" allowOverlap="1" wp14:anchorId="1833C846" wp14:editId="1596ED10">
            <wp:simplePos x="0" y="0"/>
            <wp:positionH relativeFrom="margin">
              <wp:posOffset>935778</wp:posOffset>
            </wp:positionH>
            <wp:positionV relativeFrom="paragraph">
              <wp:posOffset>401320</wp:posOffset>
            </wp:positionV>
            <wp:extent cx="3596088" cy="3474720"/>
            <wp:effectExtent l="0" t="0" r="4445"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11561" t="4360" r="10982" b="20349"/>
                    <a:stretch/>
                  </pic:blipFill>
                  <pic:spPr bwMode="auto">
                    <a:xfrm>
                      <a:off x="0" y="0"/>
                      <a:ext cx="3596088"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0109DF" w:rsidP="007076E9">
      <w:r>
        <w:rPr>
          <w:noProof/>
        </w:rPr>
        <mc:AlternateContent>
          <mc:Choice Requires="wps">
            <w:drawing>
              <wp:anchor distT="0" distB="0" distL="114300" distR="114300" simplePos="0" relativeHeight="251802112" behindDoc="0" locked="0" layoutInCell="1" allowOverlap="1" wp14:anchorId="5A114B2A" wp14:editId="647D679E">
                <wp:simplePos x="0" y="0"/>
                <wp:positionH relativeFrom="margin">
                  <wp:align>right</wp:align>
                </wp:positionH>
                <wp:positionV relativeFrom="paragraph">
                  <wp:posOffset>4487756</wp:posOffset>
                </wp:positionV>
                <wp:extent cx="5734685" cy="635"/>
                <wp:effectExtent l="0" t="0" r="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106491" w:rsidRPr="00DA6B64" w:rsidRDefault="00106491" w:rsidP="006C798E">
                            <w:pPr>
                              <w:pStyle w:val="Caption"/>
                            </w:pPr>
                            <w:bookmarkStart w:id="211" w:name="_Toc523735312"/>
                            <w:bookmarkStart w:id="212" w:name="_Toc524625295"/>
                            <w:bookmarkStart w:id="213" w:name="_Toc52540510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7</w:t>
                            </w:r>
                            <w:r w:rsidR="00462132">
                              <w:fldChar w:fldCharType="end"/>
                            </w:r>
                            <w:r>
                              <w:t>:The computed center of the Z-frame marker (red start).</w:t>
                            </w:r>
                            <w:bookmarkEnd w:id="211"/>
                            <w:bookmarkEnd w:id="212"/>
                            <w:bookmarkEnd w:id="213"/>
                            <w:r>
                              <w:t xml:space="preserve"> The coordinate systems of the detected centroids (blue stars) are then transferred to the center of the mar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114B2A" id="Text Box 1073741849" o:spid="_x0000_s1170" type="#_x0000_t202" style="position:absolute;left:0;text-align:left;margin-left:400.35pt;margin-top:353.35pt;width:451.55pt;height:.05pt;z-index:2518021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" stroked="f">
                <v:textbox style="mso-fit-shape-to-text:t" inset="0,0,0,0">
                  <w:txbxContent>
                    <w:p w:rsidR="00106491" w:rsidRPr="00DA6B64" w:rsidRDefault="00106491" w:rsidP="006C798E">
                      <w:pPr>
                        <w:pStyle w:val="Caption"/>
                      </w:pPr>
                      <w:bookmarkStart w:id="214" w:name="_Toc523735312"/>
                      <w:bookmarkStart w:id="215" w:name="_Toc524625295"/>
                      <w:bookmarkStart w:id="216" w:name="_Toc525405109"/>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7</w:t>
                      </w:r>
                      <w:r w:rsidR="00462132">
                        <w:fldChar w:fldCharType="end"/>
                      </w:r>
                      <w:r>
                        <w:t>:The computed center of the Z-frame marker (red start).</w:t>
                      </w:r>
                      <w:bookmarkEnd w:id="214"/>
                      <w:bookmarkEnd w:id="215"/>
                      <w:bookmarkEnd w:id="216"/>
                      <w:r>
                        <w:t xml:space="preserve"> The coordinate systems of the detected centroids (blue stars) are then transferred to the center of the marker.</w:t>
                      </w:r>
                    </w:p>
                  </w:txbxContent>
                </v:textbox>
                <w10:wrap type="topAndBottom" anchorx="margin"/>
              </v:shape>
            </w:pict>
          </mc:Fallback>
        </mc:AlternateContent>
      </w:r>
    </w:p>
    <w:p w:rsidR="00B601F3" w:rsidRDefault="00B601F3" w:rsidP="00B601F3">
      <w:pPr>
        <w:pStyle w:val="Heading4"/>
      </w:pPr>
      <w:r>
        <w:lastRenderedPageBreak/>
        <w:t>Marker alignment calculation</w:t>
      </w:r>
    </w:p>
    <w:p w:rsidR="00B57E14" w:rsidRPr="000D36F2" w:rsidRDefault="004825FC" w:rsidP="006402E0">
      <w:r w:rsidRPr="004825FC">
        <w:t xml:space="preserve">Once the center of all 7 fiducials </w:t>
      </w:r>
      <w:r w:rsidR="00D422D6">
        <w:t>are</w:t>
      </w:r>
      <w:r w:rsidRPr="004825FC">
        <w:t xml:space="preserve"> calculated</w:t>
      </w:r>
      <w:r w:rsidR="00175C77">
        <w:t xml:space="preserve"> and calibrated</w:t>
      </w:r>
      <w:r w:rsidRPr="004825FC">
        <w:t>, the position of the three corresponding point</w:t>
      </w:r>
      <w:r w:rsidR="00B57E14">
        <w:t xml:space="preserve">s </w:t>
      </w:r>
      <w:r w:rsidR="00E04094">
        <w:t>(</w:t>
      </w:r>
      <w:r w:rsidR="006402E0">
        <w:t>P</w:t>
      </w:r>
      <w:r w:rsidR="00E04094">
        <w:t xml:space="preserve">1, </w:t>
      </w:r>
      <w:r w:rsidR="006402E0">
        <w:t>P</w:t>
      </w:r>
      <w:r w:rsidR="00E04094">
        <w:t xml:space="preserve">4, </w:t>
      </w:r>
      <w:r w:rsidR="006402E0">
        <w:t>P</w:t>
      </w:r>
      <w:r w:rsidR="00E04094">
        <w:t xml:space="preserve">6) </w:t>
      </w:r>
      <w:r w:rsidR="00B57E14">
        <w:t xml:space="preserve">in </w:t>
      </w:r>
      <w:r w:rsidR="00E04094">
        <w:t xml:space="preserve">the marker </w:t>
      </w:r>
      <w:r w:rsidR="00B57E14">
        <w:t>coordinate system is</w:t>
      </w:r>
      <w:r w:rsidRPr="004825FC">
        <w:t xml:space="preserve"> estimated according to </w:t>
      </w:r>
      <w:r w:rsidR="00CE6679">
        <w:t xml:space="preserve">the </w:t>
      </w:r>
      <w:r w:rsidR="00E04094">
        <w:t>e</w:t>
      </w:r>
      <w:r w:rsidR="00B57E14">
        <w:t>quation</w:t>
      </w:r>
      <w:r w:rsidR="00EE46DA">
        <w:t>s 3.</w:t>
      </w:r>
      <w:r w:rsidR="00202086">
        <w:t>20</w:t>
      </w:r>
      <w:r w:rsidR="00EE46DA">
        <w:t xml:space="preserve"> and </w:t>
      </w:r>
      <w:r w:rsidR="00202086">
        <w:t>3.21</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is the centroid of </w:t>
      </w:r>
      <w:r w:rsidR="009E06A3">
        <w:rPr>
          <w:rFonts w:eastAsiaTheme="minorEastAsia"/>
        </w:rPr>
        <w:t>the</w:t>
      </w:r>
      <w:r w:rsidR="005B6F2F">
        <w:rPr>
          <w:rFonts w:eastAsiaTheme="minorEastAsia"/>
        </w:rPr>
        <w:t xml:space="preserve"> </w:t>
      </w:r>
      <w:r w:rsidR="000D36F2">
        <w:rPr>
          <w:rFonts w:eastAsiaTheme="minorEastAsia"/>
        </w:rPr>
        <w:t xml:space="preserve">ellipse </w:t>
      </w:r>
      <w:r w:rsidR="000D36F2">
        <w:rPr>
          <w:rFonts w:eastAsiaTheme="minorEastAsia"/>
          <w:i/>
          <w:iCs/>
        </w:rPr>
        <w:t>i</w:t>
      </w:r>
      <w:r w:rsidR="000D36F2">
        <w:rPr>
          <w:rFonts w:eastAsiaTheme="minorEastAsia"/>
        </w:rPr>
        <w:t xml:space="preserve"> identified in </w:t>
      </w:r>
      <w:r w:rsidR="005B6F2F">
        <w:rPr>
          <w:rFonts w:eastAsiaTheme="minorEastAsia"/>
        </w:rPr>
        <w:t xml:space="preserve">the </w:t>
      </w:r>
      <w:r w:rsidR="000D36F2">
        <w:rPr>
          <w:rFonts w:eastAsiaTheme="minorEastAsia"/>
        </w:rPr>
        <w:t>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B8294D">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jFUMTg6MDY6MzM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zZGQxNzliNS02MjU5LTQyOGYtOGI2Zi1kNGNjZjU1ZGM5MzciLCJUZXh0IjoiWzE2XSIsIldBSVZlcnNpb24iOiI2LjEuMC4wIn0=}</w:instrText>
          </w:r>
          <w:r w:rsidR="00210280">
            <w:rPr>
              <w:rFonts w:eastAsiaTheme="minorEastAsia"/>
            </w:rPr>
            <w:fldChar w:fldCharType="separate"/>
          </w:r>
          <w:r w:rsidR="000E712B">
            <w:rPr>
              <w:rFonts w:eastAsiaTheme="minorEastAsia"/>
            </w:rPr>
            <w:t>[16]</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111AEB" w:rsidP="00547440">
      <w:pPr>
        <w:pStyle w:val="Caption"/>
        <w:ind w:left="720" w:firstLine="720"/>
        <w:rPr>
          <w:rFonts w:eastAsiaTheme="minorEastAsia"/>
        </w:rPr>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 xml:space="preserve">2f </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f</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6f</m:t>
                </m:r>
              </m:sub>
            </m:sSub>
          </m:e>
        </m:d>
      </m:oMath>
      <w:r w:rsidR="00143982">
        <w:rPr>
          <w:rFonts w:eastAsiaTheme="minorEastAsia"/>
        </w:rPr>
        <w:t xml:space="preserve"> =</w:t>
      </w:r>
      <w:r w:rsidR="009315F2">
        <w:rPr>
          <w:rFonts w:eastAsiaTheme="minorEastAsia"/>
        </w:rPr>
        <w:t xml:space="preserve"> </w:t>
      </w:r>
      <w:r w:rsidR="00143982">
        <w:t xml:space="preserve"> </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x</m:t>
                    </m:r>
                  </m:sub>
                </m:sSub>
                <m:d>
                  <m:dPr>
                    <m:begChr m:val="{"/>
                    <m:endChr m:val="}"/>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 xml:space="preserve">4 </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e>
                </m:d>
              </m:e>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y</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2</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6</m:t>
                        </m:r>
                      </m:sub>
                    </m:sSub>
                  </m:e>
                </m:d>
                <m:ctrlPr>
                  <w:rPr>
                    <w:rFonts w:ascii="Cambria Math" w:eastAsia="Cambria Math" w:hAnsi="Cambria Math" w:cs="Cambria Math"/>
                  </w:rPr>
                </m:ctrlPr>
              </m:e>
              <m:e>
                <m:sSub>
                  <m:sSubPr>
                    <m:ctrlPr>
                      <w:rPr>
                        <w:rFonts w:ascii="Cambria Math" w:eastAsia="Cambria Math" w:hAnsi="Cambria Math" w:cs="Cambria Math"/>
                      </w:rPr>
                    </m:ctrlPr>
                  </m:sSubPr>
                  <m:e>
                    <m:r>
                      <m:rPr>
                        <m:sty m:val="p"/>
                      </m:rPr>
                      <w:rPr>
                        <w:rFonts w:ascii="Cambria Math" w:eastAsia="Cambria Math" w:hAnsi="Cambria Math" w:cs="Cambria Math"/>
                      </w:rPr>
                      <m:t>l</m:t>
                    </m:r>
                  </m:e>
                  <m:sub>
                    <m:r>
                      <m:rPr>
                        <m:sty m:val="p"/>
                      </m:rPr>
                      <w:rPr>
                        <w:rFonts w:ascii="Cambria Math" w:eastAsia="Cambria Math" w:hAnsi="Cambria Math" w:cs="Cambria Math"/>
                      </w:rPr>
                      <m:t>z</m:t>
                    </m:r>
                  </m:sub>
                </m:sSub>
                <m:d>
                  <m:dPr>
                    <m:begChr m:val="{"/>
                    <m:endChr m:val="}"/>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2</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4</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m:t>
                    </m:r>
                    <m:sSub>
                      <m:sSubPr>
                        <m:ctrlPr>
                          <w:rPr>
                            <w:rFonts w:ascii="Cambria Math" w:eastAsia="Cambria Math" w:hAnsi="Cambria Math" w:cs="Cambria Math"/>
                          </w:rPr>
                        </m:ctrlPr>
                      </m:sSubPr>
                      <m:e>
                        <m:r>
                          <m:rPr>
                            <m:sty m:val="p"/>
                          </m:rPr>
                          <w:rPr>
                            <w:rFonts w:ascii="Cambria Math" w:eastAsia="Cambria Math" w:hAnsi="Cambria Math" w:cs="Cambria Math"/>
                          </w:rPr>
                          <m:t>f</m:t>
                        </m:r>
                      </m:e>
                      <m:sub>
                        <m:r>
                          <w:rPr>
                            <w:rFonts w:ascii="Cambria Math" w:eastAsia="Cambria Math" w:hAnsi="Cambria Math" w:cs="Cambria Math"/>
                          </w:rPr>
                          <m:t>6</m:t>
                        </m:r>
                      </m:sub>
                    </m:sSub>
                  </m:e>
                </m:d>
              </m:e>
            </m:eqArr>
          </m:e>
        </m:d>
      </m:oMath>
      <w:r w:rsidR="009315F2">
        <w:rPr>
          <w:rFonts w:eastAsiaTheme="minorEastAsia"/>
        </w:rPr>
        <w:tab/>
      </w:r>
      <w:r w:rsidR="00CE6679" w:rsidRPr="00CE6679">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20</w:t>
      </w:r>
      <w:r w:rsidR="004B2E70">
        <w:rPr>
          <w:rFonts w:eastAsiaTheme="minorEastAsia"/>
          <w:i w:val="0"/>
          <w:iCs w:val="0"/>
        </w:rPr>
        <w:fldChar w:fldCharType="end"/>
      </w:r>
      <w:r w:rsidR="00CE6679" w:rsidRPr="00CE6679">
        <w:rPr>
          <w:rFonts w:eastAsiaTheme="minorEastAsia"/>
          <w:i w:val="0"/>
          <w:iCs w:val="0"/>
        </w:rPr>
        <w:t>)</w:t>
      </w:r>
    </w:p>
    <w:p w:rsidR="001E6535" w:rsidRDefault="001E6535" w:rsidP="00D31B09"/>
    <w:p w:rsidR="001A072C" w:rsidRDefault="00111AEB" w:rsidP="00547440">
      <w:pPr>
        <w:pStyle w:val="Caption"/>
        <w:ind w:left="2880" w:firstLine="720"/>
        <w:rPr>
          <w:rFonts w:eastAsiaTheme="minorEastAsia"/>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val="0"/>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r>
                  <w:rPr>
                    <w:rFonts w:ascii="Cambria Math" w:hAnsi="Cambria Math"/>
                  </w:rPr>
                  <m:t>-</m:t>
                </m:r>
                <m:sSub>
                  <m:sSubPr>
                    <m:ctrlPr>
                      <w:rPr>
                        <w:rFonts w:ascii="Cambria Math" w:hAnsi="Cambria Math"/>
                        <w:iCs w:val="0"/>
                      </w:rPr>
                    </m:ctrlPr>
                  </m:sSubPr>
                  <m:e>
                    <m:r>
                      <w:rPr>
                        <w:rFonts w:ascii="Cambria Math" w:hAnsi="Cambria Math"/>
                      </w:rPr>
                      <m:t>p</m:t>
                    </m:r>
                  </m:e>
                  <m:sub>
                    <m:r>
                      <m:rPr>
                        <m:sty m:val="p"/>
                      </m:rP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t>
                    </m:r>
                    <m:r>
                      <m:rPr>
                        <m:sty m:val="p"/>
                      </m:rPr>
                      <w:rPr>
                        <w:rFonts w:ascii="Cambria Math" w:hAnsi="Cambria Math"/>
                      </w:rPr>
                      <m:t>i</m:t>
                    </m:r>
                    <m:r>
                      <w:rPr>
                        <w:rFonts w:ascii="Cambria Math" w:hAnsi="Cambria Math"/>
                      </w:rPr>
                      <m:t>-1)</m:t>
                    </m:r>
                    <m:r>
                      <m:rPr>
                        <m:sty m:val="p"/>
                      </m:rPr>
                      <w:rPr>
                        <w:rFonts w:ascii="Cambria Math" w:hAnsi="Cambria Math"/>
                      </w:rPr>
                      <m:t>MR</m:t>
                    </m:r>
                  </m:sub>
                </m:sSub>
              </m:e>
            </m:d>
          </m:den>
        </m:f>
      </m:oMath>
      <w:r w:rsidR="009315F2">
        <w:rPr>
          <w:rFonts w:eastAsiaTheme="minorEastAsia"/>
        </w:rPr>
        <w:tab/>
      </w:r>
      <w:r w:rsidR="009315F2">
        <w:rPr>
          <w:rFonts w:eastAsiaTheme="minorEastAsia"/>
        </w:rPr>
        <w:tab/>
      </w:r>
      <w:r w:rsidR="009315F2" w:rsidRPr="00CE6679">
        <w:rPr>
          <w:rFonts w:eastAsiaTheme="minorEastAsia"/>
          <w:i w:val="0"/>
          <w:iCs w:val="0"/>
        </w:rPr>
        <w:tab/>
      </w:r>
      <w:r w:rsidR="00CE6679" w:rsidRPr="00CE6679">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TYLEREF 1 \s </w:instrText>
      </w:r>
      <w:r w:rsidR="004B2E70">
        <w:rPr>
          <w:rFonts w:eastAsiaTheme="minorEastAsia"/>
          <w:i w:val="0"/>
          <w:iCs w:val="0"/>
        </w:rPr>
        <w:fldChar w:fldCharType="separate"/>
      </w:r>
      <w:r w:rsidR="004B2E70">
        <w:rPr>
          <w:rFonts w:eastAsiaTheme="minorEastAsia"/>
          <w:i w:val="0"/>
          <w:iCs w:val="0"/>
          <w:cs/>
        </w:rPr>
        <w:t>‎</w:t>
      </w:r>
      <w:r w:rsidR="004B2E70">
        <w:rPr>
          <w:rFonts w:eastAsiaTheme="minorEastAsia"/>
          <w:i w:val="0"/>
          <w:iCs w:val="0"/>
        </w:rPr>
        <w:t>3</w:t>
      </w:r>
      <w:r w:rsidR="004B2E70">
        <w:rPr>
          <w:rFonts w:eastAsiaTheme="minorEastAsia"/>
          <w:i w:val="0"/>
          <w:iCs w:val="0"/>
        </w:rPr>
        <w:fldChar w:fldCharType="end"/>
      </w:r>
      <w:r w:rsidR="004B2E70">
        <w:rPr>
          <w:rFonts w:eastAsiaTheme="minorEastAsia"/>
          <w:i w:val="0"/>
          <w:iCs w:val="0"/>
        </w:rPr>
        <w:t>.</w:t>
      </w:r>
      <w:r w:rsidR="004B2E70">
        <w:rPr>
          <w:rFonts w:eastAsiaTheme="minorEastAsia"/>
          <w:i w:val="0"/>
          <w:iCs w:val="0"/>
        </w:rPr>
        <w:fldChar w:fldCharType="begin"/>
      </w:r>
      <w:r w:rsidR="004B2E70">
        <w:rPr>
          <w:rFonts w:eastAsiaTheme="minorEastAsia"/>
          <w:i w:val="0"/>
          <w:iCs w:val="0"/>
        </w:rPr>
        <w:instrText xml:space="preserve"> SEQ Equation \* ARABIC \s 1 </w:instrText>
      </w:r>
      <w:r w:rsidR="004B2E70">
        <w:rPr>
          <w:rFonts w:eastAsiaTheme="minorEastAsia"/>
          <w:i w:val="0"/>
          <w:iCs w:val="0"/>
        </w:rPr>
        <w:fldChar w:fldCharType="separate"/>
      </w:r>
      <w:r w:rsidR="004B2E70">
        <w:rPr>
          <w:rFonts w:eastAsiaTheme="minorEastAsia"/>
          <w:i w:val="0"/>
          <w:iCs w:val="0"/>
        </w:rPr>
        <w:t>21</w:t>
      </w:r>
      <w:r w:rsidR="004B2E70">
        <w:rPr>
          <w:rFonts w:eastAsiaTheme="minorEastAsia"/>
          <w:i w:val="0"/>
          <w:iCs w:val="0"/>
        </w:rPr>
        <w:fldChar w:fldCharType="end"/>
      </w:r>
      <w:r w:rsidR="00CE6679" w:rsidRPr="00CE6679">
        <w:rPr>
          <w:rFonts w:eastAsiaTheme="minorEastAsia"/>
          <w:i w:val="0"/>
          <w:iCs w:val="0"/>
        </w:rPr>
        <w:t>)</w:t>
      </w:r>
      <w:r w:rsidR="009315F2" w:rsidRPr="00CE6679">
        <w:rPr>
          <w:rFonts w:eastAsiaTheme="minorEastAsia"/>
          <w:i w:val="0"/>
          <w:iCs w:val="0"/>
        </w:rPr>
        <w:tab/>
      </w:r>
    </w:p>
    <w:p w:rsidR="00817885" w:rsidRPr="00E27F7B" w:rsidRDefault="00817885" w:rsidP="00714606">
      <w:pPr>
        <w:ind w:left="2880" w:firstLine="720"/>
      </w:pPr>
    </w:p>
    <w:p w:rsidR="0042658E" w:rsidRPr="00D845B1" w:rsidRDefault="00E95342" w:rsidP="00D845B1">
      <w:pPr>
        <w:pStyle w:val="Heading4"/>
      </w:pPr>
      <w:bookmarkStart w:id="217" w:name="_Ref523908509"/>
      <w:bookmarkStart w:id="218" w:name="_Toc525387394"/>
      <w:r w:rsidRPr="00D845B1">
        <w:t xml:space="preserve">Angle </w:t>
      </w:r>
      <w:r w:rsidR="0028499F" w:rsidRPr="00D845B1">
        <w:t>c</w:t>
      </w:r>
      <w:r w:rsidRPr="00D845B1">
        <w:t xml:space="preserve">alculation </w:t>
      </w:r>
      <w:r w:rsidR="005D75FE" w:rsidRPr="00D845B1">
        <w:t>of the MR</w:t>
      </w:r>
      <w:r w:rsidR="00E02276" w:rsidRPr="00D845B1">
        <w:t>-</w:t>
      </w:r>
      <w:r w:rsidR="0028499F" w:rsidRPr="00D845B1">
        <w:t>i</w:t>
      </w:r>
      <w:r w:rsidR="005D75FE" w:rsidRPr="00D845B1">
        <w:t xml:space="preserve">mage </w:t>
      </w:r>
      <w:r w:rsidR="0028499F" w:rsidRPr="00D845B1">
        <w:t>p</w:t>
      </w:r>
      <w:r w:rsidR="005D75FE" w:rsidRPr="00D845B1">
        <w:t xml:space="preserve">lane and </w:t>
      </w:r>
      <w:r w:rsidR="00E02276" w:rsidRPr="00D845B1">
        <w:t xml:space="preserve">the </w:t>
      </w:r>
      <w:r w:rsidR="005D75FE" w:rsidRPr="00D845B1">
        <w:t>Z-</w:t>
      </w:r>
      <w:r w:rsidR="00CA6505" w:rsidRPr="00D845B1">
        <w:t>frame marker</w:t>
      </w:r>
      <w:bookmarkEnd w:id="217"/>
      <w:bookmarkEnd w:id="218"/>
    </w:p>
    <w:p w:rsidR="00F956C5" w:rsidRDefault="00EA1E92" w:rsidP="007D5E54">
      <w:r w:rsidRPr="00EA1E92">
        <w:t>In this stage, the angle between</w:t>
      </w:r>
      <w:r w:rsidR="00AA41F3">
        <w:t xml:space="preserve"> the</w:t>
      </w:r>
      <w:r w:rsidRPr="00EA1E92">
        <w:t xml:space="preserve"> MR</w:t>
      </w:r>
      <w:r w:rsidR="00C16557">
        <w:t>-</w:t>
      </w:r>
      <w:r w:rsidRPr="00EA1E92">
        <w:t>image plane and</w:t>
      </w:r>
      <w:r w:rsidR="002E1531">
        <w:t xml:space="preserve"> the</w:t>
      </w:r>
      <w:r w:rsidR="00AA41F3">
        <w:t xml:space="preserve"> Z-</w:t>
      </w:r>
      <w:r w:rsidR="00AA66EE">
        <w:t xml:space="preserve">frame </w:t>
      </w:r>
      <w:r w:rsidRPr="00C16557">
        <w:t xml:space="preserve">marker </w:t>
      </w:r>
      <w:r w:rsidR="00061C9C" w:rsidRPr="00C16557">
        <w:t>is</w:t>
      </w:r>
      <w:r w:rsidRPr="00C16557">
        <w:t xml:space="preserve"> </w:t>
      </w:r>
      <w:r w:rsidR="008B7958" w:rsidRPr="00C16557">
        <w:t>calculated</w:t>
      </w:r>
      <w:r w:rsidRPr="00C16557">
        <w:t xml:space="preserve"> to</w:t>
      </w:r>
      <w:r w:rsidR="00C16557">
        <w:t xml:space="preserve"> identify the alignment of the marker which</w:t>
      </w:r>
      <w:r w:rsidRPr="00C16557">
        <w:t xml:space="preserve"> confirm t</w:t>
      </w:r>
      <w:r w:rsidR="001C04BF" w:rsidRPr="00C16557">
        <w:t>he parallelization of the marker</w:t>
      </w:r>
      <w:r w:rsidR="00AA66EE" w:rsidRPr="00C16557">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C16557">
        <w:t>e</w:t>
      </w:r>
      <w:r w:rsidR="00561D8A">
        <w:t>quation</w:t>
      </w:r>
      <w:r w:rsidR="00F032A7">
        <w:t xml:space="preserve"> 3.2</w:t>
      </w:r>
      <w:r w:rsidR="007D5E54">
        <w:t>2</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w:t>
      </w:r>
      <w:r w:rsidR="007D5E54">
        <w:t>3</w:t>
      </w:r>
      <w:r w:rsidR="00E117C3">
        <w:t xml:space="preserve"> and </w:t>
      </w:r>
      <w:r w:rsidR="00684495">
        <w:t>3.</w:t>
      </w:r>
      <w:r w:rsidR="00E117C3">
        <w:t>2</w:t>
      </w:r>
      <w:r w:rsidR="007D5E54">
        <w:t>4</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B8294D">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IxVDE4OjA2OjMzIiwiUHJvamVjdCI6eyIkcmVmIjoiNSJ9fSwiVXNlTnVtYmVyaW5nVHlwZU9mUGFyZW50RG9jdW1lbnQiOmZhbHNlfV0sIkZvcm1hdHRlZFRleHQiOnsiJGlkIjoiMTAiLCJDb3VudCI6MSwiVGV4dFVuaXRzIjpbeyIkaWQiOiIxMSIsIkZvbnRTdHlsZSI6eyIkaWQiOiIxMiIsIk5ldXRyYWwiOnRydWV9LCJSZWFkaW5nT3JkZXIiOjEsIlRleHQiOiJbNDldIn1dfSwiVGFnIjoiQ2l0YXZpUGxhY2Vob2xkZXIjOWNmZDkxNmYtYTFlZC00MTgyLThkZTQtNTMxODY3ODk2MmEzIiwiVGV4dCI6Ils0OV0iLCJXQUlWZXJzaW9uIjoiNi4xLjAuMCJ9}</w:instrText>
          </w:r>
          <w:r w:rsidR="00173BAE">
            <w:fldChar w:fldCharType="separate"/>
          </w:r>
          <w:r w:rsidR="000E712B">
            <w:t>[49]</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111AEB" w:rsidP="00DB3048">
      <w:pPr>
        <w:pStyle w:val="Caption"/>
        <w:ind w:left="2880" w:firstLine="720"/>
        <w:rPr>
          <w:rFonts w:eastAsiaTheme="minorEastAsia"/>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w:rPr>
                <w:rFonts w:ascii="Cambria Math" w:hAnsi="Cambria Math"/>
                <w:bdr w:val="none" w:sz="0" w:space="0" w:color="auto" w:frame="1"/>
                <w:shd w:val="clear" w:color="auto" w:fill="FFFFFF"/>
              </w:rPr>
              <m:t>cos</m:t>
            </m:r>
          </m:fName>
          <m:e>
            <m:r>
              <m:rPr>
                <m:sty m:val="p"/>
              </m:rPr>
              <w:rPr>
                <w:rFonts w:ascii="Cambria Math" w:hAnsi="Cambria Math"/>
                <w:bdr w:val="none" w:sz="0" w:space="0" w:color="auto" w:frame="1"/>
                <w:shd w:val="clear" w:color="auto" w:fill="FFFFFF"/>
              </w:rPr>
              <m:t>α</m:t>
            </m:r>
            <m: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den>
        </m:f>
      </m:oMath>
      <w:r w:rsidR="00DB3048">
        <w:rPr>
          <w:rFonts w:eastAsiaTheme="minorEastAsia"/>
          <w:bdr w:val="none" w:sz="0" w:space="0" w:color="auto" w:frame="1"/>
          <w:shd w:val="clear" w:color="auto" w:fill="FFFFFF"/>
        </w:rPr>
        <w:t xml:space="preserve"> </w:t>
      </w:r>
      <w:r w:rsidR="00DB3048">
        <w:rPr>
          <w:rFonts w:eastAsiaTheme="minorEastAsia"/>
          <w:bdr w:val="none" w:sz="0" w:space="0" w:color="auto" w:frame="1"/>
          <w:shd w:val="clear" w:color="auto" w:fill="FFFFFF"/>
        </w:rPr>
        <w:tab/>
      </w:r>
      <w:r w:rsidR="00DB3048">
        <w:rPr>
          <w:rFonts w:eastAsiaTheme="minorEastAsia"/>
          <w:bdr w:val="none" w:sz="0" w:space="0" w:color="auto" w:frame="1"/>
          <w:shd w:val="clear" w:color="auto" w:fill="FFFFFF"/>
        </w:rPr>
        <w:tab/>
      </w:r>
      <w:r w:rsidR="00DB3048">
        <w:rPr>
          <w:rFonts w:eastAsiaTheme="minorEastAsia"/>
          <w:bdr w:val="none" w:sz="0" w:space="0" w:color="auto" w:frame="1"/>
          <w:shd w:val="clear" w:color="auto" w:fill="FFFFFF"/>
        </w:rPr>
        <w:tab/>
      </w:r>
      <w:r w:rsidR="00AA66EE">
        <w:rPr>
          <w:rFonts w:eastAsiaTheme="minorEastAsia"/>
          <w:bdr w:val="none" w:sz="0" w:space="0" w:color="auto" w:frame="1"/>
          <w:shd w:val="clear" w:color="auto" w:fill="FFFFFF"/>
        </w:rPr>
        <w:tab/>
      </w:r>
      <w:r w:rsidR="00AA66EE" w:rsidRPr="00DB3048">
        <w:rPr>
          <w:rFonts w:eastAsiaTheme="minorEastAsia"/>
          <w:i w:val="0"/>
          <w:iCs w:val="0"/>
          <w:bdr w:val="none" w:sz="0" w:space="0" w:color="auto" w:frame="1"/>
          <w:shd w:val="clear" w:color="auto" w:fill="FFFFFF"/>
        </w:rPr>
        <w:t>(</w:t>
      </w:r>
      <w:r w:rsidR="004B2E70">
        <w:rPr>
          <w:rFonts w:eastAsiaTheme="minorEastAsia"/>
          <w:i w:val="0"/>
          <w:iCs w:val="0"/>
          <w:bdr w:val="none" w:sz="0" w:space="0" w:color="auto" w:frame="1"/>
          <w:shd w:val="clear" w:color="auto" w:fill="FFFFFF"/>
        </w:rPr>
        <w:fldChar w:fldCharType="begin"/>
      </w:r>
      <w:r w:rsidR="004B2E70">
        <w:rPr>
          <w:rFonts w:eastAsiaTheme="minorEastAsia"/>
          <w:i w:val="0"/>
          <w:iCs w:val="0"/>
          <w:bdr w:val="none" w:sz="0" w:space="0" w:color="auto" w:frame="1"/>
          <w:shd w:val="clear" w:color="auto" w:fill="FFFFFF"/>
        </w:rPr>
        <w:instrText xml:space="preserve"> STYLEREF 1 \s </w:instrText>
      </w:r>
      <w:r w:rsidR="004B2E70">
        <w:rPr>
          <w:rFonts w:eastAsiaTheme="minorEastAsia"/>
          <w:i w:val="0"/>
          <w:iCs w:val="0"/>
          <w:bdr w:val="none" w:sz="0" w:space="0" w:color="auto" w:frame="1"/>
          <w:shd w:val="clear" w:color="auto" w:fill="FFFFFF"/>
        </w:rPr>
        <w:fldChar w:fldCharType="separate"/>
      </w:r>
      <w:r w:rsidR="004B2E70">
        <w:rPr>
          <w:rFonts w:eastAsiaTheme="minorEastAsia"/>
          <w:i w:val="0"/>
          <w:iCs w:val="0"/>
          <w:bdr w:val="none" w:sz="0" w:space="0" w:color="auto" w:frame="1"/>
          <w:shd w:val="clear" w:color="auto" w:fill="FFFFFF"/>
          <w:cs/>
        </w:rPr>
        <w:t>‎</w:t>
      </w:r>
      <w:r w:rsidR="004B2E70">
        <w:rPr>
          <w:rFonts w:eastAsiaTheme="minorEastAsia"/>
          <w:i w:val="0"/>
          <w:iCs w:val="0"/>
          <w:bdr w:val="none" w:sz="0" w:space="0" w:color="auto" w:frame="1"/>
          <w:shd w:val="clear" w:color="auto" w:fill="FFFFFF"/>
        </w:rPr>
        <w:t>3</w:t>
      </w:r>
      <w:r w:rsidR="004B2E70">
        <w:rPr>
          <w:rFonts w:eastAsiaTheme="minorEastAsia"/>
          <w:i w:val="0"/>
          <w:iCs w:val="0"/>
          <w:bdr w:val="none" w:sz="0" w:space="0" w:color="auto" w:frame="1"/>
          <w:shd w:val="clear" w:color="auto" w:fill="FFFFFF"/>
        </w:rPr>
        <w:fldChar w:fldCharType="end"/>
      </w:r>
      <w:r w:rsidR="004B2E70">
        <w:rPr>
          <w:rFonts w:eastAsiaTheme="minorEastAsia"/>
          <w:i w:val="0"/>
          <w:iCs w:val="0"/>
          <w:bdr w:val="none" w:sz="0" w:space="0" w:color="auto" w:frame="1"/>
          <w:shd w:val="clear" w:color="auto" w:fill="FFFFFF"/>
        </w:rPr>
        <w:t>.</w:t>
      </w:r>
      <w:r w:rsidR="004B2E70">
        <w:rPr>
          <w:rFonts w:eastAsiaTheme="minorEastAsia"/>
          <w:i w:val="0"/>
          <w:iCs w:val="0"/>
          <w:bdr w:val="none" w:sz="0" w:space="0" w:color="auto" w:frame="1"/>
          <w:shd w:val="clear" w:color="auto" w:fill="FFFFFF"/>
        </w:rPr>
        <w:fldChar w:fldCharType="begin"/>
      </w:r>
      <w:r w:rsidR="004B2E70">
        <w:rPr>
          <w:rFonts w:eastAsiaTheme="minorEastAsia"/>
          <w:i w:val="0"/>
          <w:iCs w:val="0"/>
          <w:bdr w:val="none" w:sz="0" w:space="0" w:color="auto" w:frame="1"/>
          <w:shd w:val="clear" w:color="auto" w:fill="FFFFFF"/>
        </w:rPr>
        <w:instrText xml:space="preserve"> SEQ Equation \* ARABIC \s 1 </w:instrText>
      </w:r>
      <w:r w:rsidR="004B2E70">
        <w:rPr>
          <w:rFonts w:eastAsiaTheme="minorEastAsia"/>
          <w:i w:val="0"/>
          <w:iCs w:val="0"/>
          <w:bdr w:val="none" w:sz="0" w:space="0" w:color="auto" w:frame="1"/>
          <w:shd w:val="clear" w:color="auto" w:fill="FFFFFF"/>
        </w:rPr>
        <w:fldChar w:fldCharType="separate"/>
      </w:r>
      <w:r w:rsidR="004B2E70">
        <w:rPr>
          <w:rFonts w:eastAsiaTheme="minorEastAsia"/>
          <w:i w:val="0"/>
          <w:iCs w:val="0"/>
          <w:bdr w:val="none" w:sz="0" w:space="0" w:color="auto" w:frame="1"/>
          <w:shd w:val="clear" w:color="auto" w:fill="FFFFFF"/>
        </w:rPr>
        <w:t>22</w:t>
      </w:r>
      <w:r w:rsidR="004B2E70">
        <w:rPr>
          <w:rFonts w:eastAsiaTheme="minorEastAsia"/>
          <w:i w:val="0"/>
          <w:iCs w:val="0"/>
          <w:bdr w:val="none" w:sz="0" w:space="0" w:color="auto" w:frame="1"/>
          <w:shd w:val="clear" w:color="auto" w:fill="FFFFFF"/>
        </w:rPr>
        <w:fldChar w:fldCharType="end"/>
      </w:r>
      <w:r w:rsidR="00DB3048" w:rsidRPr="00DB3048">
        <w:rPr>
          <w:rFonts w:eastAsiaTheme="minorEastAsia"/>
          <w:i w:val="0"/>
          <w:iCs w:val="0"/>
          <w:bdr w:val="none" w:sz="0" w:space="0" w:color="auto" w:frame="1"/>
          <w:shd w:val="clear" w:color="auto" w:fill="FFFFFF"/>
        </w:rPr>
        <w:t>)</w:t>
      </w:r>
    </w:p>
    <w:p w:rsidR="000666C5" w:rsidRDefault="000666C5" w:rsidP="00BA3103"/>
    <w:p w:rsidR="00F956C5" w:rsidRPr="00DA7372" w:rsidRDefault="00111AEB"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F110C1" w:rsidP="00DB3048">
      <w:pPr>
        <w:pStyle w:val="Caption"/>
        <w:rPr>
          <w:rStyle w:val="mn"/>
          <w:sz w:val="28"/>
          <w:szCs w:val="28"/>
          <w:bdr w:val="none" w:sz="0" w:space="0" w:color="auto" w:frame="1"/>
          <w:shd w:val="clear" w:color="auto" w:fill="FFFFFF"/>
        </w:rPr>
      </w:pP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Pr>
          <w:rStyle w:val="mn"/>
          <w:rFonts w:eastAsiaTheme="minorEastAsia"/>
          <w:bdr w:val="none" w:sz="0" w:space="0" w:color="auto" w:frame="1"/>
          <w:shd w:val="clear" w:color="auto" w:fill="FFFFFF"/>
        </w:rPr>
        <w:tab/>
      </w:r>
      <w:r w:rsidR="000666C5">
        <w:rPr>
          <w:rStyle w:val="mn"/>
          <w:rFonts w:eastAsiaTheme="minorEastAsia"/>
          <w:bdr w:val="none" w:sz="0" w:space="0" w:color="auto" w:frame="1"/>
          <w:shd w:val="clear" w:color="auto" w:fill="FFFFFF"/>
        </w:rPr>
        <w:t xml:space="preserve">  </w:t>
      </w:r>
      <m:oMath>
        <m:sSub>
          <m:sSubPr>
            <m:ctrlPr>
              <w:rPr>
                <w:rStyle w:val="mn"/>
                <w:rFonts w:ascii="Cambria Math" w:hAnsi="Cambria Math"/>
                <w:i w:val="0"/>
                <w:bdr w:val="none" w:sz="0" w:space="0" w:color="auto" w:frame="1"/>
                <w:shd w:val="clear" w:color="auto" w:fill="FFFFFF"/>
              </w:rPr>
            </m:ctrlPr>
          </m:sSubPr>
          <m:e>
            <m:r>
              <m:rPr>
                <m:sty m:val="p"/>
              </m:rPr>
              <w:rPr>
                <w:rStyle w:val="mo"/>
                <w:rFonts w:ascii="Cambria Math" w:hAnsi="Cambria Math"/>
                <w:bdr w:val="none" w:sz="0" w:space="0" w:color="auto" w:frame="1"/>
                <w:shd w:val="clear" w:color="auto" w:fill="FFFFFF"/>
              </w:rPr>
              <m:t>∏</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 xml:space="preserve">: </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a</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x+</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b</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y+</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c</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z+</m:t>
        </m:r>
        <m:sSub>
          <m:sSubPr>
            <m:ctrlPr>
              <w:rPr>
                <w:rStyle w:val="mn"/>
                <w:rFonts w:ascii="Cambria Math" w:hAnsi="Cambria Math"/>
                <w:i w:val="0"/>
                <w:bdr w:val="none" w:sz="0" w:space="0" w:color="auto" w:frame="1"/>
                <w:shd w:val="clear" w:color="auto" w:fill="FFFFFF"/>
              </w:rPr>
            </m:ctrlPr>
          </m:sSubPr>
          <m:e>
            <m:r>
              <m:rPr>
                <m:sty m:val="p"/>
              </m:rPr>
              <w:rPr>
                <w:rStyle w:val="mn"/>
                <w:rFonts w:ascii="Cambria Math" w:hAnsi="Cambria Math"/>
                <w:bdr w:val="none" w:sz="0" w:space="0" w:color="auto" w:frame="1"/>
                <w:shd w:val="clear" w:color="auto" w:fill="FFFFFF"/>
              </w:rPr>
              <m:t>d</m:t>
            </m:r>
          </m:e>
          <m:sub>
            <m:r>
              <m:rPr>
                <m:sty m:val="p"/>
              </m:rPr>
              <w:rPr>
                <w:rStyle w:val="mn"/>
                <w:rFonts w:ascii="Cambria Math" w:hAnsi="Cambria Math"/>
                <w:bdr w:val="none" w:sz="0" w:space="0" w:color="auto" w:frame="1"/>
                <w:shd w:val="clear" w:color="auto" w:fill="FFFFFF"/>
              </w:rPr>
              <m:t>2</m:t>
            </m:r>
          </m:sub>
        </m:sSub>
        <m:r>
          <m:rPr>
            <m:sty m:val="p"/>
          </m:rPr>
          <w:rPr>
            <w:rStyle w:val="mn"/>
            <w:rFonts w:ascii="Cambria Math" w:hAnsi="Cambria Math"/>
            <w:bdr w:val="none" w:sz="0" w:space="0" w:color="auto" w:frame="1"/>
            <w:shd w:val="clear" w:color="auto" w:fill="FFFFFF"/>
          </w:rPr>
          <m:t>=0</m:t>
        </m:r>
      </m:oMath>
      <w:r w:rsidR="00DB3048">
        <w:rPr>
          <w:rStyle w:val="mn"/>
          <w:rFonts w:eastAsiaTheme="minorEastAsia"/>
          <w:sz w:val="28"/>
          <w:szCs w:val="28"/>
          <w:bdr w:val="none" w:sz="0" w:space="0" w:color="auto" w:frame="1"/>
          <w:shd w:val="clear" w:color="auto" w:fill="FFFFFF"/>
        </w:rPr>
        <w:tab/>
      </w:r>
      <w:r w:rsidR="00DB3048">
        <w:rPr>
          <w:rStyle w:val="mn"/>
          <w:rFonts w:eastAsiaTheme="minorEastAsia"/>
          <w:sz w:val="28"/>
          <w:szCs w:val="28"/>
          <w:bdr w:val="none" w:sz="0" w:space="0" w:color="auto" w:frame="1"/>
          <w:shd w:val="clear" w:color="auto" w:fill="FFFFFF"/>
        </w:rPr>
        <w:tab/>
      </w:r>
      <w:r w:rsidR="00DB3048" w:rsidRPr="00DB3048">
        <w:rPr>
          <w:rStyle w:val="mn"/>
          <w:rFonts w:eastAsiaTheme="minorEastAsia"/>
          <w:i w:val="0"/>
          <w:iCs w:val="0"/>
          <w:bdr w:val="none" w:sz="0" w:space="0" w:color="auto" w:frame="1"/>
          <w:shd w:val="clear" w:color="auto" w:fill="FFFFFF"/>
        </w:rPr>
        <w:t>(</w:t>
      </w:r>
      <w:r w:rsidR="004B2E70">
        <w:rPr>
          <w:rStyle w:val="mn"/>
          <w:rFonts w:eastAsiaTheme="minorEastAsia"/>
          <w:i w:val="0"/>
          <w:iCs w:val="0"/>
          <w:bdr w:val="none" w:sz="0" w:space="0" w:color="auto" w:frame="1"/>
          <w:shd w:val="clear" w:color="auto" w:fill="FFFFFF"/>
        </w:rPr>
        <w:fldChar w:fldCharType="begin"/>
      </w:r>
      <w:r w:rsidR="004B2E70">
        <w:rPr>
          <w:rStyle w:val="mn"/>
          <w:rFonts w:eastAsiaTheme="minorEastAsia"/>
          <w:i w:val="0"/>
          <w:iCs w:val="0"/>
          <w:bdr w:val="none" w:sz="0" w:space="0" w:color="auto" w:frame="1"/>
          <w:shd w:val="clear" w:color="auto" w:fill="FFFFFF"/>
        </w:rPr>
        <w:instrText xml:space="preserve"> STYLEREF 1 \s </w:instrText>
      </w:r>
      <w:r w:rsidR="004B2E70">
        <w:rPr>
          <w:rStyle w:val="mn"/>
          <w:rFonts w:eastAsiaTheme="minorEastAsia"/>
          <w:i w:val="0"/>
          <w:iCs w:val="0"/>
          <w:bdr w:val="none" w:sz="0" w:space="0" w:color="auto" w:frame="1"/>
          <w:shd w:val="clear" w:color="auto" w:fill="FFFFFF"/>
        </w:rPr>
        <w:fldChar w:fldCharType="separate"/>
      </w:r>
      <w:r w:rsidR="004B2E70">
        <w:rPr>
          <w:rStyle w:val="mn"/>
          <w:rFonts w:eastAsiaTheme="minorEastAsia"/>
          <w:i w:val="0"/>
          <w:iCs w:val="0"/>
          <w:bdr w:val="none" w:sz="0" w:space="0" w:color="auto" w:frame="1"/>
          <w:shd w:val="clear" w:color="auto" w:fill="FFFFFF"/>
          <w:cs/>
        </w:rPr>
        <w:t>‎</w:t>
      </w:r>
      <w:r w:rsidR="004B2E70">
        <w:rPr>
          <w:rStyle w:val="mn"/>
          <w:rFonts w:eastAsiaTheme="minorEastAsia"/>
          <w:i w:val="0"/>
          <w:iCs w:val="0"/>
          <w:bdr w:val="none" w:sz="0" w:space="0" w:color="auto" w:frame="1"/>
          <w:shd w:val="clear" w:color="auto" w:fill="FFFFFF"/>
        </w:rPr>
        <w:t>3</w:t>
      </w:r>
      <w:r w:rsidR="004B2E70">
        <w:rPr>
          <w:rStyle w:val="mn"/>
          <w:rFonts w:eastAsiaTheme="minorEastAsia"/>
          <w:i w:val="0"/>
          <w:iCs w:val="0"/>
          <w:bdr w:val="none" w:sz="0" w:space="0" w:color="auto" w:frame="1"/>
          <w:shd w:val="clear" w:color="auto" w:fill="FFFFFF"/>
        </w:rPr>
        <w:fldChar w:fldCharType="end"/>
      </w:r>
      <w:r w:rsidR="004B2E70">
        <w:rPr>
          <w:rStyle w:val="mn"/>
          <w:rFonts w:eastAsiaTheme="minorEastAsia"/>
          <w:i w:val="0"/>
          <w:iCs w:val="0"/>
          <w:bdr w:val="none" w:sz="0" w:space="0" w:color="auto" w:frame="1"/>
          <w:shd w:val="clear" w:color="auto" w:fill="FFFFFF"/>
        </w:rPr>
        <w:t>.</w:t>
      </w:r>
      <w:r w:rsidR="004B2E70">
        <w:rPr>
          <w:rStyle w:val="mn"/>
          <w:rFonts w:eastAsiaTheme="minorEastAsia"/>
          <w:i w:val="0"/>
          <w:iCs w:val="0"/>
          <w:bdr w:val="none" w:sz="0" w:space="0" w:color="auto" w:frame="1"/>
          <w:shd w:val="clear" w:color="auto" w:fill="FFFFFF"/>
        </w:rPr>
        <w:fldChar w:fldCharType="begin"/>
      </w:r>
      <w:r w:rsidR="004B2E70">
        <w:rPr>
          <w:rStyle w:val="mn"/>
          <w:rFonts w:eastAsiaTheme="minorEastAsia"/>
          <w:i w:val="0"/>
          <w:iCs w:val="0"/>
          <w:bdr w:val="none" w:sz="0" w:space="0" w:color="auto" w:frame="1"/>
          <w:shd w:val="clear" w:color="auto" w:fill="FFFFFF"/>
        </w:rPr>
        <w:instrText xml:space="preserve"> SEQ Equation \* ARABIC \s 1 </w:instrText>
      </w:r>
      <w:r w:rsidR="004B2E70">
        <w:rPr>
          <w:rStyle w:val="mn"/>
          <w:rFonts w:eastAsiaTheme="minorEastAsia"/>
          <w:i w:val="0"/>
          <w:iCs w:val="0"/>
          <w:bdr w:val="none" w:sz="0" w:space="0" w:color="auto" w:frame="1"/>
          <w:shd w:val="clear" w:color="auto" w:fill="FFFFFF"/>
        </w:rPr>
        <w:fldChar w:fldCharType="separate"/>
      </w:r>
      <w:r w:rsidR="004B2E70">
        <w:rPr>
          <w:rStyle w:val="mn"/>
          <w:rFonts w:eastAsiaTheme="minorEastAsia"/>
          <w:i w:val="0"/>
          <w:iCs w:val="0"/>
          <w:bdr w:val="none" w:sz="0" w:space="0" w:color="auto" w:frame="1"/>
          <w:shd w:val="clear" w:color="auto" w:fill="FFFFFF"/>
        </w:rPr>
        <w:t>23</w:t>
      </w:r>
      <w:r w:rsidR="004B2E70">
        <w:rPr>
          <w:rStyle w:val="mn"/>
          <w:rFonts w:eastAsiaTheme="minorEastAsia"/>
          <w:i w:val="0"/>
          <w:iCs w:val="0"/>
          <w:bdr w:val="none" w:sz="0" w:space="0" w:color="auto" w:frame="1"/>
          <w:shd w:val="clear" w:color="auto" w:fill="FFFFFF"/>
        </w:rPr>
        <w:fldChar w:fldCharType="end"/>
      </w:r>
      <w:r w:rsidR="00DB3048" w:rsidRPr="00DB3048">
        <w:rPr>
          <w:rStyle w:val="mn"/>
          <w:rFonts w:eastAsiaTheme="minorEastAsia"/>
          <w:i w:val="0"/>
          <w:iCs w:val="0"/>
          <w:bdr w:val="none" w:sz="0" w:space="0" w:color="auto" w:frame="1"/>
          <w:shd w:val="clear" w:color="auto" w:fill="FFFFFF"/>
        </w:rPr>
        <w:t>)</w:t>
      </w:r>
    </w:p>
    <w:p w:rsidR="0083528E" w:rsidRDefault="0083528E" w:rsidP="00D31B09"/>
    <w:p w:rsidR="00DB7630" w:rsidRPr="00DB1302" w:rsidRDefault="00111AEB" w:rsidP="00C15AC7">
      <w:pPr>
        <w:ind w:left="144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111AEB" w:rsidP="00C15AC7">
      <w:pPr>
        <w:pStyle w:val="Caption"/>
        <w:ind w:left="1440" w:firstLine="720"/>
        <w:rPr>
          <w:rStyle w:val="mn"/>
          <w:sz w:val="28"/>
          <w:szCs w:val="28"/>
          <w:bdr w:val="none" w:sz="0" w:space="0" w:color="auto" w:frame="1"/>
          <w:shd w:val="clear" w:color="auto" w:fill="FFFFFF"/>
        </w:rPr>
      </w:pPr>
      <m:oMath>
        <m:sSub>
          <m:sSubPr>
            <m:ctrlPr>
              <w:rPr>
                <w:rFonts w:ascii="Cambria Math" w:hAnsi="Cambria Math"/>
                <w:i w:val="0"/>
                <w:bdr w:val="none" w:sz="0" w:space="0" w:color="auto" w:frame="1"/>
                <w:shd w:val="clear" w:color="auto" w:fill="FFFFFF"/>
              </w:rPr>
            </m:ctrlPr>
          </m:sSubPr>
          <m:e>
            <m:acc>
              <m:accPr>
                <m:chr m:val="⃗"/>
                <m:ctrlPr>
                  <w:rPr>
                    <w:rFonts w:ascii="Cambria Math" w:hAnsi="Cambria Math"/>
                    <w:i w:val="0"/>
                    <w:bdr w:val="none" w:sz="0" w:space="0" w:color="auto" w:frame="1"/>
                    <w:shd w:val="clear" w:color="auto" w:fill="FFFFFF"/>
                  </w:rPr>
                </m:ctrlPr>
              </m:accPr>
              <m:e>
                <m:r>
                  <m:rPr>
                    <m:sty m:val="p"/>
                  </m:rP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bdr w:val="none" w:sz="0" w:space="0" w:color="auto" w:frame="1"/>
          <w:shd w:val="clear" w:color="auto" w:fill="FFFFFF"/>
        </w:rPr>
        <w:t>∏</w:t>
      </w:r>
      <w:r w:rsidR="00DB7630" w:rsidRPr="00DA7372">
        <w:rPr>
          <w:rStyle w:val="mn"/>
          <w:bdr w:val="none" w:sz="0" w:space="0" w:color="auto" w:frame="1"/>
          <w:shd w:val="clear" w:color="auto" w:fill="FFFFFF"/>
        </w:rPr>
        <w:t>2 = (a</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b</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 c</w:t>
      </w:r>
      <w:r w:rsidR="00DB7630" w:rsidRPr="00DA7372">
        <w:rPr>
          <w:rStyle w:val="mn"/>
          <w:bdr w:val="none" w:sz="0" w:space="0" w:color="auto" w:frame="1"/>
          <w:shd w:val="clear" w:color="auto" w:fill="FFFFFF"/>
          <w:vertAlign w:val="subscript"/>
        </w:rPr>
        <w:t>2</w:t>
      </w:r>
      <w:r w:rsidR="00DB7630" w:rsidRPr="00DA7372">
        <w:rPr>
          <w:rStyle w:val="mn"/>
          <w:bdr w:val="none" w:sz="0" w:space="0" w:color="auto" w:frame="1"/>
          <w:shd w:val="clear" w:color="auto" w:fill="FFFFFF"/>
        </w:rPr>
        <w:t>)</w:t>
      </w:r>
      <w:r w:rsidR="00D412A2">
        <w:rPr>
          <w:rStyle w:val="mn"/>
          <w:sz w:val="28"/>
          <w:szCs w:val="28"/>
          <w:bdr w:val="none" w:sz="0" w:space="0" w:color="auto" w:frame="1"/>
          <w:shd w:val="clear" w:color="auto" w:fill="FFFFFF"/>
        </w:rPr>
        <w:tab/>
      </w:r>
      <w:r w:rsidR="00C15AC7">
        <w:rPr>
          <w:rStyle w:val="mn"/>
          <w:sz w:val="28"/>
          <w:szCs w:val="28"/>
          <w:bdr w:val="none" w:sz="0" w:space="0" w:color="auto" w:frame="1"/>
          <w:shd w:val="clear" w:color="auto" w:fill="FFFFFF"/>
        </w:rPr>
        <w:tab/>
      </w:r>
      <w:r w:rsidR="00B73556" w:rsidRPr="00B73556">
        <w:rPr>
          <w:rStyle w:val="mn"/>
          <w:i w:val="0"/>
          <w:iCs w:val="0"/>
          <w:bdr w:val="none" w:sz="0" w:space="0" w:color="auto" w:frame="1"/>
          <w:shd w:val="clear" w:color="auto" w:fill="FFFFFF"/>
        </w:rPr>
        <w:t>(</w:t>
      </w:r>
      <w:r w:rsidR="004B2E70">
        <w:rPr>
          <w:rStyle w:val="mn"/>
          <w:i w:val="0"/>
          <w:iCs w:val="0"/>
          <w:bdr w:val="none" w:sz="0" w:space="0" w:color="auto" w:frame="1"/>
          <w:shd w:val="clear" w:color="auto" w:fill="FFFFFF"/>
        </w:rPr>
        <w:fldChar w:fldCharType="begin"/>
      </w:r>
      <w:r w:rsidR="004B2E70">
        <w:rPr>
          <w:rStyle w:val="mn"/>
          <w:i w:val="0"/>
          <w:iCs w:val="0"/>
          <w:bdr w:val="none" w:sz="0" w:space="0" w:color="auto" w:frame="1"/>
          <w:shd w:val="clear" w:color="auto" w:fill="FFFFFF"/>
        </w:rPr>
        <w:instrText xml:space="preserve"> STYLEREF 1 \s </w:instrText>
      </w:r>
      <w:r w:rsidR="004B2E70">
        <w:rPr>
          <w:rStyle w:val="mn"/>
          <w:i w:val="0"/>
          <w:iCs w:val="0"/>
          <w:bdr w:val="none" w:sz="0" w:space="0" w:color="auto" w:frame="1"/>
          <w:shd w:val="clear" w:color="auto" w:fill="FFFFFF"/>
        </w:rPr>
        <w:fldChar w:fldCharType="separate"/>
      </w:r>
      <w:r w:rsidR="004B2E70">
        <w:rPr>
          <w:rStyle w:val="mn"/>
          <w:i w:val="0"/>
          <w:iCs w:val="0"/>
          <w:bdr w:val="none" w:sz="0" w:space="0" w:color="auto" w:frame="1"/>
          <w:shd w:val="clear" w:color="auto" w:fill="FFFFFF"/>
          <w:cs/>
        </w:rPr>
        <w:t>‎</w:t>
      </w:r>
      <w:r w:rsidR="004B2E70">
        <w:rPr>
          <w:rStyle w:val="mn"/>
          <w:i w:val="0"/>
          <w:iCs w:val="0"/>
          <w:bdr w:val="none" w:sz="0" w:space="0" w:color="auto" w:frame="1"/>
          <w:shd w:val="clear" w:color="auto" w:fill="FFFFFF"/>
        </w:rPr>
        <w:t>3</w:t>
      </w:r>
      <w:r w:rsidR="004B2E70">
        <w:rPr>
          <w:rStyle w:val="mn"/>
          <w:i w:val="0"/>
          <w:iCs w:val="0"/>
          <w:bdr w:val="none" w:sz="0" w:space="0" w:color="auto" w:frame="1"/>
          <w:shd w:val="clear" w:color="auto" w:fill="FFFFFF"/>
        </w:rPr>
        <w:fldChar w:fldCharType="end"/>
      </w:r>
      <w:r w:rsidR="004B2E70">
        <w:rPr>
          <w:rStyle w:val="mn"/>
          <w:i w:val="0"/>
          <w:iCs w:val="0"/>
          <w:bdr w:val="none" w:sz="0" w:space="0" w:color="auto" w:frame="1"/>
          <w:shd w:val="clear" w:color="auto" w:fill="FFFFFF"/>
        </w:rPr>
        <w:t>.</w:t>
      </w:r>
      <w:r w:rsidR="004B2E70">
        <w:rPr>
          <w:rStyle w:val="mn"/>
          <w:i w:val="0"/>
          <w:iCs w:val="0"/>
          <w:bdr w:val="none" w:sz="0" w:space="0" w:color="auto" w:frame="1"/>
          <w:shd w:val="clear" w:color="auto" w:fill="FFFFFF"/>
        </w:rPr>
        <w:fldChar w:fldCharType="begin"/>
      </w:r>
      <w:r w:rsidR="004B2E70">
        <w:rPr>
          <w:rStyle w:val="mn"/>
          <w:i w:val="0"/>
          <w:iCs w:val="0"/>
          <w:bdr w:val="none" w:sz="0" w:space="0" w:color="auto" w:frame="1"/>
          <w:shd w:val="clear" w:color="auto" w:fill="FFFFFF"/>
        </w:rPr>
        <w:instrText xml:space="preserve"> SEQ Equation \* ARABIC \s 1 </w:instrText>
      </w:r>
      <w:r w:rsidR="004B2E70">
        <w:rPr>
          <w:rStyle w:val="mn"/>
          <w:i w:val="0"/>
          <w:iCs w:val="0"/>
          <w:bdr w:val="none" w:sz="0" w:space="0" w:color="auto" w:frame="1"/>
          <w:shd w:val="clear" w:color="auto" w:fill="FFFFFF"/>
        </w:rPr>
        <w:fldChar w:fldCharType="separate"/>
      </w:r>
      <w:r w:rsidR="004B2E70">
        <w:rPr>
          <w:rStyle w:val="mn"/>
          <w:i w:val="0"/>
          <w:iCs w:val="0"/>
          <w:bdr w:val="none" w:sz="0" w:space="0" w:color="auto" w:frame="1"/>
          <w:shd w:val="clear" w:color="auto" w:fill="FFFFFF"/>
        </w:rPr>
        <w:t>24</w:t>
      </w:r>
      <w:r w:rsidR="004B2E70">
        <w:rPr>
          <w:rStyle w:val="mn"/>
          <w:i w:val="0"/>
          <w:iCs w:val="0"/>
          <w:bdr w:val="none" w:sz="0" w:space="0" w:color="auto" w:frame="1"/>
          <w:shd w:val="clear" w:color="auto" w:fill="FFFFFF"/>
        </w:rPr>
        <w:fldChar w:fldCharType="end"/>
      </w:r>
      <w:r w:rsidR="00B73556" w:rsidRPr="00B73556">
        <w:rPr>
          <w:rStyle w:val="mn"/>
          <w:i w:val="0"/>
          <w:iCs w:val="0"/>
          <w:bdr w:val="none" w:sz="0" w:space="0" w:color="auto" w:frame="1"/>
          <w:shd w:val="clear" w:color="auto" w:fill="FFFFFF"/>
        </w:rPr>
        <w:t>)</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rsidR="00160B84">
        <w:t xml:space="preserve"> x- and y-</w:t>
      </w:r>
      <w:r>
        <w:t>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7D5E54">
        <w:t xml:space="preserve"> 3.28</w:t>
      </w:r>
      <w:r w:rsidR="00D50AF4">
        <w:t xml:space="preserve">. </w:t>
      </w:r>
    </w:p>
    <w:p w:rsidR="00FA480E" w:rsidRDefault="00FA480E" w:rsidP="005338E2"/>
    <w:p w:rsidR="003D5992" w:rsidRDefault="003B1518" w:rsidP="003D5992">
      <w:pPr>
        <w:keepNext/>
        <w:jc w:val="center"/>
      </w:pPr>
      <w:r>
        <w:rPr>
          <w:rFonts w:cstheme="minorHAnsi"/>
          <w:noProof/>
        </w:rPr>
        <mc:AlternateContent>
          <mc:Choice Requires="wps">
            <w:drawing>
              <wp:anchor distT="0" distB="0" distL="114300" distR="114300" simplePos="0" relativeHeight="251950592" behindDoc="0" locked="0" layoutInCell="1" allowOverlap="1" wp14:anchorId="7844619D" wp14:editId="7261B8EC">
                <wp:simplePos x="0" y="0"/>
                <wp:positionH relativeFrom="column">
                  <wp:posOffset>1579880</wp:posOffset>
                </wp:positionH>
                <wp:positionV relativeFrom="paragraph">
                  <wp:posOffset>2105660</wp:posOffset>
                </wp:positionV>
                <wp:extent cx="2528570" cy="0"/>
                <wp:effectExtent l="0" t="0" r="24130" b="19050"/>
                <wp:wrapNone/>
                <wp:docPr id="1073741963" name="Straight Connector 1073741963"/>
                <wp:cNvGraphicFramePr/>
                <a:graphic xmlns:a="http://schemas.openxmlformats.org/drawingml/2006/main">
                  <a:graphicData uri="http://schemas.microsoft.com/office/word/2010/wordprocessingShape">
                    <wps:wsp>
                      <wps:cNvCnPr/>
                      <wps:spPr>
                        <a:xfrm>
                          <a:off x="0" y="0"/>
                          <a:ext cx="252857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15DEB3" id="Straight Connector 1073741963" o:spid="_x0000_s1026" style="position:absolute;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65.8pt" to="323.5pt,1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8544" behindDoc="0" locked="0" layoutInCell="1" allowOverlap="1" wp14:anchorId="4A3B8E50" wp14:editId="69CF7B83">
                <wp:simplePos x="0" y="0"/>
                <wp:positionH relativeFrom="column">
                  <wp:posOffset>1580445</wp:posOffset>
                </wp:positionH>
                <wp:positionV relativeFrom="paragraph">
                  <wp:posOffset>2128802</wp:posOffset>
                </wp:positionV>
                <wp:extent cx="1151114" cy="1196411"/>
                <wp:effectExtent l="0" t="0" r="30480" b="22860"/>
                <wp:wrapNone/>
                <wp:docPr id="1073741961" name="Straight Connector 1073741961"/>
                <wp:cNvGraphicFramePr/>
                <a:graphic xmlns:a="http://schemas.openxmlformats.org/drawingml/2006/main">
                  <a:graphicData uri="http://schemas.microsoft.com/office/word/2010/wordprocessingShape">
                    <wps:wsp>
                      <wps:cNvCnPr/>
                      <wps:spPr>
                        <a:xfrm>
                          <a:off x="0" y="0"/>
                          <a:ext cx="1151114" cy="119641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F498FC"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67.6pt" to="215.1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49568" behindDoc="0" locked="0" layoutInCell="1" allowOverlap="1" wp14:anchorId="10845901" wp14:editId="40574551">
                <wp:simplePos x="0" y="0"/>
                <wp:positionH relativeFrom="column">
                  <wp:posOffset>2754489</wp:posOffset>
                </wp:positionH>
                <wp:positionV relativeFrom="paragraph">
                  <wp:posOffset>2128802</wp:posOffset>
                </wp:positionV>
                <wp:extent cx="1284817" cy="1162756"/>
                <wp:effectExtent l="0" t="0" r="29845" b="18415"/>
                <wp:wrapNone/>
                <wp:docPr id="1073741962" name="Straight Connector 1073741962"/>
                <wp:cNvGraphicFramePr/>
                <a:graphic xmlns:a="http://schemas.openxmlformats.org/drawingml/2006/main">
                  <a:graphicData uri="http://schemas.microsoft.com/office/word/2010/wordprocessingShape">
                    <wps:wsp>
                      <wps:cNvCnPr/>
                      <wps:spPr>
                        <a:xfrm flipV="1">
                          <a:off x="0" y="0"/>
                          <a:ext cx="1284817" cy="116275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8D67F" id="Straight Connector 107374196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167.6pt" to="318.05pt,2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" strokecolor="#5b9bd5 [3204]" strokeweight="1pt">
                <v:stroke joinstyle="miter"/>
              </v:line>
            </w:pict>
          </mc:Fallback>
        </mc:AlternateContent>
      </w:r>
      <w:r w:rsidR="0081037F">
        <w:rPr>
          <w:rFonts w:cstheme="minorHAnsi"/>
          <w:noProof/>
        </w:rPr>
        <mc:AlternateContent>
          <mc:Choice Requires="wps">
            <w:drawing>
              <wp:anchor distT="0" distB="0" distL="114300" distR="114300" simplePos="0" relativeHeight="251963904" behindDoc="0" locked="0" layoutInCell="1" allowOverlap="1" wp14:anchorId="1FA54FF2" wp14:editId="23F8C272">
                <wp:simplePos x="0" y="0"/>
                <wp:positionH relativeFrom="column">
                  <wp:posOffset>4368800</wp:posOffset>
                </wp:positionH>
                <wp:positionV relativeFrom="paragraph">
                  <wp:posOffset>638669</wp:posOffset>
                </wp:positionV>
                <wp:extent cx="530578" cy="340995"/>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530578"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54FF2" id="Text Box 1073741971" o:spid="_x0000_s1171" type="#_x0000_t202" style="position:absolute;left:0;text-align:left;margin-left:344pt;margin-top:50.3pt;width:41.8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7</w:t>
                      </w:r>
                    </w:p>
                  </w:txbxContent>
                </v:textbox>
              </v:shape>
            </w:pict>
          </mc:Fallback>
        </mc:AlternateContent>
      </w:r>
      <w:r w:rsidR="0081037F">
        <w:rPr>
          <w:rFonts w:cstheme="minorHAnsi"/>
          <w:noProof/>
        </w:rPr>
        <mc:AlternateContent>
          <mc:Choice Requires="wps">
            <w:drawing>
              <wp:anchor distT="0" distB="0" distL="114300" distR="114300" simplePos="0" relativeHeight="251961856" behindDoc="0" locked="0" layoutInCell="1" allowOverlap="1" wp14:anchorId="1948467D" wp14:editId="04C4F04C">
                <wp:simplePos x="0" y="0"/>
                <wp:positionH relativeFrom="column">
                  <wp:posOffset>4323644</wp:posOffset>
                </wp:positionH>
                <wp:positionV relativeFrom="paragraph">
                  <wp:posOffset>1936891</wp:posOffset>
                </wp:positionV>
                <wp:extent cx="474134" cy="340995"/>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474134"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8467D" id="Text Box 1073741969" o:spid="_x0000_s1172" type="#_x0000_t202" style="position:absolute;left:0;text-align:left;margin-left:340.45pt;margin-top:152.5pt;width:37.35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6</w:t>
                      </w:r>
                    </w:p>
                  </w:txbxContent>
                </v:textbox>
              </v:shape>
            </w:pict>
          </mc:Fallback>
        </mc:AlternateContent>
      </w:r>
      <w:r w:rsidR="0081037F">
        <w:rPr>
          <w:rFonts w:cstheme="minorHAnsi"/>
          <w:noProof/>
        </w:rPr>
        <mc:AlternateContent>
          <mc:Choice Requires="wps">
            <w:drawing>
              <wp:anchor distT="0" distB="0" distL="114300" distR="114300" simplePos="0" relativeHeight="251959808" behindDoc="0" locked="0" layoutInCell="1" allowOverlap="1" wp14:anchorId="124340A5" wp14:editId="3913B3C9">
                <wp:simplePos x="0" y="0"/>
                <wp:positionH relativeFrom="column">
                  <wp:posOffset>4278489</wp:posOffset>
                </wp:positionH>
                <wp:positionV relativeFrom="paragraph">
                  <wp:posOffset>3257691</wp:posOffset>
                </wp:positionV>
                <wp:extent cx="428978" cy="340995"/>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428978"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340A5" id="Text Box 1073741968" o:spid="_x0000_s1173" type="#_x0000_t202" style="position:absolute;left:0;text-align:left;margin-left:336.9pt;margin-top:256.5pt;width:33.8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5</w:t>
                      </w:r>
                    </w:p>
                  </w:txbxContent>
                </v:textbox>
              </v:shape>
            </w:pict>
          </mc:Fallback>
        </mc:AlternateContent>
      </w:r>
      <w:r w:rsidR="0081037F">
        <w:rPr>
          <w:rFonts w:cstheme="minorHAnsi"/>
          <w:noProof/>
        </w:rPr>
        <mc:AlternateContent>
          <mc:Choice Requires="wps">
            <w:drawing>
              <wp:anchor distT="0" distB="0" distL="114300" distR="114300" simplePos="0" relativeHeight="251957760" behindDoc="0" locked="0" layoutInCell="1" allowOverlap="1" wp14:anchorId="43E5088D" wp14:editId="4485DD98">
                <wp:simplePos x="0" y="0"/>
                <wp:positionH relativeFrom="column">
                  <wp:posOffset>2551288</wp:posOffset>
                </wp:positionH>
                <wp:positionV relativeFrom="paragraph">
                  <wp:posOffset>3618936</wp:posOffset>
                </wp:positionV>
                <wp:extent cx="451555" cy="340995"/>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451555"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5088D" id="Text Box 1073741967" o:spid="_x0000_s1174" type="#_x0000_t202" style="position:absolute;left:0;text-align:left;margin-left:200.9pt;margin-top:284.95pt;width:35.55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4</w:t>
                      </w:r>
                    </w:p>
                  </w:txbxContent>
                </v:textbox>
              </v:shape>
            </w:pict>
          </mc:Fallback>
        </mc:AlternateContent>
      </w:r>
      <w:r w:rsidR="0081037F">
        <w:rPr>
          <w:rFonts w:cstheme="minorHAnsi"/>
          <w:noProof/>
        </w:rPr>
        <mc:AlternateContent>
          <mc:Choice Requires="wps">
            <w:drawing>
              <wp:anchor distT="0" distB="0" distL="114300" distR="114300" simplePos="0" relativeHeight="251955712" behindDoc="0" locked="0" layoutInCell="1" allowOverlap="1" wp14:anchorId="5E92D7EC" wp14:editId="4272726B">
                <wp:simplePos x="0" y="0"/>
                <wp:positionH relativeFrom="column">
                  <wp:posOffset>835378</wp:posOffset>
                </wp:positionH>
                <wp:positionV relativeFrom="paragraph">
                  <wp:posOffset>3144802</wp:posOffset>
                </wp:positionV>
                <wp:extent cx="462844" cy="340995"/>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462844"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2D7EC" id="Text Box 1073741966" o:spid="_x0000_s1175" type="#_x0000_t202" style="position:absolute;left:0;text-align:left;margin-left:65.8pt;margin-top:247.6pt;width:36.45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3</w:t>
                      </w:r>
                    </w:p>
                  </w:txbxContent>
                </v:textbox>
              </v:shape>
            </w:pict>
          </mc:Fallback>
        </mc:AlternateContent>
      </w:r>
      <w:r w:rsidR="0081037F">
        <w:rPr>
          <w:rFonts w:cstheme="minorHAnsi"/>
          <w:noProof/>
        </w:rPr>
        <mc:AlternateContent>
          <mc:Choice Requires="wps">
            <w:drawing>
              <wp:anchor distT="0" distB="0" distL="114300" distR="114300" simplePos="0" relativeHeight="251953664" behindDoc="0" locked="0" layoutInCell="1" allowOverlap="1" wp14:anchorId="3B9C4C1C" wp14:editId="7620B4D2">
                <wp:simplePos x="0" y="0"/>
                <wp:positionH relativeFrom="column">
                  <wp:posOffset>903111</wp:posOffset>
                </wp:positionH>
                <wp:positionV relativeFrom="paragraph">
                  <wp:posOffset>1958975</wp:posOffset>
                </wp:positionV>
                <wp:extent cx="458611" cy="340995"/>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458611" cy="340995"/>
                        </a:xfrm>
                        <a:prstGeom prst="rect">
                          <a:avLst/>
                        </a:prstGeom>
                        <a:noFill/>
                        <a:ln w="6350">
                          <a:noFill/>
                        </a:ln>
                      </wps:spPr>
                      <wps:txbx>
                        <w:txbxContent>
                          <w:p w:rsidR="00106491" w:rsidRPr="0081037F" w:rsidRDefault="00106491" w:rsidP="007A4130">
                            <w:pPr>
                              <w:rPr>
                                <w:color w:val="FFFFFF" w:themeColor="background1"/>
                                <w:sz w:val="32"/>
                                <w:szCs w:val="32"/>
                              </w:rPr>
                            </w:pPr>
                            <w:r w:rsidRPr="0081037F">
                              <w:rPr>
                                <w:color w:val="FFFFFF" w:themeColor="background1"/>
                                <w:sz w:val="32"/>
                                <w:szCs w:val="32"/>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C4C1C" id="Text Box 1073741965" o:spid="_x0000_s1176" type="#_x0000_t202" style="position:absolute;left:0;text-align:left;margin-left:71.1pt;margin-top:154.25pt;width:36.1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" filled="f" stroked="f" strokeweight=".5pt">
                <v:textbox>
                  <w:txbxContent>
                    <w:p w:rsidR="00106491" w:rsidRPr="0081037F" w:rsidRDefault="00106491" w:rsidP="007A4130">
                      <w:pPr>
                        <w:rPr>
                          <w:color w:val="FFFFFF" w:themeColor="background1"/>
                          <w:sz w:val="32"/>
                          <w:szCs w:val="32"/>
                        </w:rPr>
                      </w:pPr>
                      <w:r w:rsidRPr="0081037F">
                        <w:rPr>
                          <w:color w:val="FFFFFF" w:themeColor="background1"/>
                          <w:sz w:val="32"/>
                          <w:szCs w:val="32"/>
                        </w:rPr>
                        <w:t>P2</w:t>
                      </w:r>
                    </w:p>
                  </w:txbxContent>
                </v:textbox>
              </v:shape>
            </w:pict>
          </mc:Fallback>
        </mc:AlternateContent>
      </w:r>
      <w:r w:rsidR="0081037F">
        <w:rPr>
          <w:rFonts w:cstheme="minorHAnsi"/>
          <w:noProof/>
        </w:rPr>
        <mc:AlternateContent>
          <mc:Choice Requires="wps">
            <w:drawing>
              <wp:anchor distT="0" distB="0" distL="114300" distR="114300" simplePos="0" relativeHeight="251951616" behindDoc="0" locked="0" layoutInCell="1" allowOverlap="1" wp14:anchorId="5FC5D6A5" wp14:editId="43C8699C">
                <wp:simplePos x="0" y="0"/>
                <wp:positionH relativeFrom="column">
                  <wp:posOffset>970844</wp:posOffset>
                </wp:positionH>
                <wp:positionV relativeFrom="paragraph">
                  <wp:posOffset>672536</wp:posOffset>
                </wp:positionV>
                <wp:extent cx="508000" cy="293370"/>
                <wp:effectExtent l="0" t="0" r="0" b="0"/>
                <wp:wrapNone/>
                <wp:docPr id="1073741964" name="Text Box 1073741964"/>
                <wp:cNvGraphicFramePr/>
                <a:graphic xmlns:a="http://schemas.openxmlformats.org/drawingml/2006/main">
                  <a:graphicData uri="http://schemas.microsoft.com/office/word/2010/wordprocessingShape">
                    <wps:wsp>
                      <wps:cNvSpPr txBox="1"/>
                      <wps:spPr>
                        <a:xfrm>
                          <a:off x="0" y="0"/>
                          <a:ext cx="508000" cy="293370"/>
                        </a:xfrm>
                        <a:prstGeom prst="rect">
                          <a:avLst/>
                        </a:prstGeom>
                        <a:noFill/>
                        <a:ln w="6350">
                          <a:noFill/>
                        </a:ln>
                      </wps:spPr>
                      <wps:txbx>
                        <w:txbxContent>
                          <w:p w:rsidR="00106491" w:rsidRPr="0081037F" w:rsidRDefault="00106491">
                            <w:pPr>
                              <w:rPr>
                                <w:color w:val="FFFFFF" w:themeColor="background1"/>
                                <w:sz w:val="32"/>
                                <w:szCs w:val="32"/>
                              </w:rPr>
                            </w:pPr>
                            <w:r w:rsidRPr="0081037F">
                              <w:rPr>
                                <w:color w:val="FFFFFF" w:themeColor="background1"/>
                                <w:sz w:val="32"/>
                                <w:szCs w:val="3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5D6A5" id="Text Box 1073741964" o:spid="_x0000_s1177" type="#_x0000_t202" style="position:absolute;left:0;text-align:left;margin-left:76.45pt;margin-top:52.95pt;width:40pt;height:23.1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" filled="f" stroked="f" strokeweight=".5pt">
                <v:textbox>
                  <w:txbxContent>
                    <w:p w:rsidR="00106491" w:rsidRPr="0081037F" w:rsidRDefault="00106491">
                      <w:pPr>
                        <w:rPr>
                          <w:color w:val="FFFFFF" w:themeColor="background1"/>
                          <w:sz w:val="32"/>
                          <w:szCs w:val="32"/>
                        </w:rPr>
                      </w:pPr>
                      <w:r w:rsidRPr="0081037F">
                        <w:rPr>
                          <w:color w:val="FFFFFF" w:themeColor="background1"/>
                          <w:sz w:val="32"/>
                          <w:szCs w:val="32"/>
                        </w:rPr>
                        <w:t>P1</w:t>
                      </w:r>
                    </w:p>
                  </w:txbxContent>
                </v:textbox>
              </v:shape>
            </w:pict>
          </mc:Fallback>
        </mc:AlternateContent>
      </w:r>
      <w:r w:rsidR="004A7949">
        <w:rPr>
          <w:rFonts w:cstheme="minorHAnsi"/>
          <w:noProof/>
        </w:rPr>
        <w:drawing>
          <wp:inline distT="0" distB="0" distL="0" distR="0" wp14:anchorId="109788B0" wp14:editId="2063859B">
            <wp:extent cx="4210543" cy="4061264"/>
            <wp:effectExtent l="0" t="0" r="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2">
                      <a:extLst>
                        <a:ext uri="{28A0092B-C50C-407E-A947-70E740481C1C}">
                          <a14:useLocalDpi xmlns:a14="http://schemas.microsoft.com/office/drawing/2010/main" val="0"/>
                        </a:ext>
                      </a:extLst>
                    </a:blip>
                    <a:srcRect l="24297" t="13152" r="17840" b="25005"/>
                    <a:stretch/>
                  </pic:blipFill>
                  <pic:spPr bwMode="auto">
                    <a:xfrm>
                      <a:off x="0" y="0"/>
                      <a:ext cx="4211027" cy="4061731"/>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6402E0">
      <w:pPr>
        <w:pStyle w:val="Caption"/>
      </w:pPr>
      <w:bookmarkStart w:id="219" w:name="_Toc525405110"/>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8</w:t>
      </w:r>
      <w:r w:rsidR="00462132">
        <w:fldChar w:fldCharType="end"/>
      </w:r>
      <w:r>
        <w:t>:</w:t>
      </w:r>
      <w:bookmarkEnd w:id="219"/>
      <w:r>
        <w:t xml:space="preserve"> </w:t>
      </w:r>
      <w:r w:rsidR="006402E0">
        <w:t>The three corresponding points (P2, P4, and P6) make an plane which is used to calculate the angle beetween</w:t>
      </w:r>
      <w:r w:rsidR="002243E4">
        <w:t xml:space="preserve"> the</w:t>
      </w:r>
      <w:r w:rsidR="006402E0">
        <w:t xml:space="preserve"> MR-plane and</w:t>
      </w:r>
      <w:r w:rsidR="002243E4">
        <w:t xml:space="preserve"> the</w:t>
      </w:r>
      <w:r w:rsidR="006402E0">
        <w:t xml:space="preserve"> Z-frame. </w:t>
      </w:r>
    </w:p>
    <w:p w:rsidR="00DE2461" w:rsidRDefault="00DE2461" w:rsidP="005338E2"/>
    <w:p w:rsidR="00423A3B" w:rsidRDefault="00C415E2" w:rsidP="00A1145C">
      <w:r>
        <w:lastRenderedPageBreak/>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w:t>
      </w:r>
      <w:r w:rsidR="001D2FC4">
        <w:t>- and y-</w:t>
      </w:r>
      <w:r w:rsidR="00A02A9F">
        <w:t>ax</w:t>
      </w:r>
      <w:r w:rsidR="00A1145C">
        <w:t>e</w:t>
      </w:r>
      <w:r w:rsidR="00A02A9F">
        <w:t xml:space="preserve">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of the MRI plane or Z-</w:t>
      </w:r>
      <w:r w:rsidR="002E1E2D">
        <w:t>frame</w:t>
      </w:r>
      <w:r w:rsidR="00BD4310">
        <w:t xml:space="preserve"> </w:t>
      </w:r>
      <w:r w:rsidR="00285B85">
        <w:t>around both x</w:t>
      </w:r>
      <w:r w:rsidR="002E1E2D">
        <w:t>- and y-</w:t>
      </w:r>
      <w:r w:rsidR="00285B85">
        <w:t>axes</w:t>
      </w:r>
      <w:r w:rsidR="00BD4310">
        <w:t>.</w:t>
      </w:r>
    </w:p>
    <w:p w:rsidR="008A336A" w:rsidRDefault="00756C37" w:rsidP="00D31B09">
      <w:r>
        <w:rPr>
          <w:noProof/>
        </w:rPr>
        <w:drawing>
          <wp:anchor distT="0" distB="0" distL="114300" distR="114300" simplePos="0" relativeHeight="251560448" behindDoc="0" locked="0" layoutInCell="1" allowOverlap="1" wp14:anchorId="7DF98003" wp14:editId="67B0F04B">
            <wp:simplePos x="0" y="0"/>
            <wp:positionH relativeFrom="margin">
              <wp:align>center</wp:align>
            </wp:positionH>
            <wp:positionV relativeFrom="paragraph">
              <wp:posOffset>346710</wp:posOffset>
            </wp:positionV>
            <wp:extent cx="5784171" cy="4663440"/>
            <wp:effectExtent l="0" t="0" r="7620" b="381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0">
                      <a:extLst>
                        <a:ext uri="{28A0092B-C50C-407E-A947-70E740481C1C}">
                          <a14:useLocalDpi xmlns:a14="http://schemas.microsoft.com/office/drawing/2010/main" val="0"/>
                        </a:ext>
                      </a:extLst>
                    </a:blip>
                    <a:stretch>
                      <a:fillRect/>
                    </a:stretch>
                  </pic:blipFill>
                  <pic:spPr>
                    <a:xfrm>
                      <a:off x="0" y="0"/>
                      <a:ext cx="5784171" cy="4663440"/>
                    </a:xfrm>
                    <a:prstGeom prst="rect">
                      <a:avLst/>
                    </a:prstGeom>
                  </pic:spPr>
                </pic:pic>
              </a:graphicData>
            </a:graphic>
            <wp14:sizeRelH relativeFrom="page">
              <wp14:pctWidth>0</wp14:pctWidth>
            </wp14:sizeRelH>
            <wp14:sizeRelV relativeFrom="page">
              <wp14:pctHeight>0</wp14:pctHeight>
            </wp14:sizeRelV>
          </wp:anchor>
        </w:drawing>
      </w:r>
    </w:p>
    <w:p w:rsidR="008A336A" w:rsidRDefault="0037467A" w:rsidP="00BD0A87">
      <w:r>
        <w:rPr>
          <w:noProof/>
        </w:rPr>
        <mc:AlternateContent>
          <mc:Choice Requires="wps">
            <w:drawing>
              <wp:anchor distT="0" distB="0" distL="114300" distR="114300" simplePos="0" relativeHeight="251804160" behindDoc="0" locked="0" layoutInCell="1" allowOverlap="1" wp14:anchorId="69A9D9A3" wp14:editId="340F22CC">
                <wp:simplePos x="0" y="0"/>
                <wp:positionH relativeFrom="margin">
                  <wp:align>right</wp:align>
                </wp:positionH>
                <wp:positionV relativeFrom="paragraph">
                  <wp:posOffset>5085010</wp:posOffset>
                </wp:positionV>
                <wp:extent cx="5723255" cy="1143000"/>
                <wp:effectExtent l="0" t="0" r="0" b="0"/>
                <wp:wrapTopAndBottom/>
                <wp:docPr id="1073741850" name="Text Box 1073741850"/>
                <wp:cNvGraphicFramePr/>
                <a:graphic xmlns:a="http://schemas.openxmlformats.org/drawingml/2006/main">
                  <a:graphicData uri="http://schemas.microsoft.com/office/word/2010/wordprocessingShape">
                    <wps:wsp>
                      <wps:cNvSpPr txBox="1"/>
                      <wps:spPr>
                        <a:xfrm>
                          <a:off x="0" y="0"/>
                          <a:ext cx="5723255" cy="1143000"/>
                        </a:xfrm>
                        <a:prstGeom prst="rect">
                          <a:avLst/>
                        </a:prstGeom>
                        <a:solidFill>
                          <a:prstClr val="white"/>
                        </a:solidFill>
                        <a:ln>
                          <a:noFill/>
                        </a:ln>
                      </wps:spPr>
                      <wps:txbx>
                        <w:txbxContent>
                          <w:p w:rsidR="00106491" w:rsidRPr="009E20BA" w:rsidRDefault="00106491" w:rsidP="003A0BE3">
                            <w:pPr>
                              <w:pStyle w:val="Caption"/>
                            </w:pPr>
                            <w:bookmarkStart w:id="220" w:name="_Toc525405111"/>
                            <w:bookmarkStart w:id="221" w:name="_Toc52373531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9</w:t>
                            </w:r>
                            <w:r w:rsidR="00462132">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0"/>
                          </w:p>
                          <w:p w:rsidR="00106491" w:rsidRPr="00414CC2" w:rsidRDefault="00106491" w:rsidP="00251888">
                            <w:pPr>
                              <w:pStyle w:val="Caption"/>
                            </w:pPr>
                          </w:p>
                          <w:p w:rsidR="00106491" w:rsidRPr="003A70B6" w:rsidRDefault="00106491" w:rsidP="00251888">
                            <w:pPr>
                              <w:pStyle w:val="Caption"/>
                            </w:pPr>
                          </w:p>
                          <w:p w:rsidR="00106491" w:rsidRPr="00414CC2" w:rsidRDefault="00106491" w:rsidP="00251888">
                            <w:pPr>
                              <w:pStyle w:val="Caption"/>
                            </w:pPr>
                          </w:p>
                          <w:bookmarkEnd w:id="221"/>
                          <w:p w:rsidR="00106491" w:rsidRPr="00414CC2"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9D9A3" id="Text Box 1073741850" o:spid="_x0000_s1178" type="#_x0000_t202" style="position:absolute;left:0;text-align:left;margin-left:399.45pt;margin-top:400.4pt;width:450.65pt;height:90pt;z-index:251804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" stroked="f">
                <v:textbox inset="0,0,0,0">
                  <w:txbxContent>
                    <w:p w:rsidR="00106491" w:rsidRPr="009E20BA" w:rsidRDefault="00106491" w:rsidP="003A0BE3">
                      <w:pPr>
                        <w:pStyle w:val="Caption"/>
                      </w:pPr>
                      <w:bookmarkStart w:id="222" w:name="_Toc525405111"/>
                      <w:bookmarkStart w:id="223" w:name="_Toc523735313"/>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29</w:t>
                      </w:r>
                      <w:r w:rsidR="00462132">
                        <w:fldChar w:fldCharType="end"/>
                      </w:r>
                      <w:r>
                        <w:t>: The Z-frame plane including the coordinates of P2, P4 and P6 coordinate systems. The plane is plotted after processing of the captured MR-image and extracting and computing the centroids of the fiducial markers. The Z-frame is rotated -10 degrees around both x and y-axes.</w:t>
                      </w:r>
                      <w:bookmarkEnd w:id="222"/>
                    </w:p>
                    <w:p w:rsidR="00106491" w:rsidRPr="00414CC2" w:rsidRDefault="00106491" w:rsidP="00251888">
                      <w:pPr>
                        <w:pStyle w:val="Caption"/>
                      </w:pPr>
                    </w:p>
                    <w:p w:rsidR="00106491" w:rsidRPr="003A70B6" w:rsidRDefault="00106491" w:rsidP="00251888">
                      <w:pPr>
                        <w:pStyle w:val="Caption"/>
                      </w:pPr>
                    </w:p>
                    <w:p w:rsidR="00106491" w:rsidRPr="00414CC2" w:rsidRDefault="00106491" w:rsidP="00251888">
                      <w:pPr>
                        <w:pStyle w:val="Caption"/>
                      </w:pPr>
                    </w:p>
                    <w:bookmarkEnd w:id="223"/>
                    <w:p w:rsidR="00106491" w:rsidRPr="00414CC2" w:rsidRDefault="00106491" w:rsidP="00251888">
                      <w:pPr>
                        <w:pStyle w:val="Caption"/>
                      </w:pPr>
                    </w:p>
                  </w:txbxContent>
                </v:textbox>
                <w10:wrap type="topAndBottom" anchorx="margin"/>
              </v:shape>
            </w:pict>
          </mc:Fallback>
        </mc:AlternateContent>
      </w:r>
    </w:p>
    <w:p w:rsidR="00E55E51" w:rsidRDefault="00CF47A6" w:rsidP="003A0BE3">
      <w:r w:rsidRPr="00090B0B">
        <w:lastRenderedPageBreak/>
        <w:t>In the</w:t>
      </w:r>
      <w:r w:rsidR="00C55159">
        <w:t xml:space="preserve"> 2D</w:t>
      </w:r>
      <w:r w:rsidRPr="00090B0B">
        <w:t xml:space="preserve"> coronal view of the Z-</w:t>
      </w:r>
      <w:r w:rsidR="006F7C29" w:rsidRPr="00090B0B">
        <w:t>frame</w:t>
      </w:r>
      <w:r w:rsidRPr="00090B0B">
        <w:t xml:space="preserve"> in the MRI coordinate system</w:t>
      </w:r>
      <w:r w:rsidR="00090B0B">
        <w:t xml:space="preserve"> (The</w:t>
      </w:r>
      <w:r w:rsidR="00C55159">
        <w:t xml:space="preserve"> cross-section</w:t>
      </w:r>
      <w:r w:rsidR="00090B0B">
        <w:t xml:space="preserve"> view of the marker inside the MR-image depends on the initial orientation of the Z-frame inside the setup)</w:t>
      </w:r>
      <w:r>
        <w:t xml:space="preserve">, the </w:t>
      </w:r>
      <w:r w:rsidR="00C55159">
        <w:t>sagittal plane represents the y-</w:t>
      </w:r>
      <w:r>
        <w:t>axis</w:t>
      </w:r>
      <w:r w:rsidR="00AB56C9">
        <w:t xml:space="preserve"> and</w:t>
      </w:r>
      <w:r>
        <w:t xml:space="preserve"> the trans</w:t>
      </w:r>
      <w:r w:rsidR="00C55159">
        <w:t>versal plane indicates the x-</w:t>
      </w:r>
      <w:r>
        <w:t>axis.</w:t>
      </w:r>
      <w:r w:rsidR="00AB56C9">
        <w:t xml:space="preserve"> Accordingly, the clinician should rotate the MRI plane -10 degrees both around </w:t>
      </w:r>
      <w:r w:rsidR="00DE3F5A">
        <w:t>x and y ax</w:t>
      </w:r>
      <w:r w:rsidR="003A0BE3">
        <w:t>e</w:t>
      </w:r>
      <w:r w:rsidR="00DE3F5A">
        <w:t>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2F53C2" w:rsidP="00D31B09">
      <w:r>
        <w:rPr>
          <w:noProof/>
        </w:rPr>
        <w:drawing>
          <wp:anchor distT="0" distB="0" distL="114300" distR="114300" simplePos="0" relativeHeight="251561472" behindDoc="0" locked="0" layoutInCell="1" allowOverlap="1" wp14:anchorId="62449583" wp14:editId="7C289D53">
            <wp:simplePos x="0" y="0"/>
            <wp:positionH relativeFrom="margin">
              <wp:align>right</wp:align>
            </wp:positionH>
            <wp:positionV relativeFrom="paragraph">
              <wp:posOffset>350379</wp:posOffset>
            </wp:positionV>
            <wp:extent cx="5669280" cy="4371676"/>
            <wp:effectExtent l="0" t="0" r="762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1">
                      <a:extLst>
                        <a:ext uri="{28A0092B-C50C-407E-A947-70E740481C1C}">
                          <a14:useLocalDpi xmlns:a14="http://schemas.microsoft.com/office/drawing/2010/main" val="0"/>
                        </a:ext>
                      </a:extLst>
                    </a:blip>
                    <a:srcRect t="-373" b="1959"/>
                    <a:stretch/>
                  </pic:blipFill>
                  <pic:spPr bwMode="auto">
                    <a:xfrm>
                      <a:off x="0" y="0"/>
                      <a:ext cx="5669280" cy="43716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5E51" w:rsidRDefault="00447C12" w:rsidP="00D31B09">
      <w:r>
        <w:rPr>
          <w:noProof/>
        </w:rPr>
        <mc:AlternateContent>
          <mc:Choice Requires="wps">
            <w:drawing>
              <wp:anchor distT="0" distB="0" distL="114300" distR="114300" simplePos="0" relativeHeight="251806208" behindDoc="0" locked="0" layoutInCell="1" allowOverlap="1" wp14:anchorId="627466CE" wp14:editId="2698E5D9">
                <wp:simplePos x="0" y="0"/>
                <wp:positionH relativeFrom="margin">
                  <wp:align>right</wp:align>
                </wp:positionH>
                <wp:positionV relativeFrom="paragraph">
                  <wp:posOffset>4664075</wp:posOffset>
                </wp:positionV>
                <wp:extent cx="5725160" cy="936625"/>
                <wp:effectExtent l="0" t="0" r="889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5725160" cy="936625"/>
                        </a:xfrm>
                        <a:prstGeom prst="rect">
                          <a:avLst/>
                        </a:prstGeom>
                        <a:solidFill>
                          <a:prstClr val="white"/>
                        </a:solidFill>
                        <a:ln>
                          <a:noFill/>
                        </a:ln>
                      </wps:spPr>
                      <wps:txbx>
                        <w:txbxContent>
                          <w:p w:rsidR="00106491" w:rsidRPr="009E20BA" w:rsidRDefault="00106491" w:rsidP="00DA7AC7">
                            <w:pPr>
                              <w:pStyle w:val="Caption"/>
                            </w:pPr>
                            <w:bookmarkStart w:id="224" w:name="_Toc525405112"/>
                            <w:bookmarkStart w:id="225" w:name="_Toc52373531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0</w:t>
                            </w:r>
                            <w:r w:rsidR="00462132">
                              <w:fldChar w:fldCharType="end"/>
                            </w:r>
                            <w:r>
                              <w:t>: The Z-frame plane including P2, P4 and P6 coordinate systems is parallar to the MR- image plane. The Z-frame is rotated +10 degrees around both the x and y-axes based on its first oriantation in the Figure 3.29.</w:t>
                            </w:r>
                            <w:bookmarkEnd w:id="224"/>
                          </w:p>
                          <w:p w:rsidR="00106491" w:rsidRPr="003A70B6" w:rsidRDefault="00106491" w:rsidP="00251888">
                            <w:pPr>
                              <w:pStyle w:val="Caption"/>
                            </w:pPr>
                          </w:p>
                          <w:p w:rsidR="00106491" w:rsidRPr="003A70B6" w:rsidRDefault="00106491" w:rsidP="00251888">
                            <w:pPr>
                              <w:pStyle w:val="Caption"/>
                            </w:pPr>
                          </w:p>
                          <w:p w:rsidR="00106491" w:rsidRPr="003A70B6" w:rsidRDefault="00106491" w:rsidP="00251888">
                            <w:pPr>
                              <w:pStyle w:val="Caption"/>
                            </w:pPr>
                          </w:p>
                          <w:p w:rsidR="00106491" w:rsidRDefault="00106491"/>
                          <w:bookmarkEnd w:id="225"/>
                          <w:p w:rsidR="00106491" w:rsidRPr="003A70B6"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66CE" id="Text Box 1073741858" o:spid="_x0000_s1179" type="#_x0000_t202" style="position:absolute;left:0;text-align:left;margin-left:399.6pt;margin-top:367.25pt;width:450.8pt;height:73.75pt;z-index:251806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" stroked="f">
                <v:textbox inset="0,0,0,0">
                  <w:txbxContent>
                    <w:p w:rsidR="00106491" w:rsidRPr="009E20BA" w:rsidRDefault="00106491" w:rsidP="00DA7AC7">
                      <w:pPr>
                        <w:pStyle w:val="Caption"/>
                      </w:pPr>
                      <w:bookmarkStart w:id="226" w:name="_Toc525405112"/>
                      <w:bookmarkStart w:id="227" w:name="_Toc523735314"/>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0</w:t>
                      </w:r>
                      <w:r w:rsidR="00462132">
                        <w:fldChar w:fldCharType="end"/>
                      </w:r>
                      <w:r>
                        <w:t>: The Z-frame plane including P2, P4 and P6 coordinate systems is parallar to the MR- image plane. The Z-frame is rotated +10 degrees around both the x and y-axes based on its first oriantation in the Figure 3.29.</w:t>
                      </w:r>
                      <w:bookmarkEnd w:id="226"/>
                    </w:p>
                    <w:p w:rsidR="00106491" w:rsidRPr="003A70B6" w:rsidRDefault="00106491" w:rsidP="00251888">
                      <w:pPr>
                        <w:pStyle w:val="Caption"/>
                      </w:pPr>
                    </w:p>
                    <w:p w:rsidR="00106491" w:rsidRPr="003A70B6" w:rsidRDefault="00106491" w:rsidP="00251888">
                      <w:pPr>
                        <w:pStyle w:val="Caption"/>
                      </w:pPr>
                    </w:p>
                    <w:p w:rsidR="00106491" w:rsidRPr="003A70B6" w:rsidRDefault="00106491" w:rsidP="00251888">
                      <w:pPr>
                        <w:pStyle w:val="Caption"/>
                      </w:pPr>
                    </w:p>
                    <w:p w:rsidR="00106491" w:rsidRDefault="00106491"/>
                    <w:bookmarkEnd w:id="227"/>
                    <w:p w:rsidR="00106491" w:rsidRPr="003A70B6" w:rsidRDefault="00106491" w:rsidP="00251888">
                      <w:pPr>
                        <w:pStyle w:val="Caption"/>
                      </w:pPr>
                    </w:p>
                  </w:txbxContent>
                </v:textbox>
                <w10:wrap type="topAndBottom" anchorx="margin"/>
              </v:shape>
            </w:pict>
          </mc:Fallback>
        </mc:AlternateContent>
      </w:r>
    </w:p>
    <w:p w:rsidR="002F7EED" w:rsidRDefault="002F7EED" w:rsidP="001A641E"/>
    <w:p w:rsidR="004E1FC2" w:rsidRDefault="006C27D8" w:rsidP="0006240F">
      <w:r>
        <w:lastRenderedPageBreak/>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w:t>
      </w:r>
      <w:r w:rsidR="0006240F">
        <w:t>e</w:t>
      </w:r>
      <w:r w:rsidR="002B26B2">
        <w:t>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514A12">
        <w:rPr>
          <w:cs/>
        </w:rPr>
        <w:t>‎</w:t>
      </w:r>
      <w:r w:rsidR="0085338C">
        <w:fldChar w:fldCharType="end"/>
      </w:r>
      <w:r w:rsidR="0006240F">
        <w:t xml:space="preserve"> </w:t>
      </w:r>
      <w:r w:rsidR="0006240F">
        <w:fldChar w:fldCharType="begin"/>
      </w:r>
      <w:r w:rsidR="0006240F">
        <w:instrText xml:space="preserve"> REF _Ref525216109 \n \h </w:instrText>
      </w:r>
      <w:r w:rsidR="0006240F">
        <w:fldChar w:fldCharType="separate"/>
      </w:r>
      <w:r w:rsidR="0006240F">
        <w:rPr>
          <w:cs/>
        </w:rPr>
        <w:t>‎</w:t>
      </w:r>
      <w:r w:rsidR="0006240F">
        <w:t>3.1</w:t>
      </w:r>
      <w:r w:rsidR="0006240F">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06240F">
        <w:t>he rotation around x-</w:t>
      </w:r>
      <w:r w:rsidR="00F90280">
        <w:t xml:space="preserve">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228" w:name="_Ref523925375"/>
      <w:bookmarkStart w:id="229" w:name="_Ref524006251"/>
      <w:bookmarkStart w:id="230" w:name="_Toc525387395"/>
      <w:r w:rsidRPr="00387B61">
        <w:lastRenderedPageBreak/>
        <w:t>Graphical</w:t>
      </w:r>
      <w:r>
        <w:t xml:space="preserve"> user interface implementation</w:t>
      </w:r>
      <w:bookmarkEnd w:id="228"/>
      <w:bookmarkEnd w:id="229"/>
      <w:bookmarkEnd w:id="230"/>
    </w:p>
    <w:p w:rsidR="00374617" w:rsidRDefault="00374617" w:rsidP="00320DCB">
      <w:r>
        <w:t>The automatic alignment detection algorithm of the Z-</w:t>
      </w:r>
      <w:r w:rsidR="00AB1B55">
        <w:t>frame</w:t>
      </w:r>
      <w:r>
        <w:t xml:space="preserve"> which utilizes the </w:t>
      </w:r>
      <w:r w:rsidR="004D379E">
        <w:t xml:space="preserve">procedures in the section </w:t>
      </w:r>
      <w:r w:rsidR="004D379E">
        <w:fldChar w:fldCharType="begin"/>
      </w:r>
      <w:r w:rsidR="004D379E">
        <w:instrText xml:space="preserve"> REF _Ref523909263 \n \h </w:instrText>
      </w:r>
      <w:r w:rsidR="004D379E">
        <w:fldChar w:fldCharType="separate"/>
      </w:r>
      <w:r w:rsidR="004D379E">
        <w:rPr>
          <w:cs/>
        </w:rPr>
        <w:t>‎</w:t>
      </w:r>
      <w:r w:rsidR="004D379E">
        <w:t>3.2</w:t>
      </w:r>
      <w:r w:rsidR="004D379E">
        <w:fldChar w:fldCharType="end"/>
      </w:r>
      <w:r w:rsidR="004D379E">
        <w:t xml:space="preserve"> has been implemented</w:t>
      </w:r>
      <w:r>
        <w:t xml:space="preserve"> in a </w:t>
      </w:r>
      <w:r w:rsidRPr="00B26656">
        <w:t>Graphical User</w:t>
      </w:r>
      <w:r>
        <w:t xml:space="preserve"> Interface</w:t>
      </w:r>
      <w:r w:rsidR="00B26656">
        <w:t xml:space="preserve"> (GUI)</w:t>
      </w:r>
      <w:r>
        <w:t xml:space="preserve"> </w:t>
      </w:r>
      <w:r w:rsidR="004D379E">
        <w:t xml:space="preserve">which is </w:t>
      </w:r>
      <w:r>
        <w:t xml:space="preserve">designed in </w:t>
      </w:r>
      <w:r w:rsidRPr="00B26656">
        <w:t>M</w:t>
      </w:r>
      <w:r w:rsidR="00F15B26">
        <w:t>atlab</w:t>
      </w:r>
      <w:r w:rsidRPr="00B26656">
        <w:t xml:space="preserve"> </w:t>
      </w:r>
      <w:r w:rsidRPr="00F357F2">
        <w:t>R2017a. The</w:t>
      </w:r>
      <w:r>
        <w:t xml:space="preserve"> </w:t>
      </w:r>
      <w:r w:rsidR="00320DCB">
        <w:t>proposed</w:t>
      </w:r>
      <w:r>
        <w:t xml:space="preserve"> GUI displays only required information which enables the user to easily interact with the several processing stages</w:t>
      </w:r>
      <w:r w:rsidR="00772879">
        <w:t xml:space="preserve"> (Figure 3.3</w:t>
      </w:r>
      <w:r w:rsidR="00E93A6B">
        <w:t>2</w:t>
      </w:r>
      <w:r w:rsidR="00E1454F">
        <w:t>)</w:t>
      </w:r>
      <w:r>
        <w:t>.</w:t>
      </w:r>
    </w:p>
    <w:p w:rsidR="00374617" w:rsidRDefault="00374617" w:rsidP="00320DCB">
      <w:r>
        <w:t xml:space="preserve">The flowchart of the proposed algorithm for </w:t>
      </w:r>
      <w:r w:rsidR="00320DCB">
        <w:t xml:space="preserve">the </w:t>
      </w:r>
      <w:r>
        <w:t>alignment detection and</w:t>
      </w:r>
      <w:r w:rsidR="00320DCB">
        <w:t xml:space="preserve"> the</w:t>
      </w:r>
      <w:r>
        <w:t xml:space="preserve"> angle calculation of the Z-</w:t>
      </w:r>
      <w:r w:rsidR="00320DCB">
        <w:t>frame</w:t>
      </w:r>
      <w:r>
        <w:t xml:space="preserve"> i</w:t>
      </w:r>
      <w:r w:rsidR="001F5F1C">
        <w:t xml:space="preserve">n </w:t>
      </w:r>
      <w:r w:rsidR="00320DCB">
        <w:t xml:space="preserve">the </w:t>
      </w:r>
      <w:r w:rsidR="001F5F1C">
        <w:t>GUI is represented in Figure 3.</w:t>
      </w:r>
      <w:r w:rsidR="00E1454F">
        <w:t>31</w:t>
      </w:r>
      <w:r>
        <w:t>.</w:t>
      </w:r>
      <w:r w:rsidR="007A2C85">
        <w:t xml:space="preserve"> </w:t>
      </w:r>
    </w:p>
    <w:p w:rsidR="00374617" w:rsidRDefault="00374617" w:rsidP="00D31B09"/>
    <w:p w:rsidR="00374617" w:rsidRDefault="00210D0F" w:rsidP="00D31B09">
      <w:r>
        <w:rPr>
          <w:noProof/>
        </w:rPr>
        <mc:AlternateContent>
          <mc:Choice Requires="wpg">
            <w:drawing>
              <wp:anchor distT="0" distB="0" distL="114300" distR="114300" simplePos="0" relativeHeight="251741696" behindDoc="0" locked="0" layoutInCell="1" allowOverlap="1" wp14:anchorId="2D8D5D82" wp14:editId="23491680">
                <wp:simplePos x="0" y="0"/>
                <wp:positionH relativeFrom="column">
                  <wp:posOffset>79022</wp:posOffset>
                </wp:positionH>
                <wp:positionV relativeFrom="paragraph">
                  <wp:posOffset>34008</wp:posOffset>
                </wp:positionV>
                <wp:extent cx="5531485" cy="3431540"/>
                <wp:effectExtent l="0" t="0" r="0" b="0"/>
                <wp:wrapNone/>
                <wp:docPr id="1073741896" name="Group 1073741896"/>
                <wp:cNvGraphicFramePr/>
                <a:graphic xmlns:a="http://schemas.openxmlformats.org/drawingml/2006/main">
                  <a:graphicData uri="http://schemas.microsoft.com/office/word/2010/wordprocessingGroup">
                    <wpg:wgp>
                      <wpg:cNvGrpSpPr/>
                      <wpg:grpSpPr>
                        <a:xfrm>
                          <a:off x="0" y="0"/>
                          <a:ext cx="5531485" cy="3431540"/>
                          <a:chOff x="0" y="0"/>
                          <a:chExt cx="4060190" cy="2238375"/>
                        </a:xfrm>
                        <a:solidFill>
                          <a:schemeClr val="accent1">
                            <a:lumMod val="75000"/>
                          </a:schemeClr>
                        </a:solidFill>
                      </wpg:grpSpPr>
                      <wps:wsp>
                        <wps:cNvPr id="121" name="Rectangle 121"/>
                        <wps:cNvSpPr/>
                        <wps:spPr>
                          <a:xfrm>
                            <a:off x="2246661" y="0"/>
                            <a:ext cx="17907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84880">
                              <w:pPr>
                                <w:jc w:val="center"/>
                                <w:rPr>
                                  <w:b/>
                                  <w:bCs/>
                                  <w:sz w:val="32"/>
                                  <w:szCs w:val="32"/>
                                </w:rPr>
                              </w:pPr>
                              <w:r w:rsidRPr="0056220F">
                                <w:rPr>
                                  <w:b/>
                                  <w:bCs/>
                                  <w:sz w:val="32"/>
                                  <w:szCs w:val="32"/>
                                </w:rPr>
                                <w:t>Entering MRI and Z-marker parameters</w:t>
                              </w:r>
                            </w:p>
                            <w:p w:rsidR="00106491" w:rsidRDefault="00106491"/>
                            <w:p w:rsidR="00106491" w:rsidRPr="009C3D05" w:rsidRDefault="00106491" w:rsidP="00584880">
                              <w:pPr>
                                <w:jc w:val="center"/>
                              </w:pPr>
                              <w:r>
                                <w:t>Entering MRI and Z-marker parameters</w:t>
                              </w:r>
                            </w:p>
                            <w:p w:rsidR="00106491" w:rsidRDefault="00106491"/>
                            <w:p w:rsidR="00106491" w:rsidRPr="009C3D05" w:rsidRDefault="00106491" w:rsidP="00584880">
                              <w:pPr>
                                <w:jc w:val="center"/>
                              </w:pPr>
                              <w:r>
                                <w:t>Entering MRI and Z-marker parameters</w:t>
                              </w:r>
                            </w:p>
                            <w:p w:rsidR="00106491" w:rsidRDefault="00106491"/>
                            <w:p w:rsidR="00106491" w:rsidRPr="009C3D05" w:rsidRDefault="00106491"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84880">
                              <w:pPr>
                                <w:jc w:val="center"/>
                                <w:rPr>
                                  <w:b/>
                                  <w:bCs/>
                                  <w:sz w:val="32"/>
                                  <w:szCs w:val="32"/>
                                </w:rPr>
                              </w:pPr>
                              <w:r w:rsidRPr="0056220F">
                                <w:rPr>
                                  <w:b/>
                                  <w:bCs/>
                                  <w:sz w:val="32"/>
                                  <w:szCs w:val="32"/>
                                </w:rPr>
                                <w:t>Z-frame segmentation</w:t>
                              </w:r>
                            </w:p>
                            <w:p w:rsidR="00106491" w:rsidRDefault="00106491"/>
                            <w:p w:rsidR="00106491" w:rsidRPr="009C3D05" w:rsidRDefault="00106491" w:rsidP="00584880">
                              <w:pPr>
                                <w:jc w:val="center"/>
                              </w:pPr>
                              <w:r>
                                <w:t>Z-frame segmentation</w:t>
                              </w:r>
                            </w:p>
                            <w:p w:rsidR="00106491" w:rsidRDefault="00106491"/>
                            <w:p w:rsidR="00106491" w:rsidRPr="009C3D05" w:rsidRDefault="00106491" w:rsidP="00584880">
                              <w:pPr>
                                <w:jc w:val="center"/>
                              </w:pPr>
                              <w:r>
                                <w:t>Z-frame segmentation</w:t>
                              </w:r>
                            </w:p>
                            <w:p w:rsidR="00106491" w:rsidRDefault="00106491"/>
                            <w:p w:rsidR="00106491" w:rsidRPr="009C3D05" w:rsidRDefault="00106491"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6220F">
                              <w:pPr>
                                <w:jc w:val="center"/>
                                <w:rPr>
                                  <w:b/>
                                  <w:bCs/>
                                  <w:sz w:val="32"/>
                                  <w:szCs w:val="32"/>
                                </w:rPr>
                              </w:pPr>
                              <w:r w:rsidRPr="0056220F">
                                <w:rPr>
                                  <w:b/>
                                  <w:bCs/>
                                  <w:sz w:val="32"/>
                                  <w:szCs w:val="32"/>
                                </w:rPr>
                                <w:t>Image</w:t>
                              </w:r>
                            </w:p>
                            <w:p w:rsidR="00106491" w:rsidRPr="0056220F" w:rsidRDefault="00106491" w:rsidP="0056220F">
                              <w:pPr>
                                <w:jc w:val="center"/>
                                <w:rPr>
                                  <w:b/>
                                  <w:bCs/>
                                  <w:sz w:val="32"/>
                                  <w:szCs w:val="32"/>
                                </w:rPr>
                              </w:pPr>
                              <w:r w:rsidRPr="0056220F">
                                <w:rPr>
                                  <w:b/>
                                  <w:bCs/>
                                  <w:sz w:val="32"/>
                                  <w:szCs w:val="32"/>
                                </w:rPr>
                                <w:t>pre-processing</w:t>
                              </w:r>
                            </w:p>
                            <w:p w:rsidR="00106491" w:rsidRDefault="00106491"/>
                            <w:p w:rsidR="00106491" w:rsidRDefault="00106491" w:rsidP="00584880">
                              <w:pPr>
                                <w:jc w:val="center"/>
                              </w:pPr>
                              <w:r>
                                <w:t>Image</w:t>
                              </w:r>
                            </w:p>
                            <w:p w:rsidR="00106491" w:rsidRPr="009C3D05" w:rsidRDefault="00106491" w:rsidP="00D31B09">
                              <w:r>
                                <w:t>pre-processing</w:t>
                              </w:r>
                            </w:p>
                            <w:p w:rsidR="00106491" w:rsidRDefault="00106491"/>
                            <w:p w:rsidR="00106491" w:rsidRDefault="00106491" w:rsidP="00584880">
                              <w:pPr>
                                <w:jc w:val="center"/>
                              </w:pPr>
                              <w:r>
                                <w:t>Image</w:t>
                              </w:r>
                            </w:p>
                            <w:p w:rsidR="00106491" w:rsidRPr="009C3D05" w:rsidRDefault="00106491" w:rsidP="00D31B09">
                              <w:r>
                                <w:t>pre-processing</w:t>
                              </w:r>
                            </w:p>
                            <w:p w:rsidR="00106491" w:rsidRDefault="00106491"/>
                            <w:p w:rsidR="00106491" w:rsidRDefault="00106491" w:rsidP="00584880">
                              <w:pPr>
                                <w:jc w:val="center"/>
                              </w:pPr>
                              <w:r>
                                <w:t>Image</w:t>
                              </w:r>
                            </w:p>
                            <w:p w:rsidR="00106491" w:rsidRPr="009C3D05" w:rsidRDefault="00106491"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84880">
                              <w:pPr>
                                <w:jc w:val="center"/>
                                <w:rPr>
                                  <w:b/>
                                  <w:bCs/>
                                  <w:sz w:val="32"/>
                                  <w:szCs w:val="32"/>
                                </w:rPr>
                              </w:pPr>
                              <w:r w:rsidRPr="0056220F">
                                <w:rPr>
                                  <w:b/>
                                  <w:bCs/>
                                  <w:sz w:val="32"/>
                                  <w:szCs w:val="32"/>
                                </w:rPr>
                                <w:t>Fiducial center detection</w:t>
                              </w:r>
                            </w:p>
                            <w:p w:rsidR="00106491" w:rsidRDefault="00106491"/>
                            <w:p w:rsidR="00106491" w:rsidRPr="009C3D05" w:rsidRDefault="00106491" w:rsidP="00584880">
                              <w:pPr>
                                <w:jc w:val="center"/>
                              </w:pPr>
                              <w:r>
                                <w:t>Fiducial center detection</w:t>
                              </w:r>
                            </w:p>
                            <w:p w:rsidR="00106491" w:rsidRDefault="00106491"/>
                            <w:p w:rsidR="00106491" w:rsidRPr="009C3D05" w:rsidRDefault="00106491" w:rsidP="00584880">
                              <w:pPr>
                                <w:jc w:val="center"/>
                              </w:pPr>
                              <w:r>
                                <w:t>Fiducial center detection</w:t>
                              </w:r>
                            </w:p>
                            <w:p w:rsidR="00106491" w:rsidRDefault="00106491"/>
                            <w:p w:rsidR="00106491" w:rsidRPr="009C3D05" w:rsidRDefault="00106491"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84880">
                              <w:pPr>
                                <w:jc w:val="center"/>
                                <w:rPr>
                                  <w:b/>
                                  <w:bCs/>
                                  <w:sz w:val="32"/>
                                  <w:szCs w:val="32"/>
                                </w:rPr>
                              </w:pPr>
                              <w:r w:rsidRPr="0056220F">
                                <w:rPr>
                                  <w:b/>
                                  <w:bCs/>
                                  <w:sz w:val="32"/>
                                  <w:szCs w:val="32"/>
                                </w:rPr>
                                <w:t>Alignment detection</w:t>
                              </w:r>
                            </w:p>
                            <w:p w:rsidR="00106491" w:rsidRDefault="00106491"/>
                            <w:p w:rsidR="00106491" w:rsidRPr="009C3D05" w:rsidRDefault="00106491" w:rsidP="00584880">
                              <w:pPr>
                                <w:jc w:val="center"/>
                              </w:pPr>
                              <w:r>
                                <w:t>Alignment detection</w:t>
                              </w:r>
                            </w:p>
                            <w:p w:rsidR="00106491" w:rsidRDefault="00106491"/>
                            <w:p w:rsidR="00106491" w:rsidRPr="009C3D05" w:rsidRDefault="00106491" w:rsidP="00584880">
                              <w:pPr>
                                <w:jc w:val="center"/>
                              </w:pPr>
                              <w:r>
                                <w:t>Alignment detection</w:t>
                              </w:r>
                            </w:p>
                            <w:p w:rsidR="00106491" w:rsidRDefault="00106491"/>
                            <w:p w:rsidR="00106491" w:rsidRPr="009C3D05" w:rsidRDefault="00106491"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6220F">
                              <w:pPr>
                                <w:spacing w:before="240" w:after="0"/>
                                <w:jc w:val="center"/>
                                <w:rPr>
                                  <w:b/>
                                  <w:bCs/>
                                  <w:sz w:val="32"/>
                                  <w:szCs w:val="32"/>
                                </w:rPr>
                              </w:pPr>
                              <w:r w:rsidRPr="0056220F">
                                <w:rPr>
                                  <w:b/>
                                  <w:bCs/>
                                  <w:sz w:val="32"/>
                                  <w:szCs w:val="32"/>
                                </w:rPr>
                                <w:t>Calibration</w:t>
                              </w:r>
                            </w:p>
                            <w:p w:rsidR="00106491" w:rsidRDefault="00106491"/>
                            <w:p w:rsidR="00106491" w:rsidRPr="009C3D05" w:rsidRDefault="00106491" w:rsidP="00584880">
                              <w:pPr>
                                <w:jc w:val="center"/>
                              </w:pPr>
                              <w:r>
                                <w:t>Calibration</w:t>
                              </w:r>
                            </w:p>
                            <w:p w:rsidR="00106491" w:rsidRDefault="00106491"/>
                            <w:p w:rsidR="00106491" w:rsidRPr="009C3D05" w:rsidRDefault="00106491" w:rsidP="00584880">
                              <w:pPr>
                                <w:jc w:val="center"/>
                              </w:pPr>
                              <w:r>
                                <w:t>Calibration</w:t>
                              </w:r>
                            </w:p>
                            <w:p w:rsidR="00106491" w:rsidRDefault="00106491"/>
                            <w:p w:rsidR="00106491" w:rsidRPr="009C3D05" w:rsidRDefault="00106491"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84880">
                              <w:pPr>
                                <w:jc w:val="center"/>
                                <w:rPr>
                                  <w:b/>
                                  <w:bCs/>
                                  <w:sz w:val="32"/>
                                  <w:szCs w:val="32"/>
                                </w:rPr>
                              </w:pPr>
                              <w:r w:rsidRPr="0056220F">
                                <w:rPr>
                                  <w:b/>
                                  <w:bCs/>
                                  <w:sz w:val="32"/>
                                  <w:szCs w:val="32"/>
                                </w:rPr>
                                <w:t>Rotation adjustment</w:t>
                              </w:r>
                            </w:p>
                            <w:p w:rsidR="00106491" w:rsidRDefault="00106491"/>
                            <w:p w:rsidR="00106491" w:rsidRPr="009C3D05" w:rsidRDefault="00106491" w:rsidP="00584880">
                              <w:pPr>
                                <w:jc w:val="center"/>
                              </w:pPr>
                              <w:r>
                                <w:t>Rotation adjustment</w:t>
                              </w:r>
                            </w:p>
                            <w:p w:rsidR="00106491" w:rsidRDefault="00106491"/>
                            <w:p w:rsidR="00106491" w:rsidRPr="009C3D05" w:rsidRDefault="00106491" w:rsidP="00584880">
                              <w:pPr>
                                <w:jc w:val="center"/>
                              </w:pPr>
                              <w:r>
                                <w:t>Rotation adjustment</w:t>
                              </w:r>
                            </w:p>
                            <w:p w:rsidR="00106491" w:rsidRDefault="00106491"/>
                            <w:p w:rsidR="00106491" w:rsidRPr="009C3D05" w:rsidRDefault="00106491"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8D5D82" id="Group 1073741896" o:spid="_x0000_s1180" style="position:absolute;left:0;text-align:left;margin-left:6.2pt;margin-top:2.7pt;width:435.55pt;height:270.2pt;z-index:251741696;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">
                <v:rect id="Rectangle 121" o:spid="_x0000_s1181" style="position:absolute;left:22466;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" filled="f" stroked="f" strokeweight="1pt">
                  <v:textbox>
                    <w:txbxContent>
                      <w:p w:rsidR="00106491" w:rsidRPr="0056220F" w:rsidRDefault="00106491" w:rsidP="00584880">
                        <w:pPr>
                          <w:jc w:val="center"/>
                          <w:rPr>
                            <w:b/>
                            <w:bCs/>
                            <w:sz w:val="32"/>
                            <w:szCs w:val="32"/>
                          </w:rPr>
                        </w:pPr>
                        <w:r w:rsidRPr="0056220F">
                          <w:rPr>
                            <w:b/>
                            <w:bCs/>
                            <w:sz w:val="32"/>
                            <w:szCs w:val="32"/>
                          </w:rPr>
                          <w:t>Entering MRI and Z-marker parameters</w:t>
                        </w:r>
                      </w:p>
                      <w:p w:rsidR="00106491" w:rsidRDefault="00106491"/>
                      <w:p w:rsidR="00106491" w:rsidRPr="009C3D05" w:rsidRDefault="00106491" w:rsidP="00584880">
                        <w:pPr>
                          <w:jc w:val="center"/>
                        </w:pPr>
                        <w:r>
                          <w:t>Entering MRI and Z-marker parameters</w:t>
                        </w:r>
                      </w:p>
                      <w:p w:rsidR="00106491" w:rsidRDefault="00106491"/>
                      <w:p w:rsidR="00106491" w:rsidRPr="009C3D05" w:rsidRDefault="00106491" w:rsidP="00584880">
                        <w:pPr>
                          <w:jc w:val="center"/>
                        </w:pPr>
                        <w:r>
                          <w:t>Entering MRI and Z-marker parameters</w:t>
                        </w:r>
                      </w:p>
                      <w:p w:rsidR="00106491" w:rsidRDefault="00106491"/>
                      <w:p w:rsidR="00106491" w:rsidRPr="009C3D05" w:rsidRDefault="00106491" w:rsidP="00584880">
                        <w:pPr>
                          <w:jc w:val="center"/>
                        </w:pPr>
                        <w:r>
                          <w:t>Entering MRI and Z-marker parameters</w:t>
                        </w:r>
                      </w:p>
                    </w:txbxContent>
                  </v:textbox>
                </v:rect>
                <v:rect id="Rectangle 123" o:spid="_x0000_s1182"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rsidR="00106491" w:rsidRPr="0056220F" w:rsidRDefault="00106491" w:rsidP="00584880">
                        <w:pPr>
                          <w:jc w:val="center"/>
                          <w:rPr>
                            <w:b/>
                            <w:bCs/>
                            <w:sz w:val="32"/>
                            <w:szCs w:val="32"/>
                          </w:rPr>
                        </w:pPr>
                        <w:r w:rsidRPr="0056220F">
                          <w:rPr>
                            <w:b/>
                            <w:bCs/>
                            <w:sz w:val="32"/>
                            <w:szCs w:val="32"/>
                          </w:rPr>
                          <w:t>Z-frame segmentation</w:t>
                        </w:r>
                      </w:p>
                      <w:p w:rsidR="00106491" w:rsidRDefault="00106491"/>
                      <w:p w:rsidR="00106491" w:rsidRPr="009C3D05" w:rsidRDefault="00106491" w:rsidP="00584880">
                        <w:pPr>
                          <w:jc w:val="center"/>
                        </w:pPr>
                        <w:r>
                          <w:t>Z-frame segmentation</w:t>
                        </w:r>
                      </w:p>
                      <w:p w:rsidR="00106491" w:rsidRDefault="00106491"/>
                      <w:p w:rsidR="00106491" w:rsidRPr="009C3D05" w:rsidRDefault="00106491" w:rsidP="00584880">
                        <w:pPr>
                          <w:jc w:val="center"/>
                        </w:pPr>
                        <w:r>
                          <w:t>Z-frame segmentation</w:t>
                        </w:r>
                      </w:p>
                      <w:p w:rsidR="00106491" w:rsidRDefault="00106491"/>
                      <w:p w:rsidR="00106491" w:rsidRPr="009C3D05" w:rsidRDefault="00106491" w:rsidP="00584880">
                        <w:pPr>
                          <w:jc w:val="center"/>
                        </w:pPr>
                        <w:r>
                          <w:t>Z-frame segmentation</w:t>
                        </w:r>
                      </w:p>
                    </w:txbxContent>
                  </v:textbox>
                </v:rect>
                <v:rect id="Rectangle 1073741862" o:spid="_x0000_s1183"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" filled="f" stroked="f" strokeweight="1pt">
                  <v:textbox>
                    <w:txbxContent>
                      <w:p w:rsidR="00106491" w:rsidRPr="0056220F" w:rsidRDefault="00106491" w:rsidP="0056220F">
                        <w:pPr>
                          <w:jc w:val="center"/>
                          <w:rPr>
                            <w:b/>
                            <w:bCs/>
                            <w:sz w:val="32"/>
                            <w:szCs w:val="32"/>
                          </w:rPr>
                        </w:pPr>
                        <w:r w:rsidRPr="0056220F">
                          <w:rPr>
                            <w:b/>
                            <w:bCs/>
                            <w:sz w:val="32"/>
                            <w:szCs w:val="32"/>
                          </w:rPr>
                          <w:t>Image</w:t>
                        </w:r>
                      </w:p>
                      <w:p w:rsidR="00106491" w:rsidRPr="0056220F" w:rsidRDefault="00106491" w:rsidP="0056220F">
                        <w:pPr>
                          <w:jc w:val="center"/>
                          <w:rPr>
                            <w:b/>
                            <w:bCs/>
                            <w:sz w:val="32"/>
                            <w:szCs w:val="32"/>
                          </w:rPr>
                        </w:pPr>
                        <w:r w:rsidRPr="0056220F">
                          <w:rPr>
                            <w:b/>
                            <w:bCs/>
                            <w:sz w:val="32"/>
                            <w:szCs w:val="32"/>
                          </w:rPr>
                          <w:t>pre-processing</w:t>
                        </w:r>
                      </w:p>
                      <w:p w:rsidR="00106491" w:rsidRDefault="00106491"/>
                      <w:p w:rsidR="00106491" w:rsidRDefault="00106491" w:rsidP="00584880">
                        <w:pPr>
                          <w:jc w:val="center"/>
                        </w:pPr>
                        <w:r>
                          <w:t>Image</w:t>
                        </w:r>
                      </w:p>
                      <w:p w:rsidR="00106491" w:rsidRPr="009C3D05" w:rsidRDefault="00106491" w:rsidP="00D31B09">
                        <w:r>
                          <w:t>pre-processing</w:t>
                        </w:r>
                      </w:p>
                      <w:p w:rsidR="00106491" w:rsidRDefault="00106491"/>
                      <w:p w:rsidR="00106491" w:rsidRDefault="00106491" w:rsidP="00584880">
                        <w:pPr>
                          <w:jc w:val="center"/>
                        </w:pPr>
                        <w:r>
                          <w:t>Image</w:t>
                        </w:r>
                      </w:p>
                      <w:p w:rsidR="00106491" w:rsidRPr="009C3D05" w:rsidRDefault="00106491" w:rsidP="00D31B09">
                        <w:r>
                          <w:t>pre-processing</w:t>
                        </w:r>
                      </w:p>
                      <w:p w:rsidR="00106491" w:rsidRDefault="00106491"/>
                      <w:p w:rsidR="00106491" w:rsidRDefault="00106491" w:rsidP="00584880">
                        <w:pPr>
                          <w:jc w:val="center"/>
                        </w:pPr>
                        <w:r>
                          <w:t>Image</w:t>
                        </w:r>
                      </w:p>
                      <w:p w:rsidR="00106491" w:rsidRPr="009C3D05" w:rsidRDefault="00106491" w:rsidP="00D31B09">
                        <w:r>
                          <w:t>pre-processing</w:t>
                        </w:r>
                      </w:p>
                    </w:txbxContent>
                  </v:textbox>
                </v:rect>
                <v:rect id="Rectangle 1073741882" o:spid="_x0000_s1184"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" filled="f" stroked="f" strokeweight="1pt">
                  <v:textbox>
                    <w:txbxContent>
                      <w:p w:rsidR="00106491" w:rsidRPr="0056220F" w:rsidRDefault="00106491" w:rsidP="00584880">
                        <w:pPr>
                          <w:jc w:val="center"/>
                          <w:rPr>
                            <w:b/>
                            <w:bCs/>
                            <w:sz w:val="32"/>
                            <w:szCs w:val="32"/>
                          </w:rPr>
                        </w:pPr>
                        <w:r w:rsidRPr="0056220F">
                          <w:rPr>
                            <w:b/>
                            <w:bCs/>
                            <w:sz w:val="32"/>
                            <w:szCs w:val="32"/>
                          </w:rPr>
                          <w:t>Fiducial center detection</w:t>
                        </w:r>
                      </w:p>
                      <w:p w:rsidR="00106491" w:rsidRDefault="00106491"/>
                      <w:p w:rsidR="00106491" w:rsidRPr="009C3D05" w:rsidRDefault="00106491" w:rsidP="00584880">
                        <w:pPr>
                          <w:jc w:val="center"/>
                        </w:pPr>
                        <w:r>
                          <w:t>Fiducial center detection</w:t>
                        </w:r>
                      </w:p>
                      <w:p w:rsidR="00106491" w:rsidRDefault="00106491"/>
                      <w:p w:rsidR="00106491" w:rsidRPr="009C3D05" w:rsidRDefault="00106491" w:rsidP="00584880">
                        <w:pPr>
                          <w:jc w:val="center"/>
                        </w:pPr>
                        <w:r>
                          <w:t>Fiducial center detection</w:t>
                        </w:r>
                      </w:p>
                      <w:p w:rsidR="00106491" w:rsidRDefault="00106491"/>
                      <w:p w:rsidR="00106491" w:rsidRPr="009C3D05" w:rsidRDefault="00106491" w:rsidP="00584880">
                        <w:pPr>
                          <w:jc w:val="center"/>
                        </w:pPr>
                        <w:r>
                          <w:t>Fiducial center detection</w:t>
                        </w:r>
                      </w:p>
                    </w:txbxContent>
                  </v:textbox>
                </v:rect>
                <v:shape id="Straight Arrow Connector 1073741894" o:spid="_x0000_s1185"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86"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7"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8"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" filled="f" stroked="f" strokeweight="1pt">
                  <v:textbox>
                    <w:txbxContent>
                      <w:p w:rsidR="00106491" w:rsidRPr="0056220F" w:rsidRDefault="00106491" w:rsidP="00584880">
                        <w:pPr>
                          <w:jc w:val="center"/>
                          <w:rPr>
                            <w:b/>
                            <w:bCs/>
                            <w:sz w:val="32"/>
                            <w:szCs w:val="32"/>
                          </w:rPr>
                        </w:pPr>
                        <w:r w:rsidRPr="0056220F">
                          <w:rPr>
                            <w:b/>
                            <w:bCs/>
                            <w:sz w:val="32"/>
                            <w:szCs w:val="32"/>
                          </w:rPr>
                          <w:t>Alignment detection</w:t>
                        </w:r>
                      </w:p>
                      <w:p w:rsidR="00106491" w:rsidRDefault="00106491"/>
                      <w:p w:rsidR="00106491" w:rsidRPr="009C3D05" w:rsidRDefault="00106491" w:rsidP="00584880">
                        <w:pPr>
                          <w:jc w:val="center"/>
                        </w:pPr>
                        <w:r>
                          <w:t>Alignment detection</w:t>
                        </w:r>
                      </w:p>
                      <w:p w:rsidR="00106491" w:rsidRDefault="00106491"/>
                      <w:p w:rsidR="00106491" w:rsidRPr="009C3D05" w:rsidRDefault="00106491" w:rsidP="00584880">
                        <w:pPr>
                          <w:jc w:val="center"/>
                        </w:pPr>
                        <w:r>
                          <w:t>Alignment detection</w:t>
                        </w:r>
                      </w:p>
                      <w:p w:rsidR="00106491" w:rsidRDefault="00106491"/>
                      <w:p w:rsidR="00106491" w:rsidRPr="009C3D05" w:rsidRDefault="00106491" w:rsidP="00584880">
                        <w:pPr>
                          <w:jc w:val="center"/>
                        </w:pPr>
                        <w:r>
                          <w:t>Alignment detection</w:t>
                        </w:r>
                      </w:p>
                    </w:txbxContent>
                  </v:textbox>
                </v:rect>
                <v:rect id="Rectangle 191" o:spid="_x0000_s1189"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" filled="f" stroked="f" strokeweight="1pt">
                  <v:textbox>
                    <w:txbxContent>
                      <w:p w:rsidR="00106491" w:rsidRPr="0056220F" w:rsidRDefault="00106491" w:rsidP="0056220F">
                        <w:pPr>
                          <w:spacing w:before="240" w:after="0"/>
                          <w:jc w:val="center"/>
                          <w:rPr>
                            <w:b/>
                            <w:bCs/>
                            <w:sz w:val="32"/>
                            <w:szCs w:val="32"/>
                          </w:rPr>
                        </w:pPr>
                        <w:r w:rsidRPr="0056220F">
                          <w:rPr>
                            <w:b/>
                            <w:bCs/>
                            <w:sz w:val="32"/>
                            <w:szCs w:val="32"/>
                          </w:rPr>
                          <w:t>Calibration</w:t>
                        </w:r>
                      </w:p>
                      <w:p w:rsidR="00106491" w:rsidRDefault="00106491"/>
                      <w:p w:rsidR="00106491" w:rsidRPr="009C3D05" w:rsidRDefault="00106491" w:rsidP="00584880">
                        <w:pPr>
                          <w:jc w:val="center"/>
                        </w:pPr>
                        <w:r>
                          <w:t>Calibration</w:t>
                        </w:r>
                      </w:p>
                      <w:p w:rsidR="00106491" w:rsidRDefault="00106491"/>
                      <w:p w:rsidR="00106491" w:rsidRPr="009C3D05" w:rsidRDefault="00106491" w:rsidP="00584880">
                        <w:pPr>
                          <w:jc w:val="center"/>
                        </w:pPr>
                        <w:r>
                          <w:t>Calibration</w:t>
                        </w:r>
                      </w:p>
                      <w:p w:rsidR="00106491" w:rsidRDefault="00106491"/>
                      <w:p w:rsidR="00106491" w:rsidRPr="009C3D05" w:rsidRDefault="00106491" w:rsidP="00584880">
                        <w:pPr>
                          <w:jc w:val="center"/>
                        </w:pPr>
                        <w:r>
                          <w:t>Calibration</w:t>
                        </w:r>
                      </w:p>
                    </w:txbxContent>
                  </v:textbox>
                </v:rect>
                <v:rect id="Rectangle 1073741902" o:spid="_x0000_s1190"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" filled="f" stroked="f" strokeweight="1pt">
                  <v:textbox>
                    <w:txbxContent>
                      <w:p w:rsidR="00106491" w:rsidRPr="0056220F" w:rsidRDefault="00106491" w:rsidP="00584880">
                        <w:pPr>
                          <w:jc w:val="center"/>
                          <w:rPr>
                            <w:b/>
                            <w:bCs/>
                            <w:sz w:val="32"/>
                            <w:szCs w:val="32"/>
                          </w:rPr>
                        </w:pPr>
                        <w:r w:rsidRPr="0056220F">
                          <w:rPr>
                            <w:b/>
                            <w:bCs/>
                            <w:sz w:val="32"/>
                            <w:szCs w:val="32"/>
                          </w:rPr>
                          <w:t>Rotation adjustment</w:t>
                        </w:r>
                      </w:p>
                      <w:p w:rsidR="00106491" w:rsidRDefault="00106491"/>
                      <w:p w:rsidR="00106491" w:rsidRPr="009C3D05" w:rsidRDefault="00106491" w:rsidP="00584880">
                        <w:pPr>
                          <w:jc w:val="center"/>
                        </w:pPr>
                        <w:r>
                          <w:t>Rotation adjustment</w:t>
                        </w:r>
                      </w:p>
                      <w:p w:rsidR="00106491" w:rsidRDefault="00106491"/>
                      <w:p w:rsidR="00106491" w:rsidRPr="009C3D05" w:rsidRDefault="00106491" w:rsidP="00584880">
                        <w:pPr>
                          <w:jc w:val="center"/>
                        </w:pPr>
                        <w:r>
                          <w:t>Rotation adjustment</w:t>
                        </w:r>
                      </w:p>
                      <w:p w:rsidR="00106491" w:rsidRDefault="00106491"/>
                      <w:p w:rsidR="00106491" w:rsidRPr="009C3D05" w:rsidRDefault="00106491" w:rsidP="00584880">
                        <w:pPr>
                          <w:jc w:val="center"/>
                        </w:pPr>
                        <w:r>
                          <w:t>Rotation adjustment</w:t>
                        </w:r>
                      </w:p>
                    </w:txbxContent>
                  </v:textbox>
                </v:rect>
                <v:shape id="Straight Arrow Connector 1073741904" o:spid="_x0000_s1191"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92"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93"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" strokecolor="#5b9bd5 [3204]" strokeweight=".5pt">
                  <v:stroke endarrow="block" joinstyle="miter"/>
                </v:shape>
              </v:group>
            </w:pict>
          </mc:Fallback>
        </mc:AlternateContent>
      </w:r>
      <w:r w:rsidR="00191474">
        <w:rPr>
          <w:noProof/>
        </w:rPr>
        <mc:AlternateContent>
          <mc:Choice Requires="wps">
            <w:drawing>
              <wp:anchor distT="0" distB="0" distL="114300" distR="114300" simplePos="0" relativeHeight="252011008" behindDoc="0" locked="0" layoutInCell="1" allowOverlap="1" wp14:anchorId="6D9BE180" wp14:editId="1026D3E1">
                <wp:simplePos x="0" y="0"/>
                <wp:positionH relativeFrom="column">
                  <wp:posOffset>79234</wp:posOffset>
                </wp:positionH>
                <wp:positionV relativeFrom="paragraph">
                  <wp:posOffset>36830</wp:posOffset>
                </wp:positionV>
                <wp:extent cx="2334613" cy="832331"/>
                <wp:effectExtent l="0" t="0" r="8890" b="6350"/>
                <wp:wrapNone/>
                <wp:docPr id="142" name="Rectangle 142"/>
                <wp:cNvGraphicFramePr/>
                <a:graphic xmlns:a="http://schemas.openxmlformats.org/drawingml/2006/main">
                  <a:graphicData uri="http://schemas.microsoft.com/office/word/2010/wordprocessingShape">
                    <wps:wsp>
                      <wps:cNvSpPr/>
                      <wps:spPr>
                        <a:xfrm>
                          <a:off x="0" y="0"/>
                          <a:ext cx="2334613" cy="832331"/>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06491" w:rsidRPr="0056220F" w:rsidRDefault="00106491"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106491" w:rsidRPr="009C3D05" w:rsidRDefault="00106491" w:rsidP="007A2C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BE180" id="Rectangle 142" o:spid="_x0000_s1194" style="position:absolute;left:0;text-align:left;margin-left:6.25pt;margin-top:2.9pt;width:183.85pt;height:65.5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" fillcolor="#2e74b5 [2404]" stroked="f" strokeweight="1pt">
                <v:textbox>
                  <w:txbxContent>
                    <w:p w:rsidR="00106491" w:rsidRPr="0056220F" w:rsidRDefault="00106491" w:rsidP="0056220F">
                      <w:pPr>
                        <w:jc w:val="center"/>
                        <w:rPr>
                          <w:b/>
                          <w:bCs/>
                          <w:sz w:val="32"/>
                          <w:szCs w:val="32"/>
                        </w:rPr>
                      </w:pPr>
                      <w:r w:rsidRPr="0056220F">
                        <w:rPr>
                          <w:b/>
                          <w:bCs/>
                          <w:sz w:val="32"/>
                          <w:szCs w:val="32"/>
                        </w:rPr>
                        <w:t>Import</w:t>
                      </w:r>
                      <w:r>
                        <w:rPr>
                          <w:b/>
                          <w:bCs/>
                          <w:sz w:val="32"/>
                          <w:szCs w:val="32"/>
                        </w:rPr>
                        <w:t xml:space="preserve">ing </w:t>
                      </w:r>
                      <w:r w:rsidRPr="0056220F">
                        <w:rPr>
                          <w:b/>
                          <w:bCs/>
                          <w:sz w:val="32"/>
                          <w:szCs w:val="32"/>
                        </w:rPr>
                        <w:t>image/ Triggering capture device</w:t>
                      </w:r>
                    </w:p>
                    <w:p w:rsidR="00106491" w:rsidRPr="009C3D05" w:rsidRDefault="00106491" w:rsidP="007A2C85">
                      <w:pPr>
                        <w:jc w:val="center"/>
                      </w:pP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0672" behindDoc="0" locked="0" layoutInCell="1" allowOverlap="1" wp14:anchorId="5B97E667" wp14:editId="6D6ED5E8">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4398A6" id="Straight Arrow Connector 1073741903" o:spid="_x0000_s1026" type="#_x0000_t32" style="position:absolute;margin-left:105pt;margin-top:22.4pt;width:0;height:20.2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374617" w:rsidP="00D31B09"/>
    <w:p w:rsidR="00374617" w:rsidRDefault="0056220F" w:rsidP="00D31B09">
      <w:r>
        <w:rPr>
          <w:noProof/>
        </w:rPr>
        <mc:AlternateContent>
          <mc:Choice Requires="wps">
            <w:drawing>
              <wp:anchor distT="0" distB="0" distL="114300" distR="114300" simplePos="0" relativeHeight="251808256" behindDoc="0" locked="0" layoutInCell="1" allowOverlap="1" wp14:anchorId="17FEAFCC" wp14:editId="20AAE600">
                <wp:simplePos x="0" y="0"/>
                <wp:positionH relativeFrom="column">
                  <wp:posOffset>805392</wp:posOffset>
                </wp:positionH>
                <wp:positionV relativeFrom="paragraph">
                  <wp:posOffset>320252</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B1602E" id="Straight Arrow Connector 1073741873" o:spid="_x0000_s1026" type="#_x0000_t32" style="position:absolute;margin-left:63.4pt;margin-top:25.2pt;width:0;height:24.9pt;z-index:25180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74617" w:rsidP="00D31B09"/>
    <w:p w:rsidR="00374617" w:rsidRDefault="00374617" w:rsidP="00D31B09"/>
    <w:p w:rsidR="008A2216" w:rsidRDefault="008A2216" w:rsidP="001358BF">
      <w:r>
        <w:rPr>
          <w:noProof/>
        </w:rPr>
        <mc:AlternateContent>
          <mc:Choice Requires="wps">
            <w:drawing>
              <wp:anchor distT="0" distB="0" distL="114300" distR="114300" simplePos="0" relativeHeight="251810304" behindDoc="0" locked="0" layoutInCell="1" allowOverlap="1" wp14:anchorId="3B231735" wp14:editId="4C3E22DF">
                <wp:simplePos x="0" y="0"/>
                <wp:positionH relativeFrom="margin">
                  <wp:align>left</wp:align>
                </wp:positionH>
                <wp:positionV relativeFrom="paragraph">
                  <wp:posOffset>155716</wp:posOffset>
                </wp:positionV>
                <wp:extent cx="5564928" cy="1038578"/>
                <wp:effectExtent l="0" t="0" r="0" b="9525"/>
                <wp:wrapNone/>
                <wp:docPr id="1073741886" name="Text Box 1073741886"/>
                <wp:cNvGraphicFramePr/>
                <a:graphic xmlns:a="http://schemas.openxmlformats.org/drawingml/2006/main">
                  <a:graphicData uri="http://schemas.microsoft.com/office/word/2010/wordprocessingShape">
                    <wps:wsp>
                      <wps:cNvSpPr txBox="1"/>
                      <wps:spPr>
                        <a:xfrm>
                          <a:off x="0" y="0"/>
                          <a:ext cx="5564928" cy="1038578"/>
                        </a:xfrm>
                        <a:prstGeom prst="rect">
                          <a:avLst/>
                        </a:prstGeom>
                        <a:solidFill>
                          <a:prstClr val="white"/>
                        </a:solidFill>
                        <a:ln>
                          <a:noFill/>
                        </a:ln>
                      </wps:spPr>
                      <wps:txbx>
                        <w:txbxContent>
                          <w:p w:rsidR="00106491" w:rsidRPr="006A5663" w:rsidRDefault="00106491" w:rsidP="007849C2">
                            <w:pPr>
                              <w:pStyle w:val="Caption"/>
                            </w:pPr>
                            <w:bookmarkStart w:id="231" w:name="_Toc525405117"/>
                            <w:bookmarkStart w:id="232" w:name="_Toc523735315"/>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1</w:t>
                            </w:r>
                            <w:r w:rsidR="00462132">
                              <w:fldChar w:fldCharType="end"/>
                            </w:r>
                            <w:r>
                              <w:t>:</w:t>
                            </w:r>
                            <w:r w:rsidRPr="00810627">
                              <w:t xml:space="preserve"> </w:t>
                            </w:r>
                            <w:r>
                              <w:t>The processing flowchart of the implemented algorithm in GUI.</w:t>
                            </w:r>
                            <w:bookmarkEnd w:id="231"/>
                            <w:r>
                              <w:t xml:space="preserve">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p>
                          <w:bookmarkEnd w:id="232"/>
                          <w:p w:rsidR="00106491" w:rsidRPr="006A5663"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31735" id="Text Box 1073741886" o:spid="_x0000_s1195" type="#_x0000_t202" style="position:absolute;left:0;text-align:left;margin-left:0;margin-top:12.25pt;width:438.2pt;height:81.8pt;z-index:251810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" stroked="f">
                <v:textbox inset="0,0,0,0">
                  <w:txbxContent>
                    <w:p w:rsidR="00106491" w:rsidRPr="006A5663" w:rsidRDefault="00106491" w:rsidP="007849C2">
                      <w:pPr>
                        <w:pStyle w:val="Caption"/>
                      </w:pPr>
                      <w:bookmarkStart w:id="233" w:name="_Toc525405117"/>
                      <w:bookmarkStart w:id="234" w:name="_Toc523735315"/>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1</w:t>
                      </w:r>
                      <w:r w:rsidR="00462132">
                        <w:fldChar w:fldCharType="end"/>
                      </w:r>
                      <w:r>
                        <w:t>:</w:t>
                      </w:r>
                      <w:r w:rsidRPr="00810627">
                        <w:t xml:space="preserve"> </w:t>
                      </w:r>
                      <w:r>
                        <w:t>The processing flowchart of the implemented algorithm in GUI.</w:t>
                      </w:r>
                      <w:bookmarkEnd w:id="233"/>
                      <w:r>
                        <w:t xml:space="preserve"> Once the the image is imported to the workstation by the user, several parameters from the Z-frame and the MR-sequences must be entered. Therefore, the image is processed in five-stages which the marker alignment is calculated. At the last step the required rotation of the marker is calculated and displayed on the screen.</w:t>
                      </w:r>
                    </w:p>
                    <w:bookmarkEnd w:id="234"/>
                    <w:p w:rsidR="00106491" w:rsidRPr="006A5663" w:rsidRDefault="00106491" w:rsidP="00251888">
                      <w:pPr>
                        <w:pStyle w:val="Caption"/>
                      </w:pPr>
                    </w:p>
                  </w:txbxContent>
                </v:textbox>
                <w10:wrap anchorx="margin"/>
              </v:shape>
            </w:pict>
          </mc:Fallback>
        </mc:AlternateContent>
      </w:r>
    </w:p>
    <w:p w:rsidR="008A2216" w:rsidRDefault="008A2216" w:rsidP="001358BF"/>
    <w:p w:rsidR="008A2216" w:rsidRDefault="008A2216" w:rsidP="001358BF"/>
    <w:p w:rsidR="009F3965" w:rsidRDefault="009F3965" w:rsidP="001358BF"/>
    <w:p w:rsidR="00374617" w:rsidRPr="008F523E" w:rsidRDefault="00D65927" w:rsidP="008F523E">
      <w:pPr>
        <w:rPr>
          <w:rFonts w:cstheme="minorHAnsi"/>
        </w:rPr>
      </w:pPr>
      <w:r>
        <w:rPr>
          <w:noProof/>
        </w:rPr>
        <w:lastRenderedPageBreak/>
        <w:drawing>
          <wp:anchor distT="0" distB="0" distL="114300" distR="114300" simplePos="0" relativeHeight="251742720" behindDoc="0" locked="0" layoutInCell="1" allowOverlap="1" wp14:anchorId="5C5B4572" wp14:editId="3483FDDB">
            <wp:simplePos x="0" y="0"/>
            <wp:positionH relativeFrom="margin">
              <wp:posOffset>-579120</wp:posOffset>
            </wp:positionH>
            <wp:positionV relativeFrom="paragraph">
              <wp:posOffset>1740535</wp:posOffset>
            </wp:positionV>
            <wp:extent cx="7002780" cy="3566160"/>
            <wp:effectExtent l="3810"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3570" t="4700" r="2947" b="13235"/>
                    <a:stretch/>
                  </pic:blipFill>
                  <pic:spPr bwMode="auto">
                    <a:xfrm rot="16200000">
                      <a:off x="0" y="0"/>
                      <a:ext cx="7002780" cy="356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352" behindDoc="0" locked="0" layoutInCell="1" allowOverlap="1" wp14:anchorId="79026A83" wp14:editId="6CBD18ED">
                <wp:simplePos x="0" y="0"/>
                <wp:positionH relativeFrom="margin">
                  <wp:align>left</wp:align>
                </wp:positionH>
                <wp:positionV relativeFrom="paragraph">
                  <wp:posOffset>7343352</wp:posOffset>
                </wp:positionV>
                <wp:extent cx="5723255" cy="104965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723255" cy="1049655"/>
                        </a:xfrm>
                        <a:prstGeom prst="rect">
                          <a:avLst/>
                        </a:prstGeom>
                        <a:solidFill>
                          <a:prstClr val="white"/>
                        </a:solidFill>
                        <a:ln>
                          <a:noFill/>
                        </a:ln>
                      </wps:spPr>
                      <wps:txbx>
                        <w:txbxContent>
                          <w:p w:rsidR="00106491" w:rsidRDefault="00106491" w:rsidP="00D65927">
                            <w:pPr>
                              <w:pStyle w:val="Caption"/>
                            </w:pPr>
                            <w:bookmarkStart w:id="235" w:name="_Toc525405118"/>
                            <w:bookmarkStart w:id="236" w:name="_Toc52373531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2</w:t>
                            </w:r>
                            <w:r w:rsidR="00462132">
                              <w:fldChar w:fldCharType="end"/>
                            </w:r>
                            <w:r>
                              <w:t>: A view of the GUI for the alignment detection procedure.</w:t>
                            </w:r>
                            <w:bookmarkEnd w:id="235"/>
                            <w:r>
                              <w:t xml:space="preserv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p>
                          <w:bookmarkEnd w:id="236"/>
                          <w:p w:rsidR="00106491" w:rsidRPr="004951DD"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26A83" id="Text Box 64" o:spid="_x0000_s1196" type="#_x0000_t202" style="position:absolute;left:0;text-align:left;margin-left:0;margin-top:578.2pt;width:450.65pt;height:82.65pt;z-index:251812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" stroked="f">
                <v:textbox inset="0,0,0,0">
                  <w:txbxContent>
                    <w:p w:rsidR="00106491" w:rsidRDefault="00106491" w:rsidP="00D65927">
                      <w:pPr>
                        <w:pStyle w:val="Caption"/>
                      </w:pPr>
                      <w:bookmarkStart w:id="237" w:name="_Toc525405118"/>
                      <w:bookmarkStart w:id="238" w:name="_Toc523735316"/>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2</w:t>
                      </w:r>
                      <w:r w:rsidR="00462132">
                        <w:fldChar w:fldCharType="end"/>
                      </w:r>
                      <w:r>
                        <w:t>: A view of the GUI for the alignment detection procedure.</w:t>
                      </w:r>
                      <w:bookmarkEnd w:id="237"/>
                      <w:r>
                        <w:t xml:space="preserve"> The first two steps include importing the image to the workspace and entering the required parameters for the processing steps. The segmentation, pre-processing, center detection and the calibration steps includes both automatic and manual options that user can select one of them for processing the image.</w:t>
                      </w:r>
                    </w:p>
                    <w:bookmarkEnd w:id="238"/>
                    <w:p w:rsidR="00106491" w:rsidRPr="004951DD" w:rsidRDefault="00106491" w:rsidP="00251888">
                      <w:pPr>
                        <w:pStyle w:val="Caption"/>
                      </w:pPr>
                    </w:p>
                  </w:txbxContent>
                </v:textbox>
                <w10:wrap type="topAndBottom" anchorx="margin"/>
              </v:shape>
            </w:pict>
          </mc:Fallback>
        </mc:AlternateContent>
      </w:r>
    </w:p>
    <w:p w:rsidR="00374617" w:rsidRDefault="00374617" w:rsidP="00E65DA2">
      <w:pPr>
        <w:pStyle w:val="ListParagraph"/>
        <w:numPr>
          <w:ilvl w:val="0"/>
          <w:numId w:val="32"/>
        </w:numPr>
      </w:pPr>
      <w:r w:rsidRPr="00E65DA2">
        <w:rPr>
          <w:i/>
        </w:rPr>
        <w:lastRenderedPageBreak/>
        <w:t xml:space="preserve">Import image </w:t>
      </w:r>
      <w:r w:rsidR="00003594">
        <w:t>panel:</w:t>
      </w:r>
      <w:r>
        <w:t xml:space="preserve"> It includes a popupmenu button for either selecting the path of the saved image or triggering a capture device or a camera for acquiring an image</w:t>
      </w:r>
      <w:r w:rsidR="00B244CA">
        <w:t xml:space="preserve"> from the MRI monitor</w:t>
      </w:r>
      <w:r>
        <w:t xml:space="preserve"> in a</w:t>
      </w:r>
      <w:r w:rsidR="00106004">
        <w:t xml:space="preserve"> near</w:t>
      </w:r>
      <w:r>
        <w:t xml:space="preserve"> real-time workflow.  </w:t>
      </w:r>
      <w:r w:rsidR="00106004">
        <w:t>Figure represents this button.</w:t>
      </w:r>
    </w:p>
    <w:p w:rsidR="00374617" w:rsidRDefault="00D065DC" w:rsidP="00D31B09">
      <w:pPr>
        <w:pStyle w:val="ListParagraph"/>
        <w:rPr>
          <w:rFonts w:cstheme="minorHAnsi"/>
        </w:rPr>
      </w:pPr>
      <w:r>
        <w:rPr>
          <w:noProof/>
        </w:rPr>
        <w:drawing>
          <wp:anchor distT="0" distB="0" distL="114300" distR="114300" simplePos="0" relativeHeight="251747840" behindDoc="0" locked="0" layoutInCell="1" allowOverlap="1" wp14:anchorId="0F8BBF78" wp14:editId="7F3D2865">
            <wp:simplePos x="0" y="0"/>
            <wp:positionH relativeFrom="column">
              <wp:posOffset>1473058</wp:posOffset>
            </wp:positionH>
            <wp:positionV relativeFrom="paragraph">
              <wp:posOffset>393771</wp:posOffset>
            </wp:positionV>
            <wp:extent cx="2834640" cy="2189354"/>
            <wp:effectExtent l="0" t="0" r="3810" b="1905"/>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4455" t="7898" r="81996" b="73495"/>
                    <a:stretch/>
                  </pic:blipFill>
                  <pic:spPr bwMode="auto">
                    <a:xfrm>
                      <a:off x="0" y="0"/>
                      <a:ext cx="2834640" cy="2189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2E70" w:rsidRDefault="003A4332" w:rsidP="007D42F8">
      <w:pPr>
        <w:pStyle w:val="ListParagraph"/>
      </w:pPr>
      <w:r>
        <w:rPr>
          <w:noProof/>
        </w:rPr>
        <mc:AlternateContent>
          <mc:Choice Requires="wps">
            <w:drawing>
              <wp:anchor distT="0" distB="0" distL="114300" distR="114300" simplePos="0" relativeHeight="252013056" behindDoc="0" locked="0" layoutInCell="1" allowOverlap="1" wp14:anchorId="6DC581F7" wp14:editId="4D17D17F">
                <wp:simplePos x="0" y="0"/>
                <wp:positionH relativeFrom="margin">
                  <wp:align>right</wp:align>
                </wp:positionH>
                <wp:positionV relativeFrom="paragraph">
                  <wp:posOffset>2567376</wp:posOffset>
                </wp:positionV>
                <wp:extent cx="5497195" cy="635"/>
                <wp:effectExtent l="0" t="0" r="8255" b="8255"/>
                <wp:wrapTopAndBottom/>
                <wp:docPr id="1073741989" name="Text Box 1073741989"/>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rsidR="00106491" w:rsidRPr="00BE34CC" w:rsidRDefault="00106491" w:rsidP="00700637">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3</w:t>
                            </w:r>
                            <w:r w:rsidR="00462132">
                              <w:fldChar w:fldCharType="end"/>
                            </w:r>
                            <w:r>
                              <w:t>: The popupmenu for importing the image to the work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C581F7" id="Text Box 1073741989" o:spid="_x0000_s1197" type="#_x0000_t202" style="position:absolute;left:0;text-align:left;margin-left:381.65pt;margin-top:202.15pt;width:432.85pt;height:.05pt;z-index:2520130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" stroked="f">
                <v:textbox style="mso-fit-shape-to-text:t" inset="0,0,0,0">
                  <w:txbxContent>
                    <w:p w:rsidR="00106491" w:rsidRPr="00BE34CC" w:rsidRDefault="00106491" w:rsidP="00700637">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3</w:t>
                      </w:r>
                      <w:r w:rsidR="00462132">
                        <w:fldChar w:fldCharType="end"/>
                      </w:r>
                      <w:r>
                        <w:t>: The popupmenu for importing the image to the workstation.</w:t>
                      </w:r>
                    </w:p>
                  </w:txbxContent>
                </v:textbox>
                <w10:wrap type="topAndBottom" anchorx="margin"/>
              </v:shape>
            </w:pict>
          </mc:Fallback>
        </mc:AlternateContent>
      </w:r>
    </w:p>
    <w:p w:rsidR="00700637" w:rsidRDefault="0070063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B97B23" w:rsidP="00D31B09">
      <w:pPr>
        <w:pStyle w:val="ListParagraph"/>
        <w:rPr>
          <w:rFonts w:cstheme="minorHAnsi"/>
        </w:rPr>
      </w:pPr>
      <w:r>
        <w:rPr>
          <w:noProof/>
        </w:rPr>
        <w:drawing>
          <wp:anchor distT="0" distB="0" distL="114300" distR="114300" simplePos="0" relativeHeight="251743744" behindDoc="0" locked="0" layoutInCell="1" allowOverlap="1" wp14:anchorId="5E5345D2" wp14:editId="3BAA684C">
            <wp:simplePos x="0" y="0"/>
            <wp:positionH relativeFrom="margin">
              <wp:align>left</wp:align>
            </wp:positionH>
            <wp:positionV relativeFrom="paragraph">
              <wp:posOffset>258374</wp:posOffset>
            </wp:positionV>
            <wp:extent cx="5760720" cy="631248"/>
            <wp:effectExtent l="0" t="0" r="0" b="0"/>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21533" t="8056" r="24054" b="81324"/>
                    <a:stretch/>
                  </pic:blipFill>
                  <pic:spPr bwMode="auto">
                    <a:xfrm>
                      <a:off x="0" y="0"/>
                      <a:ext cx="5760720" cy="6312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003594" w:rsidP="00D31B09">
      <w:r>
        <w:rPr>
          <w:noProof/>
        </w:rPr>
        <mc:AlternateContent>
          <mc:Choice Requires="wps">
            <w:drawing>
              <wp:anchor distT="0" distB="0" distL="114300" distR="114300" simplePos="0" relativeHeight="252015104" behindDoc="0" locked="0" layoutInCell="1" allowOverlap="1" wp14:anchorId="7FE3FF19" wp14:editId="68BE5120">
                <wp:simplePos x="0" y="0"/>
                <wp:positionH relativeFrom="margin">
                  <wp:align>left</wp:align>
                </wp:positionH>
                <wp:positionV relativeFrom="paragraph">
                  <wp:posOffset>733284</wp:posOffset>
                </wp:positionV>
                <wp:extent cx="5760720" cy="635"/>
                <wp:effectExtent l="0" t="0" r="0" b="8255"/>
                <wp:wrapTopAndBottom/>
                <wp:docPr id="1073741990" name="Text Box 107374199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106491" w:rsidRPr="001C421C" w:rsidRDefault="00106491" w:rsidP="00003594">
                            <w:pPr>
                              <w:pStyle w:val="Caption"/>
                            </w:pPr>
                            <w:r>
                              <w:t>Figure</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4</w:t>
                            </w:r>
                            <w:r w:rsidR="00462132">
                              <w:fldChar w:fldCharType="end"/>
                            </w:r>
                            <w:r>
                              <w:t>: The panel of the input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E3FF19" id="Text Box 1073741990" o:spid="_x0000_s1198" type="#_x0000_t202" style="position:absolute;left:0;text-align:left;margin-left:0;margin-top:57.75pt;width:453.6pt;height:.05pt;z-index:2520151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" stroked="f">
                <v:textbox style="mso-fit-shape-to-text:t" inset="0,0,0,0">
                  <w:txbxContent>
                    <w:p w:rsidR="00106491" w:rsidRPr="001C421C" w:rsidRDefault="00106491" w:rsidP="00003594">
                      <w:pPr>
                        <w:pStyle w:val="Caption"/>
                      </w:pPr>
                      <w:r>
                        <w:t>Figure</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4</w:t>
                      </w:r>
                      <w:r w:rsidR="00462132">
                        <w:fldChar w:fldCharType="end"/>
                      </w:r>
                      <w:r>
                        <w:t>: The panel of the input parameters.</w:t>
                      </w:r>
                    </w:p>
                  </w:txbxContent>
                </v:textbox>
                <w10:wrap type="topAndBottom" anchorx="margin"/>
              </v:shape>
            </w:pict>
          </mc:Fallback>
        </mc:AlternateContent>
      </w:r>
    </w:p>
    <w:p w:rsidR="00003594" w:rsidRDefault="00003594" w:rsidP="00D31B09">
      <w:pPr>
        <w:rPr>
          <w:i/>
        </w:rPr>
      </w:pPr>
    </w:p>
    <w:p w:rsidR="00374617" w:rsidRPr="006B0A72" w:rsidRDefault="00003594" w:rsidP="00CB6258">
      <w:pPr>
        <w:pStyle w:val="ListParagraph"/>
        <w:numPr>
          <w:ilvl w:val="0"/>
          <w:numId w:val="3"/>
        </w:numPr>
      </w:pPr>
      <w:r w:rsidRPr="00003594">
        <w:rPr>
          <w:i/>
        </w:rPr>
        <w:t xml:space="preserve">Z-frame segmentation </w:t>
      </w:r>
      <w:r>
        <w:t>panel: In the segmentation step, the user has two options to extract the Z-frame marker from the captured MRI image</w:t>
      </w:r>
      <w:r w:rsidR="00B543F3">
        <w:t xml:space="preserve"> (Figure 3.35)</w:t>
      </w:r>
      <w:r>
        <w:t xml:space="preserve">. The manual button implements the cropping method and </w:t>
      </w:r>
      <w:r w:rsidR="00CB6258">
        <w:t xml:space="preserve">the </w:t>
      </w:r>
      <w:r>
        <w:t xml:space="preserve">automatic one applies the neural network process disscussed in </w:t>
      </w:r>
      <w:r w:rsidR="00CB6258">
        <w:t xml:space="preserve">the section </w:t>
      </w:r>
      <w:r w:rsidR="00CB6258">
        <w:fldChar w:fldCharType="begin"/>
      </w:r>
      <w:r w:rsidR="00CB6258">
        <w:instrText xml:space="preserve"> REF _Ref523909263 \n \h </w:instrText>
      </w:r>
      <w:r w:rsidR="00CB6258">
        <w:fldChar w:fldCharType="separate"/>
      </w:r>
      <w:r w:rsidR="00CB6258">
        <w:rPr>
          <w:cs/>
        </w:rPr>
        <w:t>‎</w:t>
      </w:r>
      <w:r w:rsidR="00CB6258">
        <w:t>3.2</w:t>
      </w:r>
      <w:r w:rsidR="00CB6258">
        <w:fldChar w:fldCharType="end"/>
      </w:r>
      <w:r w:rsidR="00CB6258">
        <w:t>.</w:t>
      </w:r>
    </w:p>
    <w:p w:rsidR="00CB6258" w:rsidRDefault="003D1CD7" w:rsidP="00E35BCB">
      <w:r>
        <w:rPr>
          <w:noProof/>
        </w:rPr>
        <w:lastRenderedPageBreak/>
        <mc:AlternateContent>
          <mc:Choice Requires="wps">
            <w:drawing>
              <wp:anchor distT="0" distB="0" distL="114300" distR="114300" simplePos="0" relativeHeight="252017152" behindDoc="0" locked="0" layoutInCell="1" allowOverlap="1" wp14:anchorId="1B58C4AB" wp14:editId="377D9E60">
                <wp:simplePos x="0" y="0"/>
                <wp:positionH relativeFrom="margin">
                  <wp:posOffset>75847</wp:posOffset>
                </wp:positionH>
                <wp:positionV relativeFrom="paragraph">
                  <wp:posOffset>2331014</wp:posOffset>
                </wp:positionV>
                <wp:extent cx="5734685" cy="635"/>
                <wp:effectExtent l="0" t="0" r="0" b="0"/>
                <wp:wrapTopAndBottom/>
                <wp:docPr id="1073741991" name="Text Box 1073741991"/>
                <wp:cNvGraphicFramePr/>
                <a:graphic xmlns:a="http://schemas.openxmlformats.org/drawingml/2006/main">
                  <a:graphicData uri="http://schemas.microsoft.com/office/word/2010/wordprocessingShape">
                    <wps:wsp>
                      <wps:cNvSpPr txBox="1"/>
                      <wps:spPr>
                        <a:xfrm>
                          <a:off x="0" y="0"/>
                          <a:ext cx="5734685" cy="635"/>
                        </a:xfrm>
                        <a:prstGeom prst="rect">
                          <a:avLst/>
                        </a:prstGeom>
                        <a:solidFill>
                          <a:prstClr val="white"/>
                        </a:solidFill>
                        <a:ln>
                          <a:noFill/>
                        </a:ln>
                      </wps:spPr>
                      <wps:txbx>
                        <w:txbxContent>
                          <w:p w:rsidR="00106491" w:rsidRPr="008B72CF" w:rsidRDefault="00106491" w:rsidP="002A787D">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5</w:t>
                            </w:r>
                            <w:r w:rsidR="00462132">
                              <w:fldChar w:fldCharType="end"/>
                            </w:r>
                            <w:r>
                              <w:t>: The Z-frame segmentation button panel. The Reset Image button enables reseting of the image after an undesired segmentation in order to repeat the segmenta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58C4AB" id="Text Box 1073741991" o:spid="_x0000_s1199" type="#_x0000_t202" style="position:absolute;left:0;text-align:left;margin-left:5.95pt;margin-top:183.55pt;width:451.55pt;height:.05pt;z-index:2520171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" stroked="f">
                <v:textbox style="mso-fit-shape-to-text:t" inset="0,0,0,0">
                  <w:txbxContent>
                    <w:p w:rsidR="00106491" w:rsidRPr="008B72CF" w:rsidRDefault="00106491" w:rsidP="002A787D">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5</w:t>
                      </w:r>
                      <w:r w:rsidR="00462132">
                        <w:fldChar w:fldCharType="end"/>
                      </w:r>
                      <w:r>
                        <w:t>: The Z-frame segmentation button panel. The Reset Image button enables reseting of the image after an undesired segmentation in order to repeat the segmentation process.</w:t>
                      </w:r>
                    </w:p>
                  </w:txbxContent>
                </v:textbox>
                <w10:wrap type="topAndBottom" anchorx="margin"/>
              </v:shape>
            </w:pict>
          </mc:Fallback>
        </mc:AlternateContent>
      </w:r>
      <w:r w:rsidR="003A4332">
        <w:rPr>
          <w:noProof/>
        </w:rPr>
        <w:drawing>
          <wp:anchor distT="0" distB="0" distL="114300" distR="114300" simplePos="0" relativeHeight="251744768" behindDoc="0" locked="0" layoutInCell="1" allowOverlap="1" wp14:anchorId="00F308E1" wp14:editId="06A85278">
            <wp:simplePos x="0" y="0"/>
            <wp:positionH relativeFrom="margin">
              <wp:align>center</wp:align>
            </wp:positionH>
            <wp:positionV relativeFrom="paragraph">
              <wp:posOffset>423</wp:posOffset>
            </wp:positionV>
            <wp:extent cx="3200400" cy="1914089"/>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3778" t="20917" r="79950" b="61783"/>
                    <a:stretch/>
                  </pic:blipFill>
                  <pic:spPr bwMode="auto">
                    <a:xfrm>
                      <a:off x="0" y="0"/>
                      <a:ext cx="3200400" cy="1914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A8D" w:rsidRPr="00134B99" w:rsidRDefault="00586A8D" w:rsidP="003D1CD7"/>
    <w:p w:rsidR="004E27DE" w:rsidRDefault="00374617" w:rsidP="003D2883">
      <w:pPr>
        <w:pStyle w:val="ListParagraph"/>
        <w:numPr>
          <w:ilvl w:val="0"/>
          <w:numId w:val="3"/>
        </w:numPr>
      </w:pPr>
      <w:r w:rsidRPr="002163F0">
        <w:rPr>
          <w:i/>
        </w:rPr>
        <w:t xml:space="preserve">Image pre-processing </w:t>
      </w:r>
      <w:r w:rsidRPr="002163F0">
        <w:t xml:space="preserve">panel: In the automatic part of the image pre-processing stage, the </w:t>
      </w:r>
      <w:r w:rsidR="007D42F8">
        <w:t>Anisotropic</w:t>
      </w:r>
      <w:r w:rsidRPr="002163F0">
        <w:t xml:space="preserve">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00D93624">
        <w:t xml:space="preserve"> the</w:t>
      </w:r>
      <w:r w:rsidRPr="002163F0">
        <w:t xml:space="preserve"> slider</w:t>
      </w:r>
      <w:r w:rsidR="00A516B9">
        <w:t>s</w:t>
      </w:r>
      <w:r w:rsidRPr="002163F0">
        <w:t>. Moreover, there are two buttons</w:t>
      </w:r>
      <w:r w:rsidR="00D93624">
        <w:t xml:space="preserve"> as</w:t>
      </w:r>
      <w:r w:rsidRPr="002163F0">
        <w:t xml:space="preserve"> black and white pen</w:t>
      </w:r>
      <w:r w:rsidR="00D93624">
        <w:t>s</w:t>
      </w:r>
      <w:r w:rsidRPr="002163F0">
        <w:t xml:space="preserve"> in the manual section which </w:t>
      </w:r>
      <w:r>
        <w:t>the thickness of the tip of the pen can be controlled using a slider</w:t>
      </w:r>
      <w:r w:rsidR="00E92861">
        <w:t xml:space="preserve"> (Figure 3.</w:t>
      </w:r>
      <w:r w:rsidR="008F51E1">
        <w:t>37</w:t>
      </w:r>
      <w:r w:rsidR="00E92861">
        <w:t>)</w:t>
      </w:r>
      <w:r>
        <w:t>. The black pen can be used for removing the object</w:t>
      </w:r>
      <w:r w:rsidR="00A516B9">
        <w:t>s</w:t>
      </w:r>
      <w:r>
        <w:t xml:space="preserve"> that do not belong to the 7 fiducial markers such as center pointing triangles, and</w:t>
      </w:r>
      <w:r w:rsidR="008945CC">
        <w:t xml:space="preserve"> z</w:t>
      </w:r>
      <w:r>
        <w:t xml:space="preserve">-axis indication triangle. The white pen can be applied </w:t>
      </w:r>
      <w:r w:rsidR="008945CC">
        <w:t xml:space="preserve">for </w:t>
      </w:r>
      <w:r>
        <w:t>add</w:t>
      </w:r>
      <w:r w:rsidR="008945CC">
        <w:t>ing</w:t>
      </w:r>
      <w:r>
        <w:t xml:space="preserve">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r w:rsidR="007B6608">
        <w:t>The rotation button is implemented for manual rotation of the Z-frame within t</w:t>
      </w:r>
      <w:r w:rsidR="00C677BC">
        <w:t xml:space="preserve">he image, which </w:t>
      </w:r>
      <w:r w:rsidR="007B6608">
        <w:t xml:space="preserve">the rotation degree </w:t>
      </w:r>
      <w:r w:rsidR="00C677BC">
        <w:t>is</w:t>
      </w:r>
      <w:r w:rsidR="007B6608">
        <w:t xml:space="preserve"> selected using the slider. </w:t>
      </w:r>
      <w:r w:rsidR="00412B83">
        <w:t xml:space="preserve">Furthermore, the flipping button is applied with the purpose of correcting the view of the marker. For example, if the triangle structure is in the right side of the marker, </w:t>
      </w:r>
      <w:r w:rsidR="005962EB">
        <w:t xml:space="preserve">it must be transferred to the left side of the marker by flipping </w:t>
      </w:r>
      <w:r w:rsidR="00BD71E4">
        <w:t>the image</w:t>
      </w:r>
      <w:r w:rsidR="00C677BC">
        <w:t xml:space="preserve"> along the</w:t>
      </w:r>
      <w:r w:rsidR="0081770F">
        <w:t xml:space="preserve"> </w:t>
      </w:r>
      <w:r w:rsidR="00C677BC">
        <w:t>y-axis</w:t>
      </w:r>
      <w:r w:rsidR="003572E1">
        <w:t xml:space="preserve"> (Figure 3.37)</w:t>
      </w:r>
      <w:r w:rsidR="005962EB">
        <w:t>.</w:t>
      </w:r>
      <w:r w:rsidR="008F51E1">
        <w:t xml:space="preserve"> This panel is shown in Figure 3.36.</w:t>
      </w:r>
    </w:p>
    <w:p w:rsidR="00B836BE" w:rsidRDefault="00BD71E4" w:rsidP="00FB0F12">
      <w:pPr>
        <w:rPr>
          <w:rFonts w:cstheme="minorHAnsi"/>
        </w:rPr>
      </w:pPr>
      <w:r>
        <w:rPr>
          <w:noProof/>
        </w:rPr>
        <w:lastRenderedPageBreak/>
        <mc:AlternateContent>
          <mc:Choice Requires="wps">
            <w:drawing>
              <wp:anchor distT="0" distB="0" distL="114300" distR="114300" simplePos="0" relativeHeight="252019200" behindDoc="0" locked="0" layoutInCell="1" allowOverlap="1" wp14:anchorId="205EF3E3" wp14:editId="75BF0FF2">
                <wp:simplePos x="0" y="0"/>
                <wp:positionH relativeFrom="margin">
                  <wp:align>left</wp:align>
                </wp:positionH>
                <wp:positionV relativeFrom="paragraph">
                  <wp:posOffset>1375269</wp:posOffset>
                </wp:positionV>
                <wp:extent cx="5669280" cy="635"/>
                <wp:effectExtent l="0" t="0" r="7620" b="8255"/>
                <wp:wrapTopAndBottom/>
                <wp:docPr id="1073741992" name="Text Box 1073741992"/>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00106491" w:rsidRPr="00CC11C3" w:rsidRDefault="00106491" w:rsidP="00561CF0">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6</w:t>
                            </w:r>
                            <w:r w:rsidR="00462132">
                              <w:fldChar w:fldCharType="end"/>
                            </w:r>
                            <w:r>
                              <w:t xml:space="preserve">: The image Pre-processing panel. It includes all the automatic and manual procedures for the processing of the imported image. A Reset Image button is applied to reset image after each undesired-proced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EF3E3" id="Text Box 1073741992" o:spid="_x0000_s1200" type="#_x0000_t202" style="position:absolute;left:0;text-align:left;margin-left:0;margin-top:108.3pt;width:446.4pt;height:.05pt;z-index:25201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" stroked="f">
                <v:textbox style="mso-fit-shape-to-text:t" inset="0,0,0,0">
                  <w:txbxContent>
                    <w:p w:rsidR="00106491" w:rsidRPr="00CC11C3" w:rsidRDefault="00106491" w:rsidP="00561CF0">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6</w:t>
                      </w:r>
                      <w:r w:rsidR="00462132">
                        <w:fldChar w:fldCharType="end"/>
                      </w:r>
                      <w:r>
                        <w:t xml:space="preserve">: The image Pre-processing panel. It includes all the automatic and manual procedures for the processing of the imported image. A Reset Image button is applied to reset image after each undesired-procedure. </w:t>
                      </w:r>
                    </w:p>
                  </w:txbxContent>
                </v:textbox>
                <w10:wrap type="topAndBottom" anchorx="margin"/>
              </v:shape>
            </w:pict>
          </mc:Fallback>
        </mc:AlternateContent>
      </w:r>
      <w:r w:rsidR="00641DCB">
        <w:rPr>
          <w:noProof/>
        </w:rPr>
        <w:drawing>
          <wp:anchor distT="0" distB="0" distL="114300" distR="114300" simplePos="0" relativeHeight="251745792" behindDoc="0" locked="0" layoutInCell="1" allowOverlap="1" wp14:anchorId="1D0662DF" wp14:editId="190BD3EA">
            <wp:simplePos x="0" y="0"/>
            <wp:positionH relativeFrom="margin">
              <wp:align>left</wp:align>
            </wp:positionH>
            <wp:positionV relativeFrom="paragraph">
              <wp:posOffset>0</wp:posOffset>
            </wp:positionV>
            <wp:extent cx="5669280" cy="1111696"/>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20774" t="20541" r="27952" b="61577"/>
                    <a:stretch/>
                  </pic:blipFill>
                  <pic:spPr bwMode="auto">
                    <a:xfrm>
                      <a:off x="0" y="0"/>
                      <a:ext cx="5669280" cy="1111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886CDB" w:rsidP="00FB0F12">
      <w:pPr>
        <w:rPr>
          <w:rFonts w:cstheme="minorHAnsi"/>
        </w:rPr>
      </w:pPr>
      <w:r>
        <w:rPr>
          <w:noProof/>
        </w:rPr>
        <w:drawing>
          <wp:anchor distT="0" distB="0" distL="114300" distR="114300" simplePos="0" relativeHeight="251746816" behindDoc="0" locked="0" layoutInCell="1" allowOverlap="1" wp14:anchorId="78FE01D1" wp14:editId="4398B319">
            <wp:simplePos x="0" y="0"/>
            <wp:positionH relativeFrom="margin">
              <wp:posOffset>485140</wp:posOffset>
            </wp:positionH>
            <wp:positionV relativeFrom="paragraph">
              <wp:posOffset>1121410</wp:posOffset>
            </wp:positionV>
            <wp:extent cx="4755023" cy="4206240"/>
            <wp:effectExtent l="0" t="0" r="7620" b="381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7644" t="40492" r="68307" b="21670"/>
                    <a:stretch/>
                  </pic:blipFill>
                  <pic:spPr bwMode="auto">
                    <a:xfrm>
                      <a:off x="0" y="0"/>
                      <a:ext cx="4755023"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36BE" w:rsidRDefault="00B96610" w:rsidP="00FB0F12">
      <w:pPr>
        <w:rPr>
          <w:rFonts w:cstheme="minorHAnsi"/>
        </w:rPr>
      </w:pPr>
      <w:r>
        <w:rPr>
          <w:noProof/>
        </w:rPr>
        <mc:AlternateContent>
          <mc:Choice Requires="wps">
            <w:drawing>
              <wp:anchor distT="0" distB="0" distL="114300" distR="114300" simplePos="0" relativeHeight="251814400" behindDoc="0" locked="0" layoutInCell="1" allowOverlap="1" wp14:anchorId="03795CEF" wp14:editId="61EEFF35">
                <wp:simplePos x="0" y="0"/>
                <wp:positionH relativeFrom="margin">
                  <wp:align>right</wp:align>
                </wp:positionH>
                <wp:positionV relativeFrom="paragraph">
                  <wp:posOffset>4618920</wp:posOffset>
                </wp:positionV>
                <wp:extent cx="5734685" cy="1061085"/>
                <wp:effectExtent l="0" t="0" r="0" b="5715"/>
                <wp:wrapTopAndBottom/>
                <wp:docPr id="65" name="Text Box 65"/>
                <wp:cNvGraphicFramePr/>
                <a:graphic xmlns:a="http://schemas.openxmlformats.org/drawingml/2006/main">
                  <a:graphicData uri="http://schemas.microsoft.com/office/word/2010/wordprocessingShape">
                    <wps:wsp>
                      <wps:cNvSpPr txBox="1"/>
                      <wps:spPr>
                        <a:xfrm>
                          <a:off x="0" y="0"/>
                          <a:ext cx="5734685" cy="1061085"/>
                        </a:xfrm>
                        <a:prstGeom prst="rect">
                          <a:avLst/>
                        </a:prstGeom>
                        <a:solidFill>
                          <a:prstClr val="white"/>
                        </a:solidFill>
                        <a:ln>
                          <a:noFill/>
                        </a:ln>
                      </wps:spPr>
                      <wps:txbx>
                        <w:txbxContent>
                          <w:p w:rsidR="00106491" w:rsidRPr="00C455FA" w:rsidRDefault="00106491" w:rsidP="001351EA">
                            <w:pPr>
                              <w:pStyle w:val="Caption"/>
                            </w:pPr>
                            <w:bookmarkStart w:id="239" w:name="_Toc525405119"/>
                            <w:bookmarkStart w:id="240" w:name="_Toc52373531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7</w:t>
                            </w:r>
                            <w:r w:rsidR="00462132">
                              <w:fldChar w:fldCharType="end"/>
                            </w:r>
                            <w:r>
                              <w:t>: Visuallization of the the thickness of the black and white pens on a captured-MR image from the Z-frame.</w:t>
                            </w:r>
                            <w:bookmarkEnd w:id="239"/>
                            <w:r>
                              <w:t xml:space="preserve"> This image requires flipping along the y-axis to transfer the triangle structure to the left side of the marker, which correct the view of the marker. The pens enable painting on the image with different thicknes</w:t>
                            </w:r>
                            <w:r w:rsidR="001351EA">
                              <w:t>s</w:t>
                            </w:r>
                            <w:r>
                              <w:t xml:space="preserve"> to add or remove the pixels</w:t>
                            </w:r>
                            <w:r w:rsidR="001351EA">
                              <w:t xml:space="preserve"> to the fiducials</w:t>
                            </w:r>
                            <w:r>
                              <w:t>.</w:t>
                            </w:r>
                          </w:p>
                          <w:p w:rsidR="00106491" w:rsidRDefault="00106491"/>
                          <w:bookmarkEnd w:id="240"/>
                          <w:p w:rsidR="00106491" w:rsidRPr="00C455FA" w:rsidRDefault="00106491" w:rsidP="0025188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95CEF" id="Text Box 65" o:spid="_x0000_s1201" type="#_x0000_t202" style="position:absolute;left:0;text-align:left;margin-left:400.35pt;margin-top:363.7pt;width:451.55pt;height:83.55pt;z-index:25181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" stroked="f">
                <v:textbox inset="0,0,0,0">
                  <w:txbxContent>
                    <w:p w:rsidR="00106491" w:rsidRPr="00C455FA" w:rsidRDefault="00106491" w:rsidP="001351EA">
                      <w:pPr>
                        <w:pStyle w:val="Caption"/>
                      </w:pPr>
                      <w:bookmarkStart w:id="241" w:name="_Toc525405119"/>
                      <w:bookmarkStart w:id="242" w:name="_Toc523735317"/>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7</w:t>
                      </w:r>
                      <w:r w:rsidR="00462132">
                        <w:fldChar w:fldCharType="end"/>
                      </w:r>
                      <w:r>
                        <w:t>: Visuallization of the the thickness of the black and white pens on a captured-MR image from the Z-frame.</w:t>
                      </w:r>
                      <w:bookmarkEnd w:id="241"/>
                      <w:r>
                        <w:t xml:space="preserve"> This image requires flipping along the y-axis to transfer the triangle structure to the left side of the marker, which correct the view of the marker. The pens enable painting on the image with different thicknes</w:t>
                      </w:r>
                      <w:r w:rsidR="001351EA">
                        <w:t>s</w:t>
                      </w:r>
                      <w:r>
                        <w:t xml:space="preserve"> to add or remove the pixels</w:t>
                      </w:r>
                      <w:r w:rsidR="001351EA">
                        <w:t xml:space="preserve"> to the fiducials</w:t>
                      </w:r>
                      <w:r>
                        <w:t>.</w:t>
                      </w:r>
                    </w:p>
                    <w:p w:rsidR="00106491" w:rsidRDefault="00106491"/>
                    <w:bookmarkEnd w:id="242"/>
                    <w:p w:rsidR="00106491" w:rsidRPr="00C455FA" w:rsidRDefault="00106491" w:rsidP="00251888">
                      <w:pPr>
                        <w:pStyle w:val="Caption"/>
                      </w:pPr>
                    </w:p>
                  </w:txbxContent>
                </v:textbox>
                <w10:wrap type="topAndBottom" anchorx="margin"/>
              </v:shape>
            </w:pict>
          </mc:Fallback>
        </mc:AlternateContent>
      </w:r>
    </w:p>
    <w:p w:rsidR="00561CF0" w:rsidRPr="00B836BE" w:rsidRDefault="00561CF0" w:rsidP="00B836BE"/>
    <w:p w:rsidR="00374617" w:rsidRDefault="00374617" w:rsidP="00346CB1">
      <w:pPr>
        <w:pStyle w:val="ListParagraph"/>
        <w:numPr>
          <w:ilvl w:val="0"/>
          <w:numId w:val="3"/>
        </w:numPr>
      </w:pPr>
      <w:r>
        <w:rPr>
          <w:i/>
          <w:iCs/>
        </w:rPr>
        <w:lastRenderedPageBreak/>
        <w:t xml:space="preserve">Center detection </w:t>
      </w:r>
      <w:r>
        <w:t>panel: In this step, the cent</w:t>
      </w:r>
      <w:r w:rsidR="00381DA9">
        <w:t xml:space="preserve">er detection </w:t>
      </w:r>
      <w:r w:rsidR="009B4067">
        <w:t>function</w:t>
      </w:r>
      <w:r w:rsidR="00381DA9">
        <w:t xml:space="preserve"> </w:t>
      </w:r>
      <w:r w:rsidR="009B4067">
        <w:t>(</w:t>
      </w:r>
      <w:r>
        <w:t>section</w:t>
      </w:r>
      <w:r w:rsidR="00381DA9">
        <w:t xml:space="preserve"> 3.2</w:t>
      </w:r>
      <w:r w:rsidR="009B4067">
        <w:t>)</w:t>
      </w:r>
      <w:r w:rsidR="00992301">
        <w:t>,</w:t>
      </w:r>
      <w:r>
        <w:t xml:space="preserve"> is applied to the</w:t>
      </w:r>
      <w:r w:rsidR="009B4067">
        <w:t xml:space="preserve"> binarized-</w:t>
      </w:r>
      <w:r w:rsidRPr="00AF441B">
        <w:t>imag</w:t>
      </w:r>
      <w:r>
        <w:t xml:space="preserve">e </w:t>
      </w:r>
      <w:r w:rsidR="009B4067">
        <w:t xml:space="preserve">from </w:t>
      </w:r>
      <w:r>
        <w:t>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w:t>
      </w:r>
      <w:r w:rsidR="008F51E1">
        <w:t xml:space="preserve"> that</w:t>
      </w:r>
      <w:r>
        <w:t xml:space="preserve"> the centro</w:t>
      </w:r>
      <w:r w:rsidR="007359E0">
        <w:t>id is located</w:t>
      </w:r>
      <w:r w:rsidR="008F51E1">
        <w:t xml:space="preserve"> exactly</w:t>
      </w:r>
      <w:r>
        <w:t xml:space="preserve"> in the center of each fiducial markers. Therefore,</w:t>
      </w:r>
      <w:r w:rsidR="008F51E1">
        <w:t xml:space="preserve"> the</w:t>
      </w:r>
      <w:r>
        <w:t xml:space="preserve"> user can drag and drop the detected centroids to the right position.</w:t>
      </w:r>
      <w:r w:rsidR="00F966CB">
        <w:t xml:space="preserve">  The center detection panel is represented in the Figure </w:t>
      </w:r>
      <w:r w:rsidR="007969A7">
        <w:t>3.38</w:t>
      </w:r>
      <w:r w:rsidR="003A4332">
        <w:t xml:space="preserve"> </w:t>
      </w:r>
      <w:r w:rsidR="00F966CB">
        <w:t>(a).</w:t>
      </w:r>
    </w:p>
    <w:p w:rsidR="00346CB1" w:rsidRPr="00AF441B" w:rsidRDefault="00346CB1" w:rsidP="00346CB1"/>
    <w:p w:rsidR="00374617" w:rsidRDefault="00374617" w:rsidP="00151BAC">
      <w:pPr>
        <w:pStyle w:val="ListParagraph"/>
        <w:numPr>
          <w:ilvl w:val="0"/>
          <w:numId w:val="3"/>
        </w:numPr>
      </w:pPr>
      <w:r w:rsidRPr="0037010D">
        <w:rPr>
          <w:i/>
          <w:iCs/>
        </w:rPr>
        <w:t xml:space="preserve">Calibration </w:t>
      </w:r>
      <w:r w:rsidRPr="0037010D">
        <w:t>panel: It implements the procedure explained in</w:t>
      </w:r>
      <w:r w:rsidR="00151BAC">
        <w:t xml:space="preserve"> the</w:t>
      </w:r>
      <w:r w:rsidRPr="0037010D">
        <w:t xml:space="preserve"> </w:t>
      </w:r>
      <w:r w:rsidR="007359E0">
        <w:t>section 3.</w:t>
      </w:r>
      <w:r w:rsidR="00151BAC">
        <w:t>2</w:t>
      </w:r>
      <w:r w:rsidR="007359E0">
        <w:t>.</w:t>
      </w:r>
      <w:r w:rsidRPr="0037010D">
        <w:t xml:space="preserve"> </w:t>
      </w:r>
      <w:r w:rsidR="00205402">
        <w:t>T</w:t>
      </w:r>
      <w:r w:rsidR="008B3ABC">
        <w:t>he manual button enable</w:t>
      </w:r>
      <w:r w:rsidR="001F1C3D">
        <w:t>s</w:t>
      </w:r>
      <w:r w:rsidR="008B3ABC">
        <w:t xml:space="preserve"> the user to </w:t>
      </w:r>
      <w:r w:rsidR="001F1C3D">
        <w:t>se</w:t>
      </w:r>
      <w:r w:rsidR="00F628DF">
        <w:t>lect the center of the marker for the transformation process</w:t>
      </w:r>
      <w:r w:rsidR="007969A7">
        <w:t xml:space="preserve"> (Figure 3.38 (b))</w:t>
      </w:r>
      <w:r w:rsidR="00F628DF">
        <w:t>.</w:t>
      </w:r>
    </w:p>
    <w:p w:rsidR="00374617" w:rsidRDefault="00910607" w:rsidP="00D31B09">
      <w:r>
        <w:rPr>
          <w:noProof/>
        </w:rPr>
        <mc:AlternateContent>
          <mc:Choice Requires="wps">
            <w:drawing>
              <wp:anchor distT="0" distB="0" distL="114300" distR="114300" simplePos="0" relativeHeight="252025344" behindDoc="0" locked="0" layoutInCell="1" allowOverlap="1" wp14:anchorId="745808E6" wp14:editId="705A4514">
                <wp:simplePos x="0" y="0"/>
                <wp:positionH relativeFrom="column">
                  <wp:posOffset>4430607</wp:posOffset>
                </wp:positionH>
                <wp:positionV relativeFrom="paragraph">
                  <wp:posOffset>2834923</wp:posOffset>
                </wp:positionV>
                <wp:extent cx="893445" cy="174625"/>
                <wp:effectExtent l="0" t="0" r="1905" b="0"/>
                <wp:wrapTopAndBottom/>
                <wp:docPr id="1073741995" name="Text Box 107374199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10607" w:rsidRPr="00CF759E" w:rsidRDefault="00910607" w:rsidP="00910607">
                            <w:pPr>
                              <w:pStyle w:val="Caption"/>
                            </w:pPr>
                            <w:r>
                              <w:t>(</w:t>
                            </w:r>
                            <w: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808E6" id="Text Box 1073741995" o:spid="_x0000_s1202" type="#_x0000_t202" style="position:absolute;left:0;text-align:left;margin-left:348.85pt;margin-top:223.2pt;width:70.35pt;height:13.75pt;z-index:25202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" stroked="f">
                <v:textbox inset="0,0,0,0">
                  <w:txbxContent>
                    <w:p w:rsidR="00910607" w:rsidRPr="00CF759E" w:rsidRDefault="00910607" w:rsidP="00910607">
                      <w:pPr>
                        <w:pStyle w:val="Caption"/>
                      </w:pPr>
                      <w:r>
                        <w:t>(</w:t>
                      </w:r>
                      <w:r>
                        <w:t>b</w:t>
                      </w:r>
                      <w:r>
                        <w:t>)</w:t>
                      </w:r>
                    </w:p>
                  </w:txbxContent>
                </v:textbox>
                <w10:wrap type="topAndBottom"/>
              </v:shape>
            </w:pict>
          </mc:Fallback>
        </mc:AlternateContent>
      </w:r>
      <w:r>
        <w:rPr>
          <w:noProof/>
        </w:rPr>
        <mc:AlternateContent>
          <mc:Choice Requires="wps">
            <w:drawing>
              <wp:anchor distT="0" distB="0" distL="114300" distR="114300" simplePos="0" relativeHeight="252023296" behindDoc="0" locked="0" layoutInCell="1" allowOverlap="1" wp14:anchorId="42F0F8CC" wp14:editId="31857D0E">
                <wp:simplePos x="0" y="0"/>
                <wp:positionH relativeFrom="column">
                  <wp:posOffset>1402785</wp:posOffset>
                </wp:positionH>
                <wp:positionV relativeFrom="paragraph">
                  <wp:posOffset>2877397</wp:posOffset>
                </wp:positionV>
                <wp:extent cx="893445" cy="174625"/>
                <wp:effectExtent l="0" t="0" r="1905" b="0"/>
                <wp:wrapTopAndBottom/>
                <wp:docPr id="1073741994" name="Text Box 107374199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910607" w:rsidRPr="00CF759E" w:rsidRDefault="00910607" w:rsidP="00910607">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0F8CC" id="Text Box 1073741994" o:spid="_x0000_s1203" type="#_x0000_t202" style="position:absolute;left:0;text-align:left;margin-left:110.45pt;margin-top:226.55pt;width:70.35pt;height:1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" stroked="f">
                <v:textbox inset="0,0,0,0">
                  <w:txbxContent>
                    <w:p w:rsidR="00910607" w:rsidRPr="00CF759E" w:rsidRDefault="00910607" w:rsidP="00910607">
                      <w:pPr>
                        <w:pStyle w:val="Caption"/>
                      </w:pPr>
                      <w:r>
                        <w:t>(</w:t>
                      </w:r>
                      <w:r w:rsidRPr="00CF759E">
                        <w:t>a</w:t>
                      </w:r>
                      <w:r>
                        <w:t>)</w:t>
                      </w:r>
                    </w:p>
                  </w:txbxContent>
                </v:textbox>
                <w10:wrap type="topAndBottom"/>
              </v:shape>
            </w:pict>
          </mc:Fallback>
        </mc:AlternateContent>
      </w:r>
      <w:r w:rsidR="00151BAC">
        <w:rPr>
          <w:noProof/>
        </w:rPr>
        <w:drawing>
          <wp:anchor distT="0" distB="0" distL="114300" distR="114300" simplePos="0" relativeHeight="251749888" behindDoc="0" locked="0" layoutInCell="1" allowOverlap="1" wp14:anchorId="1E6ACE23" wp14:editId="0272E57E">
            <wp:simplePos x="0" y="0"/>
            <wp:positionH relativeFrom="margin">
              <wp:align>right</wp:align>
            </wp:positionH>
            <wp:positionV relativeFrom="paragraph">
              <wp:posOffset>305294</wp:posOffset>
            </wp:positionV>
            <wp:extent cx="2512152" cy="2468880"/>
            <wp:effectExtent l="0" t="0" r="2540" b="762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86160" t="21252" r="3927" b="61420"/>
                    <a:stretch/>
                  </pic:blipFill>
                  <pic:spPr bwMode="auto">
                    <a:xfrm>
                      <a:off x="0" y="0"/>
                      <a:ext cx="2512152"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1BAC">
        <w:rPr>
          <w:noProof/>
        </w:rPr>
        <w:drawing>
          <wp:anchor distT="0" distB="0" distL="114300" distR="114300" simplePos="0" relativeHeight="251748864" behindDoc="0" locked="0" layoutInCell="1" allowOverlap="1" wp14:anchorId="0CDABEE9" wp14:editId="3EDAA399">
            <wp:simplePos x="0" y="0"/>
            <wp:positionH relativeFrom="margin">
              <wp:posOffset>236855</wp:posOffset>
            </wp:positionH>
            <wp:positionV relativeFrom="paragraph">
              <wp:posOffset>317500</wp:posOffset>
            </wp:positionV>
            <wp:extent cx="2742553" cy="2468880"/>
            <wp:effectExtent l="0" t="0" r="127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73005" t="21053" r="16199" b="61657"/>
                    <a:stretch/>
                  </pic:blipFill>
                  <pic:spPr bwMode="auto">
                    <a:xfrm>
                      <a:off x="0" y="0"/>
                      <a:ext cx="2742553"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583C3B" w:rsidP="00D31B09">
      <w:r>
        <w:rPr>
          <w:noProof/>
        </w:rPr>
        <mc:AlternateContent>
          <mc:Choice Requires="wps">
            <w:drawing>
              <wp:anchor distT="0" distB="0" distL="114300" distR="114300" simplePos="0" relativeHeight="252021248" behindDoc="0" locked="0" layoutInCell="1" allowOverlap="1" wp14:anchorId="170B41A2" wp14:editId="25E1ADE2">
                <wp:simplePos x="0" y="0"/>
                <wp:positionH relativeFrom="margin">
                  <wp:align>right</wp:align>
                </wp:positionH>
                <wp:positionV relativeFrom="paragraph">
                  <wp:posOffset>2872105</wp:posOffset>
                </wp:positionV>
                <wp:extent cx="5492115" cy="620395"/>
                <wp:effectExtent l="0" t="0" r="0" b="8255"/>
                <wp:wrapTopAndBottom/>
                <wp:docPr id="1073741993" name="Text Box 1073741993"/>
                <wp:cNvGraphicFramePr/>
                <a:graphic xmlns:a="http://schemas.openxmlformats.org/drawingml/2006/main">
                  <a:graphicData uri="http://schemas.microsoft.com/office/word/2010/wordprocessingShape">
                    <wps:wsp>
                      <wps:cNvSpPr txBox="1"/>
                      <wps:spPr>
                        <a:xfrm>
                          <a:off x="0" y="0"/>
                          <a:ext cx="5492115" cy="620395"/>
                        </a:xfrm>
                        <a:prstGeom prst="rect">
                          <a:avLst/>
                        </a:prstGeom>
                        <a:solidFill>
                          <a:prstClr val="white"/>
                        </a:solidFill>
                        <a:ln>
                          <a:noFill/>
                        </a:ln>
                      </wps:spPr>
                      <wps:txbx>
                        <w:txbxContent>
                          <w:p w:rsidR="00583C3B" w:rsidRPr="00CC11C3" w:rsidRDefault="00151BAC" w:rsidP="00583C3B">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8</w:t>
                            </w:r>
                            <w:r w:rsidR="00462132">
                              <w:fldChar w:fldCharType="end"/>
                            </w:r>
                            <w:r>
                              <w:t>:</w:t>
                            </w:r>
                            <w:r w:rsidR="002866F7">
                              <w:t xml:space="preserve"> </w:t>
                            </w:r>
                            <w:r w:rsidR="00583C3B">
                              <w:t xml:space="preserve">(a) Center Detection panel. (b) Calibration panel. The </w:t>
                            </w:r>
                            <w:r w:rsidR="00583C3B">
                              <w:t>Reset Image button</w:t>
                            </w:r>
                            <w:r w:rsidR="00583C3B">
                              <w:t>s are</w:t>
                            </w:r>
                            <w:r w:rsidR="00583C3B">
                              <w:t xml:space="preserve"> applied to reset image after each undesired-procedure. </w:t>
                            </w:r>
                          </w:p>
                          <w:p w:rsidR="00151BAC" w:rsidRPr="00517C11" w:rsidRDefault="00151BAC" w:rsidP="00151BA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B41A2" id="Text Box 1073741993" o:spid="_x0000_s1204" type="#_x0000_t202" style="position:absolute;left:0;text-align:left;margin-left:381.25pt;margin-top:226.15pt;width:432.45pt;height:48.85pt;z-index:25202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" stroked="f">
                <v:textbox inset="0,0,0,0">
                  <w:txbxContent>
                    <w:p w:rsidR="00583C3B" w:rsidRPr="00CC11C3" w:rsidRDefault="00151BAC" w:rsidP="00583C3B">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8</w:t>
                      </w:r>
                      <w:r w:rsidR="00462132">
                        <w:fldChar w:fldCharType="end"/>
                      </w:r>
                      <w:r>
                        <w:t>:</w:t>
                      </w:r>
                      <w:r w:rsidR="002866F7">
                        <w:t xml:space="preserve"> </w:t>
                      </w:r>
                      <w:r w:rsidR="00583C3B">
                        <w:t xml:space="preserve">(a) Center Detection panel. (b) Calibration panel. The </w:t>
                      </w:r>
                      <w:r w:rsidR="00583C3B">
                        <w:t>Reset Image button</w:t>
                      </w:r>
                      <w:r w:rsidR="00583C3B">
                        <w:t>s are</w:t>
                      </w:r>
                      <w:r w:rsidR="00583C3B">
                        <w:t xml:space="preserve"> applied to reset image after each undesired-procedure. </w:t>
                      </w:r>
                    </w:p>
                    <w:p w:rsidR="00151BAC" w:rsidRPr="00517C11" w:rsidRDefault="00151BAC" w:rsidP="00151BAC">
                      <w:pPr>
                        <w:pStyle w:val="Caption"/>
                      </w:pPr>
                    </w:p>
                  </w:txbxContent>
                </v:textbox>
                <w10:wrap type="topAndBottom" anchorx="margin"/>
              </v:shape>
            </w:pict>
          </mc:Fallback>
        </mc:AlternateContent>
      </w:r>
    </w:p>
    <w:p w:rsidR="00151BAC" w:rsidRPr="0037010D" w:rsidRDefault="00151BAC" w:rsidP="00D31B09"/>
    <w:p w:rsidR="00374617" w:rsidRDefault="00374617" w:rsidP="00B63320">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w:t>
      </w:r>
      <w:r w:rsidR="002E2E73">
        <w:t>thematical formulation</w:t>
      </w:r>
      <w:r>
        <w:t xml:space="preserve"> in section </w:t>
      </w:r>
      <w:r w:rsidR="002E2E73">
        <w:t>3.2</w:t>
      </w:r>
      <w:r w:rsidR="00B36158">
        <w:t>, and the</w:t>
      </w:r>
      <w:r>
        <w:t xml:space="preserve"> required rotation around </w:t>
      </w:r>
      <w:r>
        <w:lastRenderedPageBreak/>
        <w:t>x</w:t>
      </w:r>
      <w:r w:rsidR="002E2E73">
        <w:t>- and y-axe</w:t>
      </w:r>
      <w:r>
        <w:t>s are displayed</w:t>
      </w:r>
      <w:r w:rsidR="00B36158">
        <w:t xml:space="preserve"> </w:t>
      </w:r>
      <w:r w:rsidR="00B63320">
        <w:t>on the screen</w:t>
      </w:r>
      <w:r>
        <w:t xml:space="preserve">.  </w:t>
      </w:r>
      <w:r w:rsidR="00C3068C">
        <w:t>Therefore, user has two possibilities to make the Z-frame parallel</w:t>
      </w:r>
      <w:r w:rsidR="00060C95">
        <w:t xml:space="preserve"> to the image plane</w:t>
      </w:r>
      <w:r w:rsidR="00B63320">
        <w:t xml:space="preserve"> for the alignment correction of the marker</w:t>
      </w:r>
      <w:r w:rsidR="00060C95">
        <w:t>: MRI slice correction; or</w:t>
      </w:r>
      <w:r w:rsidR="00B63320">
        <w:t xml:space="preserve"> the</w:t>
      </w:r>
      <w:r w:rsidR="00060C95">
        <w:t xml:space="preserve"> Z-frame pos correction</w:t>
      </w:r>
      <w:r w:rsidR="00B63320">
        <w:t xml:space="preserve"> using a mechanical or robotic device</w:t>
      </w:r>
      <w:r w:rsidR="00E92AAA">
        <w:t xml:space="preserve"> (Figure 3.39)</w:t>
      </w:r>
      <w:r w:rsidR="00060C95">
        <w:t xml:space="preserve">. </w:t>
      </w:r>
    </w:p>
    <w:p w:rsidR="00374617" w:rsidRDefault="00B63320" w:rsidP="00D31B09">
      <w:pPr>
        <w:pStyle w:val="ListParagraph"/>
        <w:rPr>
          <w:rFonts w:cstheme="minorHAnsi"/>
        </w:rPr>
      </w:pPr>
      <w:r>
        <w:rPr>
          <w:noProof/>
        </w:rPr>
        <w:drawing>
          <wp:anchor distT="0" distB="0" distL="114300" distR="114300" simplePos="0" relativeHeight="251750912" behindDoc="0" locked="0" layoutInCell="1" allowOverlap="1" wp14:anchorId="548B2683" wp14:editId="79514588">
            <wp:simplePos x="0" y="0"/>
            <wp:positionH relativeFrom="column">
              <wp:posOffset>142804</wp:posOffset>
            </wp:positionH>
            <wp:positionV relativeFrom="paragraph">
              <wp:posOffset>49847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E00CC7" w:rsidP="00D31B09">
      <w:r>
        <w:rPr>
          <w:noProof/>
        </w:rPr>
        <mc:AlternateContent>
          <mc:Choice Requires="wps">
            <w:drawing>
              <wp:anchor distT="0" distB="0" distL="114300" distR="114300" simplePos="0" relativeHeight="252027392" behindDoc="0" locked="0" layoutInCell="1" allowOverlap="1" wp14:anchorId="0820C11D" wp14:editId="6B9D3AB1">
                <wp:simplePos x="0" y="0"/>
                <wp:positionH relativeFrom="column">
                  <wp:posOffset>135396</wp:posOffset>
                </wp:positionH>
                <wp:positionV relativeFrom="paragraph">
                  <wp:posOffset>3820795</wp:posOffset>
                </wp:positionV>
                <wp:extent cx="5384800" cy="635"/>
                <wp:effectExtent l="0" t="0" r="6350" b="8255"/>
                <wp:wrapTopAndBottom/>
                <wp:docPr id="1073741996" name="Text Box 1073741996"/>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wps:spPr>
                      <wps:txbx>
                        <w:txbxContent>
                          <w:p w:rsidR="00E92AAA" w:rsidRDefault="0012542D" w:rsidP="00E92AAA">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9</w:t>
                            </w:r>
                            <w:r w:rsidR="00462132">
                              <w:fldChar w:fldCharType="end"/>
                            </w:r>
                            <w:r>
                              <w:t>:</w:t>
                            </w:r>
                            <w:r w:rsidR="00215777">
                              <w:t xml:space="preserve"> The Alignment Detection panel.</w:t>
                            </w:r>
                            <w:r w:rsidR="00E01670">
                              <w:t xml:space="preserve"> </w:t>
                            </w:r>
                          </w:p>
                          <w:p w:rsidR="00E00CC7" w:rsidRDefault="00E00CC7" w:rsidP="00E00CC7"/>
                          <w:p w:rsidR="00E00CC7" w:rsidRPr="00E00CC7" w:rsidRDefault="00E00CC7" w:rsidP="00E00CC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20C11D" id="Text Box 1073741996" o:spid="_x0000_s1205" type="#_x0000_t202" style="position:absolute;left:0;text-align:left;margin-left:10.65pt;margin-top:300.85pt;width:424pt;height:.05pt;z-index:25202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" stroked="f">
                <v:textbox style="mso-fit-shape-to-text:t" inset="0,0,0,0">
                  <w:txbxContent>
                    <w:p w:rsidR="00E92AAA" w:rsidRDefault="0012542D" w:rsidP="00E92AAA">
                      <w:pPr>
                        <w:pStyle w:val="Caption"/>
                      </w:pPr>
                      <w:r>
                        <w:t xml:space="preserve">Figure </w:t>
                      </w:r>
                      <w:r w:rsidR="00462132">
                        <w:fldChar w:fldCharType="begin"/>
                      </w:r>
                      <w:r w:rsidR="00462132">
                        <w:instrText xml:space="preserve"> STYLEREF 1 \s </w:instrText>
                      </w:r>
                      <w:r w:rsidR="00462132">
                        <w:fldChar w:fldCharType="separate"/>
                      </w:r>
                      <w:r w:rsidR="00462132">
                        <w:rPr>
                          <w:cs/>
                        </w:rPr>
                        <w:t>‎</w:t>
                      </w:r>
                      <w:r w:rsidR="00462132">
                        <w:t>3</w:t>
                      </w:r>
                      <w:r w:rsidR="00462132">
                        <w:fldChar w:fldCharType="end"/>
                      </w:r>
                      <w:r w:rsidR="00462132">
                        <w:t>.</w:t>
                      </w:r>
                      <w:r w:rsidR="00462132">
                        <w:fldChar w:fldCharType="begin"/>
                      </w:r>
                      <w:r w:rsidR="00462132">
                        <w:instrText xml:space="preserve"> SEQ Figure \* ARABIC \s 1 </w:instrText>
                      </w:r>
                      <w:r w:rsidR="00462132">
                        <w:fldChar w:fldCharType="separate"/>
                      </w:r>
                      <w:r w:rsidR="00462132">
                        <w:t>39</w:t>
                      </w:r>
                      <w:r w:rsidR="00462132">
                        <w:fldChar w:fldCharType="end"/>
                      </w:r>
                      <w:r>
                        <w:t>:</w:t>
                      </w:r>
                      <w:r w:rsidR="00215777">
                        <w:t xml:space="preserve"> The Alignment Detection panel.</w:t>
                      </w:r>
                      <w:r w:rsidR="00E01670">
                        <w:t xml:space="preserve"> </w:t>
                      </w:r>
                    </w:p>
                    <w:p w:rsidR="00E00CC7" w:rsidRDefault="00E00CC7" w:rsidP="00E00CC7"/>
                    <w:p w:rsidR="00E00CC7" w:rsidRPr="00E00CC7" w:rsidRDefault="00E00CC7" w:rsidP="00E00CC7"/>
                  </w:txbxContent>
                </v:textbox>
                <w10:wrap type="topAndBottom"/>
              </v:shape>
            </w:pict>
          </mc:Fallback>
        </mc:AlternateContent>
      </w:r>
    </w:p>
    <w:p w:rsidR="00DF06C2" w:rsidRPr="008F6F9E" w:rsidRDefault="00374617" w:rsidP="00BD070C">
      <w:pPr>
        <w:pStyle w:val="ListParagraph"/>
        <w:numPr>
          <w:ilvl w:val="0"/>
          <w:numId w:val="3"/>
        </w:numPr>
      </w:pPr>
      <w:r>
        <w:rPr>
          <w:i/>
          <w:iCs/>
        </w:rPr>
        <w:t xml:space="preserve">Robotic rotation adjustment </w:t>
      </w:r>
      <w:r>
        <w:t>panel: In this stage, the</w:t>
      </w:r>
      <w:r w:rsidR="005500E1">
        <w:t xml:space="preserve"> computed</w:t>
      </w:r>
      <w:r>
        <w:t xml:space="preserve"> rotation angle</w:t>
      </w:r>
      <w:r w:rsidR="005500E1">
        <w:t>s from</w:t>
      </w:r>
      <w:r>
        <w:t xml:space="preserve"> the last step is transformed to the required rotation of the robotic or mechanical device to </w:t>
      </w:r>
      <w:r w:rsidR="00A95181">
        <w:t xml:space="preserve">align </w:t>
      </w:r>
      <w:r>
        <w:t>the Z</w:t>
      </w:r>
      <w:r w:rsidR="00A95181">
        <w:t>-frame</w:t>
      </w:r>
      <w:r w:rsidR="000151D8">
        <w:t xml:space="preserve"> </w:t>
      </w:r>
      <w:r w:rsidR="00A95181">
        <w:t>according to</w:t>
      </w:r>
      <w:r w:rsidR="000151D8">
        <w:t xml:space="preserve"> the image p</w:t>
      </w:r>
      <w:r w:rsidR="00BD070C">
        <w:t>lane. For the demonstration of implementing</w:t>
      </w:r>
      <w:r w:rsidR="000151D8">
        <w:t xml:space="preserve"> the angles to the robotic controllers, the skara robot</w:t>
      </w:r>
      <w:r w:rsidR="00BD070C">
        <w:t xml:space="preserve"> function</w:t>
      </w:r>
      <w:r w:rsidR="00DA1B6F">
        <w:t xml:space="preserve"> [] is implemented to the GUI</w:t>
      </w:r>
      <w:r w:rsidR="005F23A8">
        <w:t xml:space="preserve"> (Figure</w:t>
      </w:r>
      <w:r w:rsidR="005E238F">
        <w:t xml:space="preserve"> 3.40)</w:t>
      </w:r>
      <w:bookmarkStart w:id="243" w:name="_GoBack"/>
      <w:bookmarkEnd w:id="243"/>
      <w:r w:rsidR="005F23A8">
        <w:t xml:space="preserve"> </w:t>
      </w:r>
      <w:r w:rsidR="000151D8">
        <w:t>.</w:t>
      </w:r>
    </w:p>
    <w:p w:rsidR="0037671A" w:rsidRPr="00BA3995" w:rsidRDefault="00462132" w:rsidP="00D31B09">
      <w:r>
        <w:rPr>
          <w:noProof/>
        </w:rPr>
        <w:lastRenderedPageBreak/>
        <mc:AlternateContent>
          <mc:Choice Requires="wps">
            <w:drawing>
              <wp:anchor distT="0" distB="0" distL="114300" distR="114300" simplePos="0" relativeHeight="252029440" behindDoc="0" locked="0" layoutInCell="1" allowOverlap="1" wp14:anchorId="004A0F6A" wp14:editId="343E04B7">
                <wp:simplePos x="0" y="0"/>
                <wp:positionH relativeFrom="margin">
                  <wp:align>left</wp:align>
                </wp:positionH>
                <wp:positionV relativeFrom="paragraph">
                  <wp:posOffset>3440077</wp:posOffset>
                </wp:positionV>
                <wp:extent cx="5666740" cy="635"/>
                <wp:effectExtent l="0" t="0" r="0" b="8255"/>
                <wp:wrapTopAndBottom/>
                <wp:docPr id="1073741997" name="Text Box 1073741997"/>
                <wp:cNvGraphicFramePr/>
                <a:graphic xmlns:a="http://schemas.openxmlformats.org/drawingml/2006/main">
                  <a:graphicData uri="http://schemas.microsoft.com/office/word/2010/wordprocessingShape">
                    <wps:wsp>
                      <wps:cNvSpPr txBox="1"/>
                      <wps:spPr>
                        <a:xfrm>
                          <a:off x="0" y="0"/>
                          <a:ext cx="5666740" cy="635"/>
                        </a:xfrm>
                        <a:prstGeom prst="rect">
                          <a:avLst/>
                        </a:prstGeom>
                        <a:solidFill>
                          <a:prstClr val="white"/>
                        </a:solidFill>
                        <a:ln>
                          <a:noFill/>
                        </a:ln>
                      </wps:spPr>
                      <wps:txbx>
                        <w:txbxContent>
                          <w:p w:rsidR="00462132" w:rsidRPr="00A97CE6" w:rsidRDefault="00462132" w:rsidP="00462132">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A0F6A" id="Text Box 1073741997" o:spid="_x0000_s1206" type="#_x0000_t202" style="position:absolute;left:0;text-align:left;margin-left:0;margin-top:270.85pt;width:446.2pt;height:.05pt;z-index:2520294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" stroked="f">
                <v:textbox style="mso-fit-shape-to-text:t" inset="0,0,0,0">
                  <w:txbxContent>
                    <w:p w:rsidR="00462132" w:rsidRPr="00A97CE6" w:rsidRDefault="00462132" w:rsidP="00462132">
                      <w:pPr>
                        <w:pStyle w:val="Caption"/>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40</w:t>
                      </w:r>
                      <w:r>
                        <w:fldChar w:fldCharType="end"/>
                      </w:r>
                      <w:r>
                        <w:t>:</w:t>
                      </w:r>
                    </w:p>
                  </w:txbxContent>
                </v:textbox>
                <w10:wrap type="topAndBottom" anchorx="margin"/>
              </v:shape>
            </w:pict>
          </mc:Fallback>
        </mc:AlternateContent>
      </w:r>
      <w:r w:rsidR="00A07947">
        <w:rPr>
          <w:noProof/>
        </w:rPr>
        <w:drawing>
          <wp:anchor distT="0" distB="0" distL="114300" distR="114300" simplePos="0" relativeHeight="251751936" behindDoc="0" locked="0" layoutInCell="1" allowOverlap="1" wp14:anchorId="0AF8676B" wp14:editId="76A43847">
            <wp:simplePos x="0" y="0"/>
            <wp:positionH relativeFrom="margin">
              <wp:align>left</wp:align>
            </wp:positionH>
            <wp:positionV relativeFrom="paragraph">
              <wp:posOffset>2187</wp:posOffset>
            </wp:positionV>
            <wp:extent cx="5666925" cy="3200400"/>
            <wp:effectExtent l="0" t="0" r="0"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50188" t="40243" r="3361" b="13103"/>
                    <a:stretch/>
                  </pic:blipFill>
                  <pic:spPr bwMode="auto">
                    <a:xfrm>
                      <a:off x="0" y="0"/>
                      <a:ext cx="5666925"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F54DF9">
          <w:pgSz w:w="11906" w:h="16838" w:code="9"/>
          <w:pgMar w:top="2160" w:right="1440" w:bottom="1440" w:left="1440" w:header="1152" w:footer="720" w:gutter="0"/>
          <w:cols w:space="720"/>
          <w:titlePg/>
          <w:docGrid w:linePitch="360"/>
        </w:sectPr>
      </w:pPr>
    </w:p>
    <w:p w:rsidR="00FC3773" w:rsidRDefault="006E261C" w:rsidP="0058451B">
      <w:pPr>
        <w:pStyle w:val="Heading1"/>
      </w:pPr>
      <w:bookmarkStart w:id="244" w:name="_Toc525387396"/>
      <w:r>
        <w:lastRenderedPageBreak/>
        <w:t>T</w:t>
      </w:r>
      <w:r w:rsidR="005F6528">
        <w:t>est</w:t>
      </w:r>
      <w:r>
        <w:t>ing</w:t>
      </w:r>
      <w:bookmarkEnd w:id="244"/>
    </w:p>
    <w:p w:rsidR="003114CC" w:rsidRDefault="001C70B5" w:rsidP="00886BE1">
      <w:pPr>
        <w:pStyle w:val="Heading2"/>
      </w:pPr>
      <w:bookmarkStart w:id="245" w:name="_Toc525387397"/>
      <w:r>
        <w:t>Z-frame marker positioning</w:t>
      </w:r>
      <w:r w:rsidR="00F976FE">
        <w:t xml:space="preserve"> using</w:t>
      </w:r>
      <w:r w:rsidR="00AE641D">
        <w:t xml:space="preserve"> a</w:t>
      </w:r>
      <w:r w:rsidR="00F976FE">
        <w:t xml:space="preserve"> </w:t>
      </w:r>
      <w:r w:rsidR="009E14E6">
        <w:t>MR-compatible rota</w:t>
      </w:r>
      <w:r w:rsidR="003114CC">
        <w:t>ry frame</w:t>
      </w:r>
      <w:bookmarkEnd w:id="245"/>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150FF5C7" wp14:editId="2054A20B">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1"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r>
        <w:rPr>
          <w:noProof/>
        </w:rPr>
        <w:lastRenderedPageBreak/>
        <w:drawing>
          <wp:anchor distT="0" distB="0" distL="114300" distR="114300" simplePos="0" relativeHeight="251827712" behindDoc="0" locked="0" layoutInCell="1" allowOverlap="1" wp14:anchorId="69D95629" wp14:editId="51CB5EC0">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2"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5664" behindDoc="0" locked="0" layoutInCell="1" allowOverlap="1" wp14:anchorId="01FECF42" wp14:editId="2761D2D9">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3"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2D0447">
      <w:pPr>
        <w:pStyle w:val="Heading3"/>
      </w:pPr>
      <w:bookmarkStart w:id="246" w:name="_Toc525387398"/>
      <w:r>
        <w:t>Rot</w:t>
      </w:r>
      <w:r w:rsidR="007442A6">
        <w:t>ary</w:t>
      </w:r>
      <w:r>
        <w:t xml:space="preserve"> frame calibration inside MRI</w:t>
      </w:r>
      <w:bookmarkEnd w:id="246"/>
      <w:r w:rsidR="007442A6">
        <w:t xml:space="preserve"> </w:t>
      </w:r>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514A12">
        <w:rPr>
          <w:cs/>
        </w:rPr>
        <w:t>‎</w:t>
      </w:r>
      <w:r w:rsidR="00514A12">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EE28754" wp14:editId="036E90B7">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4"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251888">
      <w:pPr>
        <w:pStyle w:val="Caption"/>
      </w:pPr>
    </w:p>
    <w:p w:rsidR="00A11803" w:rsidRDefault="00180F69" w:rsidP="002D0447">
      <w:pPr>
        <w:pStyle w:val="Heading3"/>
      </w:pPr>
      <w:bookmarkStart w:id="247" w:name="_Toc525387399"/>
      <w:r>
        <w:t>Rotation</w:t>
      </w:r>
      <w:r w:rsidR="00BD5F89">
        <w:t xml:space="preserve"> of the Z-frame around the x-</w:t>
      </w:r>
      <w:r>
        <w:t>axis</w:t>
      </w:r>
      <w:bookmarkEnd w:id="247"/>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drawing>
          <wp:inline distT="0" distB="0" distL="0" distR="0" wp14:anchorId="43B25EDF" wp14:editId="2CEE792A">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180F69" w:rsidRDefault="00180F69" w:rsidP="002D0447">
      <w:pPr>
        <w:pStyle w:val="Heading3"/>
      </w:pPr>
      <w:bookmarkStart w:id="248" w:name="_Toc525387400"/>
      <w:r>
        <w:t xml:space="preserve">Rotation of the Z- frame around </w:t>
      </w:r>
      <w:r w:rsidR="00BD5F89">
        <w:t>the y-</w:t>
      </w:r>
      <w:r>
        <w:t>axis</w:t>
      </w:r>
      <w:bookmarkEnd w:id="248"/>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53AB062A" wp14:editId="63186527">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80F69" w:rsidRDefault="00180F69" w:rsidP="002D0447">
      <w:pPr>
        <w:pStyle w:val="Heading3"/>
      </w:pPr>
      <w:bookmarkStart w:id="249" w:name="_Toc525387401"/>
      <w:r>
        <w:t xml:space="preserve">Rotation of the </w:t>
      </w:r>
      <w:r w:rsidR="00383554">
        <w:t xml:space="preserve">Z-frame </w:t>
      </w:r>
      <w:r w:rsidR="00BD5F89">
        <w:t>around both the x-and y-</w:t>
      </w:r>
      <w:r w:rsidR="00383554">
        <w:t>axis</w:t>
      </w:r>
      <w:r w:rsidR="00084E40">
        <w:t xml:space="preserve"> (the same value)</w:t>
      </w:r>
      <w:bookmarkEnd w:id="249"/>
      <w:r w:rsidR="00084E40">
        <w:t xml:space="preserve"> </w:t>
      </w:r>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39ED7896" wp14:editId="6637F027">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82363" w:rsidRDefault="00B82363" w:rsidP="00BC4195"/>
    <w:p w:rsidR="00B82363" w:rsidRDefault="00B82363" w:rsidP="00BC4195"/>
    <w:p w:rsidR="009F45A7" w:rsidRDefault="009F45A7" w:rsidP="002D0447">
      <w:pPr>
        <w:pStyle w:val="Heading3"/>
      </w:pPr>
      <w:bookmarkStart w:id="250" w:name="_Toc525387402"/>
      <w:r>
        <w:t>Rotation of the Z-frame around both the x-and y-axis (opposite value)</w:t>
      </w:r>
      <w:bookmarkEnd w:id="250"/>
      <w:r>
        <w:t xml:space="preserve"> </w:t>
      </w:r>
    </w:p>
    <w:p w:rsidR="0047558E" w:rsidRDefault="0047558E" w:rsidP="002D0447">
      <w:pPr>
        <w:pStyle w:val="Heading3"/>
      </w:pPr>
      <w:bookmarkStart w:id="251" w:name="_Toc525387403"/>
      <w:r>
        <w:t>Rotation of the Z-frame around both the x-and y-axis (random values)</w:t>
      </w:r>
      <w:bookmarkEnd w:id="251"/>
      <w:r>
        <w:t xml:space="preserve"> </w:t>
      </w:r>
    </w:p>
    <w:p w:rsidR="00802D60" w:rsidRPr="00802D60" w:rsidRDefault="00802D60" w:rsidP="00802D60">
      <w:pPr>
        <w:pStyle w:val="Heading2"/>
      </w:pPr>
      <w:bookmarkStart w:id="252" w:name="_Toc525387404"/>
      <w:r>
        <w:t>Phantom-targeting test</w:t>
      </w:r>
      <w:bookmarkEnd w:id="252"/>
    </w:p>
    <w:p w:rsidR="00B82363" w:rsidRDefault="00B82363" w:rsidP="00BC4195"/>
    <w:p w:rsidR="00B82363" w:rsidRDefault="00B82363" w:rsidP="00BC4195"/>
    <w:p w:rsidR="001A76E7" w:rsidRDefault="001A76E7" w:rsidP="00BC4195"/>
    <w:p w:rsidR="001A76E7" w:rsidRDefault="001A76E7" w:rsidP="00BC4195"/>
    <w:p w:rsidR="001A76E7" w:rsidRDefault="001A76E7" w:rsidP="001A76E7"/>
    <w:p w:rsidR="00B82363" w:rsidRPr="00BC4195" w:rsidRDefault="00B82363" w:rsidP="00BC4195"/>
    <w:p w:rsidR="00C73EED" w:rsidRDefault="00C73EED" w:rsidP="009C1F0F">
      <w:pPr>
        <w:pStyle w:val="Heading1"/>
        <w:sectPr w:rsidR="00C73EED" w:rsidSect="001E5C68">
          <w:pgSz w:w="11906" w:h="16838" w:code="9"/>
          <w:pgMar w:top="2160" w:right="1440" w:bottom="1728" w:left="1440" w:header="1152" w:footer="720" w:gutter="0"/>
          <w:cols w:space="720"/>
          <w:titlePg/>
          <w:docGrid w:linePitch="360"/>
        </w:sectPr>
      </w:pPr>
    </w:p>
    <w:p w:rsidR="009C1F0F" w:rsidRDefault="009C1F0F" w:rsidP="009C1F0F">
      <w:pPr>
        <w:pStyle w:val="Heading1"/>
      </w:pPr>
      <w:bookmarkStart w:id="253" w:name="_Toc525387405"/>
      <w:r>
        <w:lastRenderedPageBreak/>
        <w:t>Analysis</w:t>
      </w:r>
      <w:bookmarkEnd w:id="253"/>
    </w:p>
    <w:p w:rsidR="006C2742" w:rsidRDefault="006C2742" w:rsidP="006C2742">
      <w:pPr>
        <w:pStyle w:val="Heading2"/>
      </w:pPr>
      <w:bookmarkStart w:id="254" w:name="_Toc525387406"/>
      <w:r>
        <w:t>Gold standard analysis from optimal CAD images of the Z-frame</w:t>
      </w:r>
      <w:bookmarkEnd w:id="254"/>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F20E03" w:rsidP="00F20E03">
      <w:pPr>
        <w:pStyle w:val="Heading2"/>
      </w:pPr>
      <w:bookmarkStart w:id="255" w:name="_Toc525387407"/>
      <w:r>
        <w:t>Linear regression analysis</w:t>
      </w:r>
      <w:bookmarkEnd w:id="255"/>
    </w:p>
    <w:p w:rsidR="00F20E03" w:rsidRPr="00F20E03" w:rsidRDefault="00F20E03" w:rsidP="00F20E03">
      <w:pPr>
        <w:pStyle w:val="Heading2"/>
      </w:pPr>
      <w:bookmarkStart w:id="256" w:name="_Toc525387408"/>
      <w:r>
        <w:t>Standard deviation analysis</w:t>
      </w:r>
      <w:bookmarkEnd w:id="256"/>
    </w:p>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Default="00292071" w:rsidP="0058451B">
      <w:pPr>
        <w:pStyle w:val="Heading1"/>
      </w:pPr>
      <w:bookmarkStart w:id="257" w:name="_Toc525387409"/>
      <w:r>
        <w:lastRenderedPageBreak/>
        <w:t>Evaluation</w:t>
      </w:r>
      <w:bookmarkEnd w:id="257"/>
    </w:p>
    <w:p w:rsidR="00292071" w:rsidRPr="00292071" w:rsidRDefault="00292071" w:rsidP="00292071">
      <w:r w:rsidRPr="00292071">
        <w:t>Error sources</w:t>
      </w:r>
    </w:p>
    <w:p w:rsidR="00556995" w:rsidRDefault="00292071" w:rsidP="00292071">
      <w:r w:rsidRPr="00292071">
        <w:t>Capturing system</w:t>
      </w:r>
      <w:r>
        <w:t xml:space="preserve"> (comparison from HDMI, Av an</w:t>
      </w:r>
      <w:r w:rsidRPr="00292071">
        <w:t>d</w:t>
      </w:r>
      <w:r>
        <w:t xml:space="preserve"> HDMI)</w:t>
      </w:r>
    </w:p>
    <w:p w:rsidR="00292071" w:rsidRDefault="00292071" w:rsidP="00292071">
      <w:r>
        <w:t>MR-imaging (noise-poor SNR)</w:t>
      </w:r>
    </w:p>
    <w:p w:rsidR="00292071" w:rsidRDefault="00292071" w:rsidP="00292071">
      <w:r>
        <w:t>Z-frame (Air bubbles)</w:t>
      </w:r>
    </w:p>
    <w:p w:rsidR="00292071" w:rsidRDefault="00292071" w:rsidP="00292071">
      <w:r>
        <w:t>Rotation device (manual rotation)</w:t>
      </w:r>
    </w:p>
    <w:p w:rsidR="00292071" w:rsidRDefault="00292071" w:rsidP="00292071">
      <w:r>
        <w:t>Processing algorithm (Filters (same values and individual values), black/white pens)</w:t>
      </w:r>
    </w:p>
    <w:p w:rsidR="00292071" w:rsidRDefault="00292071" w:rsidP="00292071"/>
    <w:p w:rsidR="00D57769" w:rsidRDefault="00D57769" w:rsidP="00D31B09"/>
    <w:p w:rsidR="00D57769" w:rsidRDefault="00D57769" w:rsidP="00D31B09"/>
    <w:p w:rsidR="00D57769" w:rsidRDefault="00D57769" w:rsidP="00D31B09"/>
    <w:p w:rsidR="000C2266" w:rsidRDefault="000C2266" w:rsidP="00D31B09"/>
    <w:p w:rsidR="00391BBB" w:rsidRPr="00292071" w:rsidRDefault="00391BBB" w:rsidP="0058451B">
      <w:pPr>
        <w:pStyle w:val="Heading1"/>
        <w:rPr>
          <w:lang w:val="en-US"/>
        </w:rPr>
        <w:sectPr w:rsidR="00391BBB" w:rsidRPr="00292071"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258" w:name="_Toc525387410"/>
      <w:r w:rsidRPr="0052474B">
        <w:lastRenderedPageBreak/>
        <w:t>Conclusion</w:t>
      </w:r>
      <w:r w:rsidR="001F452D">
        <w:t xml:space="preserve"> and outlook</w:t>
      </w:r>
      <w:bookmarkEnd w:id="258"/>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w:t>
      </w:r>
      <w:r w:rsidR="00A73E06">
        <w:t xml:space="preserve"> the</w:t>
      </w:r>
      <w:r w:rsidR="008E2B19" w:rsidRPr="000B48D4">
        <w:t xml:space="preserve"> faster handling of</w:t>
      </w:r>
      <w:r w:rsidR="00A73E06">
        <w:t xml:space="preserve"> the</w:t>
      </w:r>
      <w:r w:rsidR="008E2B19" w:rsidRPr="000B48D4">
        <w:t xml:space="preserve">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514A12">
        <w:rPr>
          <w:cs/>
        </w:rPr>
        <w:t>‎</w:t>
      </w:r>
      <w:r w:rsidR="00514A12">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514A12">
        <w:rPr>
          <w:cs/>
        </w:rPr>
        <w:t>‎</w:t>
      </w:r>
      <w:r w:rsidR="00514A12">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514A12">
        <w:rPr>
          <w:cs/>
        </w:rPr>
        <w:t>‎</w:t>
      </w:r>
      <w:r w:rsidR="00514A12">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514A12">
        <w:rPr>
          <w:cs/>
        </w:rPr>
        <w:t>‎</w:t>
      </w:r>
      <w:r w:rsidR="00514A12">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514A12">
        <w:rPr>
          <w:cs/>
        </w:rPr>
        <w:t>‎</w:t>
      </w:r>
      <w:r w:rsidR="00514A12">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514A12">
        <w:rPr>
          <w:cs/>
        </w:rPr>
        <w:t>‎</w:t>
      </w:r>
      <w:r w:rsidR="00514A12">
        <w:t>3.2.3.5</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B01E3A" w:rsidRPr="00E92AAA" w:rsidRDefault="00227772" w:rsidP="00B01E3A">
          <w:pPr>
            <w:pStyle w:val="CitaviBibliographyHeading"/>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E92AAA">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259" w:name="_CTVBIBLIOGRAPHY1"/>
          <w:bookmarkEnd w:id="259"/>
          <w:r w:rsidR="00B01E3A" w:rsidRPr="00E92AAA">
            <w:t>Literaturverzeichnis</w:t>
          </w:r>
        </w:p>
        <w:p w:rsidR="00B01E3A" w:rsidRPr="00E92AAA" w:rsidRDefault="00B01E3A" w:rsidP="00B01E3A">
          <w:pPr>
            <w:pStyle w:val="CitaviBibliographyEntry"/>
            <w:rPr>
              <w:lang w:val="de-DE"/>
            </w:rPr>
          </w:pPr>
          <w:r w:rsidRPr="00E92AAA">
            <w:rPr>
              <w:lang w:val="de-DE"/>
            </w:rPr>
            <w:t>[1]</w:t>
          </w:r>
          <w:r w:rsidRPr="00E92AAA">
            <w:rPr>
              <w:lang w:val="de-DE"/>
            </w:rPr>
            <w:tab/>
          </w:r>
          <w:bookmarkStart w:id="260" w:name="_CTVL00191e1cd3d676e400db6bd56e32b9ad001"/>
          <w:r w:rsidRPr="00E92AAA">
            <w:rPr>
              <w:lang w:val="de-DE"/>
            </w:rPr>
            <w:t xml:space="preserve">J. Cepek, B. A. Chronik, U. Lindner, J. Trachtenberg, S. R. H. Davidson, J. Bax und A. Fenster, “A system for MRI-guided transperineal delivery of needles to the prostate for focal therapy,” (eng), </w:t>
          </w:r>
          <w:bookmarkEnd w:id="260"/>
          <w:r w:rsidRPr="00E92AAA">
            <w:rPr>
              <w:i/>
              <w:lang w:val="de-DE"/>
            </w:rPr>
            <w:t>Medical physics</w:t>
          </w:r>
          <w:r w:rsidRPr="00E92AAA">
            <w:rPr>
              <w:lang w:val="de-DE"/>
            </w:rPr>
            <w:t>, 40. Jg., Nr. 1, S. 12304, 2013.</w:t>
          </w:r>
        </w:p>
        <w:p w:rsidR="00B01E3A" w:rsidRDefault="00B01E3A" w:rsidP="00B01E3A">
          <w:pPr>
            <w:pStyle w:val="CitaviBibliographyEntry"/>
          </w:pPr>
          <w:r w:rsidRPr="00E92AAA">
            <w:t>[2]</w:t>
          </w:r>
          <w:r w:rsidRPr="00E92AAA">
            <w:tab/>
          </w:r>
          <w:bookmarkStart w:id="261" w:name="_CTVL001cf9f8d8f9875448f9ce032a2b0cbc1d5"/>
          <w:r w:rsidRPr="00E92AAA">
            <w:t>T. Schulz, S. Puccini, J.-P. Schneider und T. Kahn, “Interventi</w:t>
          </w:r>
          <w:r>
            <w:t xml:space="preserve">onal and intraoperative MR: Review and update of techniques and clinical experience,” (eng), </w:t>
          </w:r>
          <w:bookmarkEnd w:id="261"/>
          <w:r w:rsidRPr="00B01E3A">
            <w:rPr>
              <w:i/>
            </w:rPr>
            <w:t>European radiology</w:t>
          </w:r>
          <w:r w:rsidRPr="00B01E3A">
            <w:t>, 14. Jg., Nr. 12, S. 2212–2227, 2004.</w:t>
          </w:r>
        </w:p>
        <w:p w:rsidR="00B01E3A" w:rsidRDefault="00B01E3A" w:rsidP="00B01E3A">
          <w:pPr>
            <w:pStyle w:val="CitaviBibliographyEntry"/>
          </w:pPr>
          <w:r>
            <w:t>[3]</w:t>
          </w:r>
          <w:r>
            <w:tab/>
          </w:r>
          <w:bookmarkStart w:id="262" w:name="_CTVL001a2381419b67348e0837ce80fe59e4283"/>
          <w:r>
            <w:t>someAuthor, “someTitle,”</w:t>
          </w:r>
        </w:p>
        <w:bookmarkEnd w:id="262"/>
        <w:p w:rsidR="00B01E3A" w:rsidRDefault="00B01E3A" w:rsidP="00B01E3A">
          <w:pPr>
            <w:pStyle w:val="CitaviBibliographyEntry"/>
          </w:pPr>
          <w:r>
            <w:t>[4]</w:t>
          </w:r>
          <w:r>
            <w:tab/>
          </w:r>
          <w:bookmarkStart w:id="263" w:name="_CTVL001749b459a082a4d3c93a14f35367f475b"/>
          <w:r>
            <w:t xml:space="preserve">S. Aja-Fernández, A. Tristán-Vega und C. Alberola-López, “Noise estimation in single- and multiple-coil magnetic resonance data based on statistical models,” (eng), </w:t>
          </w:r>
          <w:bookmarkEnd w:id="263"/>
          <w:r w:rsidRPr="00B01E3A">
            <w:rPr>
              <w:i/>
            </w:rPr>
            <w:t>Magnetic resonance imaging</w:t>
          </w:r>
          <w:r w:rsidRPr="00B01E3A">
            <w:t>, 27. Jg., Nr. 10, S. 1397–1409, 2009.</w:t>
          </w:r>
        </w:p>
        <w:p w:rsidR="00B01E3A" w:rsidRDefault="00B01E3A" w:rsidP="00B01E3A">
          <w:pPr>
            <w:pStyle w:val="CitaviBibliographyEntry"/>
          </w:pPr>
          <w:r>
            <w:t>[5]</w:t>
          </w:r>
          <w:r>
            <w:tab/>
          </w:r>
          <w:bookmarkStart w:id="264" w:name="_CTVL00172ad0b70253c4f349c977c3f6bbc9c60"/>
          <w:r>
            <w:t xml:space="preserve">S. D und D. D, “Wavelet Based Image Denoising Technique,” </w:t>
          </w:r>
          <w:bookmarkEnd w:id="264"/>
          <w:r w:rsidRPr="00B01E3A">
            <w:rPr>
              <w:i/>
            </w:rPr>
            <w:t>IJACSA</w:t>
          </w:r>
          <w:r w:rsidRPr="00B01E3A">
            <w:t>, 2. Jg., Nr. 3, 2011.</w:t>
          </w:r>
        </w:p>
        <w:p w:rsidR="00B01E3A" w:rsidRDefault="00B01E3A" w:rsidP="00B01E3A">
          <w:pPr>
            <w:pStyle w:val="CitaviBibliographyEntry"/>
          </w:pPr>
          <w:r>
            <w:t>[6]</w:t>
          </w:r>
          <w:r>
            <w:tab/>
          </w:r>
          <w:bookmarkStart w:id="265" w:name="_CTVL001848306e855da48dc9edc1484f8a13b0d"/>
          <w:r>
            <w:t xml:space="preserve">M. E. Soto, J. E. Pezoa und S. N. Torres, “Thermal Noise Estimation and Removal in MRI: A Noise Cancellation Approach,” in </w:t>
          </w:r>
          <w:bookmarkEnd w:id="265"/>
          <w:r w:rsidRPr="00B01E3A">
            <w:rPr>
              <w:i/>
            </w:rPr>
            <w:t>Lecture Notes in Computer Science, Progress in Pattern Recognition, Image Analysis, Computer Vision, and Applications</w:t>
          </w:r>
          <w:r w:rsidRPr="00B01E3A">
            <w:t>, C. San Martin and S.-W. Kim, Eds., Berlin, Heidelberg: Springer Berlin Heidelberg, 2011, S. 47–54.</w:t>
          </w:r>
        </w:p>
        <w:p w:rsidR="00B01E3A" w:rsidRDefault="00B01E3A" w:rsidP="00B01E3A">
          <w:pPr>
            <w:pStyle w:val="CitaviBibliographyEntry"/>
          </w:pPr>
          <w:r>
            <w:t>[7]</w:t>
          </w:r>
          <w:r>
            <w:tab/>
          </w:r>
          <w:bookmarkStart w:id="266" w:name="_CTVL001f40c258bf85d4097a29b2c1c57c5150f"/>
          <w:r>
            <w:t>I. Journals, “Denoising of Rician noise in Magnitude MRI Images using wavelet shrinkage and fusion method,”</w:t>
          </w:r>
        </w:p>
        <w:bookmarkEnd w:id="266"/>
        <w:p w:rsidR="00B01E3A" w:rsidRDefault="00B01E3A" w:rsidP="00B01E3A">
          <w:pPr>
            <w:pStyle w:val="CitaviBibliographyEntry"/>
          </w:pPr>
          <w:r>
            <w:t>[8]</w:t>
          </w:r>
          <w:r>
            <w:tab/>
          </w:r>
          <w:bookmarkStart w:id="267" w:name="_CTVL001a47ee0533204472ca11ce1d165dcad14"/>
          <w:r>
            <w:t xml:space="preserve">J. Tokuda, K. Tuncali, I. Iordachita, S.-E. Song, A. Fedorov, S. Oguro, A. Lasso, F. M. Fennessy, C. M. Tempany und N. Hata, “In-bore setup and software for 3T MRI-guided transperineal prostate biopsy,” (eng), </w:t>
          </w:r>
          <w:bookmarkEnd w:id="267"/>
          <w:r w:rsidRPr="00B01E3A">
            <w:rPr>
              <w:i/>
            </w:rPr>
            <w:t>Physics in medicine and biology</w:t>
          </w:r>
          <w:r w:rsidRPr="00B01E3A">
            <w:t>, 57. Jg., Nr. 18, S. 5823–5840, 2012.</w:t>
          </w:r>
        </w:p>
        <w:p w:rsidR="00B01E3A" w:rsidRDefault="00B01E3A" w:rsidP="00B01E3A">
          <w:pPr>
            <w:pStyle w:val="CitaviBibliographyEntry"/>
          </w:pPr>
          <w:r>
            <w:t>[9]</w:t>
          </w:r>
          <w:r>
            <w:tab/>
          </w:r>
          <w:bookmarkStart w:id="268" w:name="_CTVL0017e53b79a1d8a4fc39418cacdd06fab1f"/>
          <w:r>
            <w:t>S.P. DiMaio, E. Samset, G. Fischer, I. Iordachita, G. Fichtinger, F. Jolesz, and C.M. Tempany, “LNCS 4792 - Dynamic MRI Scan Plane Control for Passive Tracking of Instruments and Devices,”</w:t>
          </w:r>
        </w:p>
        <w:bookmarkEnd w:id="268"/>
        <w:p w:rsidR="00B01E3A" w:rsidRDefault="00B01E3A" w:rsidP="00B01E3A">
          <w:pPr>
            <w:pStyle w:val="CitaviBibliographyEntry"/>
          </w:pPr>
          <w:r>
            <w:lastRenderedPageBreak/>
            <w:t>[10]</w:t>
          </w:r>
          <w:r>
            <w:tab/>
          </w:r>
          <w:bookmarkStart w:id="269" w:name="_CTVL001aedcbc3d7784492e9e02f798895f8f74"/>
          <w:r>
            <w:t>Samuel Patz, Samuel Zhong und Ronald Sahatjian, “A Novel Approach to MRI Visibility of Catheters in Real-Time Studies,”</w:t>
          </w:r>
        </w:p>
        <w:bookmarkEnd w:id="269"/>
        <w:p w:rsidR="00B01E3A" w:rsidRDefault="00B01E3A" w:rsidP="00B01E3A">
          <w:pPr>
            <w:pStyle w:val="CitaviBibliographyEntry"/>
          </w:pPr>
          <w:r>
            <w:t>[11]</w:t>
          </w:r>
          <w:r>
            <w:tab/>
          </w:r>
          <w:bookmarkStart w:id="270" w:name="_CTVL001457697f06bec4516b1a3a4bff98a0056"/>
          <w:r>
            <w:t xml:space="preserve">F. Fischbach, H. Eggemann, J. Bunke, U. Wonneberger, J. Ricke und K. Strach, “MR-guided freehand biopsy of breast lesions in a 1.0-T open MR imager with a near-real-time interactive platform: Preliminary experience,” (eng), </w:t>
          </w:r>
          <w:bookmarkEnd w:id="270"/>
          <w:r w:rsidRPr="00B01E3A">
            <w:rPr>
              <w:i/>
            </w:rPr>
            <w:t>Radiology</w:t>
          </w:r>
          <w:r w:rsidRPr="00B01E3A">
            <w:t>, 265. Jg., Nr. 2, S. 359–370, 2012.</w:t>
          </w:r>
        </w:p>
        <w:p w:rsidR="00B01E3A" w:rsidRDefault="00B01E3A" w:rsidP="00B01E3A">
          <w:pPr>
            <w:pStyle w:val="CitaviBibliographyEntry"/>
          </w:pPr>
          <w:r>
            <w:t>[12]</w:t>
          </w:r>
          <w:r>
            <w:tab/>
          </w:r>
          <w:bookmarkStart w:id="271" w:name="_CTVL001d80159a5708d432dbb09b18f544e00bf"/>
          <w:r>
            <w:t xml:space="preserve">M. Fatahi, L. R. Demenescu und O. Speck, “Subjective perception of safety in healthy individuals working with 7 T MRI scanners: A retrospective multicenter survey,” (eng), </w:t>
          </w:r>
          <w:bookmarkEnd w:id="271"/>
          <w:r w:rsidRPr="00B01E3A">
            <w:rPr>
              <w:i/>
            </w:rPr>
            <w:t>Magma (New York, N.Y.)</w:t>
          </w:r>
          <w:r w:rsidRPr="00B01E3A">
            <w:t>, 29. Jg., Nr. 3, S. 379–387, 2016.</w:t>
          </w:r>
        </w:p>
        <w:p w:rsidR="00B01E3A" w:rsidRDefault="00B01E3A" w:rsidP="00B01E3A">
          <w:pPr>
            <w:pStyle w:val="CitaviBibliographyEntry"/>
          </w:pPr>
          <w:r>
            <w:t>[13]</w:t>
          </w:r>
          <w:r>
            <w:tab/>
          </w:r>
          <w:bookmarkStart w:id="272"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272"/>
          <w:r w:rsidRPr="00B01E3A">
            <w:rPr>
              <w:i/>
            </w:rPr>
            <w:t>Cardiovascular and interventional radiology</w:t>
          </w:r>
          <w:r w:rsidRPr="00B01E3A">
            <w:t>, 34. Jg., Nr. 1, S. 188–192, 2011.</w:t>
          </w:r>
        </w:p>
        <w:p w:rsidR="00B01E3A" w:rsidRDefault="00B01E3A" w:rsidP="00B01E3A">
          <w:pPr>
            <w:pStyle w:val="CitaviBibliographyEntry"/>
          </w:pPr>
          <w:r>
            <w:t>[14]</w:t>
          </w:r>
          <w:r>
            <w:tab/>
          </w:r>
          <w:bookmarkStart w:id="273"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273"/>
          <w:r w:rsidRPr="00B01E3A">
            <w:rPr>
              <w:i/>
            </w:rPr>
            <w:t>IEEE transactions on bio-medical engineering</w:t>
          </w:r>
          <w:r w:rsidRPr="00B01E3A">
            <w:t>, 58. Jg., Nr. 11, S. 3049–3060, 2011.</w:t>
          </w:r>
        </w:p>
        <w:p w:rsidR="00B01E3A" w:rsidRDefault="00B01E3A" w:rsidP="00B01E3A">
          <w:pPr>
            <w:pStyle w:val="CitaviBibliographyEntry"/>
          </w:pPr>
          <w:r>
            <w:t>[15]</w:t>
          </w:r>
          <w:r>
            <w:tab/>
          </w:r>
          <w:bookmarkStart w:id="274" w:name="_CTVL0013126ee25e2f84cbdb3b0b0d4e2f3ac15"/>
          <w:r w:rsidRPr="00B01E3A">
            <w:rPr>
              <w:i/>
            </w:rPr>
            <w:t>Robotics: Science and Systems X</w:t>
          </w:r>
          <w:bookmarkEnd w:id="274"/>
          <w:r w:rsidRPr="00B01E3A">
            <w:t>: Robotics: Science and Systems Foundation, 2014.</w:t>
          </w:r>
        </w:p>
        <w:p w:rsidR="00B01E3A" w:rsidRDefault="00B01E3A" w:rsidP="00B01E3A">
          <w:pPr>
            <w:pStyle w:val="CitaviBibliographyEntry"/>
          </w:pPr>
          <w:r>
            <w:t>[16]</w:t>
          </w:r>
          <w:r>
            <w:tab/>
          </w:r>
          <w:bookmarkStart w:id="275" w:name="_CTVL00187525ef593b647418973d62abd60c5fd"/>
          <w:r>
            <w:t xml:space="preserve">J. Cepek, B. A. Chronik und A. Fenster, “The effects of magnetic field distortion on the accuracy of passive device localization frames in MR imaging,” (eng), </w:t>
          </w:r>
          <w:bookmarkEnd w:id="275"/>
          <w:r w:rsidRPr="00B01E3A">
            <w:rPr>
              <w:i/>
            </w:rPr>
            <w:t>Medical physics</w:t>
          </w:r>
          <w:r w:rsidRPr="00B01E3A">
            <w:t>, 41. Jg., Nr. 5, S. 52301, 2014.</w:t>
          </w:r>
        </w:p>
        <w:p w:rsidR="00B01E3A" w:rsidRDefault="00B01E3A" w:rsidP="00B01E3A">
          <w:pPr>
            <w:pStyle w:val="CitaviBibliographyEntry"/>
          </w:pPr>
          <w:r>
            <w:t>[17]</w:t>
          </w:r>
          <w:r>
            <w:tab/>
          </w:r>
          <w:bookmarkStart w:id="276"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276"/>
          <w:r w:rsidRPr="00B01E3A">
            <w:rPr>
              <w:i/>
            </w:rPr>
            <w:t>Computer aided surgery : official journal of the International Society for Computer Aided Surgery</w:t>
          </w:r>
          <w:r w:rsidRPr="00B01E3A">
            <w:t>, 12. Jg., Nr. 1, S. 15–24, 2007.</w:t>
          </w:r>
        </w:p>
        <w:p w:rsidR="00B01E3A" w:rsidRDefault="00B01E3A" w:rsidP="00B01E3A">
          <w:pPr>
            <w:pStyle w:val="CitaviBibliographyEntry"/>
          </w:pPr>
          <w:r>
            <w:t>[18]</w:t>
          </w:r>
          <w:r>
            <w:tab/>
          </w:r>
          <w:bookmarkStart w:id="277" w:name="_CTVL001555d792eee524b61920620fe6b5e24c0"/>
          <w:r>
            <w:t xml:space="preserve">M. Rea, D. McRobbie, H. Elhawary, Z. T. H. Tse, M. Lamperth und I. Young, “Sub-pixel localisation of passive micro-coil fiducial markers in interventional MRI,” (eng), </w:t>
          </w:r>
          <w:bookmarkEnd w:id="277"/>
          <w:r w:rsidRPr="00B01E3A">
            <w:rPr>
              <w:i/>
            </w:rPr>
            <w:t>Magma (New York, N.Y.)</w:t>
          </w:r>
          <w:r w:rsidRPr="00B01E3A">
            <w:t>, 22. Jg., Nr. 2, S. 71–76, 2009.</w:t>
          </w:r>
        </w:p>
        <w:p w:rsidR="00B01E3A" w:rsidRDefault="00B01E3A" w:rsidP="00B01E3A">
          <w:pPr>
            <w:pStyle w:val="CitaviBibliographyEntry"/>
          </w:pPr>
          <w:r>
            <w:t>[19]</w:t>
          </w:r>
          <w:r>
            <w:tab/>
          </w:r>
          <w:bookmarkStart w:id="278" w:name="_CTVL001ba4fab0f65ed490497684a75c40c04ea"/>
          <w:r>
            <w:t>“Real-time position monitoring of invasive devices using magnetic resonance,”</w:t>
          </w:r>
        </w:p>
        <w:bookmarkEnd w:id="278"/>
        <w:p w:rsidR="00B01E3A" w:rsidRDefault="00B01E3A" w:rsidP="00B01E3A">
          <w:pPr>
            <w:pStyle w:val="CitaviBibliographyEntry"/>
          </w:pPr>
          <w:r>
            <w:t>[20]</w:t>
          </w:r>
          <w:r>
            <w:tab/>
          </w:r>
          <w:bookmarkStart w:id="279" w:name="_CTVL001c15eec011c5a4adeb10196536875d883"/>
          <w:r>
            <w:t xml:space="preserve">H. Busse, R. Trampel, W. Gründer, M. Moche und T. Kahn, “Method for automatic localization of MR-visible markers using morphological image processing and </w:t>
          </w:r>
          <w:r>
            <w:lastRenderedPageBreak/>
            <w:t xml:space="preserve">conventional pulse sequences: Feasibility for image-guided procedures,” (eng), </w:t>
          </w:r>
          <w:bookmarkEnd w:id="279"/>
          <w:r w:rsidRPr="00B01E3A">
            <w:rPr>
              <w:i/>
            </w:rPr>
            <w:t>Journal of magnetic resonance imaging : JMRI</w:t>
          </w:r>
          <w:r w:rsidRPr="00B01E3A">
            <w:t>, 26. Jg., Nr. 4, S. 1087–1096, 2007.</w:t>
          </w:r>
        </w:p>
        <w:p w:rsidR="00B01E3A" w:rsidRDefault="00B01E3A" w:rsidP="00B01E3A">
          <w:pPr>
            <w:pStyle w:val="CitaviBibliographyEntry"/>
          </w:pPr>
          <w:r>
            <w:t>[21]</w:t>
          </w:r>
          <w:r>
            <w:tab/>
          </w:r>
          <w:bookmarkStart w:id="280"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280"/>
          <w:r w:rsidRPr="00B01E3A">
            <w:rPr>
              <w:i/>
            </w:rPr>
            <w:t>Biomedizinische Technik. Biomedical engineering</w:t>
          </w:r>
          <w:r w:rsidRPr="00B01E3A">
            <w:t>, 60. Jg., Nr. 2, S. 89–103, 2015.</w:t>
          </w:r>
        </w:p>
        <w:p w:rsidR="00B01E3A" w:rsidRDefault="00B01E3A" w:rsidP="00B01E3A">
          <w:pPr>
            <w:pStyle w:val="CitaviBibliographyEntry"/>
          </w:pPr>
          <w:r>
            <w:t>[22]</w:t>
          </w:r>
          <w:r>
            <w:tab/>
          </w:r>
          <w:bookmarkStart w:id="281" w:name="_CTVL00134236c23d1ef469a8c3dc576274c8e66"/>
          <w:r>
            <w:t xml:space="preserve">A. D. Squires, Y. Gao, S. F. Taylor, M. Kent und Z. T. H. Tse, “A Simple and Inexpensive Stereotactic Guidance Frame for MRI-Guided Brain Biopsy in Canines,” (eng), </w:t>
          </w:r>
          <w:bookmarkEnd w:id="281"/>
          <w:r w:rsidRPr="00B01E3A">
            <w:rPr>
              <w:i/>
            </w:rPr>
            <w:t>Journal of medical engineering</w:t>
          </w:r>
          <w:r w:rsidRPr="00B01E3A">
            <w:t>, 2014. Jg., S. 139535, 2014.</w:t>
          </w:r>
        </w:p>
        <w:p w:rsidR="00B01E3A" w:rsidRDefault="00B01E3A" w:rsidP="00B01E3A">
          <w:pPr>
            <w:pStyle w:val="CitaviBibliographyEntry"/>
          </w:pPr>
          <w:r>
            <w:t>[23]</w:t>
          </w:r>
          <w:r>
            <w:tab/>
          </w:r>
          <w:bookmarkStart w:id="282" w:name="_CTVL00111dd7fca79784692be92b162d3b41637"/>
          <w:r>
            <w:t>“Configurable Automatic Detection and Registration of Fiducial Frames for Device-to-Image Registration in MRI-guided Prostate Interventions,”</w:t>
          </w:r>
        </w:p>
        <w:bookmarkEnd w:id="282"/>
        <w:p w:rsidR="00B01E3A" w:rsidRDefault="00B01E3A" w:rsidP="00B01E3A">
          <w:pPr>
            <w:pStyle w:val="CitaviBibliographyEntry"/>
          </w:pPr>
          <w:r>
            <w:t>[24]</w:t>
          </w:r>
          <w:r>
            <w:tab/>
          </w:r>
          <w:bookmarkStart w:id="283" w:name="_CTVL0012088161dcbf64d238b9cabd678f5c3e9"/>
          <w:r>
            <w:t xml:space="preserve">J. Cepek, B. A. Chronik und A. Fenster, “Errors in Device Localization in MRI Using Z-Frames,” in </w:t>
          </w:r>
          <w:bookmarkEnd w:id="283"/>
          <w:r w:rsidRPr="00B01E3A">
            <w:rPr>
              <w:i/>
            </w:rPr>
            <w:t>Lecture Notes in Computer Science, Medical Image Computing and Computer-Assisted Intervention – MICCAI 2013</w:t>
          </w:r>
          <w:r w:rsidRPr="00B01E3A">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B01E3A" w:rsidRDefault="00B01E3A" w:rsidP="00B01E3A">
          <w:pPr>
            <w:pStyle w:val="CitaviBibliographyEntry"/>
          </w:pPr>
          <w:r>
            <w:t>[25]</w:t>
          </w:r>
          <w:r>
            <w:tab/>
          </w:r>
          <w:bookmarkStart w:id="284" w:name="_CTVL001319bcbf1da0041cb9ae648f5ec238656"/>
          <w:r>
            <w:t xml:space="preserve">H. Su, G. Li, D. C. Rucker, R. J. Webster Iii und G. S. Fischer, “A Concentric Tube Continuum Robot with Piezoelectric Actuation for MRI-Guided Closed-Loop Targeting,” (eng), </w:t>
          </w:r>
          <w:bookmarkEnd w:id="284"/>
          <w:r w:rsidRPr="00B01E3A">
            <w:rPr>
              <w:i/>
            </w:rPr>
            <w:t>Annals of biomedical engineering</w:t>
          </w:r>
          <w:r w:rsidRPr="00B01E3A">
            <w:t>, 44. Jg., Nr. 10, S. 2863–2873, 2016.</w:t>
          </w:r>
        </w:p>
        <w:p w:rsidR="00B01E3A" w:rsidRDefault="00B01E3A" w:rsidP="00B01E3A">
          <w:pPr>
            <w:pStyle w:val="CitaviBibliographyEntry"/>
          </w:pPr>
          <w:r>
            <w:t>[26]</w:t>
          </w:r>
          <w:r>
            <w:tab/>
          </w:r>
          <w:bookmarkStart w:id="285" w:name="_CTVL001d8326ad448954cb19ef4181553ccb61c"/>
          <w:r>
            <w:t>Odenbach, “20170808_CURAC_Abstract_Z-RP-MR-Marker_RO_YC_SS_RW_EB_MF,”</w:t>
          </w:r>
        </w:p>
        <w:bookmarkEnd w:id="285"/>
        <w:p w:rsidR="00B01E3A" w:rsidRDefault="00B01E3A" w:rsidP="00B01E3A">
          <w:pPr>
            <w:pStyle w:val="CitaviBibliographyEntry"/>
          </w:pPr>
          <w:r>
            <w:t>[27]</w:t>
          </w:r>
          <w:r>
            <w:tab/>
          </w:r>
          <w:bookmarkStart w:id="286" w:name="_CTVL001cd308343d11b448c8527ffb06ee6bee4"/>
          <w:r>
            <w:t>F. Bloch, “Nuclear Induction,”</w:t>
          </w:r>
        </w:p>
        <w:bookmarkEnd w:id="286"/>
        <w:p w:rsidR="00B01E3A" w:rsidRDefault="00B01E3A" w:rsidP="00B01E3A">
          <w:pPr>
            <w:pStyle w:val="CitaviBibliographyEntry"/>
          </w:pPr>
          <w:r>
            <w:t>[28]</w:t>
          </w:r>
          <w:r>
            <w:tab/>
          </w:r>
          <w:bookmarkStart w:id="287" w:name="_CTVL001e8552394e0ec4bed91b04ec07c43808a"/>
          <w:r>
            <w:t>paul, “Microsoft Word - ismrm2009_rt_v1y.doc,”</w:t>
          </w:r>
        </w:p>
        <w:bookmarkEnd w:id="287"/>
        <w:p w:rsidR="00B01E3A" w:rsidRDefault="00B01E3A" w:rsidP="00B01E3A">
          <w:pPr>
            <w:pStyle w:val="CitaviBibliographyEntry"/>
          </w:pPr>
          <w:r>
            <w:t>[29]</w:t>
          </w:r>
          <w:r>
            <w:tab/>
          </w:r>
          <w:bookmarkStart w:id="288" w:name="_CTVL0010d43d3e982554d81826e086ef76cd0ce"/>
          <w:r>
            <w:t xml:space="preserve">C. M. J. de Bazelaire, G. D. Duhamel, N. M. Rofsky und D. C. Alsop, “MR imaging relaxation times of abdominal and pelvic tissues measured in vivo at 3.0 T: preliminary results,” (eng), </w:t>
          </w:r>
          <w:bookmarkEnd w:id="288"/>
          <w:r w:rsidRPr="00B01E3A">
            <w:rPr>
              <w:i/>
            </w:rPr>
            <w:t>Radiology</w:t>
          </w:r>
          <w:r w:rsidRPr="00B01E3A">
            <w:t>, 230. Jg., Nr. 3, S. 652–659, 2004.</w:t>
          </w:r>
        </w:p>
        <w:p w:rsidR="00B01E3A" w:rsidRDefault="00B01E3A" w:rsidP="00B01E3A">
          <w:pPr>
            <w:pStyle w:val="CitaviBibliographyEntry"/>
          </w:pPr>
          <w:r>
            <w:t>[30]</w:t>
          </w:r>
          <w:r>
            <w:tab/>
          </w:r>
          <w:bookmarkStart w:id="289" w:name="_CTVL001df0f9d7224a24f9ca2d533cc936b3253"/>
          <w:r>
            <w:t xml:space="preserve">P. Ding, Y. Zhang, W.-J. Deng, P. Jia und A. Kuijper, “A light and faster regional convolutional neural network for object detection in optical remote sensing images,” </w:t>
          </w:r>
          <w:bookmarkEnd w:id="289"/>
          <w:r w:rsidRPr="00B01E3A">
            <w:rPr>
              <w:i/>
            </w:rPr>
            <w:t>ISPRS Journal of Photogrammetry and Remote Sensing</w:t>
          </w:r>
          <w:r w:rsidRPr="00B01E3A">
            <w:t>, 141. Jg., S. 208–218, 2018.</w:t>
          </w:r>
        </w:p>
        <w:p w:rsidR="00B01E3A" w:rsidRDefault="00B01E3A" w:rsidP="00B01E3A">
          <w:pPr>
            <w:pStyle w:val="CitaviBibliographyEntry"/>
          </w:pPr>
          <w:r>
            <w:lastRenderedPageBreak/>
            <w:t>[31]</w:t>
          </w:r>
          <w:r>
            <w:tab/>
          </w:r>
          <w:bookmarkStart w:id="290" w:name="_CTVL0014e87a1da0e984017b8e259f1f9ef320e"/>
          <w:r>
            <w:t>R. Girshick, J. Donahue, T. Darrell und J. Malik, “Rich feature hierarchies for accurate object detection and semantic segmentation,”</w:t>
          </w:r>
        </w:p>
        <w:bookmarkEnd w:id="290"/>
        <w:p w:rsidR="00B01E3A" w:rsidRDefault="00B01E3A" w:rsidP="00B01E3A">
          <w:pPr>
            <w:pStyle w:val="CitaviBibliographyEntry"/>
          </w:pPr>
          <w:r>
            <w:t>[32]</w:t>
          </w:r>
          <w:r>
            <w:tab/>
          </w:r>
          <w:bookmarkStart w:id="291" w:name="_CTVL001ed7fc26133304c38ac8b627a025483f9"/>
          <w:r>
            <w:t xml:space="preserve">D. Scherer, A. Müller und S. Behnke, “Evaluation of Pooling Operations in Convolutional Architectures for Object Recognition,” in </w:t>
          </w:r>
          <w:bookmarkEnd w:id="291"/>
          <w:r w:rsidRPr="00B01E3A">
            <w:rPr>
              <w:i/>
            </w:rPr>
            <w:t>Lecture Notes in Computer Science, Artificial Neural Networks – ICANN 2010</w:t>
          </w:r>
          <w:r w:rsidRPr="00B01E3A">
            <w:t>, D. Hutchison, T. Kanade, J. Kittler, J. M. Kleinberg, F. Mattern, J. C. Mitchell, M. Naor, O. Nierstrasz, C. Pandu Rangan, B. Steffen, M. Sudan, D. Terzopoulos, D. Tygar, M. Y. Vardi, G. Weikum, K. Diamantaras, W. Duch, and L. S. Iliadis, Eds., Berlin, Heidelberg: Springer Berlin Heidelberg, 2010, S. 92–101.</w:t>
          </w:r>
        </w:p>
        <w:p w:rsidR="00B01E3A" w:rsidRDefault="00B01E3A" w:rsidP="00B01E3A">
          <w:pPr>
            <w:pStyle w:val="CitaviBibliographyEntry"/>
          </w:pPr>
          <w:r>
            <w:t>[33]</w:t>
          </w:r>
          <w:r>
            <w:tab/>
          </w:r>
          <w:bookmarkStart w:id="292" w:name="_CTVL0012bedbf498049448989a404feec1c02eb"/>
          <w:r>
            <w:t>S. Ren, K. He, R. Girshick und J. Sun, “Faster R-CNN: Towards Real-Time Object Detection with Region Proposal Networks,”</w:t>
          </w:r>
        </w:p>
        <w:bookmarkEnd w:id="292"/>
        <w:p w:rsidR="00B01E3A" w:rsidRDefault="00B01E3A" w:rsidP="00B01E3A">
          <w:pPr>
            <w:pStyle w:val="CitaviBibliographyEntry"/>
          </w:pPr>
          <w:r>
            <w:t>[34]</w:t>
          </w:r>
          <w:r>
            <w:tab/>
          </w:r>
          <w:bookmarkStart w:id="293" w:name="_CTVL0015e07cbb92f4045788aa5b99905b584d4"/>
          <w:r>
            <w:t xml:space="preserve">B. Adam, F.H.K. Zaman, I. M. Yassin, H. Z. Abidin und Z. I. Rizman, “Performance evaluation of faster R-CNN on GPU for object detection,” </w:t>
          </w:r>
          <w:bookmarkEnd w:id="293"/>
          <w:r w:rsidRPr="00B01E3A">
            <w:rPr>
              <w:i/>
            </w:rPr>
            <w:t>J. Fundam and Appl Sci.</w:t>
          </w:r>
          <w:r w:rsidRPr="00B01E3A">
            <w:t>, 9. Jg., 3S, S. 909, 2018.</w:t>
          </w:r>
        </w:p>
        <w:p w:rsidR="00B01E3A" w:rsidRDefault="00B01E3A" w:rsidP="00B01E3A">
          <w:pPr>
            <w:pStyle w:val="CitaviBibliographyEntry"/>
          </w:pPr>
          <w:r>
            <w:t>[35]</w:t>
          </w:r>
          <w:r>
            <w:tab/>
          </w:r>
          <w:bookmarkStart w:id="294" w:name="_CTVL0011c609b0725bb4110898d17d00997af9c"/>
          <w:r>
            <w:t xml:space="preserve">S. Aja-Fernandez, C. Alberola-Lopez und C.-F. Westin, “Noise and signal estimation in magnitude MRI and Rician distributed images: A LMMSE approach,” (eng), </w:t>
          </w:r>
          <w:bookmarkEnd w:id="294"/>
          <w:r w:rsidRPr="00B01E3A">
            <w:rPr>
              <w:i/>
            </w:rPr>
            <w:t>IEEE transactions on image processing : a publication of the IEEE Signal Processing Society</w:t>
          </w:r>
          <w:r w:rsidRPr="00B01E3A">
            <w:t>, 17. Jg., Nr. 8, S. 1383–1398, 2008.</w:t>
          </w:r>
        </w:p>
        <w:p w:rsidR="00B01E3A" w:rsidRDefault="00B01E3A" w:rsidP="00B01E3A">
          <w:pPr>
            <w:pStyle w:val="CitaviBibliographyEntry"/>
          </w:pPr>
          <w:r>
            <w:t>[36]</w:t>
          </w:r>
          <w:r>
            <w:tab/>
          </w:r>
          <w:bookmarkStart w:id="295" w:name="_CTVL00177ad966db81d4ed78effe59daeec7a6d"/>
          <w:r>
            <w:t xml:space="preserve">E. Elboher und M. Werman, “Efficient and accurate Gaussian image filtering using running sums,” in </w:t>
          </w:r>
          <w:bookmarkEnd w:id="295"/>
          <w:r w:rsidRPr="00B01E3A">
            <w:rPr>
              <w:i/>
            </w:rPr>
            <w:t>2012 12th International Conference on Intelligent Systems Design and Applications (ISDA)</w:t>
          </w:r>
          <w:r w:rsidRPr="00B01E3A">
            <w:t>: IEEE, Nov. 2012 - Nov. 2012, S. 897–902.</w:t>
          </w:r>
        </w:p>
        <w:p w:rsidR="00B01E3A" w:rsidRDefault="00B01E3A" w:rsidP="00B01E3A">
          <w:pPr>
            <w:pStyle w:val="CitaviBibliographyEntry"/>
          </w:pPr>
          <w:r>
            <w:t>[37]</w:t>
          </w:r>
          <w:r>
            <w:tab/>
          </w:r>
          <w:bookmarkStart w:id="296" w:name="_CTVL001aedb880edae84a36b1da3068b16b4f4c"/>
          <w:r>
            <w:t xml:space="preserve">R. D. Nowak, “Wavelet-based Rician noise removal for magnetic resonance imaging,” (eng), </w:t>
          </w:r>
          <w:bookmarkEnd w:id="296"/>
          <w:r w:rsidRPr="00B01E3A">
            <w:rPr>
              <w:i/>
            </w:rPr>
            <w:t>IEEE transactions on image processing : a publication of the IEEE Signal Processing Society</w:t>
          </w:r>
          <w:r w:rsidRPr="00B01E3A">
            <w:t>, 8. Jg., Nr. 10, S. 1408–1419, 1999.</w:t>
          </w:r>
        </w:p>
        <w:p w:rsidR="00B01E3A" w:rsidRDefault="00B01E3A" w:rsidP="00B01E3A">
          <w:pPr>
            <w:pStyle w:val="CitaviBibliographyEntry"/>
          </w:pPr>
          <w:r>
            <w:t>[38]</w:t>
          </w:r>
          <w:r>
            <w:tab/>
          </w:r>
          <w:bookmarkStart w:id="297" w:name="_CTVL0013ed4950d58d941c8838c350dd34eb5af"/>
          <w:r>
            <w:t xml:space="preserve">F. Xiao und Y. Zhang, “A Comparative Study on Thresholding Methods in Wavelet-based Image Denoising,” </w:t>
          </w:r>
          <w:bookmarkEnd w:id="297"/>
          <w:r w:rsidRPr="00B01E3A">
            <w:rPr>
              <w:i/>
            </w:rPr>
            <w:t>Procedia Engineering</w:t>
          </w:r>
          <w:r w:rsidRPr="00B01E3A">
            <w:t>, 15. Jg., S. 3998–4003, 2011.</w:t>
          </w:r>
        </w:p>
        <w:p w:rsidR="00B01E3A" w:rsidRDefault="00B01E3A" w:rsidP="00B01E3A">
          <w:pPr>
            <w:pStyle w:val="CitaviBibliographyEntry"/>
          </w:pPr>
          <w:r>
            <w:t>[39]</w:t>
          </w:r>
          <w:r>
            <w:tab/>
          </w:r>
          <w:bookmarkStart w:id="298" w:name="_CTVL001b96fcb1f1f1c4d188b33b6cdffa03f7d"/>
          <w:r>
            <w:t xml:space="preserve">A. Pizurica, W. Philips, I. Lemahieu und M. Acheroy, “A versatile wavelet domain noise filtration technique for medical imaging,” (eng), </w:t>
          </w:r>
          <w:bookmarkEnd w:id="298"/>
          <w:r w:rsidRPr="00B01E3A">
            <w:rPr>
              <w:i/>
            </w:rPr>
            <w:t>IEEE transactions on medical imaging</w:t>
          </w:r>
          <w:r w:rsidRPr="00B01E3A">
            <w:t>, 22. Jg., Nr. 3, S. 323–331, 2003.</w:t>
          </w:r>
        </w:p>
        <w:p w:rsidR="00B01E3A" w:rsidRDefault="00B01E3A" w:rsidP="00B01E3A">
          <w:pPr>
            <w:pStyle w:val="CitaviBibliographyEntry"/>
          </w:pPr>
          <w:r>
            <w:t>[40]</w:t>
          </w:r>
          <w:r>
            <w:tab/>
          </w:r>
          <w:bookmarkStart w:id="299" w:name="_CTVL001d0283f06888d40779535a5cf34f4e7c2"/>
          <w:r>
            <w:t xml:space="preserve">D. L. Donoho, “De-noising by soft-thresholding,” </w:t>
          </w:r>
          <w:bookmarkEnd w:id="299"/>
          <w:r w:rsidRPr="00B01E3A">
            <w:rPr>
              <w:i/>
            </w:rPr>
            <w:t>IEEE Trans. Inform. Theory</w:t>
          </w:r>
          <w:r w:rsidRPr="00B01E3A">
            <w:t>, 41. Jg., Nr. 3, S. 613–627, 1995.</w:t>
          </w:r>
        </w:p>
        <w:p w:rsidR="00B01E3A" w:rsidRDefault="00B01E3A" w:rsidP="00B01E3A">
          <w:pPr>
            <w:pStyle w:val="CitaviBibliographyEntry"/>
          </w:pPr>
          <w:r>
            <w:t>[41]</w:t>
          </w:r>
          <w:r>
            <w:tab/>
          </w:r>
          <w:bookmarkStart w:id="300" w:name="_CTVL00116235944a374442aa398750cf1caeb11"/>
          <w:r>
            <w:t>“Nonlinear anisotropic diffusion filtering for multiscale,”</w:t>
          </w:r>
        </w:p>
        <w:bookmarkEnd w:id="300"/>
        <w:p w:rsidR="00B01E3A" w:rsidRDefault="00B01E3A" w:rsidP="00B01E3A">
          <w:pPr>
            <w:pStyle w:val="CitaviBibliographyEntry"/>
          </w:pPr>
          <w:r>
            <w:lastRenderedPageBreak/>
            <w:t>[42]</w:t>
          </w:r>
          <w:r>
            <w:tab/>
          </w:r>
          <w:bookmarkStart w:id="301" w:name="_CTVL001e99c219b8dca460e80803e6a306c4490"/>
          <w:r>
            <w:t xml:space="preserve">P. Perona und J. Malik, “Scale-space and edge detection using anisotropic diffusion,” </w:t>
          </w:r>
          <w:bookmarkEnd w:id="301"/>
          <w:r w:rsidRPr="00B01E3A">
            <w:rPr>
              <w:i/>
            </w:rPr>
            <w:t>IEEE Trans. Pattern Anal. Machine Intell.</w:t>
          </w:r>
          <w:r w:rsidRPr="00B01E3A">
            <w:t>, 12. Jg., Nr. 7, S. 629–639, 1990.</w:t>
          </w:r>
        </w:p>
        <w:p w:rsidR="00B01E3A" w:rsidRDefault="00B01E3A" w:rsidP="00B01E3A">
          <w:pPr>
            <w:pStyle w:val="CitaviBibliographyEntry"/>
          </w:pPr>
          <w:r>
            <w:t>[43]</w:t>
          </w:r>
          <w:r>
            <w:tab/>
          </w:r>
          <w:bookmarkStart w:id="302" w:name="_CTVL001a688dac07d48462abaca16c8893195af"/>
          <w:r>
            <w:t>“anisotropic,”</w:t>
          </w:r>
        </w:p>
        <w:bookmarkEnd w:id="302"/>
        <w:p w:rsidR="00B01E3A" w:rsidRDefault="00B01E3A" w:rsidP="00B01E3A">
          <w:pPr>
            <w:pStyle w:val="CitaviBibliographyEntry"/>
          </w:pPr>
          <w:r>
            <w:t>[44]</w:t>
          </w:r>
          <w:r>
            <w:tab/>
          </w:r>
          <w:bookmarkStart w:id="303" w:name="_CTVL0010b94a9af932a45e4a280bd89b082da03"/>
          <w:r>
            <w:t>Unknown, “gbhb224.PDF,”</w:t>
          </w:r>
        </w:p>
        <w:bookmarkEnd w:id="303"/>
        <w:p w:rsidR="00B01E3A" w:rsidRDefault="00B01E3A" w:rsidP="00B01E3A">
          <w:pPr>
            <w:pStyle w:val="CitaviBibliographyEntry"/>
          </w:pPr>
          <w:r>
            <w:t>[45]</w:t>
          </w:r>
          <w:r>
            <w:tab/>
          </w:r>
          <w:bookmarkStart w:id="304" w:name="_CTVL001ae6d37f9aaa145f78c7742b6015f9edd"/>
          <w:r>
            <w:t>Puneet, “Binarization Techniques used for Grey Scale Images,”</w:t>
          </w:r>
        </w:p>
        <w:bookmarkEnd w:id="304"/>
        <w:p w:rsidR="00B01E3A" w:rsidRDefault="00B01E3A" w:rsidP="00B01E3A">
          <w:pPr>
            <w:pStyle w:val="CitaviBibliographyEntry"/>
          </w:pPr>
          <w:r>
            <w:t>[46]</w:t>
          </w:r>
          <w:r>
            <w:tab/>
          </w:r>
          <w:bookmarkStart w:id="305" w:name="_CTVL001344a667e682d480286a61306f23d3b5b"/>
          <w:r>
            <w:t xml:space="preserve">N. B. A. Mustafa, N. A. Fuad, S. K. Ahmed, A. A. Z. Abidin, Z. Ali, W. B. Yit und Z. A. M. Sharrif, “Image processing of an agriculture produce: Determination of size and ripeness of a banana,” in </w:t>
          </w:r>
          <w:bookmarkEnd w:id="305"/>
          <w:r w:rsidRPr="00B01E3A">
            <w:rPr>
              <w:i/>
            </w:rPr>
            <w:t>2008 International Symposium on Information Technology</w:t>
          </w:r>
          <w:r w:rsidRPr="00B01E3A">
            <w:t>: IEEE, 2008, S. 1–7.</w:t>
          </w:r>
        </w:p>
        <w:p w:rsidR="00B01E3A" w:rsidRDefault="00B01E3A" w:rsidP="00B01E3A">
          <w:pPr>
            <w:pStyle w:val="CitaviBibliographyEntry"/>
          </w:pPr>
          <w:r>
            <w:t>[47]</w:t>
          </w:r>
          <w:r>
            <w:tab/>
          </w:r>
          <w:bookmarkStart w:id="306" w:name="_CTVL0015c8545ede7414d87ba4fefc56cab5401"/>
          <w:r>
            <w:t xml:space="preserve">D. G. Lowe, “Distinctive Image Features from Scale-Invariant Keypoints,” </w:t>
          </w:r>
          <w:bookmarkEnd w:id="306"/>
          <w:r w:rsidRPr="00B01E3A">
            <w:rPr>
              <w:i/>
            </w:rPr>
            <w:t>International Journal of Computer Vision</w:t>
          </w:r>
          <w:r w:rsidRPr="00B01E3A">
            <w:t>, 60. Jg., Nr. 2, S. 91–110, 2004.</w:t>
          </w:r>
        </w:p>
        <w:p w:rsidR="00B01E3A" w:rsidRDefault="00B01E3A" w:rsidP="00B01E3A">
          <w:pPr>
            <w:pStyle w:val="CitaviBibliographyEntry"/>
          </w:pPr>
          <w:r>
            <w:t>[48]</w:t>
          </w:r>
          <w:r>
            <w:tab/>
          </w:r>
          <w:bookmarkStart w:id="307" w:name="_CTVL001f3bb4b9f3e8a4220bef8972f1adbed20"/>
          <w:r>
            <w:t>Nadine, “Microsoft Word - Paper5.doc,”</w:t>
          </w:r>
        </w:p>
        <w:bookmarkEnd w:id="307"/>
        <w:p w:rsidR="00E533D7" w:rsidRDefault="00B01E3A" w:rsidP="00B01E3A">
          <w:pPr>
            <w:pStyle w:val="CitaviBibliographyEntry"/>
          </w:pPr>
          <w:r>
            <w:t>[49]</w:t>
          </w:r>
          <w:r>
            <w:tab/>
          </w:r>
          <w:bookmarkStart w:id="308" w:name="_CTVL001c98c8de804264ab28a9ea0fcaa7934cf"/>
          <w:r>
            <w:t xml:space="preserve">C.-C. Hsiung, “Theory of intersection of two plane curves,” </w:t>
          </w:r>
          <w:bookmarkEnd w:id="308"/>
          <w:r w:rsidRPr="00B01E3A">
            <w:rPr>
              <w:i/>
            </w:rPr>
            <w:t>Bull. Amer. Math. Soc.</w:t>
          </w:r>
          <w:r w:rsidRPr="00B01E3A">
            <w:t>, 49. Jg., Nr. 10, S. 786–793, 1943.</w:t>
          </w:r>
          <w:r w:rsidR="00227772">
            <w:fldChar w:fldCharType="end"/>
          </w:r>
          <w:r w:rsidR="00397252">
            <w:t xml:space="preserve"> </w:t>
          </w:r>
        </w:p>
        <w:p w:rsidR="00037647" w:rsidRDefault="00037647" w:rsidP="000E712B">
          <w:pPr>
            <w:pStyle w:val="CitaviBibliographyEntry"/>
          </w:pPr>
        </w:p>
        <w:p w:rsidR="00227772" w:rsidRPr="00397252" w:rsidRDefault="00111AEB"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Pr="00037647" w:rsidRDefault="00111AEB" w:rsidP="0058451B">
          <w:pPr>
            <w:pStyle w:val="CitaviBibliographyHeading"/>
            <w:numPr>
              <w:ilvl w:val="0"/>
              <w:numId w:val="0"/>
            </w:numPr>
            <w:rPr>
              <w:lang w:val="en-US"/>
            </w:rPr>
          </w:pPr>
          <w:hyperlink r:id="rId98" w:history="1">
            <w:r w:rsidR="00037647" w:rsidRPr="00360BAE">
              <w:rPr>
                <w:rStyle w:val="Hyperlink"/>
                <w:rFonts w:asciiTheme="minorHAnsi" w:eastAsiaTheme="minorHAnsi" w:hAnsiTheme="minorHAnsi" w:cstheme="minorBidi"/>
                <w:b w:val="0"/>
                <w:bCs w:val="0"/>
                <w:sz w:val="24"/>
                <w:szCs w:val="24"/>
                <w:bdr w:val="none" w:sz="0" w:space="0" w:color="auto"/>
                <w:lang w:val="en-US"/>
              </w:rPr>
              <w:t>https://de.mathworks.com/</w:t>
            </w:r>
          </w:hyperlink>
          <w:r w:rsidR="00037647">
            <w:rPr>
              <w:rFonts w:asciiTheme="minorHAnsi" w:eastAsiaTheme="minorHAnsi" w:hAnsiTheme="minorHAnsi" w:cstheme="minorBidi"/>
              <w:b w:val="0"/>
              <w:bCs w:val="0"/>
              <w:color w:val="auto"/>
              <w:sz w:val="24"/>
              <w:szCs w:val="24"/>
              <w:bdr w:val="none" w:sz="0" w:space="0" w:color="auto"/>
              <w:lang w:val="en-US"/>
            </w:rPr>
            <w:t xml:space="preserve"> (IN contrast enhancement</w:t>
          </w:r>
          <w:r w:rsidR="00A050D4">
            <w:rPr>
              <w:rFonts w:asciiTheme="minorHAnsi" w:eastAsiaTheme="minorHAnsi" w:hAnsiTheme="minorHAnsi" w:cstheme="minorBidi"/>
              <w:b w:val="0"/>
              <w:bCs w:val="0"/>
              <w:color w:val="auto"/>
              <w:sz w:val="24"/>
              <w:szCs w:val="24"/>
              <w:bdr w:val="none" w:sz="0" w:space="0" w:color="auto"/>
              <w:lang w:val="en-US"/>
            </w:rPr>
            <w:t xml:space="preserve"> , GUI skara robot</w:t>
          </w:r>
          <w:r w:rsidR="00037647">
            <w:rPr>
              <w:rFonts w:asciiTheme="minorHAnsi" w:eastAsiaTheme="minorHAnsi" w:hAnsiTheme="minorHAnsi" w:cstheme="minorBidi"/>
              <w:b w:val="0"/>
              <w:bCs w:val="0"/>
              <w:color w:val="auto"/>
              <w:sz w:val="24"/>
              <w:szCs w:val="24"/>
              <w:bdr w:val="none" w:sz="0" w:space="0" w:color="auto"/>
              <w:lang w:val="en-US"/>
            </w:rPr>
            <w:t>)</w:t>
          </w:r>
        </w:p>
        <w:p w:rsidR="00155F6B" w:rsidRDefault="00111AEB"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17EB" w:rsidRDefault="00D017EB" w:rsidP="00D31B09">
      <w:r>
        <w:separator/>
      </w:r>
    </w:p>
    <w:p w:rsidR="00D017EB" w:rsidRDefault="00D017EB" w:rsidP="00D31B09"/>
  </w:endnote>
  <w:endnote w:type="continuationSeparator" w:id="0">
    <w:p w:rsidR="00D017EB" w:rsidRDefault="00D017EB" w:rsidP="00D31B09">
      <w:r>
        <w:continuationSeparator/>
      </w:r>
    </w:p>
    <w:p w:rsidR="00D017EB" w:rsidRDefault="00D017EB"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Default="0010649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Default="0010649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Pr="00E12BCA" w:rsidRDefault="00106491" w:rsidP="00282582">
    <w:pPr>
      <w:pStyle w:val="Footer"/>
      <w:jc w:val="center"/>
      <w:rPr>
        <w:noProof/>
      </w:rPr>
    </w:pPr>
  </w:p>
  <w:p w:rsidR="00106491" w:rsidRDefault="00106491"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Pr="00E12BCA" w:rsidRDefault="00106491"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462132">
      <w:rPr>
        <w:noProof/>
      </w:rPr>
      <w:t>17</w:t>
    </w:r>
    <w:r w:rsidRPr="00E12BCA">
      <w:rPr>
        <w:noProof/>
      </w:rPr>
      <w:fldChar w:fldCharType="end"/>
    </w:r>
  </w:p>
  <w:p w:rsidR="00106491" w:rsidRDefault="00106491"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17EB" w:rsidRDefault="00D017EB" w:rsidP="00D31B09">
      <w:r>
        <w:separator/>
      </w:r>
    </w:p>
    <w:p w:rsidR="00D017EB" w:rsidRDefault="00D017EB" w:rsidP="00D31B09"/>
  </w:footnote>
  <w:footnote w:type="continuationSeparator" w:id="0">
    <w:p w:rsidR="00D017EB" w:rsidRDefault="00D017EB" w:rsidP="00D31B09">
      <w:r>
        <w:continuationSeparator/>
      </w:r>
    </w:p>
    <w:p w:rsidR="00D017EB" w:rsidRDefault="00D017EB"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Default="0010649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Pr="00E12BCA" w:rsidRDefault="00106491" w:rsidP="00D31B09">
    <w:pPr>
      <w:pStyle w:val="Header"/>
    </w:pPr>
    <w:fldSimple w:instr=" STYLEREF  &quot;Heading 1&quot;  \* MERGEFORMAT ">
      <w:r w:rsidR="00910607">
        <w:rPr>
          <w:noProof/>
        </w:rPr>
        <w:t>Introduction</w:t>
      </w:r>
    </w:fldSimple>
    <w:r>
      <w:tab/>
    </w:r>
    <w:r>
      <w:tab/>
    </w:r>
    <w:r>
      <w:fldChar w:fldCharType="begin"/>
    </w:r>
    <w:r>
      <w:instrText xml:space="preserve"> PAGE  \* Arabic  \* MERGEFORMAT </w:instrText>
    </w:r>
    <w:r>
      <w:fldChar w:fldCharType="separate"/>
    </w:r>
    <w:r w:rsidR="00910607">
      <w:rPr>
        <w:noProof/>
      </w:rPr>
      <w:t>14</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Default="00106491">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Pr="00E12BCA" w:rsidRDefault="00106491"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Pr="00E12BCA" w:rsidRDefault="00106491" w:rsidP="00AB33B9">
    <w:pPr>
      <w:pStyle w:val="Header"/>
      <w:pBdr>
        <w:bottom w:val="single" w:sz="4" w:space="1" w:color="auto"/>
      </w:pBdr>
      <w:tabs>
        <w:tab w:val="left" w:pos="2465"/>
      </w:tabs>
      <w:rPr>
        <w:noProof/>
      </w:rPr>
    </w:pPr>
    <w:fldSimple w:instr=" STYLEREF  &quot;Heading 1&quot;  \* MERGEFORMAT ">
      <w:r w:rsidR="005E238F">
        <w:rPr>
          <w:noProof/>
        </w:rPr>
        <w:t>Methodology</w:t>
      </w:r>
    </w:fldSimple>
    <w:r>
      <w:tab/>
    </w:r>
    <w:r>
      <w:tab/>
    </w:r>
    <w:r>
      <w:tab/>
    </w:r>
    <w:r>
      <w:fldChar w:fldCharType="begin"/>
    </w:r>
    <w:r>
      <w:instrText xml:space="preserve"> PAGE  \* Arabic  \* MERGEFORMAT </w:instrText>
    </w:r>
    <w:r>
      <w:fldChar w:fldCharType="separate"/>
    </w:r>
    <w:r w:rsidR="005E238F">
      <w:rPr>
        <w:noProof/>
      </w:rPr>
      <w:t>64</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491" w:rsidRDefault="00106491"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9A06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DC0D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CA6C6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834B3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9C09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4890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00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1AEA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FC8B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DCCE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1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4B6612"/>
    <w:multiLevelType w:val="hybridMultilevel"/>
    <w:tmpl w:val="EC4237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6EE3D3C"/>
    <w:multiLevelType w:val="hybridMultilevel"/>
    <w:tmpl w:val="597C4916"/>
    <w:numStyleLink w:val="ImportedStyle10"/>
  </w:abstractNum>
  <w:abstractNum w:abstractNumId="3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2FF1E8F"/>
    <w:multiLevelType w:val="multilevel"/>
    <w:tmpl w:val="DAEE909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3B305CC"/>
    <w:multiLevelType w:val="hybridMultilevel"/>
    <w:tmpl w:val="B5AAE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4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15"/>
  </w:num>
  <w:num w:numId="3">
    <w:abstractNumId w:val="26"/>
  </w:num>
  <w:num w:numId="4">
    <w:abstractNumId w:val="12"/>
  </w:num>
  <w:num w:numId="5">
    <w:abstractNumId w:val="10"/>
  </w:num>
  <w:num w:numId="6">
    <w:abstractNumId w:val="25"/>
  </w:num>
  <w:num w:numId="7">
    <w:abstractNumId w:val="25"/>
  </w:num>
  <w:num w:numId="8">
    <w:abstractNumId w:val="13"/>
  </w:num>
  <w:num w:numId="9">
    <w:abstractNumId w:val="20"/>
  </w:num>
  <w:num w:numId="10">
    <w:abstractNumId w:val="24"/>
  </w:num>
  <w:num w:numId="11">
    <w:abstractNumId w:val="22"/>
  </w:num>
  <w:num w:numId="12">
    <w:abstractNumId w:val="41"/>
  </w:num>
  <w:num w:numId="13">
    <w:abstractNumId w:val="29"/>
  </w:num>
  <w:num w:numId="14">
    <w:abstractNumId w:val="27"/>
  </w:num>
  <w:num w:numId="15">
    <w:abstractNumId w:val="21"/>
  </w:num>
  <w:num w:numId="16">
    <w:abstractNumId w:val="23"/>
  </w:num>
  <w:num w:numId="17">
    <w:abstractNumId w:val="17"/>
  </w:num>
  <w:num w:numId="18">
    <w:abstractNumId w:val="40"/>
  </w:num>
  <w:num w:numId="19">
    <w:abstractNumId w:val="14"/>
  </w:num>
  <w:num w:numId="20">
    <w:abstractNumId w:val="42"/>
  </w:num>
  <w:num w:numId="21">
    <w:abstractNumId w:val="32"/>
  </w:num>
  <w:num w:numId="22">
    <w:abstractNumId w:val="43"/>
  </w:num>
  <w:num w:numId="23">
    <w:abstractNumId w:val="35"/>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1"/>
  </w:num>
  <w:num w:numId="27">
    <w:abstractNumId w:val="16"/>
  </w:num>
  <w:num w:numId="28">
    <w:abstractNumId w:val="18"/>
  </w:num>
  <w:num w:numId="29">
    <w:abstractNumId w:val="30"/>
  </w:num>
  <w:num w:numId="30">
    <w:abstractNumId w:val="38"/>
  </w:num>
  <w:num w:numId="31">
    <w:abstractNumId w:val="28"/>
  </w:num>
  <w:num w:numId="32">
    <w:abstractNumId w:val="37"/>
  </w:num>
  <w:num w:numId="33">
    <w:abstractNumId w:val="19"/>
  </w:num>
  <w:num w:numId="34">
    <w:abstractNumId w:val="11"/>
  </w:num>
  <w:num w:numId="35">
    <w:abstractNumId w:val="36"/>
  </w:num>
  <w:num w:numId="36">
    <w:abstractNumId w:val="33"/>
  </w:num>
  <w:num w:numId="37">
    <w:abstractNumId w:val="34"/>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3EF"/>
    <w:rsid w:val="000004E7"/>
    <w:rsid w:val="0000081C"/>
    <w:rsid w:val="00000A6E"/>
    <w:rsid w:val="00000E11"/>
    <w:rsid w:val="00001251"/>
    <w:rsid w:val="00001C48"/>
    <w:rsid w:val="00001D71"/>
    <w:rsid w:val="00002488"/>
    <w:rsid w:val="0000248E"/>
    <w:rsid w:val="00002F0B"/>
    <w:rsid w:val="000031F8"/>
    <w:rsid w:val="00003594"/>
    <w:rsid w:val="00003C55"/>
    <w:rsid w:val="00003ED0"/>
    <w:rsid w:val="000040C7"/>
    <w:rsid w:val="0000438D"/>
    <w:rsid w:val="00004972"/>
    <w:rsid w:val="00004B56"/>
    <w:rsid w:val="0000506D"/>
    <w:rsid w:val="000051BE"/>
    <w:rsid w:val="0000521C"/>
    <w:rsid w:val="000052F5"/>
    <w:rsid w:val="000061B6"/>
    <w:rsid w:val="000061DC"/>
    <w:rsid w:val="0000663B"/>
    <w:rsid w:val="000067ED"/>
    <w:rsid w:val="00006C50"/>
    <w:rsid w:val="00007529"/>
    <w:rsid w:val="00007A57"/>
    <w:rsid w:val="00007BF8"/>
    <w:rsid w:val="00007D29"/>
    <w:rsid w:val="0001087A"/>
    <w:rsid w:val="000109DF"/>
    <w:rsid w:val="00010A0C"/>
    <w:rsid w:val="00010AEA"/>
    <w:rsid w:val="00010EB3"/>
    <w:rsid w:val="00010EE9"/>
    <w:rsid w:val="0001115C"/>
    <w:rsid w:val="000111B1"/>
    <w:rsid w:val="00011FD7"/>
    <w:rsid w:val="0001297C"/>
    <w:rsid w:val="00012B08"/>
    <w:rsid w:val="00012EFF"/>
    <w:rsid w:val="00013A62"/>
    <w:rsid w:val="00014326"/>
    <w:rsid w:val="00014581"/>
    <w:rsid w:val="00014CA3"/>
    <w:rsid w:val="00014CA9"/>
    <w:rsid w:val="000151D8"/>
    <w:rsid w:val="00015322"/>
    <w:rsid w:val="00015AA6"/>
    <w:rsid w:val="00015AF7"/>
    <w:rsid w:val="00015DBF"/>
    <w:rsid w:val="00016286"/>
    <w:rsid w:val="000166B7"/>
    <w:rsid w:val="000166E6"/>
    <w:rsid w:val="000170A9"/>
    <w:rsid w:val="000170DD"/>
    <w:rsid w:val="000171D1"/>
    <w:rsid w:val="000172F2"/>
    <w:rsid w:val="00017FB8"/>
    <w:rsid w:val="00020191"/>
    <w:rsid w:val="000204A5"/>
    <w:rsid w:val="00020CF8"/>
    <w:rsid w:val="00020CFE"/>
    <w:rsid w:val="000213B6"/>
    <w:rsid w:val="000215A5"/>
    <w:rsid w:val="0002171A"/>
    <w:rsid w:val="00021829"/>
    <w:rsid w:val="00021B71"/>
    <w:rsid w:val="00021CBA"/>
    <w:rsid w:val="00022010"/>
    <w:rsid w:val="000229D7"/>
    <w:rsid w:val="00022BE3"/>
    <w:rsid w:val="00022CC8"/>
    <w:rsid w:val="0002304F"/>
    <w:rsid w:val="000238AB"/>
    <w:rsid w:val="00023C9B"/>
    <w:rsid w:val="00023CF9"/>
    <w:rsid w:val="00023E8B"/>
    <w:rsid w:val="00023F32"/>
    <w:rsid w:val="00024AA8"/>
    <w:rsid w:val="000254A0"/>
    <w:rsid w:val="00025CA5"/>
    <w:rsid w:val="00026968"/>
    <w:rsid w:val="00026A5A"/>
    <w:rsid w:val="00026C20"/>
    <w:rsid w:val="00026C9A"/>
    <w:rsid w:val="00026FB8"/>
    <w:rsid w:val="00027684"/>
    <w:rsid w:val="0002775F"/>
    <w:rsid w:val="00027D0F"/>
    <w:rsid w:val="00030299"/>
    <w:rsid w:val="00030BE3"/>
    <w:rsid w:val="00030EEA"/>
    <w:rsid w:val="0003147C"/>
    <w:rsid w:val="00031DB7"/>
    <w:rsid w:val="00031DC9"/>
    <w:rsid w:val="0003282D"/>
    <w:rsid w:val="00032B83"/>
    <w:rsid w:val="0003360D"/>
    <w:rsid w:val="000338D5"/>
    <w:rsid w:val="00033AF7"/>
    <w:rsid w:val="00033CBF"/>
    <w:rsid w:val="000340E7"/>
    <w:rsid w:val="000348ED"/>
    <w:rsid w:val="000351AF"/>
    <w:rsid w:val="000351EC"/>
    <w:rsid w:val="0003560A"/>
    <w:rsid w:val="00035E25"/>
    <w:rsid w:val="000360BD"/>
    <w:rsid w:val="00036121"/>
    <w:rsid w:val="00036145"/>
    <w:rsid w:val="0003653A"/>
    <w:rsid w:val="00036B95"/>
    <w:rsid w:val="00036BE3"/>
    <w:rsid w:val="00036C96"/>
    <w:rsid w:val="00037647"/>
    <w:rsid w:val="000378CE"/>
    <w:rsid w:val="000402CF"/>
    <w:rsid w:val="000413F4"/>
    <w:rsid w:val="00041551"/>
    <w:rsid w:val="000417B6"/>
    <w:rsid w:val="00041B54"/>
    <w:rsid w:val="00041E47"/>
    <w:rsid w:val="000421DC"/>
    <w:rsid w:val="00042429"/>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64F"/>
    <w:rsid w:val="00046725"/>
    <w:rsid w:val="00046793"/>
    <w:rsid w:val="00046955"/>
    <w:rsid w:val="00046F74"/>
    <w:rsid w:val="0004726D"/>
    <w:rsid w:val="00047342"/>
    <w:rsid w:val="00047579"/>
    <w:rsid w:val="00047859"/>
    <w:rsid w:val="000478E3"/>
    <w:rsid w:val="00047A61"/>
    <w:rsid w:val="00047C34"/>
    <w:rsid w:val="000506C7"/>
    <w:rsid w:val="00050EE2"/>
    <w:rsid w:val="00051468"/>
    <w:rsid w:val="00052167"/>
    <w:rsid w:val="00052188"/>
    <w:rsid w:val="00052F6B"/>
    <w:rsid w:val="00053951"/>
    <w:rsid w:val="00053E09"/>
    <w:rsid w:val="00054185"/>
    <w:rsid w:val="00054375"/>
    <w:rsid w:val="00054872"/>
    <w:rsid w:val="00054ABD"/>
    <w:rsid w:val="0005509B"/>
    <w:rsid w:val="000550CF"/>
    <w:rsid w:val="0005588D"/>
    <w:rsid w:val="0005684D"/>
    <w:rsid w:val="0005716F"/>
    <w:rsid w:val="000571BC"/>
    <w:rsid w:val="000572E2"/>
    <w:rsid w:val="000574A7"/>
    <w:rsid w:val="00057BE6"/>
    <w:rsid w:val="0006018B"/>
    <w:rsid w:val="00060B75"/>
    <w:rsid w:val="00060C05"/>
    <w:rsid w:val="00060C95"/>
    <w:rsid w:val="0006152F"/>
    <w:rsid w:val="0006163D"/>
    <w:rsid w:val="000616F7"/>
    <w:rsid w:val="00061C9C"/>
    <w:rsid w:val="00062086"/>
    <w:rsid w:val="0006240F"/>
    <w:rsid w:val="000626E1"/>
    <w:rsid w:val="000628C8"/>
    <w:rsid w:val="00062A58"/>
    <w:rsid w:val="00062ADB"/>
    <w:rsid w:val="00062CE1"/>
    <w:rsid w:val="00062EE0"/>
    <w:rsid w:val="00064142"/>
    <w:rsid w:val="000642B1"/>
    <w:rsid w:val="00064BCF"/>
    <w:rsid w:val="00064C64"/>
    <w:rsid w:val="00064CB6"/>
    <w:rsid w:val="00064DD6"/>
    <w:rsid w:val="00065A46"/>
    <w:rsid w:val="00065B26"/>
    <w:rsid w:val="00065FC7"/>
    <w:rsid w:val="0006606A"/>
    <w:rsid w:val="000662BE"/>
    <w:rsid w:val="000664AD"/>
    <w:rsid w:val="000666C5"/>
    <w:rsid w:val="00066872"/>
    <w:rsid w:val="00066A0B"/>
    <w:rsid w:val="00066AAD"/>
    <w:rsid w:val="00067E62"/>
    <w:rsid w:val="00070660"/>
    <w:rsid w:val="00070AF2"/>
    <w:rsid w:val="000713B3"/>
    <w:rsid w:val="00071740"/>
    <w:rsid w:val="00071BB3"/>
    <w:rsid w:val="00071E81"/>
    <w:rsid w:val="000727E9"/>
    <w:rsid w:val="000731AE"/>
    <w:rsid w:val="00073622"/>
    <w:rsid w:val="000744AB"/>
    <w:rsid w:val="0007451E"/>
    <w:rsid w:val="00074777"/>
    <w:rsid w:val="00075047"/>
    <w:rsid w:val="00075369"/>
    <w:rsid w:val="000758BD"/>
    <w:rsid w:val="000761C5"/>
    <w:rsid w:val="00076417"/>
    <w:rsid w:val="00076B54"/>
    <w:rsid w:val="00076D0A"/>
    <w:rsid w:val="000771D4"/>
    <w:rsid w:val="0007793C"/>
    <w:rsid w:val="00077D81"/>
    <w:rsid w:val="0008018E"/>
    <w:rsid w:val="000806C7"/>
    <w:rsid w:val="00081014"/>
    <w:rsid w:val="00081034"/>
    <w:rsid w:val="000819D9"/>
    <w:rsid w:val="0008224F"/>
    <w:rsid w:val="00082C1B"/>
    <w:rsid w:val="00083193"/>
    <w:rsid w:val="000833E6"/>
    <w:rsid w:val="000835B5"/>
    <w:rsid w:val="00083FC4"/>
    <w:rsid w:val="00084049"/>
    <w:rsid w:val="0008445D"/>
    <w:rsid w:val="00084B50"/>
    <w:rsid w:val="00084E40"/>
    <w:rsid w:val="0008516E"/>
    <w:rsid w:val="0008519E"/>
    <w:rsid w:val="00085651"/>
    <w:rsid w:val="000856DD"/>
    <w:rsid w:val="00085A86"/>
    <w:rsid w:val="00085AFB"/>
    <w:rsid w:val="00085C81"/>
    <w:rsid w:val="00086B64"/>
    <w:rsid w:val="00087179"/>
    <w:rsid w:val="00087970"/>
    <w:rsid w:val="00087C20"/>
    <w:rsid w:val="0009052A"/>
    <w:rsid w:val="00090B0B"/>
    <w:rsid w:val="00091433"/>
    <w:rsid w:val="000918D4"/>
    <w:rsid w:val="00091AE4"/>
    <w:rsid w:val="00092353"/>
    <w:rsid w:val="00092B75"/>
    <w:rsid w:val="00092CF6"/>
    <w:rsid w:val="000931E2"/>
    <w:rsid w:val="00093EF4"/>
    <w:rsid w:val="000942CB"/>
    <w:rsid w:val="000945CB"/>
    <w:rsid w:val="000948D5"/>
    <w:rsid w:val="00094B3A"/>
    <w:rsid w:val="00094E90"/>
    <w:rsid w:val="00095D6E"/>
    <w:rsid w:val="00095F43"/>
    <w:rsid w:val="000962B5"/>
    <w:rsid w:val="00096461"/>
    <w:rsid w:val="00096C1F"/>
    <w:rsid w:val="000970B9"/>
    <w:rsid w:val="000973D6"/>
    <w:rsid w:val="000A0701"/>
    <w:rsid w:val="000A12BF"/>
    <w:rsid w:val="000A1518"/>
    <w:rsid w:val="000A162A"/>
    <w:rsid w:val="000A20F5"/>
    <w:rsid w:val="000A2103"/>
    <w:rsid w:val="000A2598"/>
    <w:rsid w:val="000A2696"/>
    <w:rsid w:val="000A3082"/>
    <w:rsid w:val="000A314B"/>
    <w:rsid w:val="000A36CB"/>
    <w:rsid w:val="000A391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2C"/>
    <w:rsid w:val="000B3176"/>
    <w:rsid w:val="000B3922"/>
    <w:rsid w:val="000B3BDC"/>
    <w:rsid w:val="000B3C24"/>
    <w:rsid w:val="000B42E8"/>
    <w:rsid w:val="000B464A"/>
    <w:rsid w:val="000B48D4"/>
    <w:rsid w:val="000B48E5"/>
    <w:rsid w:val="000B4C45"/>
    <w:rsid w:val="000B4FE3"/>
    <w:rsid w:val="000B5519"/>
    <w:rsid w:val="000B56FC"/>
    <w:rsid w:val="000B6299"/>
    <w:rsid w:val="000B6387"/>
    <w:rsid w:val="000B63FC"/>
    <w:rsid w:val="000B66DB"/>
    <w:rsid w:val="000B6738"/>
    <w:rsid w:val="000B6856"/>
    <w:rsid w:val="000B6AFF"/>
    <w:rsid w:val="000B6F3F"/>
    <w:rsid w:val="000B7061"/>
    <w:rsid w:val="000B7264"/>
    <w:rsid w:val="000B79CE"/>
    <w:rsid w:val="000B7A2C"/>
    <w:rsid w:val="000B7EB2"/>
    <w:rsid w:val="000C0335"/>
    <w:rsid w:val="000C0422"/>
    <w:rsid w:val="000C0B8F"/>
    <w:rsid w:val="000C0D74"/>
    <w:rsid w:val="000C11A2"/>
    <w:rsid w:val="000C148C"/>
    <w:rsid w:val="000C14ED"/>
    <w:rsid w:val="000C219D"/>
    <w:rsid w:val="000C2266"/>
    <w:rsid w:val="000C292B"/>
    <w:rsid w:val="000C2DB7"/>
    <w:rsid w:val="000C3043"/>
    <w:rsid w:val="000C367D"/>
    <w:rsid w:val="000C3B84"/>
    <w:rsid w:val="000C3FB6"/>
    <w:rsid w:val="000C42F6"/>
    <w:rsid w:val="000C476A"/>
    <w:rsid w:val="000C5208"/>
    <w:rsid w:val="000C59E4"/>
    <w:rsid w:val="000C5D79"/>
    <w:rsid w:val="000C61AF"/>
    <w:rsid w:val="000C6AEB"/>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48DC"/>
    <w:rsid w:val="000D59C8"/>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2D8B"/>
    <w:rsid w:val="000E45A4"/>
    <w:rsid w:val="000E473B"/>
    <w:rsid w:val="000E5084"/>
    <w:rsid w:val="000E59DD"/>
    <w:rsid w:val="000E5C54"/>
    <w:rsid w:val="000E5C71"/>
    <w:rsid w:val="000E6261"/>
    <w:rsid w:val="000E627A"/>
    <w:rsid w:val="000E6DB4"/>
    <w:rsid w:val="000E712B"/>
    <w:rsid w:val="000E7538"/>
    <w:rsid w:val="000E7768"/>
    <w:rsid w:val="000E7983"/>
    <w:rsid w:val="000E7FED"/>
    <w:rsid w:val="000F016C"/>
    <w:rsid w:val="000F07E1"/>
    <w:rsid w:val="000F09E5"/>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1FC"/>
    <w:rsid w:val="000F476C"/>
    <w:rsid w:val="000F47C1"/>
    <w:rsid w:val="000F47DF"/>
    <w:rsid w:val="000F4A36"/>
    <w:rsid w:val="000F4A52"/>
    <w:rsid w:val="000F4C1B"/>
    <w:rsid w:val="000F4C6D"/>
    <w:rsid w:val="000F4CCF"/>
    <w:rsid w:val="000F4DF8"/>
    <w:rsid w:val="000F506C"/>
    <w:rsid w:val="000F5B4A"/>
    <w:rsid w:val="000F5B6C"/>
    <w:rsid w:val="000F5FC9"/>
    <w:rsid w:val="000F63A3"/>
    <w:rsid w:val="000F6877"/>
    <w:rsid w:val="000F688C"/>
    <w:rsid w:val="000F6D3F"/>
    <w:rsid w:val="000F7531"/>
    <w:rsid w:val="000F7CD5"/>
    <w:rsid w:val="000F7D25"/>
    <w:rsid w:val="000F7DD6"/>
    <w:rsid w:val="001002E0"/>
    <w:rsid w:val="001004EC"/>
    <w:rsid w:val="0010054A"/>
    <w:rsid w:val="00100B37"/>
    <w:rsid w:val="00100BE1"/>
    <w:rsid w:val="00100EB5"/>
    <w:rsid w:val="00100F9D"/>
    <w:rsid w:val="00101235"/>
    <w:rsid w:val="0010140D"/>
    <w:rsid w:val="001017FC"/>
    <w:rsid w:val="00101B68"/>
    <w:rsid w:val="00101C09"/>
    <w:rsid w:val="0010210C"/>
    <w:rsid w:val="0010227C"/>
    <w:rsid w:val="00102435"/>
    <w:rsid w:val="001026FC"/>
    <w:rsid w:val="00102821"/>
    <w:rsid w:val="001036C7"/>
    <w:rsid w:val="0010406E"/>
    <w:rsid w:val="001040BB"/>
    <w:rsid w:val="00104250"/>
    <w:rsid w:val="0010475E"/>
    <w:rsid w:val="001047DF"/>
    <w:rsid w:val="00104DFD"/>
    <w:rsid w:val="00104F6E"/>
    <w:rsid w:val="00104FBF"/>
    <w:rsid w:val="001057FF"/>
    <w:rsid w:val="00105B04"/>
    <w:rsid w:val="00105E34"/>
    <w:rsid w:val="00106004"/>
    <w:rsid w:val="001063FC"/>
    <w:rsid w:val="00106491"/>
    <w:rsid w:val="001068B8"/>
    <w:rsid w:val="00106A3A"/>
    <w:rsid w:val="00107090"/>
    <w:rsid w:val="001071F0"/>
    <w:rsid w:val="00107866"/>
    <w:rsid w:val="00107A79"/>
    <w:rsid w:val="00107BC8"/>
    <w:rsid w:val="00110240"/>
    <w:rsid w:val="00110ABA"/>
    <w:rsid w:val="00110B36"/>
    <w:rsid w:val="00110CD9"/>
    <w:rsid w:val="00110DD8"/>
    <w:rsid w:val="0011107C"/>
    <w:rsid w:val="00111375"/>
    <w:rsid w:val="00111AEB"/>
    <w:rsid w:val="00112586"/>
    <w:rsid w:val="00112B28"/>
    <w:rsid w:val="00112B94"/>
    <w:rsid w:val="00112EF3"/>
    <w:rsid w:val="00113116"/>
    <w:rsid w:val="00113D8D"/>
    <w:rsid w:val="00113E0F"/>
    <w:rsid w:val="00114259"/>
    <w:rsid w:val="0011472A"/>
    <w:rsid w:val="00114FD6"/>
    <w:rsid w:val="001151B8"/>
    <w:rsid w:val="001157B3"/>
    <w:rsid w:val="00115A28"/>
    <w:rsid w:val="00115F2E"/>
    <w:rsid w:val="00116243"/>
    <w:rsid w:val="00116875"/>
    <w:rsid w:val="00116DF9"/>
    <w:rsid w:val="00116FD1"/>
    <w:rsid w:val="001173C2"/>
    <w:rsid w:val="001177E5"/>
    <w:rsid w:val="001179BC"/>
    <w:rsid w:val="00117DDF"/>
    <w:rsid w:val="00117F4B"/>
    <w:rsid w:val="0012007A"/>
    <w:rsid w:val="001206AE"/>
    <w:rsid w:val="001207CD"/>
    <w:rsid w:val="001208D6"/>
    <w:rsid w:val="00120C46"/>
    <w:rsid w:val="00120C48"/>
    <w:rsid w:val="00120E46"/>
    <w:rsid w:val="00120E64"/>
    <w:rsid w:val="00121943"/>
    <w:rsid w:val="00121D49"/>
    <w:rsid w:val="00121E6B"/>
    <w:rsid w:val="00122653"/>
    <w:rsid w:val="00122B71"/>
    <w:rsid w:val="00122CBC"/>
    <w:rsid w:val="00122E18"/>
    <w:rsid w:val="00123111"/>
    <w:rsid w:val="0012317C"/>
    <w:rsid w:val="0012330B"/>
    <w:rsid w:val="00123313"/>
    <w:rsid w:val="001234A0"/>
    <w:rsid w:val="00123884"/>
    <w:rsid w:val="00123FA4"/>
    <w:rsid w:val="00124805"/>
    <w:rsid w:val="00125244"/>
    <w:rsid w:val="0012542D"/>
    <w:rsid w:val="00125DCE"/>
    <w:rsid w:val="001260E8"/>
    <w:rsid w:val="001260F5"/>
    <w:rsid w:val="001264DC"/>
    <w:rsid w:val="001266C2"/>
    <w:rsid w:val="0012686A"/>
    <w:rsid w:val="00126C41"/>
    <w:rsid w:val="00126CF2"/>
    <w:rsid w:val="00127219"/>
    <w:rsid w:val="001276A0"/>
    <w:rsid w:val="00127B18"/>
    <w:rsid w:val="00127C9F"/>
    <w:rsid w:val="001302E7"/>
    <w:rsid w:val="00130429"/>
    <w:rsid w:val="00130579"/>
    <w:rsid w:val="00130581"/>
    <w:rsid w:val="00130793"/>
    <w:rsid w:val="00130F49"/>
    <w:rsid w:val="00130FAF"/>
    <w:rsid w:val="0013119F"/>
    <w:rsid w:val="00131940"/>
    <w:rsid w:val="00131C0D"/>
    <w:rsid w:val="00131D80"/>
    <w:rsid w:val="00131F39"/>
    <w:rsid w:val="00132451"/>
    <w:rsid w:val="00132B8D"/>
    <w:rsid w:val="00132BBA"/>
    <w:rsid w:val="00133018"/>
    <w:rsid w:val="001332A8"/>
    <w:rsid w:val="0013469E"/>
    <w:rsid w:val="00134864"/>
    <w:rsid w:val="00134B99"/>
    <w:rsid w:val="00134C7D"/>
    <w:rsid w:val="00134DC8"/>
    <w:rsid w:val="00134F8A"/>
    <w:rsid w:val="0013506E"/>
    <w:rsid w:val="001351EA"/>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0"/>
    <w:rsid w:val="00137F9E"/>
    <w:rsid w:val="001401AB"/>
    <w:rsid w:val="00140368"/>
    <w:rsid w:val="00140659"/>
    <w:rsid w:val="001406B3"/>
    <w:rsid w:val="00140896"/>
    <w:rsid w:val="001419B5"/>
    <w:rsid w:val="00141DA9"/>
    <w:rsid w:val="00141F3B"/>
    <w:rsid w:val="00142149"/>
    <w:rsid w:val="00142440"/>
    <w:rsid w:val="00142697"/>
    <w:rsid w:val="0014277A"/>
    <w:rsid w:val="00142853"/>
    <w:rsid w:val="00142CA6"/>
    <w:rsid w:val="001438A7"/>
    <w:rsid w:val="00143982"/>
    <w:rsid w:val="00144538"/>
    <w:rsid w:val="00144B48"/>
    <w:rsid w:val="00145D44"/>
    <w:rsid w:val="00147F99"/>
    <w:rsid w:val="001500A6"/>
    <w:rsid w:val="00150313"/>
    <w:rsid w:val="0015037A"/>
    <w:rsid w:val="001505D6"/>
    <w:rsid w:val="00150D66"/>
    <w:rsid w:val="00150D8C"/>
    <w:rsid w:val="00150FBC"/>
    <w:rsid w:val="00151000"/>
    <w:rsid w:val="0015151A"/>
    <w:rsid w:val="00151BAC"/>
    <w:rsid w:val="0015293A"/>
    <w:rsid w:val="0015298D"/>
    <w:rsid w:val="00152B1E"/>
    <w:rsid w:val="00152E77"/>
    <w:rsid w:val="00152F50"/>
    <w:rsid w:val="00153451"/>
    <w:rsid w:val="00154BE5"/>
    <w:rsid w:val="00154FE1"/>
    <w:rsid w:val="00155115"/>
    <w:rsid w:val="001557DD"/>
    <w:rsid w:val="00155F6B"/>
    <w:rsid w:val="00156118"/>
    <w:rsid w:val="00156938"/>
    <w:rsid w:val="00156A6E"/>
    <w:rsid w:val="00156BF8"/>
    <w:rsid w:val="00156EE6"/>
    <w:rsid w:val="00157287"/>
    <w:rsid w:val="0015728C"/>
    <w:rsid w:val="00157937"/>
    <w:rsid w:val="00160870"/>
    <w:rsid w:val="0016099F"/>
    <w:rsid w:val="00160A98"/>
    <w:rsid w:val="00160B84"/>
    <w:rsid w:val="00161150"/>
    <w:rsid w:val="00161A96"/>
    <w:rsid w:val="00161B3B"/>
    <w:rsid w:val="00161B56"/>
    <w:rsid w:val="00161EB5"/>
    <w:rsid w:val="001624E4"/>
    <w:rsid w:val="001632AF"/>
    <w:rsid w:val="00163B13"/>
    <w:rsid w:val="00163D73"/>
    <w:rsid w:val="00163EB3"/>
    <w:rsid w:val="0016432D"/>
    <w:rsid w:val="00164585"/>
    <w:rsid w:val="001650E4"/>
    <w:rsid w:val="00165D48"/>
    <w:rsid w:val="00166391"/>
    <w:rsid w:val="001668D7"/>
    <w:rsid w:val="00166DE3"/>
    <w:rsid w:val="00166F66"/>
    <w:rsid w:val="00167E0C"/>
    <w:rsid w:val="0017033E"/>
    <w:rsid w:val="001704F1"/>
    <w:rsid w:val="001709A5"/>
    <w:rsid w:val="00170DF8"/>
    <w:rsid w:val="00170EB3"/>
    <w:rsid w:val="001713E7"/>
    <w:rsid w:val="0017175C"/>
    <w:rsid w:val="00171A66"/>
    <w:rsid w:val="00172052"/>
    <w:rsid w:val="0017233A"/>
    <w:rsid w:val="001726B6"/>
    <w:rsid w:val="00172AAB"/>
    <w:rsid w:val="0017311E"/>
    <w:rsid w:val="00173137"/>
    <w:rsid w:val="00173184"/>
    <w:rsid w:val="00173BAE"/>
    <w:rsid w:val="00173FD3"/>
    <w:rsid w:val="0017520F"/>
    <w:rsid w:val="001753BC"/>
    <w:rsid w:val="00175C77"/>
    <w:rsid w:val="00175D81"/>
    <w:rsid w:val="00176671"/>
    <w:rsid w:val="001767C9"/>
    <w:rsid w:val="001768A6"/>
    <w:rsid w:val="00176DA2"/>
    <w:rsid w:val="00176F9A"/>
    <w:rsid w:val="0017725B"/>
    <w:rsid w:val="00177D82"/>
    <w:rsid w:val="001803D5"/>
    <w:rsid w:val="0018060A"/>
    <w:rsid w:val="001809A5"/>
    <w:rsid w:val="00180A3D"/>
    <w:rsid w:val="00180F69"/>
    <w:rsid w:val="0018166B"/>
    <w:rsid w:val="00181C12"/>
    <w:rsid w:val="0018235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0FFE"/>
    <w:rsid w:val="00191122"/>
    <w:rsid w:val="00191474"/>
    <w:rsid w:val="001914C5"/>
    <w:rsid w:val="001916EB"/>
    <w:rsid w:val="00191AEB"/>
    <w:rsid w:val="001924E6"/>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188"/>
    <w:rsid w:val="001973F3"/>
    <w:rsid w:val="0019774A"/>
    <w:rsid w:val="00197F42"/>
    <w:rsid w:val="001A065E"/>
    <w:rsid w:val="001A072C"/>
    <w:rsid w:val="001A08B1"/>
    <w:rsid w:val="001A1162"/>
    <w:rsid w:val="001A15F8"/>
    <w:rsid w:val="001A233E"/>
    <w:rsid w:val="001A2A9E"/>
    <w:rsid w:val="001A2F81"/>
    <w:rsid w:val="001A37EF"/>
    <w:rsid w:val="001A3E10"/>
    <w:rsid w:val="001A4062"/>
    <w:rsid w:val="001A42DF"/>
    <w:rsid w:val="001A4475"/>
    <w:rsid w:val="001A44D7"/>
    <w:rsid w:val="001A44DE"/>
    <w:rsid w:val="001A4573"/>
    <w:rsid w:val="001A47CB"/>
    <w:rsid w:val="001A4A24"/>
    <w:rsid w:val="001A4D0F"/>
    <w:rsid w:val="001A525B"/>
    <w:rsid w:val="001A5569"/>
    <w:rsid w:val="001A5D64"/>
    <w:rsid w:val="001A6203"/>
    <w:rsid w:val="001A62ED"/>
    <w:rsid w:val="001A641E"/>
    <w:rsid w:val="001A6FEA"/>
    <w:rsid w:val="001A76E7"/>
    <w:rsid w:val="001B02F4"/>
    <w:rsid w:val="001B0DF5"/>
    <w:rsid w:val="001B10BC"/>
    <w:rsid w:val="001B121A"/>
    <w:rsid w:val="001B1EAF"/>
    <w:rsid w:val="001B2D9F"/>
    <w:rsid w:val="001B3507"/>
    <w:rsid w:val="001B3980"/>
    <w:rsid w:val="001B3B9D"/>
    <w:rsid w:val="001B4842"/>
    <w:rsid w:val="001B5099"/>
    <w:rsid w:val="001B53D1"/>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389C"/>
    <w:rsid w:val="001C4050"/>
    <w:rsid w:val="001C48CB"/>
    <w:rsid w:val="001C50EB"/>
    <w:rsid w:val="001C63B2"/>
    <w:rsid w:val="001C6660"/>
    <w:rsid w:val="001C67E8"/>
    <w:rsid w:val="001C6DF1"/>
    <w:rsid w:val="001C70B5"/>
    <w:rsid w:val="001C7391"/>
    <w:rsid w:val="001C73F2"/>
    <w:rsid w:val="001D002D"/>
    <w:rsid w:val="001D0B6B"/>
    <w:rsid w:val="001D136D"/>
    <w:rsid w:val="001D14C2"/>
    <w:rsid w:val="001D15B1"/>
    <w:rsid w:val="001D17E9"/>
    <w:rsid w:val="001D1C47"/>
    <w:rsid w:val="001D2247"/>
    <w:rsid w:val="001D2254"/>
    <w:rsid w:val="001D2339"/>
    <w:rsid w:val="001D2352"/>
    <w:rsid w:val="001D2FC4"/>
    <w:rsid w:val="001D3075"/>
    <w:rsid w:val="001D3856"/>
    <w:rsid w:val="001D3DA9"/>
    <w:rsid w:val="001D4076"/>
    <w:rsid w:val="001D49B2"/>
    <w:rsid w:val="001D4A79"/>
    <w:rsid w:val="001D4C46"/>
    <w:rsid w:val="001D4DD4"/>
    <w:rsid w:val="001D52D5"/>
    <w:rsid w:val="001D531D"/>
    <w:rsid w:val="001D544D"/>
    <w:rsid w:val="001D5454"/>
    <w:rsid w:val="001D5E4D"/>
    <w:rsid w:val="001D5EED"/>
    <w:rsid w:val="001D66C4"/>
    <w:rsid w:val="001D68D4"/>
    <w:rsid w:val="001D754B"/>
    <w:rsid w:val="001D7584"/>
    <w:rsid w:val="001D7CB7"/>
    <w:rsid w:val="001D7E37"/>
    <w:rsid w:val="001D7EF9"/>
    <w:rsid w:val="001E033A"/>
    <w:rsid w:val="001E0652"/>
    <w:rsid w:val="001E0D79"/>
    <w:rsid w:val="001E1483"/>
    <w:rsid w:val="001E1A12"/>
    <w:rsid w:val="001E1CF4"/>
    <w:rsid w:val="001E2095"/>
    <w:rsid w:val="001E2168"/>
    <w:rsid w:val="001E2202"/>
    <w:rsid w:val="001E27C7"/>
    <w:rsid w:val="001E2B25"/>
    <w:rsid w:val="001E2FDE"/>
    <w:rsid w:val="001E3502"/>
    <w:rsid w:val="001E3BF6"/>
    <w:rsid w:val="001E3D81"/>
    <w:rsid w:val="001E3DB1"/>
    <w:rsid w:val="001E4256"/>
    <w:rsid w:val="001E46BB"/>
    <w:rsid w:val="001E4A4B"/>
    <w:rsid w:val="001E4DF6"/>
    <w:rsid w:val="001E5665"/>
    <w:rsid w:val="001E5C68"/>
    <w:rsid w:val="001E5CB2"/>
    <w:rsid w:val="001E6535"/>
    <w:rsid w:val="001E668F"/>
    <w:rsid w:val="001E6977"/>
    <w:rsid w:val="001E6FF6"/>
    <w:rsid w:val="001F02D9"/>
    <w:rsid w:val="001F04B9"/>
    <w:rsid w:val="001F070D"/>
    <w:rsid w:val="001F0B8B"/>
    <w:rsid w:val="001F0F4A"/>
    <w:rsid w:val="001F126B"/>
    <w:rsid w:val="001F19E1"/>
    <w:rsid w:val="001F1C3D"/>
    <w:rsid w:val="001F2A1A"/>
    <w:rsid w:val="001F2B0D"/>
    <w:rsid w:val="001F3137"/>
    <w:rsid w:val="001F3598"/>
    <w:rsid w:val="001F3F67"/>
    <w:rsid w:val="001F452D"/>
    <w:rsid w:val="001F45AE"/>
    <w:rsid w:val="001F465B"/>
    <w:rsid w:val="001F4E98"/>
    <w:rsid w:val="001F5009"/>
    <w:rsid w:val="001F51E3"/>
    <w:rsid w:val="001F5804"/>
    <w:rsid w:val="001F5887"/>
    <w:rsid w:val="001F594D"/>
    <w:rsid w:val="001F5A62"/>
    <w:rsid w:val="001F5B3C"/>
    <w:rsid w:val="001F5BF6"/>
    <w:rsid w:val="001F5F1C"/>
    <w:rsid w:val="001F63DB"/>
    <w:rsid w:val="001F6F74"/>
    <w:rsid w:val="001F7238"/>
    <w:rsid w:val="001F73B0"/>
    <w:rsid w:val="001F74BB"/>
    <w:rsid w:val="001F7E61"/>
    <w:rsid w:val="001F7EA8"/>
    <w:rsid w:val="001F7EE5"/>
    <w:rsid w:val="001F7EF1"/>
    <w:rsid w:val="002002C9"/>
    <w:rsid w:val="00200AAE"/>
    <w:rsid w:val="00200B9C"/>
    <w:rsid w:val="00201755"/>
    <w:rsid w:val="00201C39"/>
    <w:rsid w:val="00201D21"/>
    <w:rsid w:val="00201F38"/>
    <w:rsid w:val="00201F48"/>
    <w:rsid w:val="00202086"/>
    <w:rsid w:val="0020211F"/>
    <w:rsid w:val="0020239F"/>
    <w:rsid w:val="0020248B"/>
    <w:rsid w:val="00202DCC"/>
    <w:rsid w:val="00203EFE"/>
    <w:rsid w:val="002044BB"/>
    <w:rsid w:val="002044E6"/>
    <w:rsid w:val="002047F2"/>
    <w:rsid w:val="00204A80"/>
    <w:rsid w:val="00205402"/>
    <w:rsid w:val="00206122"/>
    <w:rsid w:val="00206479"/>
    <w:rsid w:val="00206974"/>
    <w:rsid w:val="002071B7"/>
    <w:rsid w:val="00207631"/>
    <w:rsid w:val="00210280"/>
    <w:rsid w:val="002102B7"/>
    <w:rsid w:val="0021052C"/>
    <w:rsid w:val="00210601"/>
    <w:rsid w:val="00210D0F"/>
    <w:rsid w:val="00210FF9"/>
    <w:rsid w:val="0021135A"/>
    <w:rsid w:val="00211730"/>
    <w:rsid w:val="00211AD0"/>
    <w:rsid w:val="00211D78"/>
    <w:rsid w:val="002127CE"/>
    <w:rsid w:val="00212893"/>
    <w:rsid w:val="00212A1A"/>
    <w:rsid w:val="00212B54"/>
    <w:rsid w:val="00212C7F"/>
    <w:rsid w:val="00212EED"/>
    <w:rsid w:val="002137EF"/>
    <w:rsid w:val="00213C0D"/>
    <w:rsid w:val="00213FFE"/>
    <w:rsid w:val="0021449A"/>
    <w:rsid w:val="002146C3"/>
    <w:rsid w:val="00214A4B"/>
    <w:rsid w:val="00214BBA"/>
    <w:rsid w:val="00214D06"/>
    <w:rsid w:val="00214D5C"/>
    <w:rsid w:val="0021562F"/>
    <w:rsid w:val="00215777"/>
    <w:rsid w:val="0021594E"/>
    <w:rsid w:val="00215C6F"/>
    <w:rsid w:val="00216365"/>
    <w:rsid w:val="002163F0"/>
    <w:rsid w:val="0021642C"/>
    <w:rsid w:val="002165BF"/>
    <w:rsid w:val="00216C4C"/>
    <w:rsid w:val="00216C98"/>
    <w:rsid w:val="00217AD4"/>
    <w:rsid w:val="00217F97"/>
    <w:rsid w:val="002200E6"/>
    <w:rsid w:val="00220685"/>
    <w:rsid w:val="00220740"/>
    <w:rsid w:val="00220FDF"/>
    <w:rsid w:val="00221040"/>
    <w:rsid w:val="002216A3"/>
    <w:rsid w:val="00221805"/>
    <w:rsid w:val="002218F1"/>
    <w:rsid w:val="00221D70"/>
    <w:rsid w:val="00221F8F"/>
    <w:rsid w:val="002228EF"/>
    <w:rsid w:val="00222A05"/>
    <w:rsid w:val="002231D8"/>
    <w:rsid w:val="00223338"/>
    <w:rsid w:val="002238E4"/>
    <w:rsid w:val="00223BAB"/>
    <w:rsid w:val="00223F1F"/>
    <w:rsid w:val="00224090"/>
    <w:rsid w:val="002240A0"/>
    <w:rsid w:val="00224171"/>
    <w:rsid w:val="00224257"/>
    <w:rsid w:val="002242DC"/>
    <w:rsid w:val="002243E4"/>
    <w:rsid w:val="00224436"/>
    <w:rsid w:val="002244E0"/>
    <w:rsid w:val="0022493E"/>
    <w:rsid w:val="00224C4F"/>
    <w:rsid w:val="00224C72"/>
    <w:rsid w:val="00224F98"/>
    <w:rsid w:val="0022534D"/>
    <w:rsid w:val="002256E3"/>
    <w:rsid w:val="002256F9"/>
    <w:rsid w:val="00225E15"/>
    <w:rsid w:val="0022634F"/>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DB4"/>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2EF4"/>
    <w:rsid w:val="002431CB"/>
    <w:rsid w:val="0024389E"/>
    <w:rsid w:val="00243A53"/>
    <w:rsid w:val="00243C57"/>
    <w:rsid w:val="00243D19"/>
    <w:rsid w:val="00243F63"/>
    <w:rsid w:val="0024407C"/>
    <w:rsid w:val="002442E4"/>
    <w:rsid w:val="00244364"/>
    <w:rsid w:val="002447FD"/>
    <w:rsid w:val="00244EB9"/>
    <w:rsid w:val="00245611"/>
    <w:rsid w:val="00245984"/>
    <w:rsid w:val="00246139"/>
    <w:rsid w:val="002463D5"/>
    <w:rsid w:val="00246FAA"/>
    <w:rsid w:val="00247502"/>
    <w:rsid w:val="00247E80"/>
    <w:rsid w:val="0025027D"/>
    <w:rsid w:val="00250670"/>
    <w:rsid w:val="00250731"/>
    <w:rsid w:val="002509D7"/>
    <w:rsid w:val="00250ADD"/>
    <w:rsid w:val="00251076"/>
    <w:rsid w:val="0025187A"/>
    <w:rsid w:val="00251888"/>
    <w:rsid w:val="002528CE"/>
    <w:rsid w:val="0025312D"/>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8D7"/>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AD1"/>
    <w:rsid w:val="00263B94"/>
    <w:rsid w:val="00263C55"/>
    <w:rsid w:val="00263FD8"/>
    <w:rsid w:val="0026405F"/>
    <w:rsid w:val="00264B0C"/>
    <w:rsid w:val="00264DA7"/>
    <w:rsid w:val="00265001"/>
    <w:rsid w:val="00265544"/>
    <w:rsid w:val="002655EB"/>
    <w:rsid w:val="00266677"/>
    <w:rsid w:val="00266699"/>
    <w:rsid w:val="00266C3E"/>
    <w:rsid w:val="00266C74"/>
    <w:rsid w:val="00266FCA"/>
    <w:rsid w:val="002673C0"/>
    <w:rsid w:val="0026784B"/>
    <w:rsid w:val="00267A7C"/>
    <w:rsid w:val="00267CAC"/>
    <w:rsid w:val="00267E01"/>
    <w:rsid w:val="0027007F"/>
    <w:rsid w:val="002718B3"/>
    <w:rsid w:val="00271ED4"/>
    <w:rsid w:val="0027236E"/>
    <w:rsid w:val="00272904"/>
    <w:rsid w:val="00272949"/>
    <w:rsid w:val="00272B17"/>
    <w:rsid w:val="00272C4D"/>
    <w:rsid w:val="00272E8F"/>
    <w:rsid w:val="00273564"/>
    <w:rsid w:val="0027359E"/>
    <w:rsid w:val="00273645"/>
    <w:rsid w:val="0027444E"/>
    <w:rsid w:val="0027463F"/>
    <w:rsid w:val="00274970"/>
    <w:rsid w:val="002749F7"/>
    <w:rsid w:val="00274B39"/>
    <w:rsid w:val="00274BC4"/>
    <w:rsid w:val="00275471"/>
    <w:rsid w:val="00275899"/>
    <w:rsid w:val="00275F57"/>
    <w:rsid w:val="002763CA"/>
    <w:rsid w:val="0027690C"/>
    <w:rsid w:val="0027716C"/>
    <w:rsid w:val="002773C5"/>
    <w:rsid w:val="0027749B"/>
    <w:rsid w:val="00277742"/>
    <w:rsid w:val="0027789B"/>
    <w:rsid w:val="00277F0B"/>
    <w:rsid w:val="00277FCC"/>
    <w:rsid w:val="0028015F"/>
    <w:rsid w:val="0028017C"/>
    <w:rsid w:val="002810BD"/>
    <w:rsid w:val="0028145C"/>
    <w:rsid w:val="002816F4"/>
    <w:rsid w:val="00281AEA"/>
    <w:rsid w:val="0028233D"/>
    <w:rsid w:val="00282582"/>
    <w:rsid w:val="00283175"/>
    <w:rsid w:val="002833D4"/>
    <w:rsid w:val="0028372A"/>
    <w:rsid w:val="0028375E"/>
    <w:rsid w:val="00283E2B"/>
    <w:rsid w:val="00283EF2"/>
    <w:rsid w:val="00284086"/>
    <w:rsid w:val="002845DC"/>
    <w:rsid w:val="002847D7"/>
    <w:rsid w:val="0028499F"/>
    <w:rsid w:val="00285B1A"/>
    <w:rsid w:val="00285B85"/>
    <w:rsid w:val="00286157"/>
    <w:rsid w:val="00286368"/>
    <w:rsid w:val="0028643A"/>
    <w:rsid w:val="002866F7"/>
    <w:rsid w:val="00286B41"/>
    <w:rsid w:val="002877DE"/>
    <w:rsid w:val="002877E5"/>
    <w:rsid w:val="00287B4B"/>
    <w:rsid w:val="00287E10"/>
    <w:rsid w:val="0029007E"/>
    <w:rsid w:val="00290439"/>
    <w:rsid w:val="002909E4"/>
    <w:rsid w:val="00290A7B"/>
    <w:rsid w:val="00290CDB"/>
    <w:rsid w:val="00290E14"/>
    <w:rsid w:val="00291360"/>
    <w:rsid w:val="0029170C"/>
    <w:rsid w:val="00291792"/>
    <w:rsid w:val="00291B4A"/>
    <w:rsid w:val="00291BAA"/>
    <w:rsid w:val="00292071"/>
    <w:rsid w:val="002921E8"/>
    <w:rsid w:val="002927B8"/>
    <w:rsid w:val="0029313E"/>
    <w:rsid w:val="00293168"/>
    <w:rsid w:val="002937DA"/>
    <w:rsid w:val="00293B62"/>
    <w:rsid w:val="0029437E"/>
    <w:rsid w:val="00294DB6"/>
    <w:rsid w:val="00294E31"/>
    <w:rsid w:val="00294FCD"/>
    <w:rsid w:val="00295699"/>
    <w:rsid w:val="00295785"/>
    <w:rsid w:val="002957CC"/>
    <w:rsid w:val="002965A2"/>
    <w:rsid w:val="002966DE"/>
    <w:rsid w:val="00296FC9"/>
    <w:rsid w:val="002976B0"/>
    <w:rsid w:val="00297B67"/>
    <w:rsid w:val="00297F28"/>
    <w:rsid w:val="002A02D7"/>
    <w:rsid w:val="002A09FE"/>
    <w:rsid w:val="002A0EFA"/>
    <w:rsid w:val="002A12AF"/>
    <w:rsid w:val="002A1398"/>
    <w:rsid w:val="002A1427"/>
    <w:rsid w:val="002A1545"/>
    <w:rsid w:val="002A17F1"/>
    <w:rsid w:val="002A1B79"/>
    <w:rsid w:val="002A1BB2"/>
    <w:rsid w:val="002A2214"/>
    <w:rsid w:val="002A2465"/>
    <w:rsid w:val="002A24E3"/>
    <w:rsid w:val="002A2667"/>
    <w:rsid w:val="002A26C9"/>
    <w:rsid w:val="002A279B"/>
    <w:rsid w:val="002A28BE"/>
    <w:rsid w:val="002A3165"/>
    <w:rsid w:val="002A3EB9"/>
    <w:rsid w:val="002A49B8"/>
    <w:rsid w:val="002A4B0A"/>
    <w:rsid w:val="002A56AC"/>
    <w:rsid w:val="002A5F9F"/>
    <w:rsid w:val="002A6151"/>
    <w:rsid w:val="002A6757"/>
    <w:rsid w:val="002A6819"/>
    <w:rsid w:val="002A68FD"/>
    <w:rsid w:val="002A6BDC"/>
    <w:rsid w:val="002A6DC7"/>
    <w:rsid w:val="002A7615"/>
    <w:rsid w:val="002A787D"/>
    <w:rsid w:val="002A7917"/>
    <w:rsid w:val="002A7B2A"/>
    <w:rsid w:val="002A7BAA"/>
    <w:rsid w:val="002B0652"/>
    <w:rsid w:val="002B0821"/>
    <w:rsid w:val="002B1238"/>
    <w:rsid w:val="002B1A0A"/>
    <w:rsid w:val="002B252C"/>
    <w:rsid w:val="002B26B2"/>
    <w:rsid w:val="002B2952"/>
    <w:rsid w:val="002B2BDA"/>
    <w:rsid w:val="002B360F"/>
    <w:rsid w:val="002B37B0"/>
    <w:rsid w:val="002B386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B7D01"/>
    <w:rsid w:val="002B7D42"/>
    <w:rsid w:val="002C0691"/>
    <w:rsid w:val="002C0A54"/>
    <w:rsid w:val="002C0A77"/>
    <w:rsid w:val="002C10A0"/>
    <w:rsid w:val="002C10CF"/>
    <w:rsid w:val="002C125B"/>
    <w:rsid w:val="002C1A87"/>
    <w:rsid w:val="002C1BB5"/>
    <w:rsid w:val="002C1C0F"/>
    <w:rsid w:val="002C202E"/>
    <w:rsid w:val="002C2272"/>
    <w:rsid w:val="002C257F"/>
    <w:rsid w:val="002C2844"/>
    <w:rsid w:val="002C285B"/>
    <w:rsid w:val="002C29C8"/>
    <w:rsid w:val="002C2AD7"/>
    <w:rsid w:val="002C38E6"/>
    <w:rsid w:val="002C3ECF"/>
    <w:rsid w:val="002C421A"/>
    <w:rsid w:val="002C4408"/>
    <w:rsid w:val="002C45D4"/>
    <w:rsid w:val="002C4DA3"/>
    <w:rsid w:val="002C4E23"/>
    <w:rsid w:val="002C57D1"/>
    <w:rsid w:val="002C5AE9"/>
    <w:rsid w:val="002C5D71"/>
    <w:rsid w:val="002C5E79"/>
    <w:rsid w:val="002C5FFD"/>
    <w:rsid w:val="002C60C0"/>
    <w:rsid w:val="002C60E0"/>
    <w:rsid w:val="002C6372"/>
    <w:rsid w:val="002C6955"/>
    <w:rsid w:val="002C6957"/>
    <w:rsid w:val="002C73A6"/>
    <w:rsid w:val="002C7EC5"/>
    <w:rsid w:val="002C7F9E"/>
    <w:rsid w:val="002D02B8"/>
    <w:rsid w:val="002D041C"/>
    <w:rsid w:val="002D0447"/>
    <w:rsid w:val="002D18EB"/>
    <w:rsid w:val="002D1F03"/>
    <w:rsid w:val="002D1FF2"/>
    <w:rsid w:val="002D2317"/>
    <w:rsid w:val="002D2949"/>
    <w:rsid w:val="002D36A3"/>
    <w:rsid w:val="002D37A4"/>
    <w:rsid w:val="002D389A"/>
    <w:rsid w:val="002D3D8A"/>
    <w:rsid w:val="002D4AEB"/>
    <w:rsid w:val="002D4B45"/>
    <w:rsid w:val="002D4DBA"/>
    <w:rsid w:val="002D4E04"/>
    <w:rsid w:val="002D4EFB"/>
    <w:rsid w:val="002D5110"/>
    <w:rsid w:val="002D5798"/>
    <w:rsid w:val="002D58F6"/>
    <w:rsid w:val="002D58FE"/>
    <w:rsid w:val="002D5B36"/>
    <w:rsid w:val="002D5BF6"/>
    <w:rsid w:val="002D5EAC"/>
    <w:rsid w:val="002D6201"/>
    <w:rsid w:val="002D646C"/>
    <w:rsid w:val="002D6816"/>
    <w:rsid w:val="002D698B"/>
    <w:rsid w:val="002D6A38"/>
    <w:rsid w:val="002D6C1C"/>
    <w:rsid w:val="002D73A3"/>
    <w:rsid w:val="002D785B"/>
    <w:rsid w:val="002D7CDE"/>
    <w:rsid w:val="002E01F6"/>
    <w:rsid w:val="002E028E"/>
    <w:rsid w:val="002E05CE"/>
    <w:rsid w:val="002E0620"/>
    <w:rsid w:val="002E0959"/>
    <w:rsid w:val="002E0B44"/>
    <w:rsid w:val="002E10C8"/>
    <w:rsid w:val="002E1531"/>
    <w:rsid w:val="002E1777"/>
    <w:rsid w:val="002E19E3"/>
    <w:rsid w:val="002E1E2D"/>
    <w:rsid w:val="002E1EDF"/>
    <w:rsid w:val="002E2A0D"/>
    <w:rsid w:val="002E2A5A"/>
    <w:rsid w:val="002E2E73"/>
    <w:rsid w:val="002E3478"/>
    <w:rsid w:val="002E3531"/>
    <w:rsid w:val="002E36F1"/>
    <w:rsid w:val="002E3C3E"/>
    <w:rsid w:val="002E3D01"/>
    <w:rsid w:val="002E4C91"/>
    <w:rsid w:val="002E5070"/>
    <w:rsid w:val="002E53B5"/>
    <w:rsid w:val="002E64C4"/>
    <w:rsid w:val="002E67F7"/>
    <w:rsid w:val="002E689D"/>
    <w:rsid w:val="002E69CA"/>
    <w:rsid w:val="002E69FA"/>
    <w:rsid w:val="002E6AAB"/>
    <w:rsid w:val="002E6B47"/>
    <w:rsid w:val="002E778E"/>
    <w:rsid w:val="002E7F60"/>
    <w:rsid w:val="002E7FD1"/>
    <w:rsid w:val="002F0A92"/>
    <w:rsid w:val="002F0D8B"/>
    <w:rsid w:val="002F0FC7"/>
    <w:rsid w:val="002F1052"/>
    <w:rsid w:val="002F191E"/>
    <w:rsid w:val="002F210A"/>
    <w:rsid w:val="002F24EE"/>
    <w:rsid w:val="002F26F8"/>
    <w:rsid w:val="002F281C"/>
    <w:rsid w:val="002F28AC"/>
    <w:rsid w:val="002F2A66"/>
    <w:rsid w:val="002F2B27"/>
    <w:rsid w:val="002F2C76"/>
    <w:rsid w:val="002F2EE0"/>
    <w:rsid w:val="002F32DC"/>
    <w:rsid w:val="002F39EC"/>
    <w:rsid w:val="002F3A42"/>
    <w:rsid w:val="002F3BE4"/>
    <w:rsid w:val="002F3D8A"/>
    <w:rsid w:val="002F3EA5"/>
    <w:rsid w:val="002F41DF"/>
    <w:rsid w:val="002F4401"/>
    <w:rsid w:val="002F44A8"/>
    <w:rsid w:val="002F472C"/>
    <w:rsid w:val="002F51E4"/>
    <w:rsid w:val="002F53C2"/>
    <w:rsid w:val="002F5BDC"/>
    <w:rsid w:val="002F6608"/>
    <w:rsid w:val="002F671C"/>
    <w:rsid w:val="002F6FFD"/>
    <w:rsid w:val="002F7093"/>
    <w:rsid w:val="002F70ED"/>
    <w:rsid w:val="002F7336"/>
    <w:rsid w:val="002F74AE"/>
    <w:rsid w:val="002F761E"/>
    <w:rsid w:val="002F7EED"/>
    <w:rsid w:val="00300F1F"/>
    <w:rsid w:val="00301B56"/>
    <w:rsid w:val="00301CF9"/>
    <w:rsid w:val="00302269"/>
    <w:rsid w:val="003023B9"/>
    <w:rsid w:val="00302EBF"/>
    <w:rsid w:val="00302FC3"/>
    <w:rsid w:val="0030331A"/>
    <w:rsid w:val="00303B27"/>
    <w:rsid w:val="003047C1"/>
    <w:rsid w:val="003047DA"/>
    <w:rsid w:val="00304F90"/>
    <w:rsid w:val="0030519D"/>
    <w:rsid w:val="00305202"/>
    <w:rsid w:val="00305384"/>
    <w:rsid w:val="0030654A"/>
    <w:rsid w:val="00306DE2"/>
    <w:rsid w:val="00307897"/>
    <w:rsid w:val="003078F5"/>
    <w:rsid w:val="0030794C"/>
    <w:rsid w:val="00307B84"/>
    <w:rsid w:val="00310554"/>
    <w:rsid w:val="00310935"/>
    <w:rsid w:val="003114CC"/>
    <w:rsid w:val="003118F4"/>
    <w:rsid w:val="00311B0D"/>
    <w:rsid w:val="00311CA4"/>
    <w:rsid w:val="00311E13"/>
    <w:rsid w:val="003120EB"/>
    <w:rsid w:val="00312408"/>
    <w:rsid w:val="0031277E"/>
    <w:rsid w:val="003128B9"/>
    <w:rsid w:val="00312983"/>
    <w:rsid w:val="00312BB4"/>
    <w:rsid w:val="00315052"/>
    <w:rsid w:val="00315D53"/>
    <w:rsid w:val="0031601F"/>
    <w:rsid w:val="00316192"/>
    <w:rsid w:val="00316C13"/>
    <w:rsid w:val="00316D68"/>
    <w:rsid w:val="00316DD2"/>
    <w:rsid w:val="00316F2B"/>
    <w:rsid w:val="00317369"/>
    <w:rsid w:val="00317FE7"/>
    <w:rsid w:val="0032059A"/>
    <w:rsid w:val="00320623"/>
    <w:rsid w:val="003208F4"/>
    <w:rsid w:val="00320B2E"/>
    <w:rsid w:val="00320DCB"/>
    <w:rsid w:val="00320F0B"/>
    <w:rsid w:val="00321A82"/>
    <w:rsid w:val="00321F31"/>
    <w:rsid w:val="00322530"/>
    <w:rsid w:val="00322B0A"/>
    <w:rsid w:val="003231E2"/>
    <w:rsid w:val="003232A3"/>
    <w:rsid w:val="0032346B"/>
    <w:rsid w:val="00323822"/>
    <w:rsid w:val="003239A9"/>
    <w:rsid w:val="00323C37"/>
    <w:rsid w:val="00323F4B"/>
    <w:rsid w:val="003244C0"/>
    <w:rsid w:val="00324521"/>
    <w:rsid w:val="00324B5F"/>
    <w:rsid w:val="00324BF1"/>
    <w:rsid w:val="003252F9"/>
    <w:rsid w:val="0032542A"/>
    <w:rsid w:val="0032555B"/>
    <w:rsid w:val="0032564E"/>
    <w:rsid w:val="00325B57"/>
    <w:rsid w:val="003265BF"/>
    <w:rsid w:val="00326F30"/>
    <w:rsid w:val="00330292"/>
    <w:rsid w:val="003306B9"/>
    <w:rsid w:val="0033076F"/>
    <w:rsid w:val="003307B0"/>
    <w:rsid w:val="0033093D"/>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8C"/>
    <w:rsid w:val="003370AB"/>
    <w:rsid w:val="0034007C"/>
    <w:rsid w:val="00340422"/>
    <w:rsid w:val="003404F4"/>
    <w:rsid w:val="00340544"/>
    <w:rsid w:val="00340B12"/>
    <w:rsid w:val="00340E0F"/>
    <w:rsid w:val="0034126E"/>
    <w:rsid w:val="003412C2"/>
    <w:rsid w:val="00341919"/>
    <w:rsid w:val="00341C68"/>
    <w:rsid w:val="00341E62"/>
    <w:rsid w:val="00342F83"/>
    <w:rsid w:val="00343150"/>
    <w:rsid w:val="003432C8"/>
    <w:rsid w:val="00343C7D"/>
    <w:rsid w:val="00344487"/>
    <w:rsid w:val="00344501"/>
    <w:rsid w:val="003446F1"/>
    <w:rsid w:val="003447A2"/>
    <w:rsid w:val="00344A93"/>
    <w:rsid w:val="00344C99"/>
    <w:rsid w:val="00344E0B"/>
    <w:rsid w:val="0034513D"/>
    <w:rsid w:val="00345204"/>
    <w:rsid w:val="00345A7B"/>
    <w:rsid w:val="00346526"/>
    <w:rsid w:val="00346645"/>
    <w:rsid w:val="00346CB1"/>
    <w:rsid w:val="0034712C"/>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052"/>
    <w:rsid w:val="0035318F"/>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2F3"/>
    <w:rsid w:val="00356CA8"/>
    <w:rsid w:val="003570D7"/>
    <w:rsid w:val="003572E1"/>
    <w:rsid w:val="00357395"/>
    <w:rsid w:val="00357AA5"/>
    <w:rsid w:val="00357DE8"/>
    <w:rsid w:val="00357E63"/>
    <w:rsid w:val="00360B83"/>
    <w:rsid w:val="00360E0E"/>
    <w:rsid w:val="00360E9D"/>
    <w:rsid w:val="00361088"/>
    <w:rsid w:val="0036157B"/>
    <w:rsid w:val="003616D4"/>
    <w:rsid w:val="003617BE"/>
    <w:rsid w:val="00361866"/>
    <w:rsid w:val="00361B59"/>
    <w:rsid w:val="00361D0C"/>
    <w:rsid w:val="00361E60"/>
    <w:rsid w:val="003629CC"/>
    <w:rsid w:val="00363120"/>
    <w:rsid w:val="00363A7F"/>
    <w:rsid w:val="00363C8E"/>
    <w:rsid w:val="00363C93"/>
    <w:rsid w:val="00363CC3"/>
    <w:rsid w:val="00363E71"/>
    <w:rsid w:val="0036411B"/>
    <w:rsid w:val="0036488E"/>
    <w:rsid w:val="00364C72"/>
    <w:rsid w:val="00365068"/>
    <w:rsid w:val="0036591D"/>
    <w:rsid w:val="00365BF5"/>
    <w:rsid w:val="00365CD9"/>
    <w:rsid w:val="00365DB1"/>
    <w:rsid w:val="003662BD"/>
    <w:rsid w:val="00366434"/>
    <w:rsid w:val="00366C3C"/>
    <w:rsid w:val="00366DD5"/>
    <w:rsid w:val="00366DDA"/>
    <w:rsid w:val="00367CB2"/>
    <w:rsid w:val="00367FE5"/>
    <w:rsid w:val="0037010D"/>
    <w:rsid w:val="003705E3"/>
    <w:rsid w:val="00370C3F"/>
    <w:rsid w:val="00370EC6"/>
    <w:rsid w:val="003719FC"/>
    <w:rsid w:val="00371D5D"/>
    <w:rsid w:val="00372067"/>
    <w:rsid w:val="0037207C"/>
    <w:rsid w:val="00372505"/>
    <w:rsid w:val="0037296C"/>
    <w:rsid w:val="003729D8"/>
    <w:rsid w:val="00373657"/>
    <w:rsid w:val="00373938"/>
    <w:rsid w:val="00373FF3"/>
    <w:rsid w:val="00374500"/>
    <w:rsid w:val="00374617"/>
    <w:rsid w:val="0037467A"/>
    <w:rsid w:val="00374FBD"/>
    <w:rsid w:val="003752CF"/>
    <w:rsid w:val="00375480"/>
    <w:rsid w:val="00375601"/>
    <w:rsid w:val="003757DC"/>
    <w:rsid w:val="0037671A"/>
    <w:rsid w:val="00376891"/>
    <w:rsid w:val="00376B47"/>
    <w:rsid w:val="003776AE"/>
    <w:rsid w:val="00377E30"/>
    <w:rsid w:val="0038096F"/>
    <w:rsid w:val="003810A8"/>
    <w:rsid w:val="003816FB"/>
    <w:rsid w:val="0038181D"/>
    <w:rsid w:val="00381DA9"/>
    <w:rsid w:val="00381E02"/>
    <w:rsid w:val="003823C7"/>
    <w:rsid w:val="003828AA"/>
    <w:rsid w:val="003829E6"/>
    <w:rsid w:val="00382B00"/>
    <w:rsid w:val="00382B5E"/>
    <w:rsid w:val="00382C06"/>
    <w:rsid w:val="00382E80"/>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311"/>
    <w:rsid w:val="003854EA"/>
    <w:rsid w:val="003854EE"/>
    <w:rsid w:val="0038597D"/>
    <w:rsid w:val="00386365"/>
    <w:rsid w:val="00386AB5"/>
    <w:rsid w:val="0038728A"/>
    <w:rsid w:val="00387B61"/>
    <w:rsid w:val="00387B7E"/>
    <w:rsid w:val="00390EA1"/>
    <w:rsid w:val="00391B3B"/>
    <w:rsid w:val="00391BBB"/>
    <w:rsid w:val="00392367"/>
    <w:rsid w:val="003923A6"/>
    <w:rsid w:val="003924A2"/>
    <w:rsid w:val="00392A0E"/>
    <w:rsid w:val="00392ACD"/>
    <w:rsid w:val="00392CAB"/>
    <w:rsid w:val="003930B9"/>
    <w:rsid w:val="0039355E"/>
    <w:rsid w:val="003937F0"/>
    <w:rsid w:val="00393A51"/>
    <w:rsid w:val="00393DA5"/>
    <w:rsid w:val="00393F05"/>
    <w:rsid w:val="00393F8A"/>
    <w:rsid w:val="00393FB3"/>
    <w:rsid w:val="0039406B"/>
    <w:rsid w:val="003941C3"/>
    <w:rsid w:val="00394359"/>
    <w:rsid w:val="003946EA"/>
    <w:rsid w:val="00394863"/>
    <w:rsid w:val="00394971"/>
    <w:rsid w:val="00394BC3"/>
    <w:rsid w:val="0039503E"/>
    <w:rsid w:val="003952F4"/>
    <w:rsid w:val="00395AEF"/>
    <w:rsid w:val="00397252"/>
    <w:rsid w:val="003A014F"/>
    <w:rsid w:val="003A054C"/>
    <w:rsid w:val="003A06D9"/>
    <w:rsid w:val="003A0825"/>
    <w:rsid w:val="003A0BE3"/>
    <w:rsid w:val="003A0C8C"/>
    <w:rsid w:val="003A0F7A"/>
    <w:rsid w:val="003A138F"/>
    <w:rsid w:val="003A15F3"/>
    <w:rsid w:val="003A166E"/>
    <w:rsid w:val="003A1C0E"/>
    <w:rsid w:val="003A1D19"/>
    <w:rsid w:val="003A1F1C"/>
    <w:rsid w:val="003A25EB"/>
    <w:rsid w:val="003A26D2"/>
    <w:rsid w:val="003A28D4"/>
    <w:rsid w:val="003A375B"/>
    <w:rsid w:val="003A37AE"/>
    <w:rsid w:val="003A3BFE"/>
    <w:rsid w:val="003A407B"/>
    <w:rsid w:val="003A42B5"/>
    <w:rsid w:val="003A4309"/>
    <w:rsid w:val="003A4332"/>
    <w:rsid w:val="003A43E2"/>
    <w:rsid w:val="003A4440"/>
    <w:rsid w:val="003A4C01"/>
    <w:rsid w:val="003A4E37"/>
    <w:rsid w:val="003A4FEB"/>
    <w:rsid w:val="003A56AC"/>
    <w:rsid w:val="003A59A1"/>
    <w:rsid w:val="003A5C0D"/>
    <w:rsid w:val="003A6C78"/>
    <w:rsid w:val="003A6EAE"/>
    <w:rsid w:val="003A6F49"/>
    <w:rsid w:val="003A7D8F"/>
    <w:rsid w:val="003B06CF"/>
    <w:rsid w:val="003B0E23"/>
    <w:rsid w:val="003B1518"/>
    <w:rsid w:val="003B161B"/>
    <w:rsid w:val="003B1790"/>
    <w:rsid w:val="003B1E5D"/>
    <w:rsid w:val="003B1E7D"/>
    <w:rsid w:val="003B2745"/>
    <w:rsid w:val="003B3173"/>
    <w:rsid w:val="003B31D4"/>
    <w:rsid w:val="003B3EC2"/>
    <w:rsid w:val="003B404E"/>
    <w:rsid w:val="003B4199"/>
    <w:rsid w:val="003B476D"/>
    <w:rsid w:val="003B4B3D"/>
    <w:rsid w:val="003B4C2B"/>
    <w:rsid w:val="003B4DC9"/>
    <w:rsid w:val="003B5119"/>
    <w:rsid w:val="003B5347"/>
    <w:rsid w:val="003B5447"/>
    <w:rsid w:val="003B5942"/>
    <w:rsid w:val="003B5B37"/>
    <w:rsid w:val="003B6079"/>
    <w:rsid w:val="003B648E"/>
    <w:rsid w:val="003B659A"/>
    <w:rsid w:val="003B6C2E"/>
    <w:rsid w:val="003B6C7D"/>
    <w:rsid w:val="003B6E5F"/>
    <w:rsid w:val="003B6E86"/>
    <w:rsid w:val="003B70EC"/>
    <w:rsid w:val="003B74C2"/>
    <w:rsid w:val="003B7562"/>
    <w:rsid w:val="003C0129"/>
    <w:rsid w:val="003C02B4"/>
    <w:rsid w:val="003C0DDD"/>
    <w:rsid w:val="003C109F"/>
    <w:rsid w:val="003C2103"/>
    <w:rsid w:val="003C21D8"/>
    <w:rsid w:val="003C2218"/>
    <w:rsid w:val="003C3AB9"/>
    <w:rsid w:val="003C3D19"/>
    <w:rsid w:val="003C3FAF"/>
    <w:rsid w:val="003C4B65"/>
    <w:rsid w:val="003C51FC"/>
    <w:rsid w:val="003C522D"/>
    <w:rsid w:val="003C5BB2"/>
    <w:rsid w:val="003C5E99"/>
    <w:rsid w:val="003C5F16"/>
    <w:rsid w:val="003C613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1CD7"/>
    <w:rsid w:val="003D20AF"/>
    <w:rsid w:val="003D273F"/>
    <w:rsid w:val="003D2851"/>
    <w:rsid w:val="003D2867"/>
    <w:rsid w:val="003D2883"/>
    <w:rsid w:val="003D298B"/>
    <w:rsid w:val="003D2CCA"/>
    <w:rsid w:val="003D2DC4"/>
    <w:rsid w:val="003D2FE3"/>
    <w:rsid w:val="003D3318"/>
    <w:rsid w:val="003D3490"/>
    <w:rsid w:val="003D3782"/>
    <w:rsid w:val="003D3A89"/>
    <w:rsid w:val="003D48A2"/>
    <w:rsid w:val="003D55BC"/>
    <w:rsid w:val="003D5992"/>
    <w:rsid w:val="003D5A64"/>
    <w:rsid w:val="003D5C85"/>
    <w:rsid w:val="003D5CA8"/>
    <w:rsid w:val="003D5F43"/>
    <w:rsid w:val="003D6291"/>
    <w:rsid w:val="003D6CC0"/>
    <w:rsid w:val="003D6E1F"/>
    <w:rsid w:val="003D759D"/>
    <w:rsid w:val="003E0023"/>
    <w:rsid w:val="003E00AD"/>
    <w:rsid w:val="003E09B5"/>
    <w:rsid w:val="003E0FA3"/>
    <w:rsid w:val="003E126F"/>
    <w:rsid w:val="003E17D1"/>
    <w:rsid w:val="003E196C"/>
    <w:rsid w:val="003E2243"/>
    <w:rsid w:val="003E241A"/>
    <w:rsid w:val="003E28CE"/>
    <w:rsid w:val="003E2941"/>
    <w:rsid w:val="003E36B3"/>
    <w:rsid w:val="003E423A"/>
    <w:rsid w:val="003E466F"/>
    <w:rsid w:val="003E4FCA"/>
    <w:rsid w:val="003E50B1"/>
    <w:rsid w:val="003E50D2"/>
    <w:rsid w:val="003E5521"/>
    <w:rsid w:val="003E6602"/>
    <w:rsid w:val="003E6686"/>
    <w:rsid w:val="003E7731"/>
    <w:rsid w:val="003E7BD2"/>
    <w:rsid w:val="003E7DC3"/>
    <w:rsid w:val="003F060B"/>
    <w:rsid w:val="003F072D"/>
    <w:rsid w:val="003F0ADE"/>
    <w:rsid w:val="003F0EF6"/>
    <w:rsid w:val="003F1003"/>
    <w:rsid w:val="003F1122"/>
    <w:rsid w:val="003F1622"/>
    <w:rsid w:val="003F164A"/>
    <w:rsid w:val="003F1B4D"/>
    <w:rsid w:val="003F1DBE"/>
    <w:rsid w:val="003F2729"/>
    <w:rsid w:val="003F2B67"/>
    <w:rsid w:val="003F3174"/>
    <w:rsid w:val="003F3CBF"/>
    <w:rsid w:val="003F4D82"/>
    <w:rsid w:val="003F5222"/>
    <w:rsid w:val="003F5526"/>
    <w:rsid w:val="003F57BF"/>
    <w:rsid w:val="003F596B"/>
    <w:rsid w:val="003F5BC7"/>
    <w:rsid w:val="003F5D54"/>
    <w:rsid w:val="003F601A"/>
    <w:rsid w:val="003F756B"/>
    <w:rsid w:val="0040006F"/>
    <w:rsid w:val="00400562"/>
    <w:rsid w:val="00400E7D"/>
    <w:rsid w:val="00401A74"/>
    <w:rsid w:val="00401C1D"/>
    <w:rsid w:val="00401C4F"/>
    <w:rsid w:val="00401EEC"/>
    <w:rsid w:val="00402063"/>
    <w:rsid w:val="004021A5"/>
    <w:rsid w:val="0040236D"/>
    <w:rsid w:val="004023D2"/>
    <w:rsid w:val="00402623"/>
    <w:rsid w:val="00402652"/>
    <w:rsid w:val="0040274C"/>
    <w:rsid w:val="004027E1"/>
    <w:rsid w:val="004029EB"/>
    <w:rsid w:val="00403A05"/>
    <w:rsid w:val="00403F46"/>
    <w:rsid w:val="004049C2"/>
    <w:rsid w:val="00404B96"/>
    <w:rsid w:val="00404D22"/>
    <w:rsid w:val="00404EFB"/>
    <w:rsid w:val="0040597C"/>
    <w:rsid w:val="00405BB3"/>
    <w:rsid w:val="0040633A"/>
    <w:rsid w:val="004064B9"/>
    <w:rsid w:val="00406C19"/>
    <w:rsid w:val="0040722F"/>
    <w:rsid w:val="00407E92"/>
    <w:rsid w:val="004106EB"/>
    <w:rsid w:val="00410BE8"/>
    <w:rsid w:val="00410D50"/>
    <w:rsid w:val="00411340"/>
    <w:rsid w:val="004114FC"/>
    <w:rsid w:val="00411AA4"/>
    <w:rsid w:val="00411DFF"/>
    <w:rsid w:val="00411E50"/>
    <w:rsid w:val="0041279A"/>
    <w:rsid w:val="00412B83"/>
    <w:rsid w:val="00412C22"/>
    <w:rsid w:val="00413169"/>
    <w:rsid w:val="004137AA"/>
    <w:rsid w:val="00413C6D"/>
    <w:rsid w:val="00414424"/>
    <w:rsid w:val="0041475A"/>
    <w:rsid w:val="00414A03"/>
    <w:rsid w:val="00414C57"/>
    <w:rsid w:val="00414CC2"/>
    <w:rsid w:val="00415209"/>
    <w:rsid w:val="00415524"/>
    <w:rsid w:val="0041564D"/>
    <w:rsid w:val="00415679"/>
    <w:rsid w:val="00415A3A"/>
    <w:rsid w:val="004162D7"/>
    <w:rsid w:val="0041645B"/>
    <w:rsid w:val="00416680"/>
    <w:rsid w:val="00416850"/>
    <w:rsid w:val="00416B8C"/>
    <w:rsid w:val="004178B0"/>
    <w:rsid w:val="00417D07"/>
    <w:rsid w:val="004202C9"/>
    <w:rsid w:val="00420B20"/>
    <w:rsid w:val="00421205"/>
    <w:rsid w:val="004213A5"/>
    <w:rsid w:val="004216F4"/>
    <w:rsid w:val="00421A03"/>
    <w:rsid w:val="00421BC7"/>
    <w:rsid w:val="00422484"/>
    <w:rsid w:val="004230C0"/>
    <w:rsid w:val="004234CE"/>
    <w:rsid w:val="00423A3B"/>
    <w:rsid w:val="00423B25"/>
    <w:rsid w:val="00423F76"/>
    <w:rsid w:val="004243DB"/>
    <w:rsid w:val="0042444B"/>
    <w:rsid w:val="00424BAA"/>
    <w:rsid w:val="00424C1F"/>
    <w:rsid w:val="00424E43"/>
    <w:rsid w:val="0042517D"/>
    <w:rsid w:val="00425464"/>
    <w:rsid w:val="004254A7"/>
    <w:rsid w:val="00425BEF"/>
    <w:rsid w:val="0042645E"/>
    <w:rsid w:val="0042658E"/>
    <w:rsid w:val="00426986"/>
    <w:rsid w:val="00426E32"/>
    <w:rsid w:val="00426F28"/>
    <w:rsid w:val="00426FAA"/>
    <w:rsid w:val="00427333"/>
    <w:rsid w:val="004273F4"/>
    <w:rsid w:val="00427917"/>
    <w:rsid w:val="0042792F"/>
    <w:rsid w:val="004279E5"/>
    <w:rsid w:val="00427C2F"/>
    <w:rsid w:val="004300E6"/>
    <w:rsid w:val="0043043A"/>
    <w:rsid w:val="004306D3"/>
    <w:rsid w:val="0043104D"/>
    <w:rsid w:val="00431CFF"/>
    <w:rsid w:val="00431E19"/>
    <w:rsid w:val="00432413"/>
    <w:rsid w:val="0043299C"/>
    <w:rsid w:val="004329F7"/>
    <w:rsid w:val="00432DEA"/>
    <w:rsid w:val="00432F33"/>
    <w:rsid w:val="00433A32"/>
    <w:rsid w:val="00433E7B"/>
    <w:rsid w:val="0043409F"/>
    <w:rsid w:val="004350D3"/>
    <w:rsid w:val="00435549"/>
    <w:rsid w:val="0043554C"/>
    <w:rsid w:val="00435561"/>
    <w:rsid w:val="00435794"/>
    <w:rsid w:val="004363E1"/>
    <w:rsid w:val="00436588"/>
    <w:rsid w:val="00436837"/>
    <w:rsid w:val="00436A93"/>
    <w:rsid w:val="00436B55"/>
    <w:rsid w:val="00436BD4"/>
    <w:rsid w:val="00436F7D"/>
    <w:rsid w:val="0043709D"/>
    <w:rsid w:val="00437240"/>
    <w:rsid w:val="0043752F"/>
    <w:rsid w:val="00437850"/>
    <w:rsid w:val="00437A1B"/>
    <w:rsid w:val="00437AB0"/>
    <w:rsid w:val="00437DF1"/>
    <w:rsid w:val="00440423"/>
    <w:rsid w:val="00440CB3"/>
    <w:rsid w:val="004415E0"/>
    <w:rsid w:val="004416BC"/>
    <w:rsid w:val="00441ECD"/>
    <w:rsid w:val="00442189"/>
    <w:rsid w:val="0044219F"/>
    <w:rsid w:val="004426CC"/>
    <w:rsid w:val="00442B2D"/>
    <w:rsid w:val="00442F9C"/>
    <w:rsid w:val="0044329B"/>
    <w:rsid w:val="004439A0"/>
    <w:rsid w:val="00443AF5"/>
    <w:rsid w:val="00443B55"/>
    <w:rsid w:val="00443FB7"/>
    <w:rsid w:val="00444139"/>
    <w:rsid w:val="004441E0"/>
    <w:rsid w:val="00444598"/>
    <w:rsid w:val="00444E72"/>
    <w:rsid w:val="00444F89"/>
    <w:rsid w:val="00445294"/>
    <w:rsid w:val="004453A3"/>
    <w:rsid w:val="004454EE"/>
    <w:rsid w:val="004459B1"/>
    <w:rsid w:val="00445CB5"/>
    <w:rsid w:val="00445D71"/>
    <w:rsid w:val="004466B6"/>
    <w:rsid w:val="0044670A"/>
    <w:rsid w:val="004468C1"/>
    <w:rsid w:val="004469C2"/>
    <w:rsid w:val="00446AAD"/>
    <w:rsid w:val="00447467"/>
    <w:rsid w:val="00447C12"/>
    <w:rsid w:val="00447FD2"/>
    <w:rsid w:val="0045009F"/>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181"/>
    <w:rsid w:val="004558CE"/>
    <w:rsid w:val="00456373"/>
    <w:rsid w:val="004563D4"/>
    <w:rsid w:val="00456474"/>
    <w:rsid w:val="00456DA5"/>
    <w:rsid w:val="00456FAA"/>
    <w:rsid w:val="00457338"/>
    <w:rsid w:val="004575CF"/>
    <w:rsid w:val="0045765B"/>
    <w:rsid w:val="004579BB"/>
    <w:rsid w:val="00457E17"/>
    <w:rsid w:val="004600BF"/>
    <w:rsid w:val="00460CCA"/>
    <w:rsid w:val="00460FD1"/>
    <w:rsid w:val="00461505"/>
    <w:rsid w:val="0046159C"/>
    <w:rsid w:val="004617FD"/>
    <w:rsid w:val="004618C3"/>
    <w:rsid w:val="004619E5"/>
    <w:rsid w:val="00461C8E"/>
    <w:rsid w:val="00461D47"/>
    <w:rsid w:val="00462132"/>
    <w:rsid w:val="0046273F"/>
    <w:rsid w:val="00462CA7"/>
    <w:rsid w:val="00462ED7"/>
    <w:rsid w:val="00463B57"/>
    <w:rsid w:val="00463E05"/>
    <w:rsid w:val="0046418F"/>
    <w:rsid w:val="00464222"/>
    <w:rsid w:val="0046463D"/>
    <w:rsid w:val="00464760"/>
    <w:rsid w:val="004647B7"/>
    <w:rsid w:val="00464A38"/>
    <w:rsid w:val="004650FF"/>
    <w:rsid w:val="0046530E"/>
    <w:rsid w:val="00465B18"/>
    <w:rsid w:val="00465E52"/>
    <w:rsid w:val="0046613E"/>
    <w:rsid w:val="004670CC"/>
    <w:rsid w:val="00467A07"/>
    <w:rsid w:val="00467A35"/>
    <w:rsid w:val="00467B26"/>
    <w:rsid w:val="00470547"/>
    <w:rsid w:val="00470928"/>
    <w:rsid w:val="00470CF5"/>
    <w:rsid w:val="0047192B"/>
    <w:rsid w:val="00472064"/>
    <w:rsid w:val="00472485"/>
    <w:rsid w:val="0047290C"/>
    <w:rsid w:val="00472BB2"/>
    <w:rsid w:val="0047340C"/>
    <w:rsid w:val="004738D5"/>
    <w:rsid w:val="00473A24"/>
    <w:rsid w:val="00473C0A"/>
    <w:rsid w:val="00473C7B"/>
    <w:rsid w:val="00473F1A"/>
    <w:rsid w:val="00474496"/>
    <w:rsid w:val="004744D0"/>
    <w:rsid w:val="0047460F"/>
    <w:rsid w:val="00474B11"/>
    <w:rsid w:val="00474C37"/>
    <w:rsid w:val="00474E10"/>
    <w:rsid w:val="00474E44"/>
    <w:rsid w:val="0047558E"/>
    <w:rsid w:val="00475605"/>
    <w:rsid w:val="00475FD9"/>
    <w:rsid w:val="004762B0"/>
    <w:rsid w:val="004765EE"/>
    <w:rsid w:val="00476F72"/>
    <w:rsid w:val="004770FC"/>
    <w:rsid w:val="00477568"/>
    <w:rsid w:val="00477CD7"/>
    <w:rsid w:val="00477F9D"/>
    <w:rsid w:val="00480047"/>
    <w:rsid w:val="004805BB"/>
    <w:rsid w:val="00480727"/>
    <w:rsid w:val="00480FAB"/>
    <w:rsid w:val="0048119B"/>
    <w:rsid w:val="00481463"/>
    <w:rsid w:val="00481AFA"/>
    <w:rsid w:val="00481E1B"/>
    <w:rsid w:val="00481F94"/>
    <w:rsid w:val="00482188"/>
    <w:rsid w:val="004825FC"/>
    <w:rsid w:val="0048297E"/>
    <w:rsid w:val="004830C6"/>
    <w:rsid w:val="00483F5C"/>
    <w:rsid w:val="00483FCA"/>
    <w:rsid w:val="004844AB"/>
    <w:rsid w:val="004847B1"/>
    <w:rsid w:val="00484AF4"/>
    <w:rsid w:val="00484F99"/>
    <w:rsid w:val="004850A4"/>
    <w:rsid w:val="00485693"/>
    <w:rsid w:val="00485811"/>
    <w:rsid w:val="00485AAE"/>
    <w:rsid w:val="00486832"/>
    <w:rsid w:val="00486A86"/>
    <w:rsid w:val="00486C29"/>
    <w:rsid w:val="004871F1"/>
    <w:rsid w:val="004871FD"/>
    <w:rsid w:val="00487422"/>
    <w:rsid w:val="00487544"/>
    <w:rsid w:val="004876BC"/>
    <w:rsid w:val="00487EE6"/>
    <w:rsid w:val="0049041A"/>
    <w:rsid w:val="00490747"/>
    <w:rsid w:val="004907AE"/>
    <w:rsid w:val="00490D5A"/>
    <w:rsid w:val="00491319"/>
    <w:rsid w:val="004916C9"/>
    <w:rsid w:val="0049171B"/>
    <w:rsid w:val="00491745"/>
    <w:rsid w:val="0049357F"/>
    <w:rsid w:val="00493ACA"/>
    <w:rsid w:val="004947DC"/>
    <w:rsid w:val="00494A48"/>
    <w:rsid w:val="00494DCE"/>
    <w:rsid w:val="00494F50"/>
    <w:rsid w:val="00495A61"/>
    <w:rsid w:val="00495B72"/>
    <w:rsid w:val="00495C75"/>
    <w:rsid w:val="00495CAE"/>
    <w:rsid w:val="004962ED"/>
    <w:rsid w:val="00496575"/>
    <w:rsid w:val="004965FA"/>
    <w:rsid w:val="00496948"/>
    <w:rsid w:val="00497FC5"/>
    <w:rsid w:val="004A02FB"/>
    <w:rsid w:val="004A0B19"/>
    <w:rsid w:val="004A0B9D"/>
    <w:rsid w:val="004A1219"/>
    <w:rsid w:val="004A1519"/>
    <w:rsid w:val="004A24FA"/>
    <w:rsid w:val="004A2572"/>
    <w:rsid w:val="004A2689"/>
    <w:rsid w:val="004A281B"/>
    <w:rsid w:val="004A299E"/>
    <w:rsid w:val="004A2BB1"/>
    <w:rsid w:val="004A2CDA"/>
    <w:rsid w:val="004A2E81"/>
    <w:rsid w:val="004A3AF0"/>
    <w:rsid w:val="004A3BA3"/>
    <w:rsid w:val="004A3D7F"/>
    <w:rsid w:val="004A3E84"/>
    <w:rsid w:val="004A3EEB"/>
    <w:rsid w:val="004A463F"/>
    <w:rsid w:val="004A48DE"/>
    <w:rsid w:val="004A490B"/>
    <w:rsid w:val="004A4C58"/>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1F4F"/>
    <w:rsid w:val="004B20E7"/>
    <w:rsid w:val="004B2857"/>
    <w:rsid w:val="004B287B"/>
    <w:rsid w:val="004B295B"/>
    <w:rsid w:val="004B2E70"/>
    <w:rsid w:val="004B3238"/>
    <w:rsid w:val="004B3396"/>
    <w:rsid w:val="004B3457"/>
    <w:rsid w:val="004B3B50"/>
    <w:rsid w:val="004B4106"/>
    <w:rsid w:val="004B43F2"/>
    <w:rsid w:val="004B45C1"/>
    <w:rsid w:val="004B4EEC"/>
    <w:rsid w:val="004B53BF"/>
    <w:rsid w:val="004B59DD"/>
    <w:rsid w:val="004B5BB8"/>
    <w:rsid w:val="004B6015"/>
    <w:rsid w:val="004B670E"/>
    <w:rsid w:val="004B71EC"/>
    <w:rsid w:val="004B75A0"/>
    <w:rsid w:val="004B75FD"/>
    <w:rsid w:val="004B7F4A"/>
    <w:rsid w:val="004B7FB1"/>
    <w:rsid w:val="004C07D3"/>
    <w:rsid w:val="004C0875"/>
    <w:rsid w:val="004C0CB4"/>
    <w:rsid w:val="004C139C"/>
    <w:rsid w:val="004C17F8"/>
    <w:rsid w:val="004C18E3"/>
    <w:rsid w:val="004C1987"/>
    <w:rsid w:val="004C19E1"/>
    <w:rsid w:val="004C1CAF"/>
    <w:rsid w:val="004C1ED3"/>
    <w:rsid w:val="004C1F2A"/>
    <w:rsid w:val="004C21C6"/>
    <w:rsid w:val="004C2A76"/>
    <w:rsid w:val="004C3202"/>
    <w:rsid w:val="004C32CB"/>
    <w:rsid w:val="004C333B"/>
    <w:rsid w:val="004C33D1"/>
    <w:rsid w:val="004C368B"/>
    <w:rsid w:val="004C3B45"/>
    <w:rsid w:val="004C4033"/>
    <w:rsid w:val="004C434B"/>
    <w:rsid w:val="004C443A"/>
    <w:rsid w:val="004C4F05"/>
    <w:rsid w:val="004C50B5"/>
    <w:rsid w:val="004C5231"/>
    <w:rsid w:val="004C5561"/>
    <w:rsid w:val="004C5A03"/>
    <w:rsid w:val="004C5F60"/>
    <w:rsid w:val="004C6750"/>
    <w:rsid w:val="004C6855"/>
    <w:rsid w:val="004C7443"/>
    <w:rsid w:val="004C773B"/>
    <w:rsid w:val="004C793C"/>
    <w:rsid w:val="004D042A"/>
    <w:rsid w:val="004D05CB"/>
    <w:rsid w:val="004D0B1E"/>
    <w:rsid w:val="004D0E7F"/>
    <w:rsid w:val="004D0F85"/>
    <w:rsid w:val="004D136B"/>
    <w:rsid w:val="004D1F3C"/>
    <w:rsid w:val="004D24AE"/>
    <w:rsid w:val="004D255B"/>
    <w:rsid w:val="004D2828"/>
    <w:rsid w:val="004D379E"/>
    <w:rsid w:val="004D3D95"/>
    <w:rsid w:val="004D3F22"/>
    <w:rsid w:val="004D3FC4"/>
    <w:rsid w:val="004D46A9"/>
    <w:rsid w:val="004D54E4"/>
    <w:rsid w:val="004D587C"/>
    <w:rsid w:val="004D5E28"/>
    <w:rsid w:val="004D625A"/>
    <w:rsid w:val="004D67D3"/>
    <w:rsid w:val="004D6CEB"/>
    <w:rsid w:val="004D6F43"/>
    <w:rsid w:val="004D71E3"/>
    <w:rsid w:val="004D78A7"/>
    <w:rsid w:val="004E0143"/>
    <w:rsid w:val="004E08EB"/>
    <w:rsid w:val="004E103D"/>
    <w:rsid w:val="004E184E"/>
    <w:rsid w:val="004E1885"/>
    <w:rsid w:val="004E1AC4"/>
    <w:rsid w:val="004E1E00"/>
    <w:rsid w:val="004E1EA9"/>
    <w:rsid w:val="004E1FC2"/>
    <w:rsid w:val="004E27DE"/>
    <w:rsid w:val="004E297E"/>
    <w:rsid w:val="004E29C1"/>
    <w:rsid w:val="004E2B3A"/>
    <w:rsid w:val="004E3B91"/>
    <w:rsid w:val="004E3F77"/>
    <w:rsid w:val="004E4153"/>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0A5"/>
    <w:rsid w:val="004F4660"/>
    <w:rsid w:val="004F479A"/>
    <w:rsid w:val="004F4AFC"/>
    <w:rsid w:val="004F504B"/>
    <w:rsid w:val="004F5203"/>
    <w:rsid w:val="004F62D9"/>
    <w:rsid w:val="004F73F0"/>
    <w:rsid w:val="004F740F"/>
    <w:rsid w:val="004F77AE"/>
    <w:rsid w:val="004F77ED"/>
    <w:rsid w:val="004F7C88"/>
    <w:rsid w:val="004F7DC3"/>
    <w:rsid w:val="004F7E7B"/>
    <w:rsid w:val="004F7F09"/>
    <w:rsid w:val="004F7FA6"/>
    <w:rsid w:val="00500B61"/>
    <w:rsid w:val="0050124A"/>
    <w:rsid w:val="00501407"/>
    <w:rsid w:val="0050175C"/>
    <w:rsid w:val="00501C3E"/>
    <w:rsid w:val="0050239C"/>
    <w:rsid w:val="0050242E"/>
    <w:rsid w:val="005028E8"/>
    <w:rsid w:val="00502A30"/>
    <w:rsid w:val="00502B03"/>
    <w:rsid w:val="005030C1"/>
    <w:rsid w:val="00503463"/>
    <w:rsid w:val="0050363F"/>
    <w:rsid w:val="00503780"/>
    <w:rsid w:val="00503BC7"/>
    <w:rsid w:val="00503C92"/>
    <w:rsid w:val="00504A85"/>
    <w:rsid w:val="00504B62"/>
    <w:rsid w:val="00504E95"/>
    <w:rsid w:val="0050520F"/>
    <w:rsid w:val="005053CA"/>
    <w:rsid w:val="005054B1"/>
    <w:rsid w:val="005058AA"/>
    <w:rsid w:val="00505944"/>
    <w:rsid w:val="00505DEB"/>
    <w:rsid w:val="00506271"/>
    <w:rsid w:val="00506829"/>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A12"/>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1A17"/>
    <w:rsid w:val="00521A76"/>
    <w:rsid w:val="005222F4"/>
    <w:rsid w:val="00522E96"/>
    <w:rsid w:val="00522F5D"/>
    <w:rsid w:val="00522FC4"/>
    <w:rsid w:val="0052313C"/>
    <w:rsid w:val="00523921"/>
    <w:rsid w:val="00523930"/>
    <w:rsid w:val="00523AC0"/>
    <w:rsid w:val="00523F31"/>
    <w:rsid w:val="0052447B"/>
    <w:rsid w:val="0052474B"/>
    <w:rsid w:val="00524DD2"/>
    <w:rsid w:val="005253E4"/>
    <w:rsid w:val="005255B6"/>
    <w:rsid w:val="00525998"/>
    <w:rsid w:val="005259A2"/>
    <w:rsid w:val="00525B41"/>
    <w:rsid w:val="00526146"/>
    <w:rsid w:val="005265FA"/>
    <w:rsid w:val="00526DD5"/>
    <w:rsid w:val="00526DE8"/>
    <w:rsid w:val="00527192"/>
    <w:rsid w:val="0052741F"/>
    <w:rsid w:val="00527889"/>
    <w:rsid w:val="00527B74"/>
    <w:rsid w:val="00527F06"/>
    <w:rsid w:val="005303A9"/>
    <w:rsid w:val="00530902"/>
    <w:rsid w:val="005311B7"/>
    <w:rsid w:val="00531AE7"/>
    <w:rsid w:val="005320F1"/>
    <w:rsid w:val="00532114"/>
    <w:rsid w:val="00532649"/>
    <w:rsid w:val="00532A6B"/>
    <w:rsid w:val="00532B08"/>
    <w:rsid w:val="00533069"/>
    <w:rsid w:val="0053319B"/>
    <w:rsid w:val="0053338C"/>
    <w:rsid w:val="005333F7"/>
    <w:rsid w:val="005338E2"/>
    <w:rsid w:val="00533A25"/>
    <w:rsid w:val="00533C75"/>
    <w:rsid w:val="00534DF3"/>
    <w:rsid w:val="0053708C"/>
    <w:rsid w:val="005372FB"/>
    <w:rsid w:val="00537596"/>
    <w:rsid w:val="00537A97"/>
    <w:rsid w:val="00537F5C"/>
    <w:rsid w:val="00540669"/>
    <w:rsid w:val="00540B08"/>
    <w:rsid w:val="00540B5F"/>
    <w:rsid w:val="00541811"/>
    <w:rsid w:val="00541B1F"/>
    <w:rsid w:val="00542374"/>
    <w:rsid w:val="0054257A"/>
    <w:rsid w:val="00542CB3"/>
    <w:rsid w:val="00542E12"/>
    <w:rsid w:val="005438F6"/>
    <w:rsid w:val="0054393E"/>
    <w:rsid w:val="0054424F"/>
    <w:rsid w:val="0054440F"/>
    <w:rsid w:val="005447C5"/>
    <w:rsid w:val="005449F5"/>
    <w:rsid w:val="00544A4B"/>
    <w:rsid w:val="00544EC4"/>
    <w:rsid w:val="0054567A"/>
    <w:rsid w:val="00545965"/>
    <w:rsid w:val="005462D9"/>
    <w:rsid w:val="00547440"/>
    <w:rsid w:val="0054775D"/>
    <w:rsid w:val="005500E1"/>
    <w:rsid w:val="0055036F"/>
    <w:rsid w:val="005503F8"/>
    <w:rsid w:val="005505E6"/>
    <w:rsid w:val="0055070B"/>
    <w:rsid w:val="00550AF9"/>
    <w:rsid w:val="00550D1D"/>
    <w:rsid w:val="00550EB1"/>
    <w:rsid w:val="005512C3"/>
    <w:rsid w:val="00551351"/>
    <w:rsid w:val="005518A3"/>
    <w:rsid w:val="00551A26"/>
    <w:rsid w:val="00551AAC"/>
    <w:rsid w:val="00551BFD"/>
    <w:rsid w:val="00551DD4"/>
    <w:rsid w:val="00551E17"/>
    <w:rsid w:val="00552212"/>
    <w:rsid w:val="00552304"/>
    <w:rsid w:val="005526FA"/>
    <w:rsid w:val="0055290E"/>
    <w:rsid w:val="00552E00"/>
    <w:rsid w:val="00552E09"/>
    <w:rsid w:val="00552EDE"/>
    <w:rsid w:val="00552F8E"/>
    <w:rsid w:val="005532A8"/>
    <w:rsid w:val="00554061"/>
    <w:rsid w:val="00554313"/>
    <w:rsid w:val="005549FE"/>
    <w:rsid w:val="00554F28"/>
    <w:rsid w:val="00555345"/>
    <w:rsid w:val="005555CE"/>
    <w:rsid w:val="005558D3"/>
    <w:rsid w:val="00555E2D"/>
    <w:rsid w:val="00555F5C"/>
    <w:rsid w:val="00556103"/>
    <w:rsid w:val="00556995"/>
    <w:rsid w:val="00556D08"/>
    <w:rsid w:val="00557639"/>
    <w:rsid w:val="0055776C"/>
    <w:rsid w:val="00557802"/>
    <w:rsid w:val="005579B2"/>
    <w:rsid w:val="005579DE"/>
    <w:rsid w:val="00557F66"/>
    <w:rsid w:val="005605E4"/>
    <w:rsid w:val="005606CC"/>
    <w:rsid w:val="0056081D"/>
    <w:rsid w:val="00560B1B"/>
    <w:rsid w:val="00560D87"/>
    <w:rsid w:val="00560ED4"/>
    <w:rsid w:val="00560F98"/>
    <w:rsid w:val="005610C5"/>
    <w:rsid w:val="005610EE"/>
    <w:rsid w:val="00561AB9"/>
    <w:rsid w:val="00561CF0"/>
    <w:rsid w:val="00561D8A"/>
    <w:rsid w:val="0056220F"/>
    <w:rsid w:val="00562A4D"/>
    <w:rsid w:val="00562AAD"/>
    <w:rsid w:val="00562CE4"/>
    <w:rsid w:val="005651DD"/>
    <w:rsid w:val="005659A9"/>
    <w:rsid w:val="005659B2"/>
    <w:rsid w:val="00565F71"/>
    <w:rsid w:val="00566093"/>
    <w:rsid w:val="005662AE"/>
    <w:rsid w:val="00566E56"/>
    <w:rsid w:val="00567092"/>
    <w:rsid w:val="0056727E"/>
    <w:rsid w:val="005672B3"/>
    <w:rsid w:val="00567B50"/>
    <w:rsid w:val="00567E75"/>
    <w:rsid w:val="00567F9E"/>
    <w:rsid w:val="005702BF"/>
    <w:rsid w:val="00570899"/>
    <w:rsid w:val="00570936"/>
    <w:rsid w:val="00570E1C"/>
    <w:rsid w:val="00571604"/>
    <w:rsid w:val="00571EE9"/>
    <w:rsid w:val="00572716"/>
    <w:rsid w:val="00572EC0"/>
    <w:rsid w:val="00572FDE"/>
    <w:rsid w:val="0057302A"/>
    <w:rsid w:val="005736BE"/>
    <w:rsid w:val="005737DE"/>
    <w:rsid w:val="0057383B"/>
    <w:rsid w:val="0057514E"/>
    <w:rsid w:val="00575512"/>
    <w:rsid w:val="00575604"/>
    <w:rsid w:val="005759B4"/>
    <w:rsid w:val="00575F39"/>
    <w:rsid w:val="00575FF1"/>
    <w:rsid w:val="00576243"/>
    <w:rsid w:val="0057767E"/>
    <w:rsid w:val="005777A1"/>
    <w:rsid w:val="00577C59"/>
    <w:rsid w:val="005805DF"/>
    <w:rsid w:val="00580E65"/>
    <w:rsid w:val="00580FAF"/>
    <w:rsid w:val="0058119B"/>
    <w:rsid w:val="00581571"/>
    <w:rsid w:val="00581814"/>
    <w:rsid w:val="00581821"/>
    <w:rsid w:val="0058190A"/>
    <w:rsid w:val="005819C8"/>
    <w:rsid w:val="0058228A"/>
    <w:rsid w:val="005827CA"/>
    <w:rsid w:val="00582B24"/>
    <w:rsid w:val="00582C6C"/>
    <w:rsid w:val="00582FC4"/>
    <w:rsid w:val="00583529"/>
    <w:rsid w:val="005836DD"/>
    <w:rsid w:val="00583A7A"/>
    <w:rsid w:val="00583B08"/>
    <w:rsid w:val="00583C3B"/>
    <w:rsid w:val="00583E63"/>
    <w:rsid w:val="00584131"/>
    <w:rsid w:val="0058445C"/>
    <w:rsid w:val="00584474"/>
    <w:rsid w:val="0058451B"/>
    <w:rsid w:val="00584880"/>
    <w:rsid w:val="005849F0"/>
    <w:rsid w:val="005852DA"/>
    <w:rsid w:val="00585E08"/>
    <w:rsid w:val="005865F6"/>
    <w:rsid w:val="005867AD"/>
    <w:rsid w:val="00586957"/>
    <w:rsid w:val="00586A8D"/>
    <w:rsid w:val="00586B61"/>
    <w:rsid w:val="00586D37"/>
    <w:rsid w:val="00587078"/>
    <w:rsid w:val="00587DB5"/>
    <w:rsid w:val="00587FCD"/>
    <w:rsid w:val="005904D7"/>
    <w:rsid w:val="005904ED"/>
    <w:rsid w:val="0059061D"/>
    <w:rsid w:val="005906E0"/>
    <w:rsid w:val="00590E8E"/>
    <w:rsid w:val="005912F6"/>
    <w:rsid w:val="00591307"/>
    <w:rsid w:val="005926BC"/>
    <w:rsid w:val="005926F8"/>
    <w:rsid w:val="00592DA5"/>
    <w:rsid w:val="00592E9F"/>
    <w:rsid w:val="005935F7"/>
    <w:rsid w:val="00593F02"/>
    <w:rsid w:val="0059424E"/>
    <w:rsid w:val="00594351"/>
    <w:rsid w:val="00594F6B"/>
    <w:rsid w:val="0059509F"/>
    <w:rsid w:val="0059521E"/>
    <w:rsid w:val="00595659"/>
    <w:rsid w:val="005958F7"/>
    <w:rsid w:val="005959FC"/>
    <w:rsid w:val="00595B17"/>
    <w:rsid w:val="00595C19"/>
    <w:rsid w:val="00595C3B"/>
    <w:rsid w:val="00595FC3"/>
    <w:rsid w:val="00596020"/>
    <w:rsid w:val="005962EB"/>
    <w:rsid w:val="0059633F"/>
    <w:rsid w:val="005966EF"/>
    <w:rsid w:val="00596E54"/>
    <w:rsid w:val="00597C91"/>
    <w:rsid w:val="00597D93"/>
    <w:rsid w:val="005A03DA"/>
    <w:rsid w:val="005A03F3"/>
    <w:rsid w:val="005A0A81"/>
    <w:rsid w:val="005A0EBE"/>
    <w:rsid w:val="005A1051"/>
    <w:rsid w:val="005A113D"/>
    <w:rsid w:val="005A11CD"/>
    <w:rsid w:val="005A176A"/>
    <w:rsid w:val="005A17BA"/>
    <w:rsid w:val="005A1A33"/>
    <w:rsid w:val="005A2A34"/>
    <w:rsid w:val="005A3516"/>
    <w:rsid w:val="005A3C0C"/>
    <w:rsid w:val="005A3F64"/>
    <w:rsid w:val="005A3FBE"/>
    <w:rsid w:val="005A4028"/>
    <w:rsid w:val="005A4856"/>
    <w:rsid w:val="005A515F"/>
    <w:rsid w:val="005A51F8"/>
    <w:rsid w:val="005A598D"/>
    <w:rsid w:val="005A5DC0"/>
    <w:rsid w:val="005A5F09"/>
    <w:rsid w:val="005A64C1"/>
    <w:rsid w:val="005A67EB"/>
    <w:rsid w:val="005A683E"/>
    <w:rsid w:val="005A6862"/>
    <w:rsid w:val="005A68B3"/>
    <w:rsid w:val="005A6A06"/>
    <w:rsid w:val="005A79F9"/>
    <w:rsid w:val="005A7BCA"/>
    <w:rsid w:val="005A7E51"/>
    <w:rsid w:val="005A7EA7"/>
    <w:rsid w:val="005B03D7"/>
    <w:rsid w:val="005B08E2"/>
    <w:rsid w:val="005B0914"/>
    <w:rsid w:val="005B09B3"/>
    <w:rsid w:val="005B0D95"/>
    <w:rsid w:val="005B1071"/>
    <w:rsid w:val="005B1189"/>
    <w:rsid w:val="005B12C1"/>
    <w:rsid w:val="005B12CC"/>
    <w:rsid w:val="005B1434"/>
    <w:rsid w:val="005B1A3B"/>
    <w:rsid w:val="005B1CA7"/>
    <w:rsid w:val="005B24E8"/>
    <w:rsid w:val="005B2601"/>
    <w:rsid w:val="005B28C8"/>
    <w:rsid w:val="005B2A43"/>
    <w:rsid w:val="005B2C42"/>
    <w:rsid w:val="005B3126"/>
    <w:rsid w:val="005B366A"/>
    <w:rsid w:val="005B3760"/>
    <w:rsid w:val="005B39E6"/>
    <w:rsid w:val="005B3CF4"/>
    <w:rsid w:val="005B3DF0"/>
    <w:rsid w:val="005B3E03"/>
    <w:rsid w:val="005B3F7E"/>
    <w:rsid w:val="005B4377"/>
    <w:rsid w:val="005B4F58"/>
    <w:rsid w:val="005B50BE"/>
    <w:rsid w:val="005B5EB3"/>
    <w:rsid w:val="005B5F1A"/>
    <w:rsid w:val="005B6F2F"/>
    <w:rsid w:val="005B719C"/>
    <w:rsid w:val="005B7316"/>
    <w:rsid w:val="005B7E31"/>
    <w:rsid w:val="005C0207"/>
    <w:rsid w:val="005C0CF4"/>
    <w:rsid w:val="005C0E75"/>
    <w:rsid w:val="005C11C0"/>
    <w:rsid w:val="005C13EF"/>
    <w:rsid w:val="005C184F"/>
    <w:rsid w:val="005C1EB7"/>
    <w:rsid w:val="005C217B"/>
    <w:rsid w:val="005C22CA"/>
    <w:rsid w:val="005C2452"/>
    <w:rsid w:val="005C290D"/>
    <w:rsid w:val="005C37D7"/>
    <w:rsid w:val="005C4D60"/>
    <w:rsid w:val="005C4DD7"/>
    <w:rsid w:val="005C4E7D"/>
    <w:rsid w:val="005C507D"/>
    <w:rsid w:val="005C561B"/>
    <w:rsid w:val="005C5745"/>
    <w:rsid w:val="005C57E8"/>
    <w:rsid w:val="005C587E"/>
    <w:rsid w:val="005C5B9E"/>
    <w:rsid w:val="005C603A"/>
    <w:rsid w:val="005C6097"/>
    <w:rsid w:val="005C6817"/>
    <w:rsid w:val="005C6ABA"/>
    <w:rsid w:val="005C6BD5"/>
    <w:rsid w:val="005C6C0F"/>
    <w:rsid w:val="005C711E"/>
    <w:rsid w:val="005C7334"/>
    <w:rsid w:val="005C7511"/>
    <w:rsid w:val="005C7C8E"/>
    <w:rsid w:val="005C7E99"/>
    <w:rsid w:val="005D08D5"/>
    <w:rsid w:val="005D0A16"/>
    <w:rsid w:val="005D19CB"/>
    <w:rsid w:val="005D1A6E"/>
    <w:rsid w:val="005D2153"/>
    <w:rsid w:val="005D2336"/>
    <w:rsid w:val="005D2625"/>
    <w:rsid w:val="005D26DE"/>
    <w:rsid w:val="005D2C41"/>
    <w:rsid w:val="005D3248"/>
    <w:rsid w:val="005D32DB"/>
    <w:rsid w:val="005D36F0"/>
    <w:rsid w:val="005D3E66"/>
    <w:rsid w:val="005D3EA7"/>
    <w:rsid w:val="005D42BB"/>
    <w:rsid w:val="005D4F7C"/>
    <w:rsid w:val="005D4F9B"/>
    <w:rsid w:val="005D5A6B"/>
    <w:rsid w:val="005D5A73"/>
    <w:rsid w:val="005D5AB7"/>
    <w:rsid w:val="005D5AD1"/>
    <w:rsid w:val="005D5FD4"/>
    <w:rsid w:val="005D683E"/>
    <w:rsid w:val="005D6B81"/>
    <w:rsid w:val="005D6CDA"/>
    <w:rsid w:val="005D6E01"/>
    <w:rsid w:val="005D7329"/>
    <w:rsid w:val="005D75FE"/>
    <w:rsid w:val="005D78EB"/>
    <w:rsid w:val="005D7988"/>
    <w:rsid w:val="005D7DC4"/>
    <w:rsid w:val="005E01A0"/>
    <w:rsid w:val="005E08F0"/>
    <w:rsid w:val="005E0B4E"/>
    <w:rsid w:val="005E0D6C"/>
    <w:rsid w:val="005E102F"/>
    <w:rsid w:val="005E181F"/>
    <w:rsid w:val="005E2314"/>
    <w:rsid w:val="005E238F"/>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6D7"/>
    <w:rsid w:val="005E670E"/>
    <w:rsid w:val="005E67A6"/>
    <w:rsid w:val="005E73A6"/>
    <w:rsid w:val="005E73E1"/>
    <w:rsid w:val="005E7FC0"/>
    <w:rsid w:val="005F0170"/>
    <w:rsid w:val="005F01CE"/>
    <w:rsid w:val="005F035F"/>
    <w:rsid w:val="005F05C7"/>
    <w:rsid w:val="005F06AE"/>
    <w:rsid w:val="005F0A3C"/>
    <w:rsid w:val="005F0B8E"/>
    <w:rsid w:val="005F0DC2"/>
    <w:rsid w:val="005F1293"/>
    <w:rsid w:val="005F1483"/>
    <w:rsid w:val="005F17B1"/>
    <w:rsid w:val="005F18FD"/>
    <w:rsid w:val="005F1CDF"/>
    <w:rsid w:val="005F1D24"/>
    <w:rsid w:val="005F1E55"/>
    <w:rsid w:val="005F23A8"/>
    <w:rsid w:val="005F344E"/>
    <w:rsid w:val="005F34FC"/>
    <w:rsid w:val="005F354C"/>
    <w:rsid w:val="005F36BF"/>
    <w:rsid w:val="005F3728"/>
    <w:rsid w:val="005F3772"/>
    <w:rsid w:val="005F37BB"/>
    <w:rsid w:val="005F388E"/>
    <w:rsid w:val="005F4978"/>
    <w:rsid w:val="005F50F5"/>
    <w:rsid w:val="005F5943"/>
    <w:rsid w:val="005F6528"/>
    <w:rsid w:val="005F6728"/>
    <w:rsid w:val="005F67D9"/>
    <w:rsid w:val="005F6B72"/>
    <w:rsid w:val="005F6F97"/>
    <w:rsid w:val="005F7AFA"/>
    <w:rsid w:val="005F7EF9"/>
    <w:rsid w:val="00600248"/>
    <w:rsid w:val="00600E4E"/>
    <w:rsid w:val="006011B3"/>
    <w:rsid w:val="00601B84"/>
    <w:rsid w:val="00601DC7"/>
    <w:rsid w:val="00602566"/>
    <w:rsid w:val="00602610"/>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5F7A"/>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88F"/>
    <w:rsid w:val="00621B2B"/>
    <w:rsid w:val="00621BF7"/>
    <w:rsid w:val="0062253B"/>
    <w:rsid w:val="006226AF"/>
    <w:rsid w:val="00622A90"/>
    <w:rsid w:val="00622D35"/>
    <w:rsid w:val="006231E9"/>
    <w:rsid w:val="00623659"/>
    <w:rsid w:val="0062387F"/>
    <w:rsid w:val="00623B93"/>
    <w:rsid w:val="006240C3"/>
    <w:rsid w:val="0062417E"/>
    <w:rsid w:val="006245D5"/>
    <w:rsid w:val="00624644"/>
    <w:rsid w:val="0062486C"/>
    <w:rsid w:val="00624AF6"/>
    <w:rsid w:val="00624BF3"/>
    <w:rsid w:val="00625036"/>
    <w:rsid w:val="00625301"/>
    <w:rsid w:val="00625993"/>
    <w:rsid w:val="00625B3E"/>
    <w:rsid w:val="0062615D"/>
    <w:rsid w:val="00626170"/>
    <w:rsid w:val="0062642D"/>
    <w:rsid w:val="00626AEB"/>
    <w:rsid w:val="00626CB6"/>
    <w:rsid w:val="00626DD9"/>
    <w:rsid w:val="00626E38"/>
    <w:rsid w:val="00627015"/>
    <w:rsid w:val="00627537"/>
    <w:rsid w:val="00627875"/>
    <w:rsid w:val="006302A8"/>
    <w:rsid w:val="00630463"/>
    <w:rsid w:val="006306E6"/>
    <w:rsid w:val="00630F00"/>
    <w:rsid w:val="00631EE6"/>
    <w:rsid w:val="006321FF"/>
    <w:rsid w:val="0063323B"/>
    <w:rsid w:val="00633E0E"/>
    <w:rsid w:val="00635819"/>
    <w:rsid w:val="006360A4"/>
    <w:rsid w:val="006360CB"/>
    <w:rsid w:val="006368AD"/>
    <w:rsid w:val="00636A90"/>
    <w:rsid w:val="006372B5"/>
    <w:rsid w:val="0063733B"/>
    <w:rsid w:val="0063776E"/>
    <w:rsid w:val="006402E0"/>
    <w:rsid w:val="006409BB"/>
    <w:rsid w:val="0064144C"/>
    <w:rsid w:val="00641530"/>
    <w:rsid w:val="006415DC"/>
    <w:rsid w:val="0064184C"/>
    <w:rsid w:val="00641DCB"/>
    <w:rsid w:val="00641E02"/>
    <w:rsid w:val="00642412"/>
    <w:rsid w:val="006425E4"/>
    <w:rsid w:val="00642DAB"/>
    <w:rsid w:val="00643005"/>
    <w:rsid w:val="006433AC"/>
    <w:rsid w:val="0064342B"/>
    <w:rsid w:val="00643506"/>
    <w:rsid w:val="00643794"/>
    <w:rsid w:val="00643802"/>
    <w:rsid w:val="00643955"/>
    <w:rsid w:val="00643E5B"/>
    <w:rsid w:val="00643EF2"/>
    <w:rsid w:val="006442F8"/>
    <w:rsid w:val="00644490"/>
    <w:rsid w:val="00644DFE"/>
    <w:rsid w:val="0064506F"/>
    <w:rsid w:val="0064578A"/>
    <w:rsid w:val="00645C2E"/>
    <w:rsid w:val="00645E07"/>
    <w:rsid w:val="006462CB"/>
    <w:rsid w:val="00646A89"/>
    <w:rsid w:val="006472AD"/>
    <w:rsid w:val="006473B6"/>
    <w:rsid w:val="006473D8"/>
    <w:rsid w:val="0064741D"/>
    <w:rsid w:val="00647533"/>
    <w:rsid w:val="0064772A"/>
    <w:rsid w:val="00647B6D"/>
    <w:rsid w:val="00647CDA"/>
    <w:rsid w:val="0065168B"/>
    <w:rsid w:val="00652191"/>
    <w:rsid w:val="006526AC"/>
    <w:rsid w:val="0065286A"/>
    <w:rsid w:val="0065295A"/>
    <w:rsid w:val="00652ABA"/>
    <w:rsid w:val="006533F2"/>
    <w:rsid w:val="00653CD3"/>
    <w:rsid w:val="00653D84"/>
    <w:rsid w:val="00654455"/>
    <w:rsid w:val="006545A3"/>
    <w:rsid w:val="0065462B"/>
    <w:rsid w:val="00654743"/>
    <w:rsid w:val="00654BE0"/>
    <w:rsid w:val="00654CC3"/>
    <w:rsid w:val="0065532C"/>
    <w:rsid w:val="00655791"/>
    <w:rsid w:val="006558A1"/>
    <w:rsid w:val="00655DE2"/>
    <w:rsid w:val="00656039"/>
    <w:rsid w:val="0065623C"/>
    <w:rsid w:val="0065699C"/>
    <w:rsid w:val="006569E3"/>
    <w:rsid w:val="00656CEE"/>
    <w:rsid w:val="0065705D"/>
    <w:rsid w:val="0065709A"/>
    <w:rsid w:val="0065732B"/>
    <w:rsid w:val="006577FE"/>
    <w:rsid w:val="00657CEF"/>
    <w:rsid w:val="00660084"/>
    <w:rsid w:val="0066099C"/>
    <w:rsid w:val="0066132D"/>
    <w:rsid w:val="00661DAF"/>
    <w:rsid w:val="00661E83"/>
    <w:rsid w:val="0066205B"/>
    <w:rsid w:val="00662169"/>
    <w:rsid w:val="006623F4"/>
    <w:rsid w:val="0066241B"/>
    <w:rsid w:val="00662514"/>
    <w:rsid w:val="0066273E"/>
    <w:rsid w:val="00662D61"/>
    <w:rsid w:val="00663104"/>
    <w:rsid w:val="0066323B"/>
    <w:rsid w:val="00663C3B"/>
    <w:rsid w:val="00663ECF"/>
    <w:rsid w:val="0066401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039"/>
    <w:rsid w:val="0067325C"/>
    <w:rsid w:val="006736A7"/>
    <w:rsid w:val="00673901"/>
    <w:rsid w:val="0067393B"/>
    <w:rsid w:val="00674101"/>
    <w:rsid w:val="00674767"/>
    <w:rsid w:val="00674E46"/>
    <w:rsid w:val="00674E55"/>
    <w:rsid w:val="00675336"/>
    <w:rsid w:val="0067548D"/>
    <w:rsid w:val="006756AC"/>
    <w:rsid w:val="006759ED"/>
    <w:rsid w:val="00675D73"/>
    <w:rsid w:val="00675F41"/>
    <w:rsid w:val="006762AD"/>
    <w:rsid w:val="006768A2"/>
    <w:rsid w:val="00676BEE"/>
    <w:rsid w:val="006770CE"/>
    <w:rsid w:val="0067781F"/>
    <w:rsid w:val="00677860"/>
    <w:rsid w:val="00680380"/>
    <w:rsid w:val="006807BA"/>
    <w:rsid w:val="00680EFF"/>
    <w:rsid w:val="00681BA0"/>
    <w:rsid w:val="00681C5B"/>
    <w:rsid w:val="00681EBD"/>
    <w:rsid w:val="00682470"/>
    <w:rsid w:val="006825D1"/>
    <w:rsid w:val="0068263B"/>
    <w:rsid w:val="00682FC4"/>
    <w:rsid w:val="006831E5"/>
    <w:rsid w:val="00683279"/>
    <w:rsid w:val="00683DFB"/>
    <w:rsid w:val="006842C6"/>
    <w:rsid w:val="00684495"/>
    <w:rsid w:val="006847DA"/>
    <w:rsid w:val="006859CA"/>
    <w:rsid w:val="006862C4"/>
    <w:rsid w:val="0068670F"/>
    <w:rsid w:val="00686E7A"/>
    <w:rsid w:val="00686FFE"/>
    <w:rsid w:val="006871C2"/>
    <w:rsid w:val="00687424"/>
    <w:rsid w:val="0068753C"/>
    <w:rsid w:val="0068764E"/>
    <w:rsid w:val="00687764"/>
    <w:rsid w:val="00687E78"/>
    <w:rsid w:val="00690671"/>
    <w:rsid w:val="00690729"/>
    <w:rsid w:val="00690815"/>
    <w:rsid w:val="006914C1"/>
    <w:rsid w:val="006920F0"/>
    <w:rsid w:val="00692AEF"/>
    <w:rsid w:val="00692CB3"/>
    <w:rsid w:val="006937B5"/>
    <w:rsid w:val="0069394F"/>
    <w:rsid w:val="00693B30"/>
    <w:rsid w:val="00693B7E"/>
    <w:rsid w:val="00694214"/>
    <w:rsid w:val="006942FD"/>
    <w:rsid w:val="00694980"/>
    <w:rsid w:val="00695244"/>
    <w:rsid w:val="00696471"/>
    <w:rsid w:val="006969F2"/>
    <w:rsid w:val="00696FEE"/>
    <w:rsid w:val="0069728A"/>
    <w:rsid w:val="00697602"/>
    <w:rsid w:val="00697796"/>
    <w:rsid w:val="006978A3"/>
    <w:rsid w:val="00697ECE"/>
    <w:rsid w:val="006A0497"/>
    <w:rsid w:val="006A0A37"/>
    <w:rsid w:val="006A0C6C"/>
    <w:rsid w:val="006A0D55"/>
    <w:rsid w:val="006A106A"/>
    <w:rsid w:val="006A1152"/>
    <w:rsid w:val="006A166F"/>
    <w:rsid w:val="006A1B42"/>
    <w:rsid w:val="006A217C"/>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05F"/>
    <w:rsid w:val="006A7BE4"/>
    <w:rsid w:val="006A7D4C"/>
    <w:rsid w:val="006B0596"/>
    <w:rsid w:val="006B09F8"/>
    <w:rsid w:val="006B0A72"/>
    <w:rsid w:val="006B14B2"/>
    <w:rsid w:val="006B17D2"/>
    <w:rsid w:val="006B1BB7"/>
    <w:rsid w:val="006B287C"/>
    <w:rsid w:val="006B2A79"/>
    <w:rsid w:val="006B2BEC"/>
    <w:rsid w:val="006B2C12"/>
    <w:rsid w:val="006B3631"/>
    <w:rsid w:val="006B43E4"/>
    <w:rsid w:val="006B4CF7"/>
    <w:rsid w:val="006B555E"/>
    <w:rsid w:val="006B5C23"/>
    <w:rsid w:val="006B5C45"/>
    <w:rsid w:val="006B5E86"/>
    <w:rsid w:val="006B5FAB"/>
    <w:rsid w:val="006B66DE"/>
    <w:rsid w:val="006B6918"/>
    <w:rsid w:val="006B692E"/>
    <w:rsid w:val="006B703F"/>
    <w:rsid w:val="006B70A4"/>
    <w:rsid w:val="006B72E3"/>
    <w:rsid w:val="006B7C65"/>
    <w:rsid w:val="006C0327"/>
    <w:rsid w:val="006C0FCF"/>
    <w:rsid w:val="006C1210"/>
    <w:rsid w:val="006C1289"/>
    <w:rsid w:val="006C1A10"/>
    <w:rsid w:val="006C1FF8"/>
    <w:rsid w:val="006C2543"/>
    <w:rsid w:val="006C25FF"/>
    <w:rsid w:val="006C26F4"/>
    <w:rsid w:val="006C2742"/>
    <w:rsid w:val="006C27D8"/>
    <w:rsid w:val="006C2ABE"/>
    <w:rsid w:val="006C2F14"/>
    <w:rsid w:val="006C3250"/>
    <w:rsid w:val="006C33A0"/>
    <w:rsid w:val="006C3934"/>
    <w:rsid w:val="006C3A4E"/>
    <w:rsid w:val="006C3F2A"/>
    <w:rsid w:val="006C3FA9"/>
    <w:rsid w:val="006C4117"/>
    <w:rsid w:val="006C418D"/>
    <w:rsid w:val="006C420A"/>
    <w:rsid w:val="006C4455"/>
    <w:rsid w:val="006C465A"/>
    <w:rsid w:val="006C4829"/>
    <w:rsid w:val="006C4A7B"/>
    <w:rsid w:val="006C4AE7"/>
    <w:rsid w:val="006C4E65"/>
    <w:rsid w:val="006C5AF8"/>
    <w:rsid w:val="006C5CD4"/>
    <w:rsid w:val="006C5D15"/>
    <w:rsid w:val="006C6376"/>
    <w:rsid w:val="006C6D8C"/>
    <w:rsid w:val="006C6E0B"/>
    <w:rsid w:val="006C7215"/>
    <w:rsid w:val="006C762B"/>
    <w:rsid w:val="006C798E"/>
    <w:rsid w:val="006D0175"/>
    <w:rsid w:val="006D0799"/>
    <w:rsid w:val="006D07AA"/>
    <w:rsid w:val="006D0C50"/>
    <w:rsid w:val="006D0FA7"/>
    <w:rsid w:val="006D287F"/>
    <w:rsid w:val="006D2BA1"/>
    <w:rsid w:val="006D30E8"/>
    <w:rsid w:val="006D3322"/>
    <w:rsid w:val="006D38CA"/>
    <w:rsid w:val="006D3D44"/>
    <w:rsid w:val="006D46A1"/>
    <w:rsid w:val="006D4805"/>
    <w:rsid w:val="006D4AFA"/>
    <w:rsid w:val="006D4C6D"/>
    <w:rsid w:val="006D4CE0"/>
    <w:rsid w:val="006D4F66"/>
    <w:rsid w:val="006D50B0"/>
    <w:rsid w:val="006D592F"/>
    <w:rsid w:val="006D59BA"/>
    <w:rsid w:val="006D5D48"/>
    <w:rsid w:val="006D5E34"/>
    <w:rsid w:val="006D5EE6"/>
    <w:rsid w:val="006D5F41"/>
    <w:rsid w:val="006D63AD"/>
    <w:rsid w:val="006D64D9"/>
    <w:rsid w:val="006D7AEC"/>
    <w:rsid w:val="006D7DDD"/>
    <w:rsid w:val="006E00F9"/>
    <w:rsid w:val="006E036E"/>
    <w:rsid w:val="006E05C5"/>
    <w:rsid w:val="006E069F"/>
    <w:rsid w:val="006E07E1"/>
    <w:rsid w:val="006E1272"/>
    <w:rsid w:val="006E1CDD"/>
    <w:rsid w:val="006E1DD6"/>
    <w:rsid w:val="006E2023"/>
    <w:rsid w:val="006E2101"/>
    <w:rsid w:val="006E2490"/>
    <w:rsid w:val="006E261C"/>
    <w:rsid w:val="006E347C"/>
    <w:rsid w:val="006E3A1C"/>
    <w:rsid w:val="006E4249"/>
    <w:rsid w:val="006E4380"/>
    <w:rsid w:val="006E438C"/>
    <w:rsid w:val="006E443E"/>
    <w:rsid w:val="006E4A5C"/>
    <w:rsid w:val="006E4A92"/>
    <w:rsid w:val="006E4DED"/>
    <w:rsid w:val="006E4E72"/>
    <w:rsid w:val="006E4E9A"/>
    <w:rsid w:val="006E5628"/>
    <w:rsid w:val="006E5A46"/>
    <w:rsid w:val="006E5BE3"/>
    <w:rsid w:val="006E5C92"/>
    <w:rsid w:val="006E5CE2"/>
    <w:rsid w:val="006E5F07"/>
    <w:rsid w:val="006E60B0"/>
    <w:rsid w:val="006E6F3B"/>
    <w:rsid w:val="006E7471"/>
    <w:rsid w:val="006E7C26"/>
    <w:rsid w:val="006E7C33"/>
    <w:rsid w:val="006E7D6D"/>
    <w:rsid w:val="006E7EBC"/>
    <w:rsid w:val="006F0150"/>
    <w:rsid w:val="006F0F0E"/>
    <w:rsid w:val="006F165E"/>
    <w:rsid w:val="006F1D98"/>
    <w:rsid w:val="006F2566"/>
    <w:rsid w:val="006F2762"/>
    <w:rsid w:val="006F28D8"/>
    <w:rsid w:val="006F2D77"/>
    <w:rsid w:val="006F30B6"/>
    <w:rsid w:val="006F3CD0"/>
    <w:rsid w:val="006F3E33"/>
    <w:rsid w:val="006F4220"/>
    <w:rsid w:val="006F4586"/>
    <w:rsid w:val="006F4590"/>
    <w:rsid w:val="006F4EFA"/>
    <w:rsid w:val="006F4F16"/>
    <w:rsid w:val="006F569A"/>
    <w:rsid w:val="006F57F3"/>
    <w:rsid w:val="006F5B3C"/>
    <w:rsid w:val="006F6228"/>
    <w:rsid w:val="006F6853"/>
    <w:rsid w:val="006F6C38"/>
    <w:rsid w:val="006F76B1"/>
    <w:rsid w:val="006F7AA9"/>
    <w:rsid w:val="006F7B5F"/>
    <w:rsid w:val="006F7B65"/>
    <w:rsid w:val="006F7C29"/>
    <w:rsid w:val="007001DE"/>
    <w:rsid w:val="0070056C"/>
    <w:rsid w:val="00700637"/>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7C8"/>
    <w:rsid w:val="00704C71"/>
    <w:rsid w:val="00704FBB"/>
    <w:rsid w:val="00705671"/>
    <w:rsid w:val="007057BF"/>
    <w:rsid w:val="007060F3"/>
    <w:rsid w:val="0070646E"/>
    <w:rsid w:val="007068E3"/>
    <w:rsid w:val="00706B4C"/>
    <w:rsid w:val="007073D5"/>
    <w:rsid w:val="0070765B"/>
    <w:rsid w:val="007076E9"/>
    <w:rsid w:val="00707A74"/>
    <w:rsid w:val="00707DE9"/>
    <w:rsid w:val="00707E7A"/>
    <w:rsid w:val="007102CB"/>
    <w:rsid w:val="00710908"/>
    <w:rsid w:val="00710BC3"/>
    <w:rsid w:val="00710F28"/>
    <w:rsid w:val="00711957"/>
    <w:rsid w:val="00711C19"/>
    <w:rsid w:val="00711F3C"/>
    <w:rsid w:val="00712394"/>
    <w:rsid w:val="007123B3"/>
    <w:rsid w:val="00712C88"/>
    <w:rsid w:val="00713AF0"/>
    <w:rsid w:val="00713CA1"/>
    <w:rsid w:val="00713E74"/>
    <w:rsid w:val="00714029"/>
    <w:rsid w:val="007140A4"/>
    <w:rsid w:val="00714492"/>
    <w:rsid w:val="00714606"/>
    <w:rsid w:val="0071489A"/>
    <w:rsid w:val="00715363"/>
    <w:rsid w:val="007154F6"/>
    <w:rsid w:val="00715B93"/>
    <w:rsid w:val="007160FA"/>
    <w:rsid w:val="007164FE"/>
    <w:rsid w:val="00717A85"/>
    <w:rsid w:val="00717AB2"/>
    <w:rsid w:val="00717B8A"/>
    <w:rsid w:val="00717EE1"/>
    <w:rsid w:val="0072015C"/>
    <w:rsid w:val="007204AE"/>
    <w:rsid w:val="007205AB"/>
    <w:rsid w:val="00720ED0"/>
    <w:rsid w:val="00721056"/>
    <w:rsid w:val="00721337"/>
    <w:rsid w:val="00721559"/>
    <w:rsid w:val="00721B73"/>
    <w:rsid w:val="007227F5"/>
    <w:rsid w:val="007229AB"/>
    <w:rsid w:val="00722CD5"/>
    <w:rsid w:val="00723A3B"/>
    <w:rsid w:val="00723ACA"/>
    <w:rsid w:val="00723B40"/>
    <w:rsid w:val="00723D8D"/>
    <w:rsid w:val="00724595"/>
    <w:rsid w:val="00724DB4"/>
    <w:rsid w:val="00724ED8"/>
    <w:rsid w:val="00724FCB"/>
    <w:rsid w:val="00725B0E"/>
    <w:rsid w:val="007261E9"/>
    <w:rsid w:val="007263A3"/>
    <w:rsid w:val="00726742"/>
    <w:rsid w:val="00726797"/>
    <w:rsid w:val="00726BD6"/>
    <w:rsid w:val="00726FFE"/>
    <w:rsid w:val="007270E0"/>
    <w:rsid w:val="0072725D"/>
    <w:rsid w:val="0072748D"/>
    <w:rsid w:val="0072749D"/>
    <w:rsid w:val="0072766A"/>
    <w:rsid w:val="007300D6"/>
    <w:rsid w:val="007308C8"/>
    <w:rsid w:val="00730F29"/>
    <w:rsid w:val="007316B1"/>
    <w:rsid w:val="007320DF"/>
    <w:rsid w:val="00732EEF"/>
    <w:rsid w:val="00733157"/>
    <w:rsid w:val="007331DE"/>
    <w:rsid w:val="00733955"/>
    <w:rsid w:val="00733CC8"/>
    <w:rsid w:val="00733D96"/>
    <w:rsid w:val="00733F3F"/>
    <w:rsid w:val="007347D2"/>
    <w:rsid w:val="007349CA"/>
    <w:rsid w:val="00734BCB"/>
    <w:rsid w:val="00734E54"/>
    <w:rsid w:val="00735677"/>
    <w:rsid w:val="00735685"/>
    <w:rsid w:val="0073577A"/>
    <w:rsid w:val="00735989"/>
    <w:rsid w:val="007359E0"/>
    <w:rsid w:val="00735A4D"/>
    <w:rsid w:val="00735C3E"/>
    <w:rsid w:val="00735FD7"/>
    <w:rsid w:val="00736005"/>
    <w:rsid w:val="007365DE"/>
    <w:rsid w:val="00736C72"/>
    <w:rsid w:val="007379A5"/>
    <w:rsid w:val="00737FE8"/>
    <w:rsid w:val="00740576"/>
    <w:rsid w:val="007406D0"/>
    <w:rsid w:val="00740927"/>
    <w:rsid w:val="00740939"/>
    <w:rsid w:val="0074094B"/>
    <w:rsid w:val="00740BB5"/>
    <w:rsid w:val="007411CF"/>
    <w:rsid w:val="00741C70"/>
    <w:rsid w:val="00741C7A"/>
    <w:rsid w:val="00742212"/>
    <w:rsid w:val="007423C6"/>
    <w:rsid w:val="007427C3"/>
    <w:rsid w:val="007428D4"/>
    <w:rsid w:val="0074345A"/>
    <w:rsid w:val="007434FE"/>
    <w:rsid w:val="0074355C"/>
    <w:rsid w:val="007442A6"/>
    <w:rsid w:val="00744529"/>
    <w:rsid w:val="0074468A"/>
    <w:rsid w:val="00744E0F"/>
    <w:rsid w:val="00744F11"/>
    <w:rsid w:val="0074508A"/>
    <w:rsid w:val="00745376"/>
    <w:rsid w:val="00745A3E"/>
    <w:rsid w:val="007464C2"/>
    <w:rsid w:val="00746544"/>
    <w:rsid w:val="00746602"/>
    <w:rsid w:val="00746664"/>
    <w:rsid w:val="00746695"/>
    <w:rsid w:val="00746A9D"/>
    <w:rsid w:val="00746D75"/>
    <w:rsid w:val="00747786"/>
    <w:rsid w:val="00747911"/>
    <w:rsid w:val="00747D85"/>
    <w:rsid w:val="00747F86"/>
    <w:rsid w:val="00750275"/>
    <w:rsid w:val="00750F4E"/>
    <w:rsid w:val="00751197"/>
    <w:rsid w:val="00751397"/>
    <w:rsid w:val="0075146A"/>
    <w:rsid w:val="00751663"/>
    <w:rsid w:val="007516CE"/>
    <w:rsid w:val="00751705"/>
    <w:rsid w:val="0075181E"/>
    <w:rsid w:val="00751A43"/>
    <w:rsid w:val="00751D32"/>
    <w:rsid w:val="007526CE"/>
    <w:rsid w:val="00752E69"/>
    <w:rsid w:val="00752ECF"/>
    <w:rsid w:val="0075300D"/>
    <w:rsid w:val="00753046"/>
    <w:rsid w:val="00753229"/>
    <w:rsid w:val="00753806"/>
    <w:rsid w:val="00753ACD"/>
    <w:rsid w:val="00753CE1"/>
    <w:rsid w:val="00753DF4"/>
    <w:rsid w:val="00753E60"/>
    <w:rsid w:val="007546AD"/>
    <w:rsid w:val="00754ACC"/>
    <w:rsid w:val="00754DCA"/>
    <w:rsid w:val="00754EC5"/>
    <w:rsid w:val="00755153"/>
    <w:rsid w:val="00755169"/>
    <w:rsid w:val="00755292"/>
    <w:rsid w:val="0075535D"/>
    <w:rsid w:val="007555DF"/>
    <w:rsid w:val="007560C9"/>
    <w:rsid w:val="007563A2"/>
    <w:rsid w:val="007565EC"/>
    <w:rsid w:val="00756B70"/>
    <w:rsid w:val="00756C37"/>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2F4B"/>
    <w:rsid w:val="00763C0E"/>
    <w:rsid w:val="00763C66"/>
    <w:rsid w:val="00763D09"/>
    <w:rsid w:val="00763E6D"/>
    <w:rsid w:val="00763F75"/>
    <w:rsid w:val="007643C9"/>
    <w:rsid w:val="0076489D"/>
    <w:rsid w:val="00764E07"/>
    <w:rsid w:val="00764EFD"/>
    <w:rsid w:val="007653C8"/>
    <w:rsid w:val="00765693"/>
    <w:rsid w:val="00765EA3"/>
    <w:rsid w:val="00766355"/>
    <w:rsid w:val="007663AD"/>
    <w:rsid w:val="0076654D"/>
    <w:rsid w:val="007666FC"/>
    <w:rsid w:val="00766859"/>
    <w:rsid w:val="007669BB"/>
    <w:rsid w:val="00766B5F"/>
    <w:rsid w:val="00766D63"/>
    <w:rsid w:val="00766D7D"/>
    <w:rsid w:val="00767616"/>
    <w:rsid w:val="00767988"/>
    <w:rsid w:val="00767D16"/>
    <w:rsid w:val="00767E7B"/>
    <w:rsid w:val="00767F8C"/>
    <w:rsid w:val="00770374"/>
    <w:rsid w:val="00770721"/>
    <w:rsid w:val="00770E16"/>
    <w:rsid w:val="007710E2"/>
    <w:rsid w:val="00771866"/>
    <w:rsid w:val="007718E7"/>
    <w:rsid w:val="00771AAF"/>
    <w:rsid w:val="007726CA"/>
    <w:rsid w:val="00772879"/>
    <w:rsid w:val="00773108"/>
    <w:rsid w:val="00773164"/>
    <w:rsid w:val="00773AAA"/>
    <w:rsid w:val="00773CE9"/>
    <w:rsid w:val="00773D7C"/>
    <w:rsid w:val="00774154"/>
    <w:rsid w:val="0077420F"/>
    <w:rsid w:val="00775029"/>
    <w:rsid w:val="0077506C"/>
    <w:rsid w:val="0077525F"/>
    <w:rsid w:val="007755FB"/>
    <w:rsid w:val="007757BA"/>
    <w:rsid w:val="007758AE"/>
    <w:rsid w:val="00776321"/>
    <w:rsid w:val="00777219"/>
    <w:rsid w:val="00777460"/>
    <w:rsid w:val="00777936"/>
    <w:rsid w:val="00777AB7"/>
    <w:rsid w:val="0078026A"/>
    <w:rsid w:val="00780618"/>
    <w:rsid w:val="0078062C"/>
    <w:rsid w:val="0078123E"/>
    <w:rsid w:val="007813FF"/>
    <w:rsid w:val="00781481"/>
    <w:rsid w:val="00781BED"/>
    <w:rsid w:val="00781E61"/>
    <w:rsid w:val="00782120"/>
    <w:rsid w:val="0078261A"/>
    <w:rsid w:val="00782776"/>
    <w:rsid w:val="00782C78"/>
    <w:rsid w:val="00783239"/>
    <w:rsid w:val="007835FF"/>
    <w:rsid w:val="007838A1"/>
    <w:rsid w:val="007845EC"/>
    <w:rsid w:val="00784913"/>
    <w:rsid w:val="007849C2"/>
    <w:rsid w:val="00784CAD"/>
    <w:rsid w:val="00784D15"/>
    <w:rsid w:val="00784FCB"/>
    <w:rsid w:val="007861DE"/>
    <w:rsid w:val="007862C9"/>
    <w:rsid w:val="0078694D"/>
    <w:rsid w:val="00786C16"/>
    <w:rsid w:val="00786C58"/>
    <w:rsid w:val="00786CCF"/>
    <w:rsid w:val="0078707B"/>
    <w:rsid w:val="007875EC"/>
    <w:rsid w:val="00787A38"/>
    <w:rsid w:val="00787C0B"/>
    <w:rsid w:val="00787C27"/>
    <w:rsid w:val="00787FAF"/>
    <w:rsid w:val="0079001A"/>
    <w:rsid w:val="00790235"/>
    <w:rsid w:val="00790CA3"/>
    <w:rsid w:val="00791085"/>
    <w:rsid w:val="00791492"/>
    <w:rsid w:val="00792176"/>
    <w:rsid w:val="00792614"/>
    <w:rsid w:val="00792AFD"/>
    <w:rsid w:val="00792D9B"/>
    <w:rsid w:val="0079307B"/>
    <w:rsid w:val="0079341C"/>
    <w:rsid w:val="00793D81"/>
    <w:rsid w:val="007940E9"/>
    <w:rsid w:val="00794747"/>
    <w:rsid w:val="0079518F"/>
    <w:rsid w:val="007956CE"/>
    <w:rsid w:val="0079588D"/>
    <w:rsid w:val="00795DFB"/>
    <w:rsid w:val="00796120"/>
    <w:rsid w:val="007969A7"/>
    <w:rsid w:val="00796ADF"/>
    <w:rsid w:val="00796C07"/>
    <w:rsid w:val="00796DB1"/>
    <w:rsid w:val="00797243"/>
    <w:rsid w:val="007972F2"/>
    <w:rsid w:val="00797410"/>
    <w:rsid w:val="00797519"/>
    <w:rsid w:val="007978A2"/>
    <w:rsid w:val="00797B10"/>
    <w:rsid w:val="00797B7B"/>
    <w:rsid w:val="007A0474"/>
    <w:rsid w:val="007A11C8"/>
    <w:rsid w:val="007A1946"/>
    <w:rsid w:val="007A1A1F"/>
    <w:rsid w:val="007A2C85"/>
    <w:rsid w:val="007A314C"/>
    <w:rsid w:val="007A4130"/>
    <w:rsid w:val="007A4903"/>
    <w:rsid w:val="007A513B"/>
    <w:rsid w:val="007A5293"/>
    <w:rsid w:val="007A531B"/>
    <w:rsid w:val="007A5DE7"/>
    <w:rsid w:val="007A651E"/>
    <w:rsid w:val="007A6C85"/>
    <w:rsid w:val="007A715B"/>
    <w:rsid w:val="007A7AFF"/>
    <w:rsid w:val="007B02B0"/>
    <w:rsid w:val="007B03DD"/>
    <w:rsid w:val="007B06F7"/>
    <w:rsid w:val="007B0BB9"/>
    <w:rsid w:val="007B12A6"/>
    <w:rsid w:val="007B13EB"/>
    <w:rsid w:val="007B174F"/>
    <w:rsid w:val="007B1AEF"/>
    <w:rsid w:val="007B1E19"/>
    <w:rsid w:val="007B280A"/>
    <w:rsid w:val="007B2C7C"/>
    <w:rsid w:val="007B2D2F"/>
    <w:rsid w:val="007B2FE3"/>
    <w:rsid w:val="007B3542"/>
    <w:rsid w:val="007B3800"/>
    <w:rsid w:val="007B49C4"/>
    <w:rsid w:val="007B50C3"/>
    <w:rsid w:val="007B5464"/>
    <w:rsid w:val="007B554B"/>
    <w:rsid w:val="007B5885"/>
    <w:rsid w:val="007B5F47"/>
    <w:rsid w:val="007B6608"/>
    <w:rsid w:val="007B687A"/>
    <w:rsid w:val="007B6AF9"/>
    <w:rsid w:val="007B749B"/>
    <w:rsid w:val="007B770C"/>
    <w:rsid w:val="007B7730"/>
    <w:rsid w:val="007B7E11"/>
    <w:rsid w:val="007C01B2"/>
    <w:rsid w:val="007C025F"/>
    <w:rsid w:val="007C0688"/>
    <w:rsid w:val="007C0BFF"/>
    <w:rsid w:val="007C0E86"/>
    <w:rsid w:val="007C109E"/>
    <w:rsid w:val="007C1D8A"/>
    <w:rsid w:val="007C2BF6"/>
    <w:rsid w:val="007C3A2E"/>
    <w:rsid w:val="007C3D6F"/>
    <w:rsid w:val="007C42AB"/>
    <w:rsid w:val="007C4608"/>
    <w:rsid w:val="007C4684"/>
    <w:rsid w:val="007C4F40"/>
    <w:rsid w:val="007C5729"/>
    <w:rsid w:val="007C5B91"/>
    <w:rsid w:val="007C5C47"/>
    <w:rsid w:val="007C5DC5"/>
    <w:rsid w:val="007C6601"/>
    <w:rsid w:val="007C66B5"/>
    <w:rsid w:val="007C725F"/>
    <w:rsid w:val="007C7346"/>
    <w:rsid w:val="007C78DD"/>
    <w:rsid w:val="007C7D57"/>
    <w:rsid w:val="007D0081"/>
    <w:rsid w:val="007D0131"/>
    <w:rsid w:val="007D02A4"/>
    <w:rsid w:val="007D07FB"/>
    <w:rsid w:val="007D09F0"/>
    <w:rsid w:val="007D0AD7"/>
    <w:rsid w:val="007D0E78"/>
    <w:rsid w:val="007D0F47"/>
    <w:rsid w:val="007D12E4"/>
    <w:rsid w:val="007D1D2D"/>
    <w:rsid w:val="007D2046"/>
    <w:rsid w:val="007D21CB"/>
    <w:rsid w:val="007D23C8"/>
    <w:rsid w:val="007D2620"/>
    <w:rsid w:val="007D2734"/>
    <w:rsid w:val="007D29B0"/>
    <w:rsid w:val="007D2A7F"/>
    <w:rsid w:val="007D2D88"/>
    <w:rsid w:val="007D2F0E"/>
    <w:rsid w:val="007D3223"/>
    <w:rsid w:val="007D4193"/>
    <w:rsid w:val="007D4222"/>
    <w:rsid w:val="007D42F8"/>
    <w:rsid w:val="007D42FA"/>
    <w:rsid w:val="007D4939"/>
    <w:rsid w:val="007D50FC"/>
    <w:rsid w:val="007D5474"/>
    <w:rsid w:val="007D549F"/>
    <w:rsid w:val="007D568B"/>
    <w:rsid w:val="007D58C2"/>
    <w:rsid w:val="007D5946"/>
    <w:rsid w:val="007D59B0"/>
    <w:rsid w:val="007D5E54"/>
    <w:rsid w:val="007D5E5F"/>
    <w:rsid w:val="007D63E1"/>
    <w:rsid w:val="007D69AC"/>
    <w:rsid w:val="007D69EC"/>
    <w:rsid w:val="007D6D66"/>
    <w:rsid w:val="007D6DAC"/>
    <w:rsid w:val="007D7340"/>
    <w:rsid w:val="007E0B99"/>
    <w:rsid w:val="007E0E00"/>
    <w:rsid w:val="007E0F01"/>
    <w:rsid w:val="007E10C6"/>
    <w:rsid w:val="007E11C6"/>
    <w:rsid w:val="007E20E8"/>
    <w:rsid w:val="007E25D7"/>
    <w:rsid w:val="007E314D"/>
    <w:rsid w:val="007E3A6A"/>
    <w:rsid w:val="007E40D3"/>
    <w:rsid w:val="007E4E3F"/>
    <w:rsid w:val="007E4F12"/>
    <w:rsid w:val="007E4F87"/>
    <w:rsid w:val="007E5094"/>
    <w:rsid w:val="007E5860"/>
    <w:rsid w:val="007E5B2A"/>
    <w:rsid w:val="007E617B"/>
    <w:rsid w:val="007E644F"/>
    <w:rsid w:val="007E6686"/>
    <w:rsid w:val="007E6CD1"/>
    <w:rsid w:val="007E70A8"/>
    <w:rsid w:val="007E75AA"/>
    <w:rsid w:val="007E7682"/>
    <w:rsid w:val="007E77DF"/>
    <w:rsid w:val="007E78B7"/>
    <w:rsid w:val="007E7949"/>
    <w:rsid w:val="007E79F5"/>
    <w:rsid w:val="007E7CE1"/>
    <w:rsid w:val="007E7DF5"/>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4E4F"/>
    <w:rsid w:val="007F533A"/>
    <w:rsid w:val="007F578B"/>
    <w:rsid w:val="007F5F48"/>
    <w:rsid w:val="007F66C4"/>
    <w:rsid w:val="007F6C22"/>
    <w:rsid w:val="007F7D8F"/>
    <w:rsid w:val="0080060B"/>
    <w:rsid w:val="0080064E"/>
    <w:rsid w:val="00800848"/>
    <w:rsid w:val="00801061"/>
    <w:rsid w:val="00801138"/>
    <w:rsid w:val="00801260"/>
    <w:rsid w:val="0080157D"/>
    <w:rsid w:val="008016DE"/>
    <w:rsid w:val="00801D0B"/>
    <w:rsid w:val="00802D60"/>
    <w:rsid w:val="00802EB6"/>
    <w:rsid w:val="00803079"/>
    <w:rsid w:val="00803749"/>
    <w:rsid w:val="00803C59"/>
    <w:rsid w:val="008047C4"/>
    <w:rsid w:val="00804972"/>
    <w:rsid w:val="00804B97"/>
    <w:rsid w:val="0080538D"/>
    <w:rsid w:val="008062E2"/>
    <w:rsid w:val="00806DDF"/>
    <w:rsid w:val="008074C1"/>
    <w:rsid w:val="00810181"/>
    <w:rsid w:val="0081037F"/>
    <w:rsid w:val="00810627"/>
    <w:rsid w:val="00810A00"/>
    <w:rsid w:val="00810C3E"/>
    <w:rsid w:val="00810CC9"/>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7EE"/>
    <w:rsid w:val="008148A5"/>
    <w:rsid w:val="00814C52"/>
    <w:rsid w:val="00815400"/>
    <w:rsid w:val="00815D5A"/>
    <w:rsid w:val="00815E58"/>
    <w:rsid w:val="00816232"/>
    <w:rsid w:val="008166D1"/>
    <w:rsid w:val="00816A6B"/>
    <w:rsid w:val="00816D8C"/>
    <w:rsid w:val="008170FD"/>
    <w:rsid w:val="00817222"/>
    <w:rsid w:val="0081770F"/>
    <w:rsid w:val="008177A3"/>
    <w:rsid w:val="008177DF"/>
    <w:rsid w:val="00817885"/>
    <w:rsid w:val="00817930"/>
    <w:rsid w:val="00817CCF"/>
    <w:rsid w:val="00820C71"/>
    <w:rsid w:val="00820D85"/>
    <w:rsid w:val="008210CF"/>
    <w:rsid w:val="008211F2"/>
    <w:rsid w:val="008212D5"/>
    <w:rsid w:val="0082138A"/>
    <w:rsid w:val="00821FB2"/>
    <w:rsid w:val="008220F7"/>
    <w:rsid w:val="008222CA"/>
    <w:rsid w:val="00822863"/>
    <w:rsid w:val="00822C86"/>
    <w:rsid w:val="0082366F"/>
    <w:rsid w:val="00823E2C"/>
    <w:rsid w:val="00824190"/>
    <w:rsid w:val="008250BE"/>
    <w:rsid w:val="008256A9"/>
    <w:rsid w:val="00825801"/>
    <w:rsid w:val="0082607B"/>
    <w:rsid w:val="00826371"/>
    <w:rsid w:val="008266B2"/>
    <w:rsid w:val="00826E72"/>
    <w:rsid w:val="0082795C"/>
    <w:rsid w:val="00830169"/>
    <w:rsid w:val="008305ED"/>
    <w:rsid w:val="008306EC"/>
    <w:rsid w:val="00831146"/>
    <w:rsid w:val="0083132C"/>
    <w:rsid w:val="008315C7"/>
    <w:rsid w:val="0083214E"/>
    <w:rsid w:val="00832BC9"/>
    <w:rsid w:val="00833353"/>
    <w:rsid w:val="008333DB"/>
    <w:rsid w:val="0083353D"/>
    <w:rsid w:val="00833639"/>
    <w:rsid w:val="00833FB1"/>
    <w:rsid w:val="00833FCA"/>
    <w:rsid w:val="00834360"/>
    <w:rsid w:val="008347F4"/>
    <w:rsid w:val="008348D6"/>
    <w:rsid w:val="008350B2"/>
    <w:rsid w:val="008351A5"/>
    <w:rsid w:val="0083521A"/>
    <w:rsid w:val="0083528E"/>
    <w:rsid w:val="008353D3"/>
    <w:rsid w:val="0083598D"/>
    <w:rsid w:val="0083611B"/>
    <w:rsid w:val="0083672A"/>
    <w:rsid w:val="00836738"/>
    <w:rsid w:val="00836A7C"/>
    <w:rsid w:val="00836ACA"/>
    <w:rsid w:val="00836F51"/>
    <w:rsid w:val="0083711D"/>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484"/>
    <w:rsid w:val="00844576"/>
    <w:rsid w:val="008449B6"/>
    <w:rsid w:val="00844B3E"/>
    <w:rsid w:val="00844E22"/>
    <w:rsid w:val="0084587D"/>
    <w:rsid w:val="00845E18"/>
    <w:rsid w:val="00846248"/>
    <w:rsid w:val="0084657F"/>
    <w:rsid w:val="00846784"/>
    <w:rsid w:val="008473AA"/>
    <w:rsid w:val="008475A8"/>
    <w:rsid w:val="00850621"/>
    <w:rsid w:val="00850808"/>
    <w:rsid w:val="0085094C"/>
    <w:rsid w:val="00850D61"/>
    <w:rsid w:val="008519F4"/>
    <w:rsid w:val="008529B4"/>
    <w:rsid w:val="00852CAD"/>
    <w:rsid w:val="00853373"/>
    <w:rsid w:val="0085338C"/>
    <w:rsid w:val="00853553"/>
    <w:rsid w:val="008535D8"/>
    <w:rsid w:val="00853E12"/>
    <w:rsid w:val="00854C86"/>
    <w:rsid w:val="00855594"/>
    <w:rsid w:val="0085582C"/>
    <w:rsid w:val="00855D47"/>
    <w:rsid w:val="00856809"/>
    <w:rsid w:val="00856F5D"/>
    <w:rsid w:val="008572B4"/>
    <w:rsid w:val="0085763E"/>
    <w:rsid w:val="00857E09"/>
    <w:rsid w:val="00860C71"/>
    <w:rsid w:val="00861186"/>
    <w:rsid w:val="00861367"/>
    <w:rsid w:val="00861626"/>
    <w:rsid w:val="0086194A"/>
    <w:rsid w:val="0086199F"/>
    <w:rsid w:val="00861F84"/>
    <w:rsid w:val="00862567"/>
    <w:rsid w:val="00862795"/>
    <w:rsid w:val="008628B7"/>
    <w:rsid w:val="00862A17"/>
    <w:rsid w:val="008631E9"/>
    <w:rsid w:val="008634D7"/>
    <w:rsid w:val="008638B3"/>
    <w:rsid w:val="00863912"/>
    <w:rsid w:val="00863CD6"/>
    <w:rsid w:val="00863E2C"/>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BEB"/>
    <w:rsid w:val="00871EE8"/>
    <w:rsid w:val="0087240C"/>
    <w:rsid w:val="00872631"/>
    <w:rsid w:val="00872773"/>
    <w:rsid w:val="0087290E"/>
    <w:rsid w:val="00872A55"/>
    <w:rsid w:val="00873275"/>
    <w:rsid w:val="00873729"/>
    <w:rsid w:val="0087378F"/>
    <w:rsid w:val="00873B5E"/>
    <w:rsid w:val="00874136"/>
    <w:rsid w:val="00874689"/>
    <w:rsid w:val="00874799"/>
    <w:rsid w:val="00874974"/>
    <w:rsid w:val="00874F1C"/>
    <w:rsid w:val="00875484"/>
    <w:rsid w:val="008756AA"/>
    <w:rsid w:val="00875804"/>
    <w:rsid w:val="00875E38"/>
    <w:rsid w:val="00876D2D"/>
    <w:rsid w:val="00876EB4"/>
    <w:rsid w:val="0087744E"/>
    <w:rsid w:val="008778F8"/>
    <w:rsid w:val="00877D3E"/>
    <w:rsid w:val="008806CD"/>
    <w:rsid w:val="0088075A"/>
    <w:rsid w:val="008808C5"/>
    <w:rsid w:val="00880909"/>
    <w:rsid w:val="00880A05"/>
    <w:rsid w:val="00881478"/>
    <w:rsid w:val="008815C3"/>
    <w:rsid w:val="00882624"/>
    <w:rsid w:val="0088297F"/>
    <w:rsid w:val="00882ACD"/>
    <w:rsid w:val="00882BC9"/>
    <w:rsid w:val="0088313D"/>
    <w:rsid w:val="008831D4"/>
    <w:rsid w:val="0088364C"/>
    <w:rsid w:val="00883667"/>
    <w:rsid w:val="008837DB"/>
    <w:rsid w:val="00883825"/>
    <w:rsid w:val="00883F5B"/>
    <w:rsid w:val="00883FDE"/>
    <w:rsid w:val="008844A1"/>
    <w:rsid w:val="008848FA"/>
    <w:rsid w:val="008850C2"/>
    <w:rsid w:val="00885101"/>
    <w:rsid w:val="00885147"/>
    <w:rsid w:val="00885217"/>
    <w:rsid w:val="00885377"/>
    <w:rsid w:val="00885831"/>
    <w:rsid w:val="00885B6C"/>
    <w:rsid w:val="00886172"/>
    <w:rsid w:val="00886214"/>
    <w:rsid w:val="00886643"/>
    <w:rsid w:val="008869A6"/>
    <w:rsid w:val="00886BA9"/>
    <w:rsid w:val="00886BE1"/>
    <w:rsid w:val="00886CDB"/>
    <w:rsid w:val="00887219"/>
    <w:rsid w:val="00887360"/>
    <w:rsid w:val="00887435"/>
    <w:rsid w:val="00887704"/>
    <w:rsid w:val="00887774"/>
    <w:rsid w:val="00887824"/>
    <w:rsid w:val="00890090"/>
    <w:rsid w:val="008900CD"/>
    <w:rsid w:val="00890525"/>
    <w:rsid w:val="008905A8"/>
    <w:rsid w:val="00890A6F"/>
    <w:rsid w:val="00890C0E"/>
    <w:rsid w:val="00890E8C"/>
    <w:rsid w:val="0089170F"/>
    <w:rsid w:val="008929A1"/>
    <w:rsid w:val="00892DEE"/>
    <w:rsid w:val="00893748"/>
    <w:rsid w:val="0089383C"/>
    <w:rsid w:val="008945CC"/>
    <w:rsid w:val="00894953"/>
    <w:rsid w:val="00894EDC"/>
    <w:rsid w:val="00894FD2"/>
    <w:rsid w:val="008951CB"/>
    <w:rsid w:val="008954D6"/>
    <w:rsid w:val="0089554E"/>
    <w:rsid w:val="0089557F"/>
    <w:rsid w:val="00895605"/>
    <w:rsid w:val="008957B2"/>
    <w:rsid w:val="00895AB5"/>
    <w:rsid w:val="00895E30"/>
    <w:rsid w:val="008967AE"/>
    <w:rsid w:val="00896AD2"/>
    <w:rsid w:val="00896BAF"/>
    <w:rsid w:val="00897557"/>
    <w:rsid w:val="00897DFF"/>
    <w:rsid w:val="008A06DB"/>
    <w:rsid w:val="008A0A39"/>
    <w:rsid w:val="008A0D5F"/>
    <w:rsid w:val="008A12EB"/>
    <w:rsid w:val="008A1AAF"/>
    <w:rsid w:val="008A1BB6"/>
    <w:rsid w:val="008A211A"/>
    <w:rsid w:val="008A2176"/>
    <w:rsid w:val="008A2216"/>
    <w:rsid w:val="008A242D"/>
    <w:rsid w:val="008A28C0"/>
    <w:rsid w:val="008A2E94"/>
    <w:rsid w:val="008A336A"/>
    <w:rsid w:val="008A3B1B"/>
    <w:rsid w:val="008A3EAE"/>
    <w:rsid w:val="008A3F72"/>
    <w:rsid w:val="008A4079"/>
    <w:rsid w:val="008A4360"/>
    <w:rsid w:val="008A43A8"/>
    <w:rsid w:val="008A44CA"/>
    <w:rsid w:val="008A49E4"/>
    <w:rsid w:val="008A4AF0"/>
    <w:rsid w:val="008A4DFF"/>
    <w:rsid w:val="008A52FE"/>
    <w:rsid w:val="008A55B0"/>
    <w:rsid w:val="008A57DB"/>
    <w:rsid w:val="008A6014"/>
    <w:rsid w:val="008A6AA4"/>
    <w:rsid w:val="008A7081"/>
    <w:rsid w:val="008A77CE"/>
    <w:rsid w:val="008A7A4B"/>
    <w:rsid w:val="008B01EA"/>
    <w:rsid w:val="008B0729"/>
    <w:rsid w:val="008B089F"/>
    <w:rsid w:val="008B0987"/>
    <w:rsid w:val="008B0B78"/>
    <w:rsid w:val="008B0B7C"/>
    <w:rsid w:val="008B0F53"/>
    <w:rsid w:val="008B13C2"/>
    <w:rsid w:val="008B1C16"/>
    <w:rsid w:val="008B21AA"/>
    <w:rsid w:val="008B238C"/>
    <w:rsid w:val="008B3303"/>
    <w:rsid w:val="008B3ABC"/>
    <w:rsid w:val="008B4335"/>
    <w:rsid w:val="008B45D0"/>
    <w:rsid w:val="008B556D"/>
    <w:rsid w:val="008B58FE"/>
    <w:rsid w:val="008B5BAE"/>
    <w:rsid w:val="008B5E30"/>
    <w:rsid w:val="008B5F13"/>
    <w:rsid w:val="008B63DF"/>
    <w:rsid w:val="008B653E"/>
    <w:rsid w:val="008B68DC"/>
    <w:rsid w:val="008B69AA"/>
    <w:rsid w:val="008B6B1F"/>
    <w:rsid w:val="008B6C10"/>
    <w:rsid w:val="008B6D27"/>
    <w:rsid w:val="008B711A"/>
    <w:rsid w:val="008B7958"/>
    <w:rsid w:val="008B7E46"/>
    <w:rsid w:val="008C0AD4"/>
    <w:rsid w:val="008C0C8A"/>
    <w:rsid w:val="008C0E5A"/>
    <w:rsid w:val="008C11FD"/>
    <w:rsid w:val="008C185D"/>
    <w:rsid w:val="008C188B"/>
    <w:rsid w:val="008C1BAE"/>
    <w:rsid w:val="008C251B"/>
    <w:rsid w:val="008C3BAD"/>
    <w:rsid w:val="008C4034"/>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2BCA"/>
    <w:rsid w:val="008D3360"/>
    <w:rsid w:val="008D4742"/>
    <w:rsid w:val="008D4945"/>
    <w:rsid w:val="008D4BFD"/>
    <w:rsid w:val="008D4E77"/>
    <w:rsid w:val="008D51B1"/>
    <w:rsid w:val="008D599D"/>
    <w:rsid w:val="008D5B1D"/>
    <w:rsid w:val="008D5C1E"/>
    <w:rsid w:val="008D6120"/>
    <w:rsid w:val="008D6279"/>
    <w:rsid w:val="008D67DD"/>
    <w:rsid w:val="008D6974"/>
    <w:rsid w:val="008D6AB0"/>
    <w:rsid w:val="008D6F40"/>
    <w:rsid w:val="008D7187"/>
    <w:rsid w:val="008D726F"/>
    <w:rsid w:val="008D7440"/>
    <w:rsid w:val="008D7450"/>
    <w:rsid w:val="008D752A"/>
    <w:rsid w:val="008D76E0"/>
    <w:rsid w:val="008D7D18"/>
    <w:rsid w:val="008D7D30"/>
    <w:rsid w:val="008D7F0E"/>
    <w:rsid w:val="008E04FD"/>
    <w:rsid w:val="008E0A8C"/>
    <w:rsid w:val="008E1100"/>
    <w:rsid w:val="008E111C"/>
    <w:rsid w:val="008E15A5"/>
    <w:rsid w:val="008E15C4"/>
    <w:rsid w:val="008E17B9"/>
    <w:rsid w:val="008E2195"/>
    <w:rsid w:val="008E24EB"/>
    <w:rsid w:val="008E2928"/>
    <w:rsid w:val="008E2B19"/>
    <w:rsid w:val="008E2D76"/>
    <w:rsid w:val="008E35AA"/>
    <w:rsid w:val="008E3AE3"/>
    <w:rsid w:val="008E3D0C"/>
    <w:rsid w:val="008E4586"/>
    <w:rsid w:val="008E4DB5"/>
    <w:rsid w:val="008E4F7F"/>
    <w:rsid w:val="008E559E"/>
    <w:rsid w:val="008E58DF"/>
    <w:rsid w:val="008E5D49"/>
    <w:rsid w:val="008E63F1"/>
    <w:rsid w:val="008E66E2"/>
    <w:rsid w:val="008E67C4"/>
    <w:rsid w:val="008E6BEF"/>
    <w:rsid w:val="008E6DDC"/>
    <w:rsid w:val="008E72E7"/>
    <w:rsid w:val="008E767C"/>
    <w:rsid w:val="008E7D53"/>
    <w:rsid w:val="008F009F"/>
    <w:rsid w:val="008F0123"/>
    <w:rsid w:val="008F01AB"/>
    <w:rsid w:val="008F0389"/>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1E1"/>
    <w:rsid w:val="008F523E"/>
    <w:rsid w:val="008F5292"/>
    <w:rsid w:val="008F52CB"/>
    <w:rsid w:val="008F59A4"/>
    <w:rsid w:val="008F5DD7"/>
    <w:rsid w:val="008F5FC8"/>
    <w:rsid w:val="008F6363"/>
    <w:rsid w:val="008F66C4"/>
    <w:rsid w:val="008F67C9"/>
    <w:rsid w:val="008F68A5"/>
    <w:rsid w:val="008F6EE8"/>
    <w:rsid w:val="008F6F9E"/>
    <w:rsid w:val="008F782A"/>
    <w:rsid w:val="008F78B7"/>
    <w:rsid w:val="008F7F9A"/>
    <w:rsid w:val="00900244"/>
    <w:rsid w:val="00900685"/>
    <w:rsid w:val="00900A97"/>
    <w:rsid w:val="00900DC1"/>
    <w:rsid w:val="00901384"/>
    <w:rsid w:val="00901466"/>
    <w:rsid w:val="0090300C"/>
    <w:rsid w:val="00903222"/>
    <w:rsid w:val="00903346"/>
    <w:rsid w:val="0090337F"/>
    <w:rsid w:val="00903A9E"/>
    <w:rsid w:val="00903DFA"/>
    <w:rsid w:val="009049F0"/>
    <w:rsid w:val="00904C76"/>
    <w:rsid w:val="009053E8"/>
    <w:rsid w:val="00905874"/>
    <w:rsid w:val="009058A4"/>
    <w:rsid w:val="00905BA5"/>
    <w:rsid w:val="009064D3"/>
    <w:rsid w:val="00906586"/>
    <w:rsid w:val="00906613"/>
    <w:rsid w:val="0090682F"/>
    <w:rsid w:val="00906B75"/>
    <w:rsid w:val="00907283"/>
    <w:rsid w:val="00907A0D"/>
    <w:rsid w:val="00907C4D"/>
    <w:rsid w:val="00907FFC"/>
    <w:rsid w:val="00910607"/>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2C"/>
    <w:rsid w:val="0091473B"/>
    <w:rsid w:val="00914A0A"/>
    <w:rsid w:val="00914BDC"/>
    <w:rsid w:val="00914CE1"/>
    <w:rsid w:val="00914E0B"/>
    <w:rsid w:val="00914F94"/>
    <w:rsid w:val="009154A4"/>
    <w:rsid w:val="00915591"/>
    <w:rsid w:val="00915ED2"/>
    <w:rsid w:val="00915EF2"/>
    <w:rsid w:val="0091602D"/>
    <w:rsid w:val="00916465"/>
    <w:rsid w:val="009167CD"/>
    <w:rsid w:val="00916CB1"/>
    <w:rsid w:val="00916FB3"/>
    <w:rsid w:val="0091770A"/>
    <w:rsid w:val="00917A23"/>
    <w:rsid w:val="00917B29"/>
    <w:rsid w:val="00917C35"/>
    <w:rsid w:val="009201C9"/>
    <w:rsid w:val="00920596"/>
    <w:rsid w:val="00920CE4"/>
    <w:rsid w:val="009211B7"/>
    <w:rsid w:val="0092213B"/>
    <w:rsid w:val="0092231B"/>
    <w:rsid w:val="00922324"/>
    <w:rsid w:val="00922C8E"/>
    <w:rsid w:val="0092347F"/>
    <w:rsid w:val="0092357E"/>
    <w:rsid w:val="009239CF"/>
    <w:rsid w:val="00924C74"/>
    <w:rsid w:val="00924CC7"/>
    <w:rsid w:val="009251AD"/>
    <w:rsid w:val="00925F40"/>
    <w:rsid w:val="0092682C"/>
    <w:rsid w:val="00926B6B"/>
    <w:rsid w:val="00926C3C"/>
    <w:rsid w:val="00926D46"/>
    <w:rsid w:val="00926EEF"/>
    <w:rsid w:val="009270C3"/>
    <w:rsid w:val="00927421"/>
    <w:rsid w:val="00927806"/>
    <w:rsid w:val="00930696"/>
    <w:rsid w:val="009306F3"/>
    <w:rsid w:val="009307D5"/>
    <w:rsid w:val="0093086E"/>
    <w:rsid w:val="00930B9B"/>
    <w:rsid w:val="00930EFF"/>
    <w:rsid w:val="00931253"/>
    <w:rsid w:val="009315F2"/>
    <w:rsid w:val="0093177C"/>
    <w:rsid w:val="00931C1F"/>
    <w:rsid w:val="00931F33"/>
    <w:rsid w:val="0093243F"/>
    <w:rsid w:val="00932CE8"/>
    <w:rsid w:val="009331E8"/>
    <w:rsid w:val="00933474"/>
    <w:rsid w:val="00933A94"/>
    <w:rsid w:val="0093403A"/>
    <w:rsid w:val="009343CB"/>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DC7"/>
    <w:rsid w:val="00943FFE"/>
    <w:rsid w:val="00944086"/>
    <w:rsid w:val="0094421A"/>
    <w:rsid w:val="00944B38"/>
    <w:rsid w:val="00944B5E"/>
    <w:rsid w:val="00944E3B"/>
    <w:rsid w:val="00945BAA"/>
    <w:rsid w:val="009461EE"/>
    <w:rsid w:val="00946BC5"/>
    <w:rsid w:val="00947450"/>
    <w:rsid w:val="00947A5D"/>
    <w:rsid w:val="00947F22"/>
    <w:rsid w:val="0095038D"/>
    <w:rsid w:val="009503D5"/>
    <w:rsid w:val="00950656"/>
    <w:rsid w:val="00950713"/>
    <w:rsid w:val="0095094F"/>
    <w:rsid w:val="00950E3C"/>
    <w:rsid w:val="00951120"/>
    <w:rsid w:val="00951437"/>
    <w:rsid w:val="00951B7C"/>
    <w:rsid w:val="00951F01"/>
    <w:rsid w:val="00952339"/>
    <w:rsid w:val="00952574"/>
    <w:rsid w:val="0095265D"/>
    <w:rsid w:val="009527E8"/>
    <w:rsid w:val="009528F9"/>
    <w:rsid w:val="00952B5F"/>
    <w:rsid w:val="00952CAA"/>
    <w:rsid w:val="009537D6"/>
    <w:rsid w:val="00953939"/>
    <w:rsid w:val="009539EB"/>
    <w:rsid w:val="00953C71"/>
    <w:rsid w:val="00954119"/>
    <w:rsid w:val="00954629"/>
    <w:rsid w:val="00954E08"/>
    <w:rsid w:val="00954F2A"/>
    <w:rsid w:val="00955473"/>
    <w:rsid w:val="00955501"/>
    <w:rsid w:val="009555DE"/>
    <w:rsid w:val="0095596C"/>
    <w:rsid w:val="00955E92"/>
    <w:rsid w:val="00955F19"/>
    <w:rsid w:val="0095633F"/>
    <w:rsid w:val="00956822"/>
    <w:rsid w:val="009569FA"/>
    <w:rsid w:val="00956A09"/>
    <w:rsid w:val="00957EE1"/>
    <w:rsid w:val="00960778"/>
    <w:rsid w:val="009608D7"/>
    <w:rsid w:val="00960B01"/>
    <w:rsid w:val="00961579"/>
    <w:rsid w:val="00961679"/>
    <w:rsid w:val="009618FA"/>
    <w:rsid w:val="00961B63"/>
    <w:rsid w:val="00961BBC"/>
    <w:rsid w:val="00961C02"/>
    <w:rsid w:val="009623C2"/>
    <w:rsid w:val="00962FBF"/>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0966"/>
    <w:rsid w:val="009715AD"/>
    <w:rsid w:val="00972401"/>
    <w:rsid w:val="009728C2"/>
    <w:rsid w:val="00973387"/>
    <w:rsid w:val="009738A9"/>
    <w:rsid w:val="009744D2"/>
    <w:rsid w:val="00974768"/>
    <w:rsid w:val="00974D12"/>
    <w:rsid w:val="009756EF"/>
    <w:rsid w:val="00975793"/>
    <w:rsid w:val="00976079"/>
    <w:rsid w:val="00976783"/>
    <w:rsid w:val="009767E5"/>
    <w:rsid w:val="00976852"/>
    <w:rsid w:val="00976E7E"/>
    <w:rsid w:val="00976EA0"/>
    <w:rsid w:val="00977015"/>
    <w:rsid w:val="009770D0"/>
    <w:rsid w:val="00977590"/>
    <w:rsid w:val="0097760E"/>
    <w:rsid w:val="0097765D"/>
    <w:rsid w:val="00977D60"/>
    <w:rsid w:val="00977EB8"/>
    <w:rsid w:val="00977EDD"/>
    <w:rsid w:val="009804FD"/>
    <w:rsid w:val="0098109E"/>
    <w:rsid w:val="009812A2"/>
    <w:rsid w:val="00981929"/>
    <w:rsid w:val="009819A2"/>
    <w:rsid w:val="00981A64"/>
    <w:rsid w:val="00983261"/>
    <w:rsid w:val="009832AB"/>
    <w:rsid w:val="009833C0"/>
    <w:rsid w:val="009836DF"/>
    <w:rsid w:val="00983B75"/>
    <w:rsid w:val="00983E2E"/>
    <w:rsid w:val="00983FEB"/>
    <w:rsid w:val="00984996"/>
    <w:rsid w:val="0098584E"/>
    <w:rsid w:val="00985AAA"/>
    <w:rsid w:val="00985F7D"/>
    <w:rsid w:val="0098685F"/>
    <w:rsid w:val="00986BDA"/>
    <w:rsid w:val="00986C67"/>
    <w:rsid w:val="00986C80"/>
    <w:rsid w:val="00987A54"/>
    <w:rsid w:val="00987A67"/>
    <w:rsid w:val="00987C21"/>
    <w:rsid w:val="009900B0"/>
    <w:rsid w:val="009905F7"/>
    <w:rsid w:val="0099097C"/>
    <w:rsid w:val="00990B12"/>
    <w:rsid w:val="00990DCF"/>
    <w:rsid w:val="0099143B"/>
    <w:rsid w:val="009915A7"/>
    <w:rsid w:val="009917F4"/>
    <w:rsid w:val="00991A57"/>
    <w:rsid w:val="00992007"/>
    <w:rsid w:val="0099221B"/>
    <w:rsid w:val="00992301"/>
    <w:rsid w:val="00992DB7"/>
    <w:rsid w:val="00992EE4"/>
    <w:rsid w:val="00993023"/>
    <w:rsid w:val="00993701"/>
    <w:rsid w:val="00993DFB"/>
    <w:rsid w:val="00994133"/>
    <w:rsid w:val="00994530"/>
    <w:rsid w:val="00994ABA"/>
    <w:rsid w:val="0099528B"/>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0DD"/>
    <w:rsid w:val="009A1AED"/>
    <w:rsid w:val="009A2959"/>
    <w:rsid w:val="009A2B41"/>
    <w:rsid w:val="009A2D47"/>
    <w:rsid w:val="009A3EF6"/>
    <w:rsid w:val="009A43DE"/>
    <w:rsid w:val="009A46B7"/>
    <w:rsid w:val="009A49EC"/>
    <w:rsid w:val="009A4DEF"/>
    <w:rsid w:val="009A68E8"/>
    <w:rsid w:val="009A698D"/>
    <w:rsid w:val="009A6DC9"/>
    <w:rsid w:val="009A75D7"/>
    <w:rsid w:val="009A78CD"/>
    <w:rsid w:val="009B0049"/>
    <w:rsid w:val="009B01E8"/>
    <w:rsid w:val="009B0486"/>
    <w:rsid w:val="009B17E8"/>
    <w:rsid w:val="009B1A43"/>
    <w:rsid w:val="009B1C5C"/>
    <w:rsid w:val="009B20D5"/>
    <w:rsid w:val="009B21F1"/>
    <w:rsid w:val="009B2681"/>
    <w:rsid w:val="009B2D60"/>
    <w:rsid w:val="009B300A"/>
    <w:rsid w:val="009B3358"/>
    <w:rsid w:val="009B37E3"/>
    <w:rsid w:val="009B4067"/>
    <w:rsid w:val="009B423E"/>
    <w:rsid w:val="009B43FA"/>
    <w:rsid w:val="009B4957"/>
    <w:rsid w:val="009B4A6C"/>
    <w:rsid w:val="009B5110"/>
    <w:rsid w:val="009B53CE"/>
    <w:rsid w:val="009B5613"/>
    <w:rsid w:val="009B57C8"/>
    <w:rsid w:val="009B5B6B"/>
    <w:rsid w:val="009B5C4B"/>
    <w:rsid w:val="009B636C"/>
    <w:rsid w:val="009B66CD"/>
    <w:rsid w:val="009B70BD"/>
    <w:rsid w:val="009B7263"/>
    <w:rsid w:val="009B75F7"/>
    <w:rsid w:val="009B785E"/>
    <w:rsid w:val="009B7938"/>
    <w:rsid w:val="009B795D"/>
    <w:rsid w:val="009C0017"/>
    <w:rsid w:val="009C02F3"/>
    <w:rsid w:val="009C09E4"/>
    <w:rsid w:val="009C0ACA"/>
    <w:rsid w:val="009C0B6F"/>
    <w:rsid w:val="009C0D64"/>
    <w:rsid w:val="009C13A0"/>
    <w:rsid w:val="009C160A"/>
    <w:rsid w:val="009C1F0F"/>
    <w:rsid w:val="009C20E1"/>
    <w:rsid w:val="009C2105"/>
    <w:rsid w:val="009C295C"/>
    <w:rsid w:val="009C2981"/>
    <w:rsid w:val="009C3A84"/>
    <w:rsid w:val="009C3D05"/>
    <w:rsid w:val="009C42C8"/>
    <w:rsid w:val="009C4685"/>
    <w:rsid w:val="009C4869"/>
    <w:rsid w:val="009C4B18"/>
    <w:rsid w:val="009C4E8E"/>
    <w:rsid w:val="009C50CC"/>
    <w:rsid w:val="009C54B0"/>
    <w:rsid w:val="009C54BF"/>
    <w:rsid w:val="009C5777"/>
    <w:rsid w:val="009C57A9"/>
    <w:rsid w:val="009C5A33"/>
    <w:rsid w:val="009C5B8D"/>
    <w:rsid w:val="009C5E1B"/>
    <w:rsid w:val="009C60F7"/>
    <w:rsid w:val="009C61E3"/>
    <w:rsid w:val="009C6F1A"/>
    <w:rsid w:val="009C70E0"/>
    <w:rsid w:val="009C7105"/>
    <w:rsid w:val="009C74B9"/>
    <w:rsid w:val="009C7C62"/>
    <w:rsid w:val="009D123F"/>
    <w:rsid w:val="009D1550"/>
    <w:rsid w:val="009D21B0"/>
    <w:rsid w:val="009D2FD5"/>
    <w:rsid w:val="009D2FDA"/>
    <w:rsid w:val="009D3325"/>
    <w:rsid w:val="009D344C"/>
    <w:rsid w:val="009D3EAA"/>
    <w:rsid w:val="009D3F39"/>
    <w:rsid w:val="009D41C0"/>
    <w:rsid w:val="009D43E3"/>
    <w:rsid w:val="009D44A2"/>
    <w:rsid w:val="009D46DF"/>
    <w:rsid w:val="009D4782"/>
    <w:rsid w:val="009D481E"/>
    <w:rsid w:val="009D4EC1"/>
    <w:rsid w:val="009D4FD4"/>
    <w:rsid w:val="009D5161"/>
    <w:rsid w:val="009D5CBC"/>
    <w:rsid w:val="009D5CC5"/>
    <w:rsid w:val="009D5CD4"/>
    <w:rsid w:val="009D6291"/>
    <w:rsid w:val="009D655B"/>
    <w:rsid w:val="009D7933"/>
    <w:rsid w:val="009D79EB"/>
    <w:rsid w:val="009E00E4"/>
    <w:rsid w:val="009E06A3"/>
    <w:rsid w:val="009E06C9"/>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072"/>
    <w:rsid w:val="009E5211"/>
    <w:rsid w:val="009E5387"/>
    <w:rsid w:val="009E56A6"/>
    <w:rsid w:val="009E5985"/>
    <w:rsid w:val="009E6CA2"/>
    <w:rsid w:val="009E6D60"/>
    <w:rsid w:val="009E6EBE"/>
    <w:rsid w:val="009E6F85"/>
    <w:rsid w:val="009E7021"/>
    <w:rsid w:val="009E7807"/>
    <w:rsid w:val="009F030C"/>
    <w:rsid w:val="009F03E4"/>
    <w:rsid w:val="009F0817"/>
    <w:rsid w:val="009F09B9"/>
    <w:rsid w:val="009F0C26"/>
    <w:rsid w:val="009F0D61"/>
    <w:rsid w:val="009F1641"/>
    <w:rsid w:val="009F172E"/>
    <w:rsid w:val="009F1C33"/>
    <w:rsid w:val="009F239F"/>
    <w:rsid w:val="009F256B"/>
    <w:rsid w:val="009F29DC"/>
    <w:rsid w:val="009F2A0C"/>
    <w:rsid w:val="009F2C0F"/>
    <w:rsid w:val="009F2E3A"/>
    <w:rsid w:val="009F3022"/>
    <w:rsid w:val="009F3115"/>
    <w:rsid w:val="009F33A8"/>
    <w:rsid w:val="009F33FF"/>
    <w:rsid w:val="009F3849"/>
    <w:rsid w:val="009F3965"/>
    <w:rsid w:val="009F3FE0"/>
    <w:rsid w:val="009F4145"/>
    <w:rsid w:val="009F45A7"/>
    <w:rsid w:val="009F46CC"/>
    <w:rsid w:val="009F4A9D"/>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3AD"/>
    <w:rsid w:val="00A03628"/>
    <w:rsid w:val="00A03987"/>
    <w:rsid w:val="00A03BA0"/>
    <w:rsid w:val="00A03FBA"/>
    <w:rsid w:val="00A043FC"/>
    <w:rsid w:val="00A0451C"/>
    <w:rsid w:val="00A04880"/>
    <w:rsid w:val="00A04EE2"/>
    <w:rsid w:val="00A050D4"/>
    <w:rsid w:val="00A059D6"/>
    <w:rsid w:val="00A05BA1"/>
    <w:rsid w:val="00A05D30"/>
    <w:rsid w:val="00A05E51"/>
    <w:rsid w:val="00A066C8"/>
    <w:rsid w:val="00A06F4C"/>
    <w:rsid w:val="00A06F61"/>
    <w:rsid w:val="00A0701F"/>
    <w:rsid w:val="00A070AC"/>
    <w:rsid w:val="00A070EE"/>
    <w:rsid w:val="00A073BA"/>
    <w:rsid w:val="00A075BF"/>
    <w:rsid w:val="00A07947"/>
    <w:rsid w:val="00A10566"/>
    <w:rsid w:val="00A112AD"/>
    <w:rsid w:val="00A1145C"/>
    <w:rsid w:val="00A11471"/>
    <w:rsid w:val="00A1158A"/>
    <w:rsid w:val="00A11803"/>
    <w:rsid w:val="00A1237B"/>
    <w:rsid w:val="00A1263E"/>
    <w:rsid w:val="00A126E2"/>
    <w:rsid w:val="00A12C0C"/>
    <w:rsid w:val="00A12D53"/>
    <w:rsid w:val="00A12F1D"/>
    <w:rsid w:val="00A12F87"/>
    <w:rsid w:val="00A132ED"/>
    <w:rsid w:val="00A13473"/>
    <w:rsid w:val="00A134E8"/>
    <w:rsid w:val="00A1352F"/>
    <w:rsid w:val="00A13AB2"/>
    <w:rsid w:val="00A13B1A"/>
    <w:rsid w:val="00A1453E"/>
    <w:rsid w:val="00A14F7F"/>
    <w:rsid w:val="00A15AA2"/>
    <w:rsid w:val="00A15AE5"/>
    <w:rsid w:val="00A16018"/>
    <w:rsid w:val="00A1663E"/>
    <w:rsid w:val="00A17395"/>
    <w:rsid w:val="00A173D3"/>
    <w:rsid w:val="00A17DA7"/>
    <w:rsid w:val="00A20092"/>
    <w:rsid w:val="00A200FD"/>
    <w:rsid w:val="00A20328"/>
    <w:rsid w:val="00A206C7"/>
    <w:rsid w:val="00A20842"/>
    <w:rsid w:val="00A20B46"/>
    <w:rsid w:val="00A20E6D"/>
    <w:rsid w:val="00A211BD"/>
    <w:rsid w:val="00A213FE"/>
    <w:rsid w:val="00A21428"/>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1ECF"/>
    <w:rsid w:val="00A32699"/>
    <w:rsid w:val="00A32BAB"/>
    <w:rsid w:val="00A3307C"/>
    <w:rsid w:val="00A33566"/>
    <w:rsid w:val="00A33F3A"/>
    <w:rsid w:val="00A3422B"/>
    <w:rsid w:val="00A345C4"/>
    <w:rsid w:val="00A34658"/>
    <w:rsid w:val="00A349E2"/>
    <w:rsid w:val="00A34BCD"/>
    <w:rsid w:val="00A357B5"/>
    <w:rsid w:val="00A35962"/>
    <w:rsid w:val="00A35B1E"/>
    <w:rsid w:val="00A35EED"/>
    <w:rsid w:val="00A368A8"/>
    <w:rsid w:val="00A36A62"/>
    <w:rsid w:val="00A36DCF"/>
    <w:rsid w:val="00A36DF9"/>
    <w:rsid w:val="00A37CFF"/>
    <w:rsid w:val="00A37F1E"/>
    <w:rsid w:val="00A40132"/>
    <w:rsid w:val="00A40872"/>
    <w:rsid w:val="00A40903"/>
    <w:rsid w:val="00A409E3"/>
    <w:rsid w:val="00A4148B"/>
    <w:rsid w:val="00A417F0"/>
    <w:rsid w:val="00A42315"/>
    <w:rsid w:val="00A4251F"/>
    <w:rsid w:val="00A42D77"/>
    <w:rsid w:val="00A42E36"/>
    <w:rsid w:val="00A42ED0"/>
    <w:rsid w:val="00A42F1A"/>
    <w:rsid w:val="00A440B3"/>
    <w:rsid w:val="00A441CF"/>
    <w:rsid w:val="00A44A4F"/>
    <w:rsid w:val="00A44E17"/>
    <w:rsid w:val="00A4502D"/>
    <w:rsid w:val="00A45394"/>
    <w:rsid w:val="00A45780"/>
    <w:rsid w:val="00A45B97"/>
    <w:rsid w:val="00A45E4B"/>
    <w:rsid w:val="00A4614A"/>
    <w:rsid w:val="00A46A63"/>
    <w:rsid w:val="00A4794D"/>
    <w:rsid w:val="00A47A19"/>
    <w:rsid w:val="00A47A50"/>
    <w:rsid w:val="00A50E89"/>
    <w:rsid w:val="00A50EDA"/>
    <w:rsid w:val="00A516A7"/>
    <w:rsid w:val="00A516B9"/>
    <w:rsid w:val="00A52A4F"/>
    <w:rsid w:val="00A52E58"/>
    <w:rsid w:val="00A52F9D"/>
    <w:rsid w:val="00A5320E"/>
    <w:rsid w:val="00A537F5"/>
    <w:rsid w:val="00A5387A"/>
    <w:rsid w:val="00A53CD5"/>
    <w:rsid w:val="00A544AA"/>
    <w:rsid w:val="00A54532"/>
    <w:rsid w:val="00A55016"/>
    <w:rsid w:val="00A554AA"/>
    <w:rsid w:val="00A5571E"/>
    <w:rsid w:val="00A557A6"/>
    <w:rsid w:val="00A55DB7"/>
    <w:rsid w:val="00A55FED"/>
    <w:rsid w:val="00A56158"/>
    <w:rsid w:val="00A56706"/>
    <w:rsid w:val="00A5679F"/>
    <w:rsid w:val="00A56AD7"/>
    <w:rsid w:val="00A56B23"/>
    <w:rsid w:val="00A570F6"/>
    <w:rsid w:val="00A57933"/>
    <w:rsid w:val="00A57B53"/>
    <w:rsid w:val="00A60187"/>
    <w:rsid w:val="00A606F7"/>
    <w:rsid w:val="00A60CB5"/>
    <w:rsid w:val="00A612EC"/>
    <w:rsid w:val="00A61658"/>
    <w:rsid w:val="00A6196B"/>
    <w:rsid w:val="00A61A36"/>
    <w:rsid w:val="00A61B3A"/>
    <w:rsid w:val="00A61B3F"/>
    <w:rsid w:val="00A6210E"/>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67EC1"/>
    <w:rsid w:val="00A70236"/>
    <w:rsid w:val="00A70476"/>
    <w:rsid w:val="00A70C48"/>
    <w:rsid w:val="00A70CDE"/>
    <w:rsid w:val="00A70D40"/>
    <w:rsid w:val="00A70EB9"/>
    <w:rsid w:val="00A71C90"/>
    <w:rsid w:val="00A721AD"/>
    <w:rsid w:val="00A721EF"/>
    <w:rsid w:val="00A72B53"/>
    <w:rsid w:val="00A72EA2"/>
    <w:rsid w:val="00A73282"/>
    <w:rsid w:val="00A73A76"/>
    <w:rsid w:val="00A73E06"/>
    <w:rsid w:val="00A73EE2"/>
    <w:rsid w:val="00A740F0"/>
    <w:rsid w:val="00A746A8"/>
    <w:rsid w:val="00A75497"/>
    <w:rsid w:val="00A7582A"/>
    <w:rsid w:val="00A758CB"/>
    <w:rsid w:val="00A75A87"/>
    <w:rsid w:val="00A75F6F"/>
    <w:rsid w:val="00A7634E"/>
    <w:rsid w:val="00A76E93"/>
    <w:rsid w:val="00A77282"/>
    <w:rsid w:val="00A773F6"/>
    <w:rsid w:val="00A77515"/>
    <w:rsid w:val="00A77771"/>
    <w:rsid w:val="00A7779A"/>
    <w:rsid w:val="00A77CCF"/>
    <w:rsid w:val="00A811A7"/>
    <w:rsid w:val="00A82702"/>
    <w:rsid w:val="00A82B4A"/>
    <w:rsid w:val="00A82B69"/>
    <w:rsid w:val="00A82FED"/>
    <w:rsid w:val="00A83007"/>
    <w:rsid w:val="00A83172"/>
    <w:rsid w:val="00A83599"/>
    <w:rsid w:val="00A8391E"/>
    <w:rsid w:val="00A83E31"/>
    <w:rsid w:val="00A83E38"/>
    <w:rsid w:val="00A840DE"/>
    <w:rsid w:val="00A849D3"/>
    <w:rsid w:val="00A849DD"/>
    <w:rsid w:val="00A84DFD"/>
    <w:rsid w:val="00A84F61"/>
    <w:rsid w:val="00A853E7"/>
    <w:rsid w:val="00A855D3"/>
    <w:rsid w:val="00A856D3"/>
    <w:rsid w:val="00A85AE1"/>
    <w:rsid w:val="00A85C2F"/>
    <w:rsid w:val="00A85CBA"/>
    <w:rsid w:val="00A86376"/>
    <w:rsid w:val="00A86878"/>
    <w:rsid w:val="00A86B78"/>
    <w:rsid w:val="00A86E95"/>
    <w:rsid w:val="00A87375"/>
    <w:rsid w:val="00A87517"/>
    <w:rsid w:val="00A87CA6"/>
    <w:rsid w:val="00A90036"/>
    <w:rsid w:val="00A901C7"/>
    <w:rsid w:val="00A9029B"/>
    <w:rsid w:val="00A90301"/>
    <w:rsid w:val="00A9031A"/>
    <w:rsid w:val="00A90669"/>
    <w:rsid w:val="00A906E4"/>
    <w:rsid w:val="00A9080A"/>
    <w:rsid w:val="00A912D6"/>
    <w:rsid w:val="00A914BB"/>
    <w:rsid w:val="00A91796"/>
    <w:rsid w:val="00A918CA"/>
    <w:rsid w:val="00A91C1C"/>
    <w:rsid w:val="00A91C8F"/>
    <w:rsid w:val="00A9209A"/>
    <w:rsid w:val="00A925A5"/>
    <w:rsid w:val="00A92886"/>
    <w:rsid w:val="00A928D0"/>
    <w:rsid w:val="00A92B5A"/>
    <w:rsid w:val="00A93545"/>
    <w:rsid w:val="00A93E92"/>
    <w:rsid w:val="00A9419E"/>
    <w:rsid w:val="00A94D9F"/>
    <w:rsid w:val="00A95181"/>
    <w:rsid w:val="00A951DD"/>
    <w:rsid w:val="00A95777"/>
    <w:rsid w:val="00A95A72"/>
    <w:rsid w:val="00A9641B"/>
    <w:rsid w:val="00A965BB"/>
    <w:rsid w:val="00A97157"/>
    <w:rsid w:val="00A976E2"/>
    <w:rsid w:val="00A97B51"/>
    <w:rsid w:val="00A97FDD"/>
    <w:rsid w:val="00AA0321"/>
    <w:rsid w:val="00AA0669"/>
    <w:rsid w:val="00AA0ECB"/>
    <w:rsid w:val="00AA14F5"/>
    <w:rsid w:val="00AA1642"/>
    <w:rsid w:val="00AA1AA3"/>
    <w:rsid w:val="00AA2127"/>
    <w:rsid w:val="00AA3405"/>
    <w:rsid w:val="00AA3B43"/>
    <w:rsid w:val="00AA3BF4"/>
    <w:rsid w:val="00AA41F3"/>
    <w:rsid w:val="00AA4347"/>
    <w:rsid w:val="00AA4389"/>
    <w:rsid w:val="00AA45C5"/>
    <w:rsid w:val="00AA4825"/>
    <w:rsid w:val="00AA4B87"/>
    <w:rsid w:val="00AA4E02"/>
    <w:rsid w:val="00AA545B"/>
    <w:rsid w:val="00AA5495"/>
    <w:rsid w:val="00AA573A"/>
    <w:rsid w:val="00AA5972"/>
    <w:rsid w:val="00AA5A18"/>
    <w:rsid w:val="00AA6563"/>
    <w:rsid w:val="00AA66EE"/>
    <w:rsid w:val="00AA6A62"/>
    <w:rsid w:val="00AA6E44"/>
    <w:rsid w:val="00AA71F8"/>
    <w:rsid w:val="00AA772F"/>
    <w:rsid w:val="00AA7790"/>
    <w:rsid w:val="00AA79D4"/>
    <w:rsid w:val="00AA7C7C"/>
    <w:rsid w:val="00AB0B8F"/>
    <w:rsid w:val="00AB1715"/>
    <w:rsid w:val="00AB1B55"/>
    <w:rsid w:val="00AB1C3C"/>
    <w:rsid w:val="00AB1F3A"/>
    <w:rsid w:val="00AB283D"/>
    <w:rsid w:val="00AB2B88"/>
    <w:rsid w:val="00AB2C6D"/>
    <w:rsid w:val="00AB2F9A"/>
    <w:rsid w:val="00AB2FE2"/>
    <w:rsid w:val="00AB33B9"/>
    <w:rsid w:val="00AB3866"/>
    <w:rsid w:val="00AB3CBB"/>
    <w:rsid w:val="00AB3EAE"/>
    <w:rsid w:val="00AB4070"/>
    <w:rsid w:val="00AB4373"/>
    <w:rsid w:val="00AB45DB"/>
    <w:rsid w:val="00AB4A7D"/>
    <w:rsid w:val="00AB4E33"/>
    <w:rsid w:val="00AB5049"/>
    <w:rsid w:val="00AB5301"/>
    <w:rsid w:val="00AB5462"/>
    <w:rsid w:val="00AB56C9"/>
    <w:rsid w:val="00AB5F68"/>
    <w:rsid w:val="00AB6AB3"/>
    <w:rsid w:val="00AC02A3"/>
    <w:rsid w:val="00AC0B7C"/>
    <w:rsid w:val="00AC0EE2"/>
    <w:rsid w:val="00AC1439"/>
    <w:rsid w:val="00AC15CD"/>
    <w:rsid w:val="00AC1955"/>
    <w:rsid w:val="00AC1D58"/>
    <w:rsid w:val="00AC2028"/>
    <w:rsid w:val="00AC215E"/>
    <w:rsid w:val="00AC2E49"/>
    <w:rsid w:val="00AC34BF"/>
    <w:rsid w:val="00AC3992"/>
    <w:rsid w:val="00AC3C87"/>
    <w:rsid w:val="00AC3D35"/>
    <w:rsid w:val="00AC3E47"/>
    <w:rsid w:val="00AC4C36"/>
    <w:rsid w:val="00AC53B0"/>
    <w:rsid w:val="00AC5A2F"/>
    <w:rsid w:val="00AC6401"/>
    <w:rsid w:val="00AC64CA"/>
    <w:rsid w:val="00AC64D7"/>
    <w:rsid w:val="00AC6603"/>
    <w:rsid w:val="00AC67F0"/>
    <w:rsid w:val="00AC6A25"/>
    <w:rsid w:val="00AC6D24"/>
    <w:rsid w:val="00AC726F"/>
    <w:rsid w:val="00AC7B22"/>
    <w:rsid w:val="00AC7FEA"/>
    <w:rsid w:val="00AD01FC"/>
    <w:rsid w:val="00AD0A49"/>
    <w:rsid w:val="00AD1E1E"/>
    <w:rsid w:val="00AD2347"/>
    <w:rsid w:val="00AD2C76"/>
    <w:rsid w:val="00AD422E"/>
    <w:rsid w:val="00AD4EC5"/>
    <w:rsid w:val="00AD4FDE"/>
    <w:rsid w:val="00AD51C5"/>
    <w:rsid w:val="00AD56F0"/>
    <w:rsid w:val="00AD6678"/>
    <w:rsid w:val="00AD6972"/>
    <w:rsid w:val="00AD7000"/>
    <w:rsid w:val="00AD7412"/>
    <w:rsid w:val="00AE01D5"/>
    <w:rsid w:val="00AE07DC"/>
    <w:rsid w:val="00AE0863"/>
    <w:rsid w:val="00AE09A4"/>
    <w:rsid w:val="00AE0CAB"/>
    <w:rsid w:val="00AE0D4B"/>
    <w:rsid w:val="00AE17AD"/>
    <w:rsid w:val="00AE1A12"/>
    <w:rsid w:val="00AE1C39"/>
    <w:rsid w:val="00AE1CD9"/>
    <w:rsid w:val="00AE28CF"/>
    <w:rsid w:val="00AE2E48"/>
    <w:rsid w:val="00AE323B"/>
    <w:rsid w:val="00AE4581"/>
    <w:rsid w:val="00AE54D3"/>
    <w:rsid w:val="00AE5853"/>
    <w:rsid w:val="00AE5A38"/>
    <w:rsid w:val="00AE5E69"/>
    <w:rsid w:val="00AE641D"/>
    <w:rsid w:val="00AE6CC4"/>
    <w:rsid w:val="00AE6FB0"/>
    <w:rsid w:val="00AE74D3"/>
    <w:rsid w:val="00AE75A1"/>
    <w:rsid w:val="00AF00D8"/>
    <w:rsid w:val="00AF00DB"/>
    <w:rsid w:val="00AF0495"/>
    <w:rsid w:val="00AF0B56"/>
    <w:rsid w:val="00AF0C56"/>
    <w:rsid w:val="00AF1AC1"/>
    <w:rsid w:val="00AF1E52"/>
    <w:rsid w:val="00AF34B5"/>
    <w:rsid w:val="00AF3595"/>
    <w:rsid w:val="00AF441B"/>
    <w:rsid w:val="00AF4502"/>
    <w:rsid w:val="00AF49E8"/>
    <w:rsid w:val="00AF4D4F"/>
    <w:rsid w:val="00AF4DE2"/>
    <w:rsid w:val="00AF55C6"/>
    <w:rsid w:val="00AF5A19"/>
    <w:rsid w:val="00AF5BE7"/>
    <w:rsid w:val="00AF5FB2"/>
    <w:rsid w:val="00AF5FDD"/>
    <w:rsid w:val="00AF63FB"/>
    <w:rsid w:val="00AF66E9"/>
    <w:rsid w:val="00AF6E5F"/>
    <w:rsid w:val="00AF6EBE"/>
    <w:rsid w:val="00AF7055"/>
    <w:rsid w:val="00AF738D"/>
    <w:rsid w:val="00AF743C"/>
    <w:rsid w:val="00AF76F8"/>
    <w:rsid w:val="00AF7777"/>
    <w:rsid w:val="00B008E9"/>
    <w:rsid w:val="00B00CA9"/>
    <w:rsid w:val="00B00E78"/>
    <w:rsid w:val="00B01E3A"/>
    <w:rsid w:val="00B01F4B"/>
    <w:rsid w:val="00B02A56"/>
    <w:rsid w:val="00B02DDA"/>
    <w:rsid w:val="00B03219"/>
    <w:rsid w:val="00B03E29"/>
    <w:rsid w:val="00B0447F"/>
    <w:rsid w:val="00B044E8"/>
    <w:rsid w:val="00B0489D"/>
    <w:rsid w:val="00B04C5A"/>
    <w:rsid w:val="00B05340"/>
    <w:rsid w:val="00B062D2"/>
    <w:rsid w:val="00B06793"/>
    <w:rsid w:val="00B07F11"/>
    <w:rsid w:val="00B10545"/>
    <w:rsid w:val="00B1167E"/>
    <w:rsid w:val="00B11EC6"/>
    <w:rsid w:val="00B12161"/>
    <w:rsid w:val="00B122DC"/>
    <w:rsid w:val="00B1269E"/>
    <w:rsid w:val="00B12819"/>
    <w:rsid w:val="00B12A47"/>
    <w:rsid w:val="00B12AC7"/>
    <w:rsid w:val="00B13063"/>
    <w:rsid w:val="00B13267"/>
    <w:rsid w:val="00B1366F"/>
    <w:rsid w:val="00B13C84"/>
    <w:rsid w:val="00B145B7"/>
    <w:rsid w:val="00B148EA"/>
    <w:rsid w:val="00B1499A"/>
    <w:rsid w:val="00B14B2D"/>
    <w:rsid w:val="00B1522E"/>
    <w:rsid w:val="00B154B0"/>
    <w:rsid w:val="00B15D38"/>
    <w:rsid w:val="00B15E22"/>
    <w:rsid w:val="00B16229"/>
    <w:rsid w:val="00B16358"/>
    <w:rsid w:val="00B166AB"/>
    <w:rsid w:val="00B16B46"/>
    <w:rsid w:val="00B16B6E"/>
    <w:rsid w:val="00B1705F"/>
    <w:rsid w:val="00B17181"/>
    <w:rsid w:val="00B1725B"/>
    <w:rsid w:val="00B176BD"/>
    <w:rsid w:val="00B1770F"/>
    <w:rsid w:val="00B17F8B"/>
    <w:rsid w:val="00B17F95"/>
    <w:rsid w:val="00B200BD"/>
    <w:rsid w:val="00B20178"/>
    <w:rsid w:val="00B21100"/>
    <w:rsid w:val="00B213A5"/>
    <w:rsid w:val="00B214D0"/>
    <w:rsid w:val="00B22151"/>
    <w:rsid w:val="00B22885"/>
    <w:rsid w:val="00B22C1A"/>
    <w:rsid w:val="00B23C93"/>
    <w:rsid w:val="00B23D98"/>
    <w:rsid w:val="00B2403B"/>
    <w:rsid w:val="00B2412A"/>
    <w:rsid w:val="00B24462"/>
    <w:rsid w:val="00B244CA"/>
    <w:rsid w:val="00B24819"/>
    <w:rsid w:val="00B24B3F"/>
    <w:rsid w:val="00B24D5F"/>
    <w:rsid w:val="00B2505D"/>
    <w:rsid w:val="00B254F6"/>
    <w:rsid w:val="00B26191"/>
    <w:rsid w:val="00B26626"/>
    <w:rsid w:val="00B26656"/>
    <w:rsid w:val="00B26833"/>
    <w:rsid w:val="00B27528"/>
    <w:rsid w:val="00B27BE4"/>
    <w:rsid w:val="00B27CA2"/>
    <w:rsid w:val="00B27D8B"/>
    <w:rsid w:val="00B303CD"/>
    <w:rsid w:val="00B3048A"/>
    <w:rsid w:val="00B30880"/>
    <w:rsid w:val="00B30BE9"/>
    <w:rsid w:val="00B30C99"/>
    <w:rsid w:val="00B31457"/>
    <w:rsid w:val="00B320D2"/>
    <w:rsid w:val="00B32A83"/>
    <w:rsid w:val="00B32DA7"/>
    <w:rsid w:val="00B32FCF"/>
    <w:rsid w:val="00B33192"/>
    <w:rsid w:val="00B3321E"/>
    <w:rsid w:val="00B33586"/>
    <w:rsid w:val="00B338E9"/>
    <w:rsid w:val="00B3391A"/>
    <w:rsid w:val="00B33D47"/>
    <w:rsid w:val="00B33F35"/>
    <w:rsid w:val="00B33F3A"/>
    <w:rsid w:val="00B341BE"/>
    <w:rsid w:val="00B355A0"/>
    <w:rsid w:val="00B35632"/>
    <w:rsid w:val="00B36158"/>
    <w:rsid w:val="00B361E7"/>
    <w:rsid w:val="00B36573"/>
    <w:rsid w:val="00B365A1"/>
    <w:rsid w:val="00B365D2"/>
    <w:rsid w:val="00B367A3"/>
    <w:rsid w:val="00B36CC6"/>
    <w:rsid w:val="00B36D01"/>
    <w:rsid w:val="00B36EB2"/>
    <w:rsid w:val="00B370E0"/>
    <w:rsid w:val="00B371A2"/>
    <w:rsid w:val="00B40447"/>
    <w:rsid w:val="00B40976"/>
    <w:rsid w:val="00B410C0"/>
    <w:rsid w:val="00B418F0"/>
    <w:rsid w:val="00B41E67"/>
    <w:rsid w:val="00B4277D"/>
    <w:rsid w:val="00B4318D"/>
    <w:rsid w:val="00B43286"/>
    <w:rsid w:val="00B43AD8"/>
    <w:rsid w:val="00B43ED8"/>
    <w:rsid w:val="00B44312"/>
    <w:rsid w:val="00B4647F"/>
    <w:rsid w:val="00B46575"/>
    <w:rsid w:val="00B4681B"/>
    <w:rsid w:val="00B46A01"/>
    <w:rsid w:val="00B46A26"/>
    <w:rsid w:val="00B4743B"/>
    <w:rsid w:val="00B4743F"/>
    <w:rsid w:val="00B476BC"/>
    <w:rsid w:val="00B476C6"/>
    <w:rsid w:val="00B503A1"/>
    <w:rsid w:val="00B50514"/>
    <w:rsid w:val="00B50761"/>
    <w:rsid w:val="00B5086B"/>
    <w:rsid w:val="00B50A39"/>
    <w:rsid w:val="00B5111D"/>
    <w:rsid w:val="00B51AE7"/>
    <w:rsid w:val="00B51DBF"/>
    <w:rsid w:val="00B51E73"/>
    <w:rsid w:val="00B5262D"/>
    <w:rsid w:val="00B527AF"/>
    <w:rsid w:val="00B52F5F"/>
    <w:rsid w:val="00B52FCD"/>
    <w:rsid w:val="00B5334A"/>
    <w:rsid w:val="00B533CA"/>
    <w:rsid w:val="00B53CE2"/>
    <w:rsid w:val="00B53E4D"/>
    <w:rsid w:val="00B543F3"/>
    <w:rsid w:val="00B5445C"/>
    <w:rsid w:val="00B544DA"/>
    <w:rsid w:val="00B54955"/>
    <w:rsid w:val="00B550EB"/>
    <w:rsid w:val="00B55377"/>
    <w:rsid w:val="00B553D2"/>
    <w:rsid w:val="00B55700"/>
    <w:rsid w:val="00B55809"/>
    <w:rsid w:val="00B5580A"/>
    <w:rsid w:val="00B5599E"/>
    <w:rsid w:val="00B55FAB"/>
    <w:rsid w:val="00B55FFC"/>
    <w:rsid w:val="00B56AFA"/>
    <w:rsid w:val="00B56BB7"/>
    <w:rsid w:val="00B56E8E"/>
    <w:rsid w:val="00B57949"/>
    <w:rsid w:val="00B57E14"/>
    <w:rsid w:val="00B600F8"/>
    <w:rsid w:val="00B601F3"/>
    <w:rsid w:val="00B60822"/>
    <w:rsid w:val="00B608D5"/>
    <w:rsid w:val="00B617C9"/>
    <w:rsid w:val="00B61D15"/>
    <w:rsid w:val="00B621B9"/>
    <w:rsid w:val="00B622D7"/>
    <w:rsid w:val="00B632FE"/>
    <w:rsid w:val="00B63320"/>
    <w:rsid w:val="00B638E1"/>
    <w:rsid w:val="00B63996"/>
    <w:rsid w:val="00B63E6E"/>
    <w:rsid w:val="00B6417D"/>
    <w:rsid w:val="00B6537E"/>
    <w:rsid w:val="00B653E0"/>
    <w:rsid w:val="00B65499"/>
    <w:rsid w:val="00B65DB7"/>
    <w:rsid w:val="00B6640B"/>
    <w:rsid w:val="00B66AF4"/>
    <w:rsid w:val="00B672F0"/>
    <w:rsid w:val="00B67332"/>
    <w:rsid w:val="00B6741B"/>
    <w:rsid w:val="00B67466"/>
    <w:rsid w:val="00B67623"/>
    <w:rsid w:val="00B67658"/>
    <w:rsid w:val="00B677A4"/>
    <w:rsid w:val="00B67C0A"/>
    <w:rsid w:val="00B67C25"/>
    <w:rsid w:val="00B67D67"/>
    <w:rsid w:val="00B71160"/>
    <w:rsid w:val="00B716DC"/>
    <w:rsid w:val="00B718BD"/>
    <w:rsid w:val="00B719D7"/>
    <w:rsid w:val="00B71A8F"/>
    <w:rsid w:val="00B71F05"/>
    <w:rsid w:val="00B7256F"/>
    <w:rsid w:val="00B727BA"/>
    <w:rsid w:val="00B72923"/>
    <w:rsid w:val="00B72A09"/>
    <w:rsid w:val="00B72AF2"/>
    <w:rsid w:val="00B73556"/>
    <w:rsid w:val="00B73A6C"/>
    <w:rsid w:val="00B7444C"/>
    <w:rsid w:val="00B744D1"/>
    <w:rsid w:val="00B749CF"/>
    <w:rsid w:val="00B74BE8"/>
    <w:rsid w:val="00B74BFF"/>
    <w:rsid w:val="00B751C0"/>
    <w:rsid w:val="00B7588F"/>
    <w:rsid w:val="00B7595E"/>
    <w:rsid w:val="00B75B32"/>
    <w:rsid w:val="00B75B6F"/>
    <w:rsid w:val="00B75D4D"/>
    <w:rsid w:val="00B75EE0"/>
    <w:rsid w:val="00B75EE3"/>
    <w:rsid w:val="00B7627E"/>
    <w:rsid w:val="00B76397"/>
    <w:rsid w:val="00B768B4"/>
    <w:rsid w:val="00B76BDC"/>
    <w:rsid w:val="00B770D4"/>
    <w:rsid w:val="00B773F6"/>
    <w:rsid w:val="00B77915"/>
    <w:rsid w:val="00B800E2"/>
    <w:rsid w:val="00B8029A"/>
    <w:rsid w:val="00B80661"/>
    <w:rsid w:val="00B80B36"/>
    <w:rsid w:val="00B810AA"/>
    <w:rsid w:val="00B81FA3"/>
    <w:rsid w:val="00B82363"/>
    <w:rsid w:val="00B824AF"/>
    <w:rsid w:val="00B8294D"/>
    <w:rsid w:val="00B829A7"/>
    <w:rsid w:val="00B82ED9"/>
    <w:rsid w:val="00B8306B"/>
    <w:rsid w:val="00B836BE"/>
    <w:rsid w:val="00B83DDD"/>
    <w:rsid w:val="00B840B3"/>
    <w:rsid w:val="00B84487"/>
    <w:rsid w:val="00B84511"/>
    <w:rsid w:val="00B84625"/>
    <w:rsid w:val="00B84906"/>
    <w:rsid w:val="00B84DEC"/>
    <w:rsid w:val="00B85469"/>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462"/>
    <w:rsid w:val="00B93AB1"/>
    <w:rsid w:val="00B93EA5"/>
    <w:rsid w:val="00B94237"/>
    <w:rsid w:val="00B94290"/>
    <w:rsid w:val="00B94695"/>
    <w:rsid w:val="00B94993"/>
    <w:rsid w:val="00B94B6E"/>
    <w:rsid w:val="00B94C05"/>
    <w:rsid w:val="00B94FB9"/>
    <w:rsid w:val="00B953FA"/>
    <w:rsid w:val="00B95418"/>
    <w:rsid w:val="00B95B9E"/>
    <w:rsid w:val="00B95E2E"/>
    <w:rsid w:val="00B96610"/>
    <w:rsid w:val="00B96EA0"/>
    <w:rsid w:val="00B9732B"/>
    <w:rsid w:val="00B97678"/>
    <w:rsid w:val="00B976DA"/>
    <w:rsid w:val="00B97B23"/>
    <w:rsid w:val="00B97CE0"/>
    <w:rsid w:val="00BA0137"/>
    <w:rsid w:val="00BA0151"/>
    <w:rsid w:val="00BA070A"/>
    <w:rsid w:val="00BA0CDF"/>
    <w:rsid w:val="00BA1436"/>
    <w:rsid w:val="00BA2670"/>
    <w:rsid w:val="00BA2CCA"/>
    <w:rsid w:val="00BA2E82"/>
    <w:rsid w:val="00BA2F68"/>
    <w:rsid w:val="00BA3024"/>
    <w:rsid w:val="00BA3103"/>
    <w:rsid w:val="00BA3318"/>
    <w:rsid w:val="00BA3995"/>
    <w:rsid w:val="00BA39D9"/>
    <w:rsid w:val="00BA3FC4"/>
    <w:rsid w:val="00BA40E1"/>
    <w:rsid w:val="00BA4719"/>
    <w:rsid w:val="00BA49E9"/>
    <w:rsid w:val="00BA4AFD"/>
    <w:rsid w:val="00BA500F"/>
    <w:rsid w:val="00BA515A"/>
    <w:rsid w:val="00BA6036"/>
    <w:rsid w:val="00BA60BD"/>
    <w:rsid w:val="00BA653F"/>
    <w:rsid w:val="00BA6E83"/>
    <w:rsid w:val="00BA6F45"/>
    <w:rsid w:val="00BA7013"/>
    <w:rsid w:val="00BA7151"/>
    <w:rsid w:val="00BA726F"/>
    <w:rsid w:val="00BA74D5"/>
    <w:rsid w:val="00BA75DE"/>
    <w:rsid w:val="00BA78C0"/>
    <w:rsid w:val="00BA7B75"/>
    <w:rsid w:val="00BA7EB2"/>
    <w:rsid w:val="00BA7F15"/>
    <w:rsid w:val="00BB04D9"/>
    <w:rsid w:val="00BB0578"/>
    <w:rsid w:val="00BB0A69"/>
    <w:rsid w:val="00BB0E9D"/>
    <w:rsid w:val="00BB10A0"/>
    <w:rsid w:val="00BB1B02"/>
    <w:rsid w:val="00BB1C58"/>
    <w:rsid w:val="00BB1E5A"/>
    <w:rsid w:val="00BB205F"/>
    <w:rsid w:val="00BB27F9"/>
    <w:rsid w:val="00BB2CA0"/>
    <w:rsid w:val="00BB2D9C"/>
    <w:rsid w:val="00BB369C"/>
    <w:rsid w:val="00BB3A91"/>
    <w:rsid w:val="00BB3C5B"/>
    <w:rsid w:val="00BB3CBE"/>
    <w:rsid w:val="00BB3E25"/>
    <w:rsid w:val="00BB3E71"/>
    <w:rsid w:val="00BB3F40"/>
    <w:rsid w:val="00BB4163"/>
    <w:rsid w:val="00BB4C63"/>
    <w:rsid w:val="00BB4D20"/>
    <w:rsid w:val="00BB4E70"/>
    <w:rsid w:val="00BB4EBC"/>
    <w:rsid w:val="00BB51CB"/>
    <w:rsid w:val="00BB55C6"/>
    <w:rsid w:val="00BB582C"/>
    <w:rsid w:val="00BB5A31"/>
    <w:rsid w:val="00BB5C8E"/>
    <w:rsid w:val="00BB5EDB"/>
    <w:rsid w:val="00BB7009"/>
    <w:rsid w:val="00BB70FC"/>
    <w:rsid w:val="00BB7D0B"/>
    <w:rsid w:val="00BB7D77"/>
    <w:rsid w:val="00BB7E7C"/>
    <w:rsid w:val="00BC11A0"/>
    <w:rsid w:val="00BC11E1"/>
    <w:rsid w:val="00BC12D9"/>
    <w:rsid w:val="00BC218E"/>
    <w:rsid w:val="00BC2322"/>
    <w:rsid w:val="00BC2435"/>
    <w:rsid w:val="00BC2547"/>
    <w:rsid w:val="00BC2666"/>
    <w:rsid w:val="00BC2925"/>
    <w:rsid w:val="00BC2E91"/>
    <w:rsid w:val="00BC3D61"/>
    <w:rsid w:val="00BC3FD7"/>
    <w:rsid w:val="00BC4195"/>
    <w:rsid w:val="00BC4228"/>
    <w:rsid w:val="00BC43F6"/>
    <w:rsid w:val="00BC4701"/>
    <w:rsid w:val="00BC4A61"/>
    <w:rsid w:val="00BC53DA"/>
    <w:rsid w:val="00BC54FB"/>
    <w:rsid w:val="00BC5561"/>
    <w:rsid w:val="00BC5593"/>
    <w:rsid w:val="00BC5755"/>
    <w:rsid w:val="00BC5940"/>
    <w:rsid w:val="00BC5D97"/>
    <w:rsid w:val="00BC6D0C"/>
    <w:rsid w:val="00BC72D5"/>
    <w:rsid w:val="00BC7500"/>
    <w:rsid w:val="00BC754B"/>
    <w:rsid w:val="00BC7575"/>
    <w:rsid w:val="00BC7576"/>
    <w:rsid w:val="00BC760D"/>
    <w:rsid w:val="00BC7AAE"/>
    <w:rsid w:val="00BD00AF"/>
    <w:rsid w:val="00BD070C"/>
    <w:rsid w:val="00BD077F"/>
    <w:rsid w:val="00BD0A87"/>
    <w:rsid w:val="00BD1175"/>
    <w:rsid w:val="00BD1605"/>
    <w:rsid w:val="00BD17CE"/>
    <w:rsid w:val="00BD20D4"/>
    <w:rsid w:val="00BD26E2"/>
    <w:rsid w:val="00BD2AB3"/>
    <w:rsid w:val="00BD2DAD"/>
    <w:rsid w:val="00BD2E61"/>
    <w:rsid w:val="00BD3743"/>
    <w:rsid w:val="00BD3760"/>
    <w:rsid w:val="00BD3833"/>
    <w:rsid w:val="00BD3A3B"/>
    <w:rsid w:val="00BD3AC0"/>
    <w:rsid w:val="00BD3DAE"/>
    <w:rsid w:val="00BD4310"/>
    <w:rsid w:val="00BD44E1"/>
    <w:rsid w:val="00BD47BE"/>
    <w:rsid w:val="00BD483E"/>
    <w:rsid w:val="00BD49C0"/>
    <w:rsid w:val="00BD4AD7"/>
    <w:rsid w:val="00BD4CCD"/>
    <w:rsid w:val="00BD5003"/>
    <w:rsid w:val="00BD5989"/>
    <w:rsid w:val="00BD59EC"/>
    <w:rsid w:val="00BD5D41"/>
    <w:rsid w:val="00BD5E3F"/>
    <w:rsid w:val="00BD5F89"/>
    <w:rsid w:val="00BD64CB"/>
    <w:rsid w:val="00BD6B92"/>
    <w:rsid w:val="00BD6BE9"/>
    <w:rsid w:val="00BD6FFE"/>
    <w:rsid w:val="00BD71E4"/>
    <w:rsid w:val="00BD73D8"/>
    <w:rsid w:val="00BD7735"/>
    <w:rsid w:val="00BD79E8"/>
    <w:rsid w:val="00BE0295"/>
    <w:rsid w:val="00BE078F"/>
    <w:rsid w:val="00BE07F8"/>
    <w:rsid w:val="00BE0921"/>
    <w:rsid w:val="00BE094B"/>
    <w:rsid w:val="00BE0EF4"/>
    <w:rsid w:val="00BE17B4"/>
    <w:rsid w:val="00BE1AC0"/>
    <w:rsid w:val="00BE2085"/>
    <w:rsid w:val="00BE20B4"/>
    <w:rsid w:val="00BE21D9"/>
    <w:rsid w:val="00BE2A50"/>
    <w:rsid w:val="00BE31C5"/>
    <w:rsid w:val="00BE4008"/>
    <w:rsid w:val="00BE42A6"/>
    <w:rsid w:val="00BE43B1"/>
    <w:rsid w:val="00BE4629"/>
    <w:rsid w:val="00BE470E"/>
    <w:rsid w:val="00BE47CB"/>
    <w:rsid w:val="00BE528E"/>
    <w:rsid w:val="00BE5597"/>
    <w:rsid w:val="00BE63B5"/>
    <w:rsid w:val="00BE6458"/>
    <w:rsid w:val="00BE67BF"/>
    <w:rsid w:val="00BE6964"/>
    <w:rsid w:val="00BE6EEB"/>
    <w:rsid w:val="00BE744C"/>
    <w:rsid w:val="00BE7491"/>
    <w:rsid w:val="00BE7851"/>
    <w:rsid w:val="00BF0047"/>
    <w:rsid w:val="00BF08EA"/>
    <w:rsid w:val="00BF0E7C"/>
    <w:rsid w:val="00BF1029"/>
    <w:rsid w:val="00BF1AE9"/>
    <w:rsid w:val="00BF1F18"/>
    <w:rsid w:val="00BF208F"/>
    <w:rsid w:val="00BF24AF"/>
    <w:rsid w:val="00BF29CA"/>
    <w:rsid w:val="00BF2EDF"/>
    <w:rsid w:val="00BF3023"/>
    <w:rsid w:val="00BF32EB"/>
    <w:rsid w:val="00BF3328"/>
    <w:rsid w:val="00BF381B"/>
    <w:rsid w:val="00BF3C81"/>
    <w:rsid w:val="00BF40CB"/>
    <w:rsid w:val="00BF4174"/>
    <w:rsid w:val="00BF4ACE"/>
    <w:rsid w:val="00BF4E30"/>
    <w:rsid w:val="00BF4ED6"/>
    <w:rsid w:val="00BF4F2C"/>
    <w:rsid w:val="00BF5496"/>
    <w:rsid w:val="00BF5690"/>
    <w:rsid w:val="00BF609B"/>
    <w:rsid w:val="00BF66ED"/>
    <w:rsid w:val="00BF679C"/>
    <w:rsid w:val="00BF6968"/>
    <w:rsid w:val="00BF700E"/>
    <w:rsid w:val="00BF70F9"/>
    <w:rsid w:val="00BF7106"/>
    <w:rsid w:val="00BF7CBA"/>
    <w:rsid w:val="00BF7E52"/>
    <w:rsid w:val="00C003E4"/>
    <w:rsid w:val="00C005DD"/>
    <w:rsid w:val="00C006D4"/>
    <w:rsid w:val="00C008D4"/>
    <w:rsid w:val="00C00E6C"/>
    <w:rsid w:val="00C01A12"/>
    <w:rsid w:val="00C0228E"/>
    <w:rsid w:val="00C028A1"/>
    <w:rsid w:val="00C02DB0"/>
    <w:rsid w:val="00C03634"/>
    <w:rsid w:val="00C03C2B"/>
    <w:rsid w:val="00C03D20"/>
    <w:rsid w:val="00C04200"/>
    <w:rsid w:val="00C042AE"/>
    <w:rsid w:val="00C04E3A"/>
    <w:rsid w:val="00C0526B"/>
    <w:rsid w:val="00C056E6"/>
    <w:rsid w:val="00C061E5"/>
    <w:rsid w:val="00C071EC"/>
    <w:rsid w:val="00C075C9"/>
    <w:rsid w:val="00C076A0"/>
    <w:rsid w:val="00C079E5"/>
    <w:rsid w:val="00C07D61"/>
    <w:rsid w:val="00C10A6C"/>
    <w:rsid w:val="00C11141"/>
    <w:rsid w:val="00C116BF"/>
    <w:rsid w:val="00C11A02"/>
    <w:rsid w:val="00C11A1A"/>
    <w:rsid w:val="00C11D25"/>
    <w:rsid w:val="00C1246E"/>
    <w:rsid w:val="00C1253F"/>
    <w:rsid w:val="00C1260A"/>
    <w:rsid w:val="00C12CB9"/>
    <w:rsid w:val="00C137C9"/>
    <w:rsid w:val="00C138A7"/>
    <w:rsid w:val="00C13BA7"/>
    <w:rsid w:val="00C13D38"/>
    <w:rsid w:val="00C141E7"/>
    <w:rsid w:val="00C14C3D"/>
    <w:rsid w:val="00C150E2"/>
    <w:rsid w:val="00C15AC7"/>
    <w:rsid w:val="00C15D26"/>
    <w:rsid w:val="00C15D72"/>
    <w:rsid w:val="00C1614B"/>
    <w:rsid w:val="00C1619F"/>
    <w:rsid w:val="00C16530"/>
    <w:rsid w:val="00C16557"/>
    <w:rsid w:val="00C17118"/>
    <w:rsid w:val="00C17790"/>
    <w:rsid w:val="00C20B94"/>
    <w:rsid w:val="00C20E7B"/>
    <w:rsid w:val="00C218E3"/>
    <w:rsid w:val="00C21EC5"/>
    <w:rsid w:val="00C21F68"/>
    <w:rsid w:val="00C22208"/>
    <w:rsid w:val="00C22654"/>
    <w:rsid w:val="00C22656"/>
    <w:rsid w:val="00C2286A"/>
    <w:rsid w:val="00C22965"/>
    <w:rsid w:val="00C230A3"/>
    <w:rsid w:val="00C23128"/>
    <w:rsid w:val="00C23853"/>
    <w:rsid w:val="00C243E9"/>
    <w:rsid w:val="00C25526"/>
    <w:rsid w:val="00C255D2"/>
    <w:rsid w:val="00C256D8"/>
    <w:rsid w:val="00C257D5"/>
    <w:rsid w:val="00C257F2"/>
    <w:rsid w:val="00C26273"/>
    <w:rsid w:val="00C26446"/>
    <w:rsid w:val="00C266BD"/>
    <w:rsid w:val="00C27147"/>
    <w:rsid w:val="00C27B33"/>
    <w:rsid w:val="00C27D60"/>
    <w:rsid w:val="00C27F56"/>
    <w:rsid w:val="00C27F85"/>
    <w:rsid w:val="00C3038E"/>
    <w:rsid w:val="00C30659"/>
    <w:rsid w:val="00C3068C"/>
    <w:rsid w:val="00C3083A"/>
    <w:rsid w:val="00C30880"/>
    <w:rsid w:val="00C30B0B"/>
    <w:rsid w:val="00C30CFA"/>
    <w:rsid w:val="00C3169C"/>
    <w:rsid w:val="00C3186A"/>
    <w:rsid w:val="00C31DBD"/>
    <w:rsid w:val="00C32AE0"/>
    <w:rsid w:val="00C32F49"/>
    <w:rsid w:val="00C332C3"/>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263"/>
    <w:rsid w:val="00C37656"/>
    <w:rsid w:val="00C37875"/>
    <w:rsid w:val="00C40175"/>
    <w:rsid w:val="00C40472"/>
    <w:rsid w:val="00C407CB"/>
    <w:rsid w:val="00C4091E"/>
    <w:rsid w:val="00C40C69"/>
    <w:rsid w:val="00C40E84"/>
    <w:rsid w:val="00C415E2"/>
    <w:rsid w:val="00C4170E"/>
    <w:rsid w:val="00C41A01"/>
    <w:rsid w:val="00C4266E"/>
    <w:rsid w:val="00C4295F"/>
    <w:rsid w:val="00C42C62"/>
    <w:rsid w:val="00C42E4D"/>
    <w:rsid w:val="00C42F80"/>
    <w:rsid w:val="00C42FE8"/>
    <w:rsid w:val="00C433E8"/>
    <w:rsid w:val="00C43950"/>
    <w:rsid w:val="00C43FD3"/>
    <w:rsid w:val="00C441F0"/>
    <w:rsid w:val="00C44598"/>
    <w:rsid w:val="00C44630"/>
    <w:rsid w:val="00C44AD2"/>
    <w:rsid w:val="00C44CD3"/>
    <w:rsid w:val="00C45759"/>
    <w:rsid w:val="00C457C3"/>
    <w:rsid w:val="00C4592E"/>
    <w:rsid w:val="00C45DE9"/>
    <w:rsid w:val="00C461DF"/>
    <w:rsid w:val="00C46331"/>
    <w:rsid w:val="00C46EB9"/>
    <w:rsid w:val="00C4704F"/>
    <w:rsid w:val="00C4710D"/>
    <w:rsid w:val="00C473A2"/>
    <w:rsid w:val="00C474BF"/>
    <w:rsid w:val="00C4779A"/>
    <w:rsid w:val="00C4796F"/>
    <w:rsid w:val="00C479C7"/>
    <w:rsid w:val="00C47B80"/>
    <w:rsid w:val="00C47DF0"/>
    <w:rsid w:val="00C47FAC"/>
    <w:rsid w:val="00C5075B"/>
    <w:rsid w:val="00C50844"/>
    <w:rsid w:val="00C509A0"/>
    <w:rsid w:val="00C50D54"/>
    <w:rsid w:val="00C511B6"/>
    <w:rsid w:val="00C51F7D"/>
    <w:rsid w:val="00C52601"/>
    <w:rsid w:val="00C52904"/>
    <w:rsid w:val="00C53253"/>
    <w:rsid w:val="00C53B6F"/>
    <w:rsid w:val="00C53D78"/>
    <w:rsid w:val="00C54164"/>
    <w:rsid w:val="00C54368"/>
    <w:rsid w:val="00C54541"/>
    <w:rsid w:val="00C54AB9"/>
    <w:rsid w:val="00C55004"/>
    <w:rsid w:val="00C55041"/>
    <w:rsid w:val="00C55159"/>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2CBA"/>
    <w:rsid w:val="00C6311E"/>
    <w:rsid w:val="00C6395F"/>
    <w:rsid w:val="00C63A5D"/>
    <w:rsid w:val="00C63BB6"/>
    <w:rsid w:val="00C648DA"/>
    <w:rsid w:val="00C64E52"/>
    <w:rsid w:val="00C64E8B"/>
    <w:rsid w:val="00C65195"/>
    <w:rsid w:val="00C6587D"/>
    <w:rsid w:val="00C658D9"/>
    <w:rsid w:val="00C6597D"/>
    <w:rsid w:val="00C65F59"/>
    <w:rsid w:val="00C6685C"/>
    <w:rsid w:val="00C66A0A"/>
    <w:rsid w:val="00C677BC"/>
    <w:rsid w:val="00C7011B"/>
    <w:rsid w:val="00C70280"/>
    <w:rsid w:val="00C705FF"/>
    <w:rsid w:val="00C71108"/>
    <w:rsid w:val="00C71B58"/>
    <w:rsid w:val="00C72420"/>
    <w:rsid w:val="00C72EDD"/>
    <w:rsid w:val="00C73802"/>
    <w:rsid w:val="00C7383A"/>
    <w:rsid w:val="00C73918"/>
    <w:rsid w:val="00C73A48"/>
    <w:rsid w:val="00C73CE1"/>
    <w:rsid w:val="00C73E7F"/>
    <w:rsid w:val="00C73EED"/>
    <w:rsid w:val="00C744B0"/>
    <w:rsid w:val="00C7477C"/>
    <w:rsid w:val="00C7478C"/>
    <w:rsid w:val="00C74B99"/>
    <w:rsid w:val="00C75261"/>
    <w:rsid w:val="00C75321"/>
    <w:rsid w:val="00C753CB"/>
    <w:rsid w:val="00C753FC"/>
    <w:rsid w:val="00C7568F"/>
    <w:rsid w:val="00C756F3"/>
    <w:rsid w:val="00C760B4"/>
    <w:rsid w:val="00C76425"/>
    <w:rsid w:val="00C7671A"/>
    <w:rsid w:val="00C768F5"/>
    <w:rsid w:val="00C769B0"/>
    <w:rsid w:val="00C76AA7"/>
    <w:rsid w:val="00C76D5C"/>
    <w:rsid w:val="00C77133"/>
    <w:rsid w:val="00C775C6"/>
    <w:rsid w:val="00C7766E"/>
    <w:rsid w:val="00C77932"/>
    <w:rsid w:val="00C8058D"/>
    <w:rsid w:val="00C8076E"/>
    <w:rsid w:val="00C80922"/>
    <w:rsid w:val="00C80A85"/>
    <w:rsid w:val="00C80D7E"/>
    <w:rsid w:val="00C81D3E"/>
    <w:rsid w:val="00C82B4E"/>
    <w:rsid w:val="00C83C0F"/>
    <w:rsid w:val="00C83E48"/>
    <w:rsid w:val="00C83E5E"/>
    <w:rsid w:val="00C83FD0"/>
    <w:rsid w:val="00C84406"/>
    <w:rsid w:val="00C845A8"/>
    <w:rsid w:val="00C84D30"/>
    <w:rsid w:val="00C84E79"/>
    <w:rsid w:val="00C851FD"/>
    <w:rsid w:val="00C86089"/>
    <w:rsid w:val="00C86630"/>
    <w:rsid w:val="00C86733"/>
    <w:rsid w:val="00C87713"/>
    <w:rsid w:val="00C877CB"/>
    <w:rsid w:val="00C878F4"/>
    <w:rsid w:val="00C87AE4"/>
    <w:rsid w:val="00C87CD1"/>
    <w:rsid w:val="00C905E5"/>
    <w:rsid w:val="00C92016"/>
    <w:rsid w:val="00C9219C"/>
    <w:rsid w:val="00C92E2D"/>
    <w:rsid w:val="00C930D4"/>
    <w:rsid w:val="00C933B9"/>
    <w:rsid w:val="00C935DB"/>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1E0"/>
    <w:rsid w:val="00CA43DC"/>
    <w:rsid w:val="00CA4889"/>
    <w:rsid w:val="00CA509E"/>
    <w:rsid w:val="00CA52DF"/>
    <w:rsid w:val="00CA55F2"/>
    <w:rsid w:val="00CA5CDD"/>
    <w:rsid w:val="00CA6505"/>
    <w:rsid w:val="00CA6571"/>
    <w:rsid w:val="00CA65BD"/>
    <w:rsid w:val="00CA65CC"/>
    <w:rsid w:val="00CA6BF5"/>
    <w:rsid w:val="00CA6DB3"/>
    <w:rsid w:val="00CA7086"/>
    <w:rsid w:val="00CA715A"/>
    <w:rsid w:val="00CA7613"/>
    <w:rsid w:val="00CA7AFD"/>
    <w:rsid w:val="00CA7F24"/>
    <w:rsid w:val="00CB0292"/>
    <w:rsid w:val="00CB02D3"/>
    <w:rsid w:val="00CB2106"/>
    <w:rsid w:val="00CB21CC"/>
    <w:rsid w:val="00CB2401"/>
    <w:rsid w:val="00CB29C0"/>
    <w:rsid w:val="00CB2C0A"/>
    <w:rsid w:val="00CB2D9F"/>
    <w:rsid w:val="00CB30F1"/>
    <w:rsid w:val="00CB339F"/>
    <w:rsid w:val="00CB344E"/>
    <w:rsid w:val="00CB40E4"/>
    <w:rsid w:val="00CB416E"/>
    <w:rsid w:val="00CB4321"/>
    <w:rsid w:val="00CB4B09"/>
    <w:rsid w:val="00CB4DCA"/>
    <w:rsid w:val="00CB578A"/>
    <w:rsid w:val="00CB6258"/>
    <w:rsid w:val="00CB6448"/>
    <w:rsid w:val="00CB6807"/>
    <w:rsid w:val="00CB7D1F"/>
    <w:rsid w:val="00CC018C"/>
    <w:rsid w:val="00CC02F3"/>
    <w:rsid w:val="00CC08CA"/>
    <w:rsid w:val="00CC0BC7"/>
    <w:rsid w:val="00CC0DF8"/>
    <w:rsid w:val="00CC181F"/>
    <w:rsid w:val="00CC1B75"/>
    <w:rsid w:val="00CC1C97"/>
    <w:rsid w:val="00CC1DE9"/>
    <w:rsid w:val="00CC1F01"/>
    <w:rsid w:val="00CC22A2"/>
    <w:rsid w:val="00CC2543"/>
    <w:rsid w:val="00CC286F"/>
    <w:rsid w:val="00CC2CF9"/>
    <w:rsid w:val="00CC35C0"/>
    <w:rsid w:val="00CC3ADC"/>
    <w:rsid w:val="00CC3B65"/>
    <w:rsid w:val="00CC3F4A"/>
    <w:rsid w:val="00CC4088"/>
    <w:rsid w:val="00CC45A7"/>
    <w:rsid w:val="00CC4EBB"/>
    <w:rsid w:val="00CC52C5"/>
    <w:rsid w:val="00CC541E"/>
    <w:rsid w:val="00CC554E"/>
    <w:rsid w:val="00CC5DF5"/>
    <w:rsid w:val="00CC5EF8"/>
    <w:rsid w:val="00CC5F36"/>
    <w:rsid w:val="00CC61B1"/>
    <w:rsid w:val="00CC6310"/>
    <w:rsid w:val="00CC65EC"/>
    <w:rsid w:val="00CC68BB"/>
    <w:rsid w:val="00CC7568"/>
    <w:rsid w:val="00CC7B5C"/>
    <w:rsid w:val="00CD0333"/>
    <w:rsid w:val="00CD05A2"/>
    <w:rsid w:val="00CD1085"/>
    <w:rsid w:val="00CD12B3"/>
    <w:rsid w:val="00CD13F9"/>
    <w:rsid w:val="00CD16AB"/>
    <w:rsid w:val="00CD18BF"/>
    <w:rsid w:val="00CD194C"/>
    <w:rsid w:val="00CD1B2D"/>
    <w:rsid w:val="00CD1C15"/>
    <w:rsid w:val="00CD1DEA"/>
    <w:rsid w:val="00CD20D9"/>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14E"/>
    <w:rsid w:val="00CE0AA8"/>
    <w:rsid w:val="00CE0E3E"/>
    <w:rsid w:val="00CE0EB1"/>
    <w:rsid w:val="00CE1B3E"/>
    <w:rsid w:val="00CE1C38"/>
    <w:rsid w:val="00CE25AF"/>
    <w:rsid w:val="00CE26D5"/>
    <w:rsid w:val="00CE2739"/>
    <w:rsid w:val="00CE280D"/>
    <w:rsid w:val="00CE3056"/>
    <w:rsid w:val="00CE30FB"/>
    <w:rsid w:val="00CE33DB"/>
    <w:rsid w:val="00CE42AC"/>
    <w:rsid w:val="00CE4327"/>
    <w:rsid w:val="00CE45F5"/>
    <w:rsid w:val="00CE5875"/>
    <w:rsid w:val="00CE5BDA"/>
    <w:rsid w:val="00CE5DA6"/>
    <w:rsid w:val="00CE6679"/>
    <w:rsid w:val="00CE671C"/>
    <w:rsid w:val="00CE6A3B"/>
    <w:rsid w:val="00CE75DF"/>
    <w:rsid w:val="00CE75F5"/>
    <w:rsid w:val="00CE7B86"/>
    <w:rsid w:val="00CE7BFC"/>
    <w:rsid w:val="00CE7C0C"/>
    <w:rsid w:val="00CF0148"/>
    <w:rsid w:val="00CF0557"/>
    <w:rsid w:val="00CF06F4"/>
    <w:rsid w:val="00CF0F32"/>
    <w:rsid w:val="00CF0F73"/>
    <w:rsid w:val="00CF17E8"/>
    <w:rsid w:val="00CF1A63"/>
    <w:rsid w:val="00CF207B"/>
    <w:rsid w:val="00CF2F05"/>
    <w:rsid w:val="00CF3126"/>
    <w:rsid w:val="00CF3278"/>
    <w:rsid w:val="00CF339D"/>
    <w:rsid w:val="00CF341F"/>
    <w:rsid w:val="00CF3887"/>
    <w:rsid w:val="00CF4025"/>
    <w:rsid w:val="00CF407D"/>
    <w:rsid w:val="00CF4341"/>
    <w:rsid w:val="00CF47A6"/>
    <w:rsid w:val="00CF4E7C"/>
    <w:rsid w:val="00CF51E6"/>
    <w:rsid w:val="00CF5D1F"/>
    <w:rsid w:val="00CF6404"/>
    <w:rsid w:val="00CF67B0"/>
    <w:rsid w:val="00CF67D0"/>
    <w:rsid w:val="00CF6DCE"/>
    <w:rsid w:val="00CF709D"/>
    <w:rsid w:val="00CF7541"/>
    <w:rsid w:val="00CF759E"/>
    <w:rsid w:val="00CF79DC"/>
    <w:rsid w:val="00CF7D18"/>
    <w:rsid w:val="00D008C6"/>
    <w:rsid w:val="00D00D6C"/>
    <w:rsid w:val="00D014D6"/>
    <w:rsid w:val="00D017EB"/>
    <w:rsid w:val="00D01829"/>
    <w:rsid w:val="00D01E08"/>
    <w:rsid w:val="00D01E6B"/>
    <w:rsid w:val="00D02045"/>
    <w:rsid w:val="00D02DD6"/>
    <w:rsid w:val="00D02F17"/>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5DC"/>
    <w:rsid w:val="00D0668A"/>
    <w:rsid w:val="00D069D2"/>
    <w:rsid w:val="00D06D0E"/>
    <w:rsid w:val="00D07744"/>
    <w:rsid w:val="00D1037C"/>
    <w:rsid w:val="00D105B5"/>
    <w:rsid w:val="00D1066B"/>
    <w:rsid w:val="00D1095D"/>
    <w:rsid w:val="00D10A42"/>
    <w:rsid w:val="00D10D45"/>
    <w:rsid w:val="00D112E6"/>
    <w:rsid w:val="00D11646"/>
    <w:rsid w:val="00D11B10"/>
    <w:rsid w:val="00D11ECE"/>
    <w:rsid w:val="00D12717"/>
    <w:rsid w:val="00D12FB2"/>
    <w:rsid w:val="00D13C68"/>
    <w:rsid w:val="00D14335"/>
    <w:rsid w:val="00D14386"/>
    <w:rsid w:val="00D146CB"/>
    <w:rsid w:val="00D14B55"/>
    <w:rsid w:val="00D15127"/>
    <w:rsid w:val="00D15979"/>
    <w:rsid w:val="00D15B41"/>
    <w:rsid w:val="00D168FD"/>
    <w:rsid w:val="00D16CD3"/>
    <w:rsid w:val="00D172D7"/>
    <w:rsid w:val="00D17B6D"/>
    <w:rsid w:val="00D17CF0"/>
    <w:rsid w:val="00D17D1F"/>
    <w:rsid w:val="00D17FD9"/>
    <w:rsid w:val="00D17FF8"/>
    <w:rsid w:val="00D200A6"/>
    <w:rsid w:val="00D20209"/>
    <w:rsid w:val="00D20812"/>
    <w:rsid w:val="00D2082A"/>
    <w:rsid w:val="00D20AAC"/>
    <w:rsid w:val="00D211C4"/>
    <w:rsid w:val="00D2127A"/>
    <w:rsid w:val="00D212F2"/>
    <w:rsid w:val="00D2163F"/>
    <w:rsid w:val="00D2230D"/>
    <w:rsid w:val="00D22C12"/>
    <w:rsid w:val="00D23195"/>
    <w:rsid w:val="00D23227"/>
    <w:rsid w:val="00D2324F"/>
    <w:rsid w:val="00D232F2"/>
    <w:rsid w:val="00D2390E"/>
    <w:rsid w:val="00D23978"/>
    <w:rsid w:val="00D23DC6"/>
    <w:rsid w:val="00D2456D"/>
    <w:rsid w:val="00D2484A"/>
    <w:rsid w:val="00D24B65"/>
    <w:rsid w:val="00D253DA"/>
    <w:rsid w:val="00D2551F"/>
    <w:rsid w:val="00D25EA4"/>
    <w:rsid w:val="00D2629D"/>
    <w:rsid w:val="00D263E8"/>
    <w:rsid w:val="00D2653A"/>
    <w:rsid w:val="00D26794"/>
    <w:rsid w:val="00D26C27"/>
    <w:rsid w:val="00D26F41"/>
    <w:rsid w:val="00D274C4"/>
    <w:rsid w:val="00D27C71"/>
    <w:rsid w:val="00D27DA6"/>
    <w:rsid w:val="00D3015B"/>
    <w:rsid w:val="00D30277"/>
    <w:rsid w:val="00D30592"/>
    <w:rsid w:val="00D3094A"/>
    <w:rsid w:val="00D31A04"/>
    <w:rsid w:val="00D31B09"/>
    <w:rsid w:val="00D3343B"/>
    <w:rsid w:val="00D33470"/>
    <w:rsid w:val="00D339EF"/>
    <w:rsid w:val="00D340CB"/>
    <w:rsid w:val="00D3467C"/>
    <w:rsid w:val="00D346CE"/>
    <w:rsid w:val="00D34D97"/>
    <w:rsid w:val="00D36021"/>
    <w:rsid w:val="00D36040"/>
    <w:rsid w:val="00D36161"/>
    <w:rsid w:val="00D364D3"/>
    <w:rsid w:val="00D36A4C"/>
    <w:rsid w:val="00D36D4F"/>
    <w:rsid w:val="00D3768E"/>
    <w:rsid w:val="00D37FF5"/>
    <w:rsid w:val="00D40064"/>
    <w:rsid w:val="00D4007D"/>
    <w:rsid w:val="00D409E2"/>
    <w:rsid w:val="00D40A7A"/>
    <w:rsid w:val="00D40BAD"/>
    <w:rsid w:val="00D40C8C"/>
    <w:rsid w:val="00D412A2"/>
    <w:rsid w:val="00D41AEF"/>
    <w:rsid w:val="00D41D29"/>
    <w:rsid w:val="00D421FA"/>
    <w:rsid w:val="00D4227F"/>
    <w:rsid w:val="00D4228F"/>
    <w:rsid w:val="00D422D6"/>
    <w:rsid w:val="00D423EB"/>
    <w:rsid w:val="00D42B04"/>
    <w:rsid w:val="00D42CB7"/>
    <w:rsid w:val="00D42D75"/>
    <w:rsid w:val="00D430C9"/>
    <w:rsid w:val="00D43375"/>
    <w:rsid w:val="00D433A3"/>
    <w:rsid w:val="00D434B0"/>
    <w:rsid w:val="00D436A9"/>
    <w:rsid w:val="00D44101"/>
    <w:rsid w:val="00D4460A"/>
    <w:rsid w:val="00D44F8E"/>
    <w:rsid w:val="00D46234"/>
    <w:rsid w:val="00D46792"/>
    <w:rsid w:val="00D46A59"/>
    <w:rsid w:val="00D46B9F"/>
    <w:rsid w:val="00D47825"/>
    <w:rsid w:val="00D47C05"/>
    <w:rsid w:val="00D503B9"/>
    <w:rsid w:val="00D50A36"/>
    <w:rsid w:val="00D50AF4"/>
    <w:rsid w:val="00D50B7E"/>
    <w:rsid w:val="00D50CCF"/>
    <w:rsid w:val="00D51E14"/>
    <w:rsid w:val="00D5210B"/>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2B"/>
    <w:rsid w:val="00D608DA"/>
    <w:rsid w:val="00D611D3"/>
    <w:rsid w:val="00D61236"/>
    <w:rsid w:val="00D612B0"/>
    <w:rsid w:val="00D61436"/>
    <w:rsid w:val="00D615B8"/>
    <w:rsid w:val="00D61DE5"/>
    <w:rsid w:val="00D61E40"/>
    <w:rsid w:val="00D622E6"/>
    <w:rsid w:val="00D624A0"/>
    <w:rsid w:val="00D624C7"/>
    <w:rsid w:val="00D62B31"/>
    <w:rsid w:val="00D62B56"/>
    <w:rsid w:val="00D6316C"/>
    <w:rsid w:val="00D632C8"/>
    <w:rsid w:val="00D63517"/>
    <w:rsid w:val="00D63F02"/>
    <w:rsid w:val="00D64012"/>
    <w:rsid w:val="00D6419C"/>
    <w:rsid w:val="00D643D7"/>
    <w:rsid w:val="00D64423"/>
    <w:rsid w:val="00D647BB"/>
    <w:rsid w:val="00D647E3"/>
    <w:rsid w:val="00D6542E"/>
    <w:rsid w:val="00D65927"/>
    <w:rsid w:val="00D65E4C"/>
    <w:rsid w:val="00D65E94"/>
    <w:rsid w:val="00D65FC3"/>
    <w:rsid w:val="00D65FDC"/>
    <w:rsid w:val="00D665E3"/>
    <w:rsid w:val="00D6696A"/>
    <w:rsid w:val="00D67561"/>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4B2D"/>
    <w:rsid w:val="00D753E3"/>
    <w:rsid w:val="00D75612"/>
    <w:rsid w:val="00D76271"/>
    <w:rsid w:val="00D76D16"/>
    <w:rsid w:val="00D7721E"/>
    <w:rsid w:val="00D7755E"/>
    <w:rsid w:val="00D7768C"/>
    <w:rsid w:val="00D77864"/>
    <w:rsid w:val="00D77937"/>
    <w:rsid w:val="00D80272"/>
    <w:rsid w:val="00D802B8"/>
    <w:rsid w:val="00D8069B"/>
    <w:rsid w:val="00D81111"/>
    <w:rsid w:val="00D82415"/>
    <w:rsid w:val="00D82677"/>
    <w:rsid w:val="00D82F54"/>
    <w:rsid w:val="00D844D5"/>
    <w:rsid w:val="00D845B1"/>
    <w:rsid w:val="00D845EC"/>
    <w:rsid w:val="00D84A48"/>
    <w:rsid w:val="00D84CAD"/>
    <w:rsid w:val="00D85369"/>
    <w:rsid w:val="00D854E8"/>
    <w:rsid w:val="00D85785"/>
    <w:rsid w:val="00D8588E"/>
    <w:rsid w:val="00D866F6"/>
    <w:rsid w:val="00D86919"/>
    <w:rsid w:val="00D86ECB"/>
    <w:rsid w:val="00D871AD"/>
    <w:rsid w:val="00D87630"/>
    <w:rsid w:val="00D87731"/>
    <w:rsid w:val="00D87885"/>
    <w:rsid w:val="00D8797C"/>
    <w:rsid w:val="00D87D8C"/>
    <w:rsid w:val="00D9054F"/>
    <w:rsid w:val="00D907DA"/>
    <w:rsid w:val="00D90E6A"/>
    <w:rsid w:val="00D90F13"/>
    <w:rsid w:val="00D91BC7"/>
    <w:rsid w:val="00D91DF1"/>
    <w:rsid w:val="00D91E2B"/>
    <w:rsid w:val="00D91EF3"/>
    <w:rsid w:val="00D921D6"/>
    <w:rsid w:val="00D92393"/>
    <w:rsid w:val="00D925F3"/>
    <w:rsid w:val="00D93414"/>
    <w:rsid w:val="00D93624"/>
    <w:rsid w:val="00D93BAE"/>
    <w:rsid w:val="00D944EB"/>
    <w:rsid w:val="00D9467F"/>
    <w:rsid w:val="00D94684"/>
    <w:rsid w:val="00D94C2C"/>
    <w:rsid w:val="00D94F21"/>
    <w:rsid w:val="00D951EB"/>
    <w:rsid w:val="00D9552A"/>
    <w:rsid w:val="00D958A9"/>
    <w:rsid w:val="00D95938"/>
    <w:rsid w:val="00D95A6B"/>
    <w:rsid w:val="00D95C13"/>
    <w:rsid w:val="00D963A6"/>
    <w:rsid w:val="00D96D8C"/>
    <w:rsid w:val="00D96F15"/>
    <w:rsid w:val="00D9727D"/>
    <w:rsid w:val="00D974A9"/>
    <w:rsid w:val="00D97795"/>
    <w:rsid w:val="00D97A29"/>
    <w:rsid w:val="00D97AC6"/>
    <w:rsid w:val="00DA04B5"/>
    <w:rsid w:val="00DA06CA"/>
    <w:rsid w:val="00DA0801"/>
    <w:rsid w:val="00DA15BB"/>
    <w:rsid w:val="00DA15C8"/>
    <w:rsid w:val="00DA1B6F"/>
    <w:rsid w:val="00DA1D34"/>
    <w:rsid w:val="00DA1D85"/>
    <w:rsid w:val="00DA21FD"/>
    <w:rsid w:val="00DA2518"/>
    <w:rsid w:val="00DA2730"/>
    <w:rsid w:val="00DA284C"/>
    <w:rsid w:val="00DA2969"/>
    <w:rsid w:val="00DA29D3"/>
    <w:rsid w:val="00DA2D7E"/>
    <w:rsid w:val="00DA2E38"/>
    <w:rsid w:val="00DA3173"/>
    <w:rsid w:val="00DA3C02"/>
    <w:rsid w:val="00DA3EB3"/>
    <w:rsid w:val="00DA4072"/>
    <w:rsid w:val="00DA41FD"/>
    <w:rsid w:val="00DA448D"/>
    <w:rsid w:val="00DA44AD"/>
    <w:rsid w:val="00DA45EC"/>
    <w:rsid w:val="00DA478B"/>
    <w:rsid w:val="00DA500D"/>
    <w:rsid w:val="00DA5222"/>
    <w:rsid w:val="00DA546F"/>
    <w:rsid w:val="00DA54EE"/>
    <w:rsid w:val="00DA54FE"/>
    <w:rsid w:val="00DA59D0"/>
    <w:rsid w:val="00DA5A2D"/>
    <w:rsid w:val="00DA5D17"/>
    <w:rsid w:val="00DA69B3"/>
    <w:rsid w:val="00DA7026"/>
    <w:rsid w:val="00DA7219"/>
    <w:rsid w:val="00DA72CD"/>
    <w:rsid w:val="00DA7372"/>
    <w:rsid w:val="00DA7A59"/>
    <w:rsid w:val="00DA7AC7"/>
    <w:rsid w:val="00DA7B5C"/>
    <w:rsid w:val="00DA7CDE"/>
    <w:rsid w:val="00DA7DA2"/>
    <w:rsid w:val="00DA7F2D"/>
    <w:rsid w:val="00DB023B"/>
    <w:rsid w:val="00DB0764"/>
    <w:rsid w:val="00DB0879"/>
    <w:rsid w:val="00DB0B41"/>
    <w:rsid w:val="00DB1302"/>
    <w:rsid w:val="00DB16EE"/>
    <w:rsid w:val="00DB201C"/>
    <w:rsid w:val="00DB20A5"/>
    <w:rsid w:val="00DB20B5"/>
    <w:rsid w:val="00DB271B"/>
    <w:rsid w:val="00DB2787"/>
    <w:rsid w:val="00DB3048"/>
    <w:rsid w:val="00DB308C"/>
    <w:rsid w:val="00DB3639"/>
    <w:rsid w:val="00DB36B0"/>
    <w:rsid w:val="00DB3BAD"/>
    <w:rsid w:val="00DB40F9"/>
    <w:rsid w:val="00DB4F1F"/>
    <w:rsid w:val="00DB5055"/>
    <w:rsid w:val="00DB530A"/>
    <w:rsid w:val="00DB5609"/>
    <w:rsid w:val="00DB62E6"/>
    <w:rsid w:val="00DB6BC9"/>
    <w:rsid w:val="00DB7630"/>
    <w:rsid w:val="00DB7A37"/>
    <w:rsid w:val="00DB7BF7"/>
    <w:rsid w:val="00DB7F09"/>
    <w:rsid w:val="00DC0162"/>
    <w:rsid w:val="00DC03F3"/>
    <w:rsid w:val="00DC0A03"/>
    <w:rsid w:val="00DC0A56"/>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73C"/>
    <w:rsid w:val="00DC4E05"/>
    <w:rsid w:val="00DC5AAD"/>
    <w:rsid w:val="00DC6AE0"/>
    <w:rsid w:val="00DC6D5A"/>
    <w:rsid w:val="00DC6EAB"/>
    <w:rsid w:val="00DC7399"/>
    <w:rsid w:val="00DC7D0E"/>
    <w:rsid w:val="00DC7E09"/>
    <w:rsid w:val="00DD09D1"/>
    <w:rsid w:val="00DD0F65"/>
    <w:rsid w:val="00DD104B"/>
    <w:rsid w:val="00DD16E3"/>
    <w:rsid w:val="00DD171A"/>
    <w:rsid w:val="00DD19FA"/>
    <w:rsid w:val="00DD1F41"/>
    <w:rsid w:val="00DD1F98"/>
    <w:rsid w:val="00DD209B"/>
    <w:rsid w:val="00DD20EB"/>
    <w:rsid w:val="00DD24DE"/>
    <w:rsid w:val="00DD2C6A"/>
    <w:rsid w:val="00DD34D9"/>
    <w:rsid w:val="00DD3731"/>
    <w:rsid w:val="00DD3D5D"/>
    <w:rsid w:val="00DD3D65"/>
    <w:rsid w:val="00DD4309"/>
    <w:rsid w:val="00DD51AA"/>
    <w:rsid w:val="00DD53F6"/>
    <w:rsid w:val="00DD56B0"/>
    <w:rsid w:val="00DD575D"/>
    <w:rsid w:val="00DD58FF"/>
    <w:rsid w:val="00DD5DEE"/>
    <w:rsid w:val="00DD5F6E"/>
    <w:rsid w:val="00DD62FD"/>
    <w:rsid w:val="00DD6BB9"/>
    <w:rsid w:val="00DD6DF1"/>
    <w:rsid w:val="00DD76FC"/>
    <w:rsid w:val="00DD7783"/>
    <w:rsid w:val="00DD77C4"/>
    <w:rsid w:val="00DE021D"/>
    <w:rsid w:val="00DE0371"/>
    <w:rsid w:val="00DE0483"/>
    <w:rsid w:val="00DE06C8"/>
    <w:rsid w:val="00DE0774"/>
    <w:rsid w:val="00DE0AC1"/>
    <w:rsid w:val="00DE10F1"/>
    <w:rsid w:val="00DE13B9"/>
    <w:rsid w:val="00DE1490"/>
    <w:rsid w:val="00DE2461"/>
    <w:rsid w:val="00DE303D"/>
    <w:rsid w:val="00DE31FA"/>
    <w:rsid w:val="00DE357E"/>
    <w:rsid w:val="00DE3828"/>
    <w:rsid w:val="00DE3AD5"/>
    <w:rsid w:val="00DE3B6C"/>
    <w:rsid w:val="00DE3F5A"/>
    <w:rsid w:val="00DE4225"/>
    <w:rsid w:val="00DE44DF"/>
    <w:rsid w:val="00DE4676"/>
    <w:rsid w:val="00DE4AE6"/>
    <w:rsid w:val="00DE4C34"/>
    <w:rsid w:val="00DE4D93"/>
    <w:rsid w:val="00DE50C3"/>
    <w:rsid w:val="00DE6179"/>
    <w:rsid w:val="00DE6320"/>
    <w:rsid w:val="00DE6332"/>
    <w:rsid w:val="00DE6534"/>
    <w:rsid w:val="00DE6F7C"/>
    <w:rsid w:val="00DE7001"/>
    <w:rsid w:val="00DE7313"/>
    <w:rsid w:val="00DF00B8"/>
    <w:rsid w:val="00DF0685"/>
    <w:rsid w:val="00DF06C2"/>
    <w:rsid w:val="00DF0716"/>
    <w:rsid w:val="00DF0AA0"/>
    <w:rsid w:val="00DF0AEB"/>
    <w:rsid w:val="00DF0B45"/>
    <w:rsid w:val="00DF1F75"/>
    <w:rsid w:val="00DF2795"/>
    <w:rsid w:val="00DF2CDD"/>
    <w:rsid w:val="00DF2D82"/>
    <w:rsid w:val="00DF3355"/>
    <w:rsid w:val="00DF395C"/>
    <w:rsid w:val="00DF3F0C"/>
    <w:rsid w:val="00DF40A4"/>
    <w:rsid w:val="00DF440F"/>
    <w:rsid w:val="00DF4DBB"/>
    <w:rsid w:val="00DF5498"/>
    <w:rsid w:val="00DF56C9"/>
    <w:rsid w:val="00DF5715"/>
    <w:rsid w:val="00DF5F4F"/>
    <w:rsid w:val="00DF620B"/>
    <w:rsid w:val="00DF62C8"/>
    <w:rsid w:val="00DF6952"/>
    <w:rsid w:val="00DF6C81"/>
    <w:rsid w:val="00DF6F34"/>
    <w:rsid w:val="00DF720E"/>
    <w:rsid w:val="00DF7575"/>
    <w:rsid w:val="00DF775D"/>
    <w:rsid w:val="00DF7D8D"/>
    <w:rsid w:val="00DF7EE9"/>
    <w:rsid w:val="00DF7F12"/>
    <w:rsid w:val="00E00CC7"/>
    <w:rsid w:val="00E0111B"/>
    <w:rsid w:val="00E01419"/>
    <w:rsid w:val="00E01670"/>
    <w:rsid w:val="00E019DC"/>
    <w:rsid w:val="00E01AE0"/>
    <w:rsid w:val="00E02158"/>
    <w:rsid w:val="00E02276"/>
    <w:rsid w:val="00E026DF"/>
    <w:rsid w:val="00E029F5"/>
    <w:rsid w:val="00E03123"/>
    <w:rsid w:val="00E03D97"/>
    <w:rsid w:val="00E03E29"/>
    <w:rsid w:val="00E04094"/>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746"/>
    <w:rsid w:val="00E10C57"/>
    <w:rsid w:val="00E11130"/>
    <w:rsid w:val="00E111EC"/>
    <w:rsid w:val="00E1170A"/>
    <w:rsid w:val="00E117C3"/>
    <w:rsid w:val="00E1223E"/>
    <w:rsid w:val="00E12B82"/>
    <w:rsid w:val="00E12BCA"/>
    <w:rsid w:val="00E1378A"/>
    <w:rsid w:val="00E137EF"/>
    <w:rsid w:val="00E13BE5"/>
    <w:rsid w:val="00E1405E"/>
    <w:rsid w:val="00E1451A"/>
    <w:rsid w:val="00E1454F"/>
    <w:rsid w:val="00E14918"/>
    <w:rsid w:val="00E14A4C"/>
    <w:rsid w:val="00E153A1"/>
    <w:rsid w:val="00E1574E"/>
    <w:rsid w:val="00E15C86"/>
    <w:rsid w:val="00E15F8E"/>
    <w:rsid w:val="00E16130"/>
    <w:rsid w:val="00E16759"/>
    <w:rsid w:val="00E17BF6"/>
    <w:rsid w:val="00E17C5C"/>
    <w:rsid w:val="00E17CF2"/>
    <w:rsid w:val="00E20483"/>
    <w:rsid w:val="00E20758"/>
    <w:rsid w:val="00E2077D"/>
    <w:rsid w:val="00E207D1"/>
    <w:rsid w:val="00E2082E"/>
    <w:rsid w:val="00E209D7"/>
    <w:rsid w:val="00E21109"/>
    <w:rsid w:val="00E21A1B"/>
    <w:rsid w:val="00E224B4"/>
    <w:rsid w:val="00E23325"/>
    <w:rsid w:val="00E23516"/>
    <w:rsid w:val="00E23739"/>
    <w:rsid w:val="00E23DCB"/>
    <w:rsid w:val="00E244D4"/>
    <w:rsid w:val="00E2460C"/>
    <w:rsid w:val="00E246EF"/>
    <w:rsid w:val="00E24B0E"/>
    <w:rsid w:val="00E24DFE"/>
    <w:rsid w:val="00E250D4"/>
    <w:rsid w:val="00E25122"/>
    <w:rsid w:val="00E254D3"/>
    <w:rsid w:val="00E258D2"/>
    <w:rsid w:val="00E2613D"/>
    <w:rsid w:val="00E26456"/>
    <w:rsid w:val="00E26607"/>
    <w:rsid w:val="00E26BBA"/>
    <w:rsid w:val="00E27420"/>
    <w:rsid w:val="00E2744A"/>
    <w:rsid w:val="00E27453"/>
    <w:rsid w:val="00E279B4"/>
    <w:rsid w:val="00E27F7B"/>
    <w:rsid w:val="00E27FEE"/>
    <w:rsid w:val="00E30140"/>
    <w:rsid w:val="00E3049B"/>
    <w:rsid w:val="00E306F8"/>
    <w:rsid w:val="00E30C1D"/>
    <w:rsid w:val="00E30D08"/>
    <w:rsid w:val="00E31035"/>
    <w:rsid w:val="00E3115A"/>
    <w:rsid w:val="00E31584"/>
    <w:rsid w:val="00E31719"/>
    <w:rsid w:val="00E3171A"/>
    <w:rsid w:val="00E31DAD"/>
    <w:rsid w:val="00E327D2"/>
    <w:rsid w:val="00E32A8E"/>
    <w:rsid w:val="00E32E8C"/>
    <w:rsid w:val="00E32F74"/>
    <w:rsid w:val="00E3333A"/>
    <w:rsid w:val="00E33383"/>
    <w:rsid w:val="00E33B4A"/>
    <w:rsid w:val="00E33E5E"/>
    <w:rsid w:val="00E35054"/>
    <w:rsid w:val="00E35389"/>
    <w:rsid w:val="00E3553E"/>
    <w:rsid w:val="00E35682"/>
    <w:rsid w:val="00E35BCB"/>
    <w:rsid w:val="00E35CA5"/>
    <w:rsid w:val="00E35EBD"/>
    <w:rsid w:val="00E361BB"/>
    <w:rsid w:val="00E36265"/>
    <w:rsid w:val="00E36286"/>
    <w:rsid w:val="00E370AA"/>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4D0B"/>
    <w:rsid w:val="00E452CE"/>
    <w:rsid w:val="00E458AB"/>
    <w:rsid w:val="00E45D07"/>
    <w:rsid w:val="00E45DB9"/>
    <w:rsid w:val="00E45E48"/>
    <w:rsid w:val="00E4611B"/>
    <w:rsid w:val="00E467A5"/>
    <w:rsid w:val="00E47ACB"/>
    <w:rsid w:val="00E47D30"/>
    <w:rsid w:val="00E5040C"/>
    <w:rsid w:val="00E506C0"/>
    <w:rsid w:val="00E507CA"/>
    <w:rsid w:val="00E508ED"/>
    <w:rsid w:val="00E509C2"/>
    <w:rsid w:val="00E514FE"/>
    <w:rsid w:val="00E51596"/>
    <w:rsid w:val="00E51EF3"/>
    <w:rsid w:val="00E52736"/>
    <w:rsid w:val="00E52ADC"/>
    <w:rsid w:val="00E52B89"/>
    <w:rsid w:val="00E52BCA"/>
    <w:rsid w:val="00E52C4A"/>
    <w:rsid w:val="00E52EFC"/>
    <w:rsid w:val="00E533D7"/>
    <w:rsid w:val="00E53483"/>
    <w:rsid w:val="00E53571"/>
    <w:rsid w:val="00E5373A"/>
    <w:rsid w:val="00E55017"/>
    <w:rsid w:val="00E55233"/>
    <w:rsid w:val="00E55961"/>
    <w:rsid w:val="00E55B7C"/>
    <w:rsid w:val="00E55E0E"/>
    <w:rsid w:val="00E55E51"/>
    <w:rsid w:val="00E56530"/>
    <w:rsid w:val="00E5657A"/>
    <w:rsid w:val="00E56755"/>
    <w:rsid w:val="00E56B7E"/>
    <w:rsid w:val="00E56E6C"/>
    <w:rsid w:val="00E57CE4"/>
    <w:rsid w:val="00E60181"/>
    <w:rsid w:val="00E60209"/>
    <w:rsid w:val="00E60AB0"/>
    <w:rsid w:val="00E61034"/>
    <w:rsid w:val="00E61315"/>
    <w:rsid w:val="00E61840"/>
    <w:rsid w:val="00E62755"/>
    <w:rsid w:val="00E62E29"/>
    <w:rsid w:val="00E62F11"/>
    <w:rsid w:val="00E6310C"/>
    <w:rsid w:val="00E6369A"/>
    <w:rsid w:val="00E637D5"/>
    <w:rsid w:val="00E6388C"/>
    <w:rsid w:val="00E63891"/>
    <w:rsid w:val="00E64B44"/>
    <w:rsid w:val="00E64F7B"/>
    <w:rsid w:val="00E65009"/>
    <w:rsid w:val="00E65203"/>
    <w:rsid w:val="00E6545D"/>
    <w:rsid w:val="00E65972"/>
    <w:rsid w:val="00E65A83"/>
    <w:rsid w:val="00E65B83"/>
    <w:rsid w:val="00E65DA2"/>
    <w:rsid w:val="00E65FDD"/>
    <w:rsid w:val="00E6678A"/>
    <w:rsid w:val="00E66DA1"/>
    <w:rsid w:val="00E6758E"/>
    <w:rsid w:val="00E676FB"/>
    <w:rsid w:val="00E677A3"/>
    <w:rsid w:val="00E67CBA"/>
    <w:rsid w:val="00E67E84"/>
    <w:rsid w:val="00E70CFA"/>
    <w:rsid w:val="00E70D56"/>
    <w:rsid w:val="00E7190E"/>
    <w:rsid w:val="00E71B35"/>
    <w:rsid w:val="00E71DC1"/>
    <w:rsid w:val="00E720ED"/>
    <w:rsid w:val="00E7229B"/>
    <w:rsid w:val="00E72321"/>
    <w:rsid w:val="00E7266A"/>
    <w:rsid w:val="00E726F1"/>
    <w:rsid w:val="00E7274F"/>
    <w:rsid w:val="00E72C12"/>
    <w:rsid w:val="00E7317F"/>
    <w:rsid w:val="00E73241"/>
    <w:rsid w:val="00E73523"/>
    <w:rsid w:val="00E7390F"/>
    <w:rsid w:val="00E73BA2"/>
    <w:rsid w:val="00E73BA3"/>
    <w:rsid w:val="00E73BDE"/>
    <w:rsid w:val="00E73F82"/>
    <w:rsid w:val="00E73FBE"/>
    <w:rsid w:val="00E74088"/>
    <w:rsid w:val="00E74C06"/>
    <w:rsid w:val="00E74CB9"/>
    <w:rsid w:val="00E74EC7"/>
    <w:rsid w:val="00E75541"/>
    <w:rsid w:val="00E75701"/>
    <w:rsid w:val="00E75A2D"/>
    <w:rsid w:val="00E75B56"/>
    <w:rsid w:val="00E75E68"/>
    <w:rsid w:val="00E764E0"/>
    <w:rsid w:val="00E76CAC"/>
    <w:rsid w:val="00E77010"/>
    <w:rsid w:val="00E77364"/>
    <w:rsid w:val="00E77B0A"/>
    <w:rsid w:val="00E77F11"/>
    <w:rsid w:val="00E801BD"/>
    <w:rsid w:val="00E801BE"/>
    <w:rsid w:val="00E809D5"/>
    <w:rsid w:val="00E80A24"/>
    <w:rsid w:val="00E80BEB"/>
    <w:rsid w:val="00E80E9A"/>
    <w:rsid w:val="00E813DD"/>
    <w:rsid w:val="00E815A8"/>
    <w:rsid w:val="00E816BF"/>
    <w:rsid w:val="00E82407"/>
    <w:rsid w:val="00E82561"/>
    <w:rsid w:val="00E82949"/>
    <w:rsid w:val="00E82D32"/>
    <w:rsid w:val="00E82DC4"/>
    <w:rsid w:val="00E82E9D"/>
    <w:rsid w:val="00E8301E"/>
    <w:rsid w:val="00E831DB"/>
    <w:rsid w:val="00E83471"/>
    <w:rsid w:val="00E8358E"/>
    <w:rsid w:val="00E839B7"/>
    <w:rsid w:val="00E839D3"/>
    <w:rsid w:val="00E84068"/>
    <w:rsid w:val="00E846F2"/>
    <w:rsid w:val="00E849D2"/>
    <w:rsid w:val="00E84AEB"/>
    <w:rsid w:val="00E85216"/>
    <w:rsid w:val="00E85A85"/>
    <w:rsid w:val="00E85C1B"/>
    <w:rsid w:val="00E85F7E"/>
    <w:rsid w:val="00E8604E"/>
    <w:rsid w:val="00E8618B"/>
    <w:rsid w:val="00E866BC"/>
    <w:rsid w:val="00E86B34"/>
    <w:rsid w:val="00E90764"/>
    <w:rsid w:val="00E90EB8"/>
    <w:rsid w:val="00E90F26"/>
    <w:rsid w:val="00E91693"/>
    <w:rsid w:val="00E920C4"/>
    <w:rsid w:val="00E925D1"/>
    <w:rsid w:val="00E927A5"/>
    <w:rsid w:val="00E9285D"/>
    <w:rsid w:val="00E92861"/>
    <w:rsid w:val="00E92A34"/>
    <w:rsid w:val="00E92AAA"/>
    <w:rsid w:val="00E92EB7"/>
    <w:rsid w:val="00E92F68"/>
    <w:rsid w:val="00E9316D"/>
    <w:rsid w:val="00E93655"/>
    <w:rsid w:val="00E938D2"/>
    <w:rsid w:val="00E938E0"/>
    <w:rsid w:val="00E939C5"/>
    <w:rsid w:val="00E93A6B"/>
    <w:rsid w:val="00E9418C"/>
    <w:rsid w:val="00E951BB"/>
    <w:rsid w:val="00E95342"/>
    <w:rsid w:val="00E95D46"/>
    <w:rsid w:val="00E95ED6"/>
    <w:rsid w:val="00E961CB"/>
    <w:rsid w:val="00E96357"/>
    <w:rsid w:val="00E965A2"/>
    <w:rsid w:val="00E96BF1"/>
    <w:rsid w:val="00E9722D"/>
    <w:rsid w:val="00E97695"/>
    <w:rsid w:val="00E978F6"/>
    <w:rsid w:val="00E97ABF"/>
    <w:rsid w:val="00E97CF7"/>
    <w:rsid w:val="00E97F9D"/>
    <w:rsid w:val="00EA0061"/>
    <w:rsid w:val="00EA011C"/>
    <w:rsid w:val="00EA16FA"/>
    <w:rsid w:val="00EA1965"/>
    <w:rsid w:val="00EA1C78"/>
    <w:rsid w:val="00EA1D6F"/>
    <w:rsid w:val="00EA1E92"/>
    <w:rsid w:val="00EA2638"/>
    <w:rsid w:val="00EA2F3A"/>
    <w:rsid w:val="00EA30D6"/>
    <w:rsid w:val="00EA36ED"/>
    <w:rsid w:val="00EA3709"/>
    <w:rsid w:val="00EA3BC0"/>
    <w:rsid w:val="00EA4300"/>
    <w:rsid w:val="00EA45E5"/>
    <w:rsid w:val="00EA4672"/>
    <w:rsid w:val="00EA48F4"/>
    <w:rsid w:val="00EA59B8"/>
    <w:rsid w:val="00EA59F5"/>
    <w:rsid w:val="00EA5F2F"/>
    <w:rsid w:val="00EA61E3"/>
    <w:rsid w:val="00EA66D7"/>
    <w:rsid w:val="00EA6A91"/>
    <w:rsid w:val="00EA7107"/>
    <w:rsid w:val="00EA7299"/>
    <w:rsid w:val="00EA7EAA"/>
    <w:rsid w:val="00EB03F7"/>
    <w:rsid w:val="00EB0465"/>
    <w:rsid w:val="00EB0605"/>
    <w:rsid w:val="00EB0882"/>
    <w:rsid w:val="00EB0CDB"/>
    <w:rsid w:val="00EB0D1C"/>
    <w:rsid w:val="00EB1148"/>
    <w:rsid w:val="00EB177A"/>
    <w:rsid w:val="00EB225F"/>
    <w:rsid w:val="00EB2523"/>
    <w:rsid w:val="00EB25C8"/>
    <w:rsid w:val="00EB25E6"/>
    <w:rsid w:val="00EB2F48"/>
    <w:rsid w:val="00EB3237"/>
    <w:rsid w:val="00EB39FD"/>
    <w:rsid w:val="00EB403D"/>
    <w:rsid w:val="00EB406B"/>
    <w:rsid w:val="00EB46B1"/>
    <w:rsid w:val="00EB493B"/>
    <w:rsid w:val="00EB4D19"/>
    <w:rsid w:val="00EB4E5F"/>
    <w:rsid w:val="00EB4FA8"/>
    <w:rsid w:val="00EB5128"/>
    <w:rsid w:val="00EB526E"/>
    <w:rsid w:val="00EB55D1"/>
    <w:rsid w:val="00EB583B"/>
    <w:rsid w:val="00EB5DCA"/>
    <w:rsid w:val="00EB5F23"/>
    <w:rsid w:val="00EB5F64"/>
    <w:rsid w:val="00EB60FA"/>
    <w:rsid w:val="00EB624F"/>
    <w:rsid w:val="00EB6933"/>
    <w:rsid w:val="00EB6E1B"/>
    <w:rsid w:val="00EB74E7"/>
    <w:rsid w:val="00EB75A2"/>
    <w:rsid w:val="00EC0035"/>
    <w:rsid w:val="00EC016A"/>
    <w:rsid w:val="00EC024F"/>
    <w:rsid w:val="00EC0483"/>
    <w:rsid w:val="00EC06F0"/>
    <w:rsid w:val="00EC16FF"/>
    <w:rsid w:val="00EC1A9C"/>
    <w:rsid w:val="00EC1DE8"/>
    <w:rsid w:val="00EC2530"/>
    <w:rsid w:val="00EC2919"/>
    <w:rsid w:val="00EC2AE2"/>
    <w:rsid w:val="00EC2EB8"/>
    <w:rsid w:val="00EC335F"/>
    <w:rsid w:val="00EC35CC"/>
    <w:rsid w:val="00EC39C9"/>
    <w:rsid w:val="00EC3E19"/>
    <w:rsid w:val="00EC4CD4"/>
    <w:rsid w:val="00EC4DF3"/>
    <w:rsid w:val="00EC5F5A"/>
    <w:rsid w:val="00EC6321"/>
    <w:rsid w:val="00EC6AA6"/>
    <w:rsid w:val="00EC6C8A"/>
    <w:rsid w:val="00EC76CE"/>
    <w:rsid w:val="00EC7B57"/>
    <w:rsid w:val="00EC7EB3"/>
    <w:rsid w:val="00ED00AA"/>
    <w:rsid w:val="00ED086C"/>
    <w:rsid w:val="00ED1608"/>
    <w:rsid w:val="00ED1DC4"/>
    <w:rsid w:val="00ED1F09"/>
    <w:rsid w:val="00ED1FE1"/>
    <w:rsid w:val="00ED2081"/>
    <w:rsid w:val="00ED21BD"/>
    <w:rsid w:val="00ED2250"/>
    <w:rsid w:val="00ED2585"/>
    <w:rsid w:val="00ED2797"/>
    <w:rsid w:val="00ED2834"/>
    <w:rsid w:val="00ED2995"/>
    <w:rsid w:val="00ED3895"/>
    <w:rsid w:val="00ED3C5A"/>
    <w:rsid w:val="00ED45B1"/>
    <w:rsid w:val="00ED4D0D"/>
    <w:rsid w:val="00ED5266"/>
    <w:rsid w:val="00ED5BEB"/>
    <w:rsid w:val="00ED5CD0"/>
    <w:rsid w:val="00ED5F59"/>
    <w:rsid w:val="00ED61B8"/>
    <w:rsid w:val="00ED6213"/>
    <w:rsid w:val="00ED6264"/>
    <w:rsid w:val="00ED64B8"/>
    <w:rsid w:val="00ED6DA0"/>
    <w:rsid w:val="00ED745E"/>
    <w:rsid w:val="00ED75E1"/>
    <w:rsid w:val="00ED7D49"/>
    <w:rsid w:val="00EE094C"/>
    <w:rsid w:val="00EE0952"/>
    <w:rsid w:val="00EE0BE3"/>
    <w:rsid w:val="00EE1523"/>
    <w:rsid w:val="00EE1D1E"/>
    <w:rsid w:val="00EE1D57"/>
    <w:rsid w:val="00EE1FD6"/>
    <w:rsid w:val="00EE2183"/>
    <w:rsid w:val="00EE2611"/>
    <w:rsid w:val="00EE2698"/>
    <w:rsid w:val="00EE2C48"/>
    <w:rsid w:val="00EE3265"/>
    <w:rsid w:val="00EE32FF"/>
    <w:rsid w:val="00EE339D"/>
    <w:rsid w:val="00EE3B81"/>
    <w:rsid w:val="00EE41D1"/>
    <w:rsid w:val="00EE4678"/>
    <w:rsid w:val="00EE46DA"/>
    <w:rsid w:val="00EE479A"/>
    <w:rsid w:val="00EE48E9"/>
    <w:rsid w:val="00EE4A9D"/>
    <w:rsid w:val="00EE50C7"/>
    <w:rsid w:val="00EE52F8"/>
    <w:rsid w:val="00EE54F9"/>
    <w:rsid w:val="00EE55E8"/>
    <w:rsid w:val="00EE57B4"/>
    <w:rsid w:val="00EE5EE4"/>
    <w:rsid w:val="00EE6F35"/>
    <w:rsid w:val="00EE6F53"/>
    <w:rsid w:val="00EE7EBD"/>
    <w:rsid w:val="00EF016A"/>
    <w:rsid w:val="00EF089E"/>
    <w:rsid w:val="00EF097B"/>
    <w:rsid w:val="00EF15B4"/>
    <w:rsid w:val="00EF1885"/>
    <w:rsid w:val="00EF1901"/>
    <w:rsid w:val="00EF1C5F"/>
    <w:rsid w:val="00EF1DAA"/>
    <w:rsid w:val="00EF2992"/>
    <w:rsid w:val="00EF3328"/>
    <w:rsid w:val="00EF3497"/>
    <w:rsid w:val="00EF395A"/>
    <w:rsid w:val="00EF39A5"/>
    <w:rsid w:val="00EF3BA7"/>
    <w:rsid w:val="00EF41CF"/>
    <w:rsid w:val="00EF42A3"/>
    <w:rsid w:val="00EF4347"/>
    <w:rsid w:val="00EF4AA3"/>
    <w:rsid w:val="00EF57D2"/>
    <w:rsid w:val="00EF5D5D"/>
    <w:rsid w:val="00EF6017"/>
    <w:rsid w:val="00EF60BD"/>
    <w:rsid w:val="00EF6293"/>
    <w:rsid w:val="00EF63E9"/>
    <w:rsid w:val="00EF6554"/>
    <w:rsid w:val="00EF671C"/>
    <w:rsid w:val="00EF6AB1"/>
    <w:rsid w:val="00EF6EEB"/>
    <w:rsid w:val="00EF7146"/>
    <w:rsid w:val="00EF72DE"/>
    <w:rsid w:val="00EF76E7"/>
    <w:rsid w:val="00EF7771"/>
    <w:rsid w:val="00EF7952"/>
    <w:rsid w:val="00EF7E24"/>
    <w:rsid w:val="00F0024D"/>
    <w:rsid w:val="00F008C6"/>
    <w:rsid w:val="00F009C9"/>
    <w:rsid w:val="00F00A11"/>
    <w:rsid w:val="00F01690"/>
    <w:rsid w:val="00F01E6A"/>
    <w:rsid w:val="00F0228B"/>
    <w:rsid w:val="00F026DA"/>
    <w:rsid w:val="00F028A1"/>
    <w:rsid w:val="00F02A35"/>
    <w:rsid w:val="00F02B92"/>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0C1"/>
    <w:rsid w:val="00F1138E"/>
    <w:rsid w:val="00F11991"/>
    <w:rsid w:val="00F11DA6"/>
    <w:rsid w:val="00F12550"/>
    <w:rsid w:val="00F135E6"/>
    <w:rsid w:val="00F137A8"/>
    <w:rsid w:val="00F13A53"/>
    <w:rsid w:val="00F13A71"/>
    <w:rsid w:val="00F14388"/>
    <w:rsid w:val="00F14447"/>
    <w:rsid w:val="00F147C3"/>
    <w:rsid w:val="00F14870"/>
    <w:rsid w:val="00F14D40"/>
    <w:rsid w:val="00F14F6E"/>
    <w:rsid w:val="00F156AA"/>
    <w:rsid w:val="00F157CB"/>
    <w:rsid w:val="00F15B26"/>
    <w:rsid w:val="00F16048"/>
    <w:rsid w:val="00F161A9"/>
    <w:rsid w:val="00F17858"/>
    <w:rsid w:val="00F17A64"/>
    <w:rsid w:val="00F17C88"/>
    <w:rsid w:val="00F17EAB"/>
    <w:rsid w:val="00F203CA"/>
    <w:rsid w:val="00F20E03"/>
    <w:rsid w:val="00F21455"/>
    <w:rsid w:val="00F22258"/>
    <w:rsid w:val="00F22BCE"/>
    <w:rsid w:val="00F22BF8"/>
    <w:rsid w:val="00F22C39"/>
    <w:rsid w:val="00F22E16"/>
    <w:rsid w:val="00F233B9"/>
    <w:rsid w:val="00F23F55"/>
    <w:rsid w:val="00F24080"/>
    <w:rsid w:val="00F24298"/>
    <w:rsid w:val="00F242B4"/>
    <w:rsid w:val="00F2463E"/>
    <w:rsid w:val="00F24724"/>
    <w:rsid w:val="00F24E94"/>
    <w:rsid w:val="00F25659"/>
    <w:rsid w:val="00F25CAA"/>
    <w:rsid w:val="00F25CD2"/>
    <w:rsid w:val="00F26346"/>
    <w:rsid w:val="00F2682E"/>
    <w:rsid w:val="00F26905"/>
    <w:rsid w:val="00F26DF4"/>
    <w:rsid w:val="00F27A5F"/>
    <w:rsid w:val="00F27F7D"/>
    <w:rsid w:val="00F3014A"/>
    <w:rsid w:val="00F303ED"/>
    <w:rsid w:val="00F31790"/>
    <w:rsid w:val="00F31873"/>
    <w:rsid w:val="00F31884"/>
    <w:rsid w:val="00F31A6D"/>
    <w:rsid w:val="00F31C26"/>
    <w:rsid w:val="00F31EE9"/>
    <w:rsid w:val="00F330D5"/>
    <w:rsid w:val="00F331D9"/>
    <w:rsid w:val="00F33391"/>
    <w:rsid w:val="00F33948"/>
    <w:rsid w:val="00F33AF3"/>
    <w:rsid w:val="00F33AFC"/>
    <w:rsid w:val="00F33F36"/>
    <w:rsid w:val="00F340D6"/>
    <w:rsid w:val="00F346A6"/>
    <w:rsid w:val="00F3492A"/>
    <w:rsid w:val="00F34FC2"/>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04"/>
    <w:rsid w:val="00F40EF3"/>
    <w:rsid w:val="00F4135C"/>
    <w:rsid w:val="00F4155E"/>
    <w:rsid w:val="00F41CC4"/>
    <w:rsid w:val="00F42168"/>
    <w:rsid w:val="00F4229B"/>
    <w:rsid w:val="00F422C2"/>
    <w:rsid w:val="00F42548"/>
    <w:rsid w:val="00F42DB1"/>
    <w:rsid w:val="00F42E0D"/>
    <w:rsid w:val="00F42FD5"/>
    <w:rsid w:val="00F43336"/>
    <w:rsid w:val="00F4340B"/>
    <w:rsid w:val="00F43526"/>
    <w:rsid w:val="00F435B5"/>
    <w:rsid w:val="00F436B7"/>
    <w:rsid w:val="00F439C6"/>
    <w:rsid w:val="00F43FE3"/>
    <w:rsid w:val="00F4433E"/>
    <w:rsid w:val="00F446E2"/>
    <w:rsid w:val="00F44A0F"/>
    <w:rsid w:val="00F45EB2"/>
    <w:rsid w:val="00F46981"/>
    <w:rsid w:val="00F46D3E"/>
    <w:rsid w:val="00F47544"/>
    <w:rsid w:val="00F4797E"/>
    <w:rsid w:val="00F47DB6"/>
    <w:rsid w:val="00F47FB2"/>
    <w:rsid w:val="00F50172"/>
    <w:rsid w:val="00F50199"/>
    <w:rsid w:val="00F50375"/>
    <w:rsid w:val="00F5082E"/>
    <w:rsid w:val="00F50980"/>
    <w:rsid w:val="00F50B23"/>
    <w:rsid w:val="00F50C4A"/>
    <w:rsid w:val="00F50DD0"/>
    <w:rsid w:val="00F50FAD"/>
    <w:rsid w:val="00F51346"/>
    <w:rsid w:val="00F51B76"/>
    <w:rsid w:val="00F51D72"/>
    <w:rsid w:val="00F52279"/>
    <w:rsid w:val="00F5233E"/>
    <w:rsid w:val="00F5237C"/>
    <w:rsid w:val="00F5285D"/>
    <w:rsid w:val="00F52970"/>
    <w:rsid w:val="00F5342D"/>
    <w:rsid w:val="00F54DF9"/>
    <w:rsid w:val="00F55377"/>
    <w:rsid w:val="00F559DB"/>
    <w:rsid w:val="00F55DFB"/>
    <w:rsid w:val="00F56185"/>
    <w:rsid w:val="00F56FD6"/>
    <w:rsid w:val="00F575F3"/>
    <w:rsid w:val="00F5777B"/>
    <w:rsid w:val="00F57F63"/>
    <w:rsid w:val="00F60511"/>
    <w:rsid w:val="00F60DCB"/>
    <w:rsid w:val="00F60FBB"/>
    <w:rsid w:val="00F610A9"/>
    <w:rsid w:val="00F61329"/>
    <w:rsid w:val="00F613AD"/>
    <w:rsid w:val="00F6149C"/>
    <w:rsid w:val="00F6152D"/>
    <w:rsid w:val="00F61566"/>
    <w:rsid w:val="00F61594"/>
    <w:rsid w:val="00F61B50"/>
    <w:rsid w:val="00F6238C"/>
    <w:rsid w:val="00F625D6"/>
    <w:rsid w:val="00F628DF"/>
    <w:rsid w:val="00F631BC"/>
    <w:rsid w:val="00F634EC"/>
    <w:rsid w:val="00F635AD"/>
    <w:rsid w:val="00F63D9A"/>
    <w:rsid w:val="00F63F82"/>
    <w:rsid w:val="00F6405F"/>
    <w:rsid w:val="00F64077"/>
    <w:rsid w:val="00F64079"/>
    <w:rsid w:val="00F6454A"/>
    <w:rsid w:val="00F64551"/>
    <w:rsid w:val="00F64F75"/>
    <w:rsid w:val="00F64F8F"/>
    <w:rsid w:val="00F651D8"/>
    <w:rsid w:val="00F65221"/>
    <w:rsid w:val="00F65469"/>
    <w:rsid w:val="00F6571B"/>
    <w:rsid w:val="00F65B0A"/>
    <w:rsid w:val="00F65E1A"/>
    <w:rsid w:val="00F670B0"/>
    <w:rsid w:val="00F6766B"/>
    <w:rsid w:val="00F70024"/>
    <w:rsid w:val="00F70BBC"/>
    <w:rsid w:val="00F710E2"/>
    <w:rsid w:val="00F714A5"/>
    <w:rsid w:val="00F717A7"/>
    <w:rsid w:val="00F719AC"/>
    <w:rsid w:val="00F71C23"/>
    <w:rsid w:val="00F72798"/>
    <w:rsid w:val="00F727B6"/>
    <w:rsid w:val="00F729ED"/>
    <w:rsid w:val="00F7327B"/>
    <w:rsid w:val="00F73679"/>
    <w:rsid w:val="00F739B8"/>
    <w:rsid w:val="00F73BB5"/>
    <w:rsid w:val="00F74160"/>
    <w:rsid w:val="00F7468D"/>
    <w:rsid w:val="00F74975"/>
    <w:rsid w:val="00F74B21"/>
    <w:rsid w:val="00F74CC3"/>
    <w:rsid w:val="00F75506"/>
    <w:rsid w:val="00F7570E"/>
    <w:rsid w:val="00F7596A"/>
    <w:rsid w:val="00F75CD0"/>
    <w:rsid w:val="00F764C1"/>
    <w:rsid w:val="00F7664F"/>
    <w:rsid w:val="00F76887"/>
    <w:rsid w:val="00F7698C"/>
    <w:rsid w:val="00F76BF7"/>
    <w:rsid w:val="00F76F3D"/>
    <w:rsid w:val="00F76F53"/>
    <w:rsid w:val="00F77454"/>
    <w:rsid w:val="00F775EF"/>
    <w:rsid w:val="00F7786E"/>
    <w:rsid w:val="00F80031"/>
    <w:rsid w:val="00F80460"/>
    <w:rsid w:val="00F80823"/>
    <w:rsid w:val="00F80DDF"/>
    <w:rsid w:val="00F8104C"/>
    <w:rsid w:val="00F81059"/>
    <w:rsid w:val="00F812EE"/>
    <w:rsid w:val="00F8188A"/>
    <w:rsid w:val="00F818FD"/>
    <w:rsid w:val="00F81E70"/>
    <w:rsid w:val="00F82090"/>
    <w:rsid w:val="00F821C8"/>
    <w:rsid w:val="00F82316"/>
    <w:rsid w:val="00F833F1"/>
    <w:rsid w:val="00F836AD"/>
    <w:rsid w:val="00F84622"/>
    <w:rsid w:val="00F84A5F"/>
    <w:rsid w:val="00F84AF6"/>
    <w:rsid w:val="00F85C30"/>
    <w:rsid w:val="00F85F0E"/>
    <w:rsid w:val="00F85FFB"/>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404"/>
    <w:rsid w:val="00F925E6"/>
    <w:rsid w:val="00F92D06"/>
    <w:rsid w:val="00F92D69"/>
    <w:rsid w:val="00F930D1"/>
    <w:rsid w:val="00F9316A"/>
    <w:rsid w:val="00F933C2"/>
    <w:rsid w:val="00F933E5"/>
    <w:rsid w:val="00F939D5"/>
    <w:rsid w:val="00F939DD"/>
    <w:rsid w:val="00F93FFC"/>
    <w:rsid w:val="00F942F1"/>
    <w:rsid w:val="00F94347"/>
    <w:rsid w:val="00F947BF"/>
    <w:rsid w:val="00F948E9"/>
    <w:rsid w:val="00F94E8E"/>
    <w:rsid w:val="00F956C5"/>
    <w:rsid w:val="00F95804"/>
    <w:rsid w:val="00F966CB"/>
    <w:rsid w:val="00F96A85"/>
    <w:rsid w:val="00F96F72"/>
    <w:rsid w:val="00F9706C"/>
    <w:rsid w:val="00F9731A"/>
    <w:rsid w:val="00F976FE"/>
    <w:rsid w:val="00FA0476"/>
    <w:rsid w:val="00FA073D"/>
    <w:rsid w:val="00FA0E57"/>
    <w:rsid w:val="00FA0FE9"/>
    <w:rsid w:val="00FA1193"/>
    <w:rsid w:val="00FA1AE6"/>
    <w:rsid w:val="00FA1D0B"/>
    <w:rsid w:val="00FA1D4A"/>
    <w:rsid w:val="00FA1D5B"/>
    <w:rsid w:val="00FA2990"/>
    <w:rsid w:val="00FA2D9F"/>
    <w:rsid w:val="00FA3603"/>
    <w:rsid w:val="00FA36DF"/>
    <w:rsid w:val="00FA38C1"/>
    <w:rsid w:val="00FA3962"/>
    <w:rsid w:val="00FA3CA6"/>
    <w:rsid w:val="00FA3F68"/>
    <w:rsid w:val="00FA4050"/>
    <w:rsid w:val="00FA465A"/>
    <w:rsid w:val="00FA480E"/>
    <w:rsid w:val="00FA484B"/>
    <w:rsid w:val="00FA495E"/>
    <w:rsid w:val="00FA4CB5"/>
    <w:rsid w:val="00FA4CEE"/>
    <w:rsid w:val="00FA4CFC"/>
    <w:rsid w:val="00FA560E"/>
    <w:rsid w:val="00FA572A"/>
    <w:rsid w:val="00FA5CF7"/>
    <w:rsid w:val="00FA622C"/>
    <w:rsid w:val="00FA63FE"/>
    <w:rsid w:val="00FA6621"/>
    <w:rsid w:val="00FA68DB"/>
    <w:rsid w:val="00FA75CD"/>
    <w:rsid w:val="00FA798A"/>
    <w:rsid w:val="00FA7CAE"/>
    <w:rsid w:val="00FA7FAC"/>
    <w:rsid w:val="00FB0ABB"/>
    <w:rsid w:val="00FB0C91"/>
    <w:rsid w:val="00FB0E78"/>
    <w:rsid w:val="00FB0F12"/>
    <w:rsid w:val="00FB0F4D"/>
    <w:rsid w:val="00FB124F"/>
    <w:rsid w:val="00FB15E3"/>
    <w:rsid w:val="00FB1950"/>
    <w:rsid w:val="00FB1F2B"/>
    <w:rsid w:val="00FB2977"/>
    <w:rsid w:val="00FB2AF6"/>
    <w:rsid w:val="00FB3C8F"/>
    <w:rsid w:val="00FB43A2"/>
    <w:rsid w:val="00FB45A4"/>
    <w:rsid w:val="00FB4650"/>
    <w:rsid w:val="00FB477A"/>
    <w:rsid w:val="00FB4ADD"/>
    <w:rsid w:val="00FB4BE5"/>
    <w:rsid w:val="00FB4C69"/>
    <w:rsid w:val="00FB4D2B"/>
    <w:rsid w:val="00FB4D69"/>
    <w:rsid w:val="00FB5CB4"/>
    <w:rsid w:val="00FB5EE1"/>
    <w:rsid w:val="00FB627F"/>
    <w:rsid w:val="00FB6DB9"/>
    <w:rsid w:val="00FC03AD"/>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442"/>
    <w:rsid w:val="00FC4520"/>
    <w:rsid w:val="00FC45F1"/>
    <w:rsid w:val="00FC4BE3"/>
    <w:rsid w:val="00FC4BEB"/>
    <w:rsid w:val="00FC4E35"/>
    <w:rsid w:val="00FC4E7B"/>
    <w:rsid w:val="00FC681F"/>
    <w:rsid w:val="00FC696F"/>
    <w:rsid w:val="00FC6F85"/>
    <w:rsid w:val="00FC7156"/>
    <w:rsid w:val="00FC795E"/>
    <w:rsid w:val="00FC7AC2"/>
    <w:rsid w:val="00FC7E87"/>
    <w:rsid w:val="00FD0534"/>
    <w:rsid w:val="00FD0646"/>
    <w:rsid w:val="00FD0A14"/>
    <w:rsid w:val="00FD0B38"/>
    <w:rsid w:val="00FD101F"/>
    <w:rsid w:val="00FD128C"/>
    <w:rsid w:val="00FD1446"/>
    <w:rsid w:val="00FD14A6"/>
    <w:rsid w:val="00FD155C"/>
    <w:rsid w:val="00FD1C0E"/>
    <w:rsid w:val="00FD209A"/>
    <w:rsid w:val="00FD241D"/>
    <w:rsid w:val="00FD2A49"/>
    <w:rsid w:val="00FD304A"/>
    <w:rsid w:val="00FD311A"/>
    <w:rsid w:val="00FD3B98"/>
    <w:rsid w:val="00FD4FC1"/>
    <w:rsid w:val="00FD52D8"/>
    <w:rsid w:val="00FD5434"/>
    <w:rsid w:val="00FD5F12"/>
    <w:rsid w:val="00FD648B"/>
    <w:rsid w:val="00FD66C8"/>
    <w:rsid w:val="00FD6B3A"/>
    <w:rsid w:val="00FD6D78"/>
    <w:rsid w:val="00FD727C"/>
    <w:rsid w:val="00FD728B"/>
    <w:rsid w:val="00FD7304"/>
    <w:rsid w:val="00FE00E2"/>
    <w:rsid w:val="00FE1498"/>
    <w:rsid w:val="00FE1EE6"/>
    <w:rsid w:val="00FE294D"/>
    <w:rsid w:val="00FE3DDF"/>
    <w:rsid w:val="00FE43C4"/>
    <w:rsid w:val="00FE4829"/>
    <w:rsid w:val="00FE49B4"/>
    <w:rsid w:val="00FE4BD8"/>
    <w:rsid w:val="00FE5A52"/>
    <w:rsid w:val="00FE68F6"/>
    <w:rsid w:val="00FE747B"/>
    <w:rsid w:val="00FE7516"/>
    <w:rsid w:val="00FE7592"/>
    <w:rsid w:val="00FE7699"/>
    <w:rsid w:val="00FE78D5"/>
    <w:rsid w:val="00FE79B1"/>
    <w:rsid w:val="00FE7CEF"/>
    <w:rsid w:val="00FF1CC9"/>
    <w:rsid w:val="00FF215F"/>
    <w:rsid w:val="00FF2B52"/>
    <w:rsid w:val="00FF2DE3"/>
    <w:rsid w:val="00FF2E00"/>
    <w:rsid w:val="00FF3382"/>
    <w:rsid w:val="00FF3A2A"/>
    <w:rsid w:val="00FF3D81"/>
    <w:rsid w:val="00FF4821"/>
    <w:rsid w:val="00FF49B4"/>
    <w:rsid w:val="00FF545A"/>
    <w:rsid w:val="00FF5BA9"/>
    <w:rsid w:val="00FF61DD"/>
    <w:rsid w:val="00FF691F"/>
    <w:rsid w:val="00FF79BD"/>
    <w:rsid w:val="00FF7B6E"/>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3B43C"/>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643"/>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D845B1"/>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251888"/>
    <w:pPr>
      <w:pBdr>
        <w:top w:val="nil"/>
        <w:left w:val="nil"/>
        <w:bottom w:val="nil"/>
        <w:right w:val="nil"/>
        <w:between w:val="nil"/>
        <w:bar w:val="nil"/>
      </w:pBdr>
      <w:spacing w:after="100" w:line="276" w:lineRule="auto"/>
      <w:ind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autoRedefine/>
    <w:uiPriority w:val="99"/>
    <w:unhideWhenUsed/>
    <w:rsid w:val="000F41FC"/>
    <w:pPr>
      <w:spacing w:before="120" w:after="120" w:line="480" w:lineRule="auto"/>
      <w:ind w:left="480" w:hanging="480"/>
      <w:jc w:val="left"/>
    </w:pPr>
    <w:rPr>
      <w:rFonts w:cs="Times New Roman"/>
      <w:caps/>
    </w:rPr>
  </w:style>
  <w:style w:type="character" w:customStyle="1" w:styleId="Heading2Char">
    <w:name w:val="Heading 2 Char"/>
    <w:basedOn w:val="DefaultParagraphFont"/>
    <w:link w:val="Heading2"/>
    <w:uiPriority w:val="9"/>
    <w:rsid w:val="00886643"/>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D845B1"/>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JPG"/><Relationship Id="rId42" Type="http://schemas.openxmlformats.org/officeDocument/2006/relationships/image" Target="media/image23.jpg"/><Relationship Id="rId47" Type="http://schemas.openxmlformats.org/officeDocument/2006/relationships/image" Target="media/image28.jpeg"/><Relationship Id="rId63" Type="http://schemas.openxmlformats.org/officeDocument/2006/relationships/image" Target="media/image44.jpg"/><Relationship Id="rId68" Type="http://schemas.openxmlformats.org/officeDocument/2006/relationships/image" Target="media/image49.JP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19.png"/><Relationship Id="rId53" Type="http://schemas.openxmlformats.org/officeDocument/2006/relationships/image" Target="media/image34.jpeg"/><Relationship Id="rId58" Type="http://schemas.openxmlformats.org/officeDocument/2006/relationships/image" Target="media/image39.jpg"/><Relationship Id="rId74" Type="http://schemas.openxmlformats.org/officeDocument/2006/relationships/image" Target="media/image55.jpg"/><Relationship Id="rId79"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4.png"/><Relationship Id="rId48" Type="http://schemas.openxmlformats.org/officeDocument/2006/relationships/image" Target="media/image29.jpeg"/><Relationship Id="rId64" Type="http://schemas.openxmlformats.org/officeDocument/2006/relationships/image" Target="media/image45.jpg"/><Relationship Id="rId69" Type="http://schemas.openxmlformats.org/officeDocument/2006/relationships/image" Target="media/image50.jpg"/><Relationship Id="rId80" Type="http://schemas.openxmlformats.org/officeDocument/2006/relationships/image" Target="media/image61.JPG"/><Relationship Id="rId85" Type="http://schemas.openxmlformats.org/officeDocument/2006/relationships/image" Target="media/image66.png"/><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8.jpeg"/><Relationship Id="rId38" Type="http://schemas.microsoft.com/office/2007/relationships/hdphoto" Target="media/hdphoto1.wdp"/><Relationship Id="rId46" Type="http://schemas.openxmlformats.org/officeDocument/2006/relationships/image" Target="media/image27.jpeg"/><Relationship Id="rId59" Type="http://schemas.openxmlformats.org/officeDocument/2006/relationships/image" Target="media/image40.jpg"/><Relationship Id="rId67" Type="http://schemas.openxmlformats.org/officeDocument/2006/relationships/image" Target="media/image48.jpg"/><Relationship Id="rId20" Type="http://schemas.openxmlformats.org/officeDocument/2006/relationships/image" Target="media/image6.JPG"/><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image" Target="media/image43.jpg"/><Relationship Id="rId70" Type="http://schemas.openxmlformats.org/officeDocument/2006/relationships/image" Target="media/image51.jpg"/><Relationship Id="rId75" Type="http://schemas.openxmlformats.org/officeDocument/2006/relationships/image" Target="media/image56.jp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jpeg"/><Relationship Id="rId9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footer" Target="footer4.xml"/><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jpg"/><Relationship Id="rId65" Type="http://schemas.openxmlformats.org/officeDocument/2006/relationships/image" Target="media/image46.jpg"/><Relationship Id="rId73" Type="http://schemas.openxmlformats.org/officeDocument/2006/relationships/image" Target="media/image54.jpg"/><Relationship Id="rId78" Type="http://schemas.openxmlformats.org/officeDocument/2006/relationships/image" Target="media/image59.JPG"/><Relationship Id="rId81" Type="http://schemas.openxmlformats.org/officeDocument/2006/relationships/image" Target="media/image62.JPG"/><Relationship Id="rId86" Type="http://schemas.openxmlformats.org/officeDocument/2006/relationships/image" Target="media/image67.png"/><Relationship Id="rId94" Type="http://schemas.openxmlformats.org/officeDocument/2006/relationships/image" Target="media/image75.jpe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JPG"/><Relationship Id="rId39" Type="http://schemas.openxmlformats.org/officeDocument/2006/relationships/image" Target="media/image20.jpg"/><Relationship Id="rId34" Type="http://schemas.openxmlformats.org/officeDocument/2006/relationships/header" Target="header5.xml"/><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7.jpg"/><Relationship Id="rId97" Type="http://schemas.openxmlformats.org/officeDocument/2006/relationships/chart" Target="charts/chart3.xml"/><Relationship Id="rId7" Type="http://schemas.openxmlformats.org/officeDocument/2006/relationships/endnotes" Target="endnotes.xml"/><Relationship Id="rId71" Type="http://schemas.openxmlformats.org/officeDocument/2006/relationships/image" Target="media/image52.jp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7.jpg"/><Relationship Id="rId87" Type="http://schemas.openxmlformats.org/officeDocument/2006/relationships/image" Target="media/image68.png"/><Relationship Id="rId61" Type="http://schemas.openxmlformats.org/officeDocument/2006/relationships/image" Target="media/image42.jpg"/><Relationship Id="rId82" Type="http://schemas.openxmlformats.org/officeDocument/2006/relationships/image" Target="media/image63.png"/><Relationship Id="rId19" Type="http://schemas.openxmlformats.org/officeDocument/2006/relationships/image" Target="media/image5.JP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header" Target="header6.xml"/><Relationship Id="rId56" Type="http://schemas.openxmlformats.org/officeDocument/2006/relationships/image" Target="media/image37.jpeg"/><Relationship Id="rId77" Type="http://schemas.openxmlformats.org/officeDocument/2006/relationships/image" Target="media/image58.jpg"/><Relationship Id="rId100"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3.jpg"/><Relationship Id="rId93" Type="http://schemas.openxmlformats.org/officeDocument/2006/relationships/image" Target="media/image74.jpeg"/><Relationship Id="rId98" Type="http://schemas.openxmlformats.org/officeDocument/2006/relationships/hyperlink" Target="https://de.mathworks.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
      <w:docPartPr>
        <w:name w:val="94BC817CE7D0451DBF764984CE81EE25"/>
        <w:category>
          <w:name w:val="General"/>
          <w:gallery w:val="placeholder"/>
        </w:category>
        <w:types>
          <w:type w:val="bbPlcHdr"/>
        </w:types>
        <w:behaviors>
          <w:behavior w:val="content"/>
        </w:behaviors>
        <w:guid w:val="{63488E8C-6148-4EC0-B5AB-3D69FDC4B731}"/>
      </w:docPartPr>
      <w:docPartBody>
        <w:p w:rsidR="008D4FDF" w:rsidRDefault="008D4FDF" w:rsidP="008D4FDF">
          <w:pPr>
            <w:pStyle w:val="94BC817CE7D0451DBF764984CE81EE25"/>
          </w:pPr>
          <w:r w:rsidRPr="009D7B8D">
            <w:rPr>
              <w:rStyle w:val="PlaceholderText"/>
            </w:rPr>
            <w:t>Click or tap here to enter text.</w:t>
          </w:r>
        </w:p>
      </w:docPartBody>
    </w:docPart>
    <w:docPart>
      <w:docPartPr>
        <w:name w:val="4A32F4EE89F24C548DB0F792C6E37EB5"/>
        <w:category>
          <w:name w:val="General"/>
          <w:gallery w:val="placeholder"/>
        </w:category>
        <w:types>
          <w:type w:val="bbPlcHdr"/>
        </w:types>
        <w:behaviors>
          <w:behavior w:val="content"/>
        </w:behaviors>
        <w:guid w:val="{62827068-85B8-438C-BA5B-5C188A96C52B}"/>
      </w:docPartPr>
      <w:docPartBody>
        <w:p w:rsidR="008D4FDF" w:rsidRDefault="008D4FDF" w:rsidP="008D4FDF">
          <w:pPr>
            <w:pStyle w:val="4A32F4EE89F24C548DB0F792C6E37EB5"/>
          </w:pPr>
          <w:r w:rsidRPr="009D7B8D">
            <w:rPr>
              <w:rStyle w:val="PlaceholderText"/>
            </w:rPr>
            <w:t>Click or tap here to enter text.</w:t>
          </w:r>
        </w:p>
      </w:docPartBody>
    </w:docPart>
    <w:docPart>
      <w:docPartPr>
        <w:name w:val="A2E97F7419A54353BE6545A6C6B4E865"/>
        <w:category>
          <w:name w:val="General"/>
          <w:gallery w:val="placeholder"/>
        </w:category>
        <w:types>
          <w:type w:val="bbPlcHdr"/>
        </w:types>
        <w:behaviors>
          <w:behavior w:val="content"/>
        </w:behaviors>
        <w:guid w:val="{A86CCDB7-21E4-4524-B033-C03D37AF6842}"/>
      </w:docPartPr>
      <w:docPartBody>
        <w:p w:rsidR="008D4FDF" w:rsidRDefault="008D4FDF" w:rsidP="008D4FDF">
          <w:pPr>
            <w:pStyle w:val="A2E97F7419A54353BE6545A6C6B4E865"/>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03587"/>
    <w:rsid w:val="000330B3"/>
    <w:rsid w:val="000A3663"/>
    <w:rsid w:val="000E1F0C"/>
    <w:rsid w:val="00186100"/>
    <w:rsid w:val="001D1176"/>
    <w:rsid w:val="002C6CF3"/>
    <w:rsid w:val="0032204E"/>
    <w:rsid w:val="003C7351"/>
    <w:rsid w:val="005915B0"/>
    <w:rsid w:val="005B58F6"/>
    <w:rsid w:val="005F1656"/>
    <w:rsid w:val="006F4C53"/>
    <w:rsid w:val="00793173"/>
    <w:rsid w:val="007F3265"/>
    <w:rsid w:val="00825424"/>
    <w:rsid w:val="008369DD"/>
    <w:rsid w:val="008D4FDF"/>
    <w:rsid w:val="00951676"/>
    <w:rsid w:val="00A77BA1"/>
    <w:rsid w:val="00B56E3F"/>
    <w:rsid w:val="00BA161F"/>
    <w:rsid w:val="00BA4E5B"/>
    <w:rsid w:val="00BC3EA5"/>
    <w:rsid w:val="00C34964"/>
    <w:rsid w:val="00C40EA4"/>
    <w:rsid w:val="00C72594"/>
    <w:rsid w:val="00CE0E9A"/>
    <w:rsid w:val="00E77AE8"/>
    <w:rsid w:val="00EE1682"/>
    <w:rsid w:val="00F160C2"/>
    <w:rsid w:val="00F72C71"/>
    <w:rsid w:val="00FA0B97"/>
    <w:rsid w:val="00FB5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1656"/>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 w:type="paragraph" w:customStyle="1" w:styleId="0FF58B0DC0BC41C48141DE8E911AAC4C">
    <w:name w:val="0FF58B0DC0BC41C48141DE8E911AAC4C"/>
    <w:rsid w:val="00C34964"/>
  </w:style>
  <w:style w:type="paragraph" w:customStyle="1" w:styleId="BB9727AB9D154360A1B629AB8E57527A">
    <w:name w:val="BB9727AB9D154360A1B629AB8E57527A"/>
    <w:rsid w:val="00CE0E9A"/>
  </w:style>
  <w:style w:type="paragraph" w:customStyle="1" w:styleId="4874695E8CED4A0EBFDA4A55E70737D6">
    <w:name w:val="4874695E8CED4A0EBFDA4A55E70737D6"/>
    <w:rsid w:val="00CE0E9A"/>
  </w:style>
  <w:style w:type="paragraph" w:customStyle="1" w:styleId="80C6C37B0DE64297ACCD6EBA30F6B8C0">
    <w:name w:val="80C6C37B0DE64297ACCD6EBA30F6B8C0"/>
    <w:rsid w:val="00CE0E9A"/>
  </w:style>
  <w:style w:type="paragraph" w:customStyle="1" w:styleId="B0262A078DD14CC8880B8F1824649180">
    <w:name w:val="B0262A078DD14CC8880B8F1824649180"/>
    <w:rsid w:val="00BC3EA5"/>
  </w:style>
  <w:style w:type="paragraph" w:customStyle="1" w:styleId="C2F7887ACA964875A077D47457943DFC">
    <w:name w:val="C2F7887ACA964875A077D47457943DFC"/>
    <w:rsid w:val="008D4FDF"/>
  </w:style>
  <w:style w:type="paragraph" w:customStyle="1" w:styleId="B65215F3EDC84ABEA2FB4F1C26B9A27D">
    <w:name w:val="B65215F3EDC84ABEA2FB4F1C26B9A27D"/>
    <w:rsid w:val="008D4FDF"/>
  </w:style>
  <w:style w:type="paragraph" w:customStyle="1" w:styleId="58BC5DB58C704A2EA8B1C31D546C7117">
    <w:name w:val="58BC5DB58C704A2EA8B1C31D546C7117"/>
    <w:rsid w:val="008D4FDF"/>
  </w:style>
  <w:style w:type="paragraph" w:customStyle="1" w:styleId="020D8C88B6C44F57928C4C8E3637A412">
    <w:name w:val="020D8C88B6C44F57928C4C8E3637A412"/>
    <w:rsid w:val="008D4FDF"/>
  </w:style>
  <w:style w:type="paragraph" w:customStyle="1" w:styleId="94BC817CE7D0451DBF764984CE81EE25">
    <w:name w:val="94BC817CE7D0451DBF764984CE81EE25"/>
    <w:rsid w:val="008D4FDF"/>
  </w:style>
  <w:style w:type="paragraph" w:customStyle="1" w:styleId="4A32F4EE89F24C548DB0F792C6E37EB5">
    <w:name w:val="4A32F4EE89F24C548DB0F792C6E37EB5"/>
    <w:rsid w:val="008D4FDF"/>
  </w:style>
  <w:style w:type="paragraph" w:customStyle="1" w:styleId="A2E97F7419A54353BE6545A6C6B4E865">
    <w:name w:val="A2E97F7419A54353BE6545A6C6B4E865"/>
    <w:rsid w:val="008D4FDF"/>
  </w:style>
  <w:style w:type="paragraph" w:customStyle="1" w:styleId="3870D7A967F54A4FBD5FBB77690C7476">
    <w:name w:val="3870D7A967F54A4FBD5FBB77690C7476"/>
    <w:rsid w:val="00003587"/>
  </w:style>
  <w:style w:type="paragraph" w:customStyle="1" w:styleId="9068447B3C674AB685D8D07633746F90">
    <w:name w:val="9068447B3C674AB685D8D07633746F90"/>
    <w:rsid w:val="005F16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7830C-E3FA-4DD9-9728-98343A9E2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1</TotalTime>
  <Pages>97</Pages>
  <Words>80272</Words>
  <Characters>457552</Characters>
  <Application>Microsoft Office Word</Application>
  <DocSecurity>0</DocSecurity>
  <Lines>3812</Lines>
  <Paragraphs>10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3131</cp:revision>
  <cp:lastPrinted>2018-09-20T18:53:00Z</cp:lastPrinted>
  <dcterms:created xsi:type="dcterms:W3CDTF">2018-08-29T15:56:00Z</dcterms:created>
  <dcterms:modified xsi:type="dcterms:W3CDTF">2018-09-2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1">
    <vt:lpwstr>6.1.0.0</vt:lpwstr>
  </property>
</Properties>
</file>